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A34EA7E" w:rsidR="006305D7" w:rsidRPr="00207EE5" w:rsidRDefault="006305D7" w:rsidP="00CD035B">
      <w:pPr>
        <w:pStyle w:val="NormalWeb"/>
        <w:spacing w:before="0" w:beforeAutospacing="0" w:after="0" w:afterAutospacing="0"/>
        <w:rPr>
          <w:rFonts w:asciiTheme="minorHAnsi" w:hAnsiTheme="minorHAnsi" w:cstheme="minorHAnsi"/>
        </w:rPr>
      </w:pPr>
      <w:r w:rsidRPr="00207EE5">
        <w:rPr>
          <w:rFonts w:asciiTheme="minorHAnsi" w:hAnsiTheme="minorHAnsi" w:cstheme="minorHAnsi"/>
          <w:b/>
          <w:bCs/>
        </w:rPr>
        <w:t>TITLE:</w:t>
      </w:r>
    </w:p>
    <w:p w14:paraId="0C76090E" w14:textId="2B1494C7" w:rsidR="007A4DD6" w:rsidRPr="00207EE5" w:rsidRDefault="00FE2B28" w:rsidP="00CD035B">
      <w:pPr>
        <w:rPr>
          <w:rFonts w:asciiTheme="minorHAnsi" w:hAnsiTheme="minorHAnsi" w:cstheme="minorHAnsi"/>
          <w:color w:val="auto"/>
        </w:rPr>
      </w:pPr>
      <w:r w:rsidRPr="00207EE5">
        <w:rPr>
          <w:rFonts w:asciiTheme="minorHAnsi" w:hAnsiTheme="minorHAnsi" w:cstheme="minorHAnsi"/>
          <w:color w:val="auto"/>
        </w:rPr>
        <w:t>Atomic Force Mic</w:t>
      </w:r>
      <w:r w:rsidR="00616B06" w:rsidRPr="00207EE5">
        <w:rPr>
          <w:rFonts w:asciiTheme="minorHAnsi" w:hAnsiTheme="minorHAnsi" w:cstheme="minorHAnsi"/>
          <w:color w:val="auto"/>
        </w:rPr>
        <w:t xml:space="preserve">roscopy </w:t>
      </w:r>
      <w:r w:rsidR="00D40094" w:rsidRPr="00207EE5">
        <w:rPr>
          <w:rFonts w:asciiTheme="minorHAnsi" w:hAnsiTheme="minorHAnsi" w:cstheme="minorHAnsi"/>
          <w:color w:val="auto"/>
        </w:rPr>
        <w:t xml:space="preserve">Combined with </w:t>
      </w:r>
      <w:r w:rsidR="00616B06" w:rsidRPr="00207EE5">
        <w:rPr>
          <w:rFonts w:asciiTheme="minorHAnsi" w:hAnsiTheme="minorHAnsi" w:cstheme="minorHAnsi"/>
          <w:color w:val="auto"/>
        </w:rPr>
        <w:t xml:space="preserve">Infrared Spectroscopy </w:t>
      </w:r>
      <w:r w:rsidR="00D40094" w:rsidRPr="00207EE5">
        <w:rPr>
          <w:rFonts w:asciiTheme="minorHAnsi" w:hAnsiTheme="minorHAnsi" w:cstheme="minorHAnsi"/>
          <w:color w:val="auto"/>
        </w:rPr>
        <w:t xml:space="preserve">as a Tool </w:t>
      </w:r>
      <w:r w:rsidR="00E33C63" w:rsidRPr="00207EE5">
        <w:rPr>
          <w:rFonts w:asciiTheme="minorHAnsi" w:hAnsiTheme="minorHAnsi" w:cstheme="minorHAnsi"/>
          <w:color w:val="auto"/>
        </w:rPr>
        <w:t>to Probe</w:t>
      </w:r>
      <w:r w:rsidR="00D40094" w:rsidRPr="00207EE5">
        <w:rPr>
          <w:rFonts w:asciiTheme="minorHAnsi" w:hAnsiTheme="minorHAnsi" w:cstheme="minorHAnsi"/>
          <w:color w:val="auto"/>
        </w:rPr>
        <w:t xml:space="preserve"> Single Bacterium</w:t>
      </w:r>
      <w:r w:rsidR="00E33C63" w:rsidRPr="00207EE5">
        <w:rPr>
          <w:rFonts w:asciiTheme="minorHAnsi" w:hAnsiTheme="minorHAnsi" w:cstheme="minorHAnsi"/>
          <w:color w:val="auto"/>
        </w:rPr>
        <w:t xml:space="preserve"> Chemistry</w:t>
      </w:r>
    </w:p>
    <w:p w14:paraId="2E300B21" w14:textId="77777777" w:rsidR="007A4DD6" w:rsidRPr="00207EE5" w:rsidRDefault="007A4DD6" w:rsidP="00CD035B">
      <w:pPr>
        <w:rPr>
          <w:rFonts w:asciiTheme="minorHAnsi" w:hAnsiTheme="minorHAnsi" w:cstheme="minorHAnsi"/>
          <w:b/>
          <w:bCs/>
        </w:rPr>
      </w:pPr>
    </w:p>
    <w:p w14:paraId="3D080DA3" w14:textId="4F9C6830" w:rsidR="006305D7" w:rsidRPr="00207EE5" w:rsidRDefault="006305D7" w:rsidP="00CD035B">
      <w:pPr>
        <w:rPr>
          <w:rFonts w:asciiTheme="minorHAnsi" w:hAnsiTheme="minorHAnsi" w:cstheme="minorHAnsi"/>
          <w:color w:val="808080" w:themeColor="background1" w:themeShade="80"/>
        </w:rPr>
      </w:pPr>
      <w:r w:rsidRPr="00207EE5">
        <w:rPr>
          <w:rFonts w:asciiTheme="minorHAnsi" w:hAnsiTheme="minorHAnsi" w:cstheme="minorHAnsi"/>
          <w:b/>
          <w:bCs/>
        </w:rPr>
        <w:t>AUTHORS</w:t>
      </w:r>
      <w:r w:rsidR="000B662E" w:rsidRPr="00207EE5">
        <w:rPr>
          <w:rFonts w:asciiTheme="minorHAnsi" w:hAnsiTheme="minorHAnsi" w:cstheme="minorHAnsi"/>
          <w:b/>
          <w:bCs/>
        </w:rPr>
        <w:t xml:space="preserve"> </w:t>
      </w:r>
      <w:r w:rsidR="00086FF5" w:rsidRPr="00207EE5">
        <w:rPr>
          <w:rFonts w:asciiTheme="minorHAnsi" w:hAnsiTheme="minorHAnsi" w:cstheme="minorHAnsi"/>
          <w:b/>
          <w:bCs/>
        </w:rPr>
        <w:t xml:space="preserve">AND </w:t>
      </w:r>
      <w:r w:rsidR="000B662E" w:rsidRPr="00207EE5">
        <w:rPr>
          <w:rFonts w:asciiTheme="minorHAnsi" w:hAnsiTheme="minorHAnsi" w:cstheme="minorHAnsi"/>
          <w:b/>
          <w:bCs/>
        </w:rPr>
        <w:t>AFFILIATIONS</w:t>
      </w:r>
      <w:r w:rsidRPr="00207EE5">
        <w:rPr>
          <w:rFonts w:asciiTheme="minorHAnsi" w:hAnsiTheme="minorHAnsi" w:cstheme="minorHAnsi"/>
          <w:b/>
          <w:bCs/>
        </w:rPr>
        <w:t>:</w:t>
      </w:r>
    </w:p>
    <w:p w14:paraId="32B171D0" w14:textId="16D05B59" w:rsidR="007A4DD6" w:rsidRPr="00207EE5" w:rsidRDefault="00CC0F8B" w:rsidP="00CD035B">
      <w:pPr>
        <w:rPr>
          <w:rFonts w:asciiTheme="minorHAnsi" w:hAnsiTheme="minorHAnsi" w:cstheme="minorHAnsi"/>
          <w:color w:val="auto"/>
        </w:rPr>
      </w:pPr>
      <w:r w:rsidRPr="00207EE5">
        <w:rPr>
          <w:rFonts w:asciiTheme="minorHAnsi" w:hAnsiTheme="minorHAnsi" w:cstheme="minorHAnsi"/>
          <w:color w:val="auto"/>
        </w:rPr>
        <w:t>Kamila Kochan</w:t>
      </w:r>
      <w:r w:rsidRPr="00207EE5">
        <w:rPr>
          <w:rFonts w:asciiTheme="minorHAnsi" w:hAnsiTheme="minorHAnsi" w:cstheme="minorHAnsi"/>
          <w:color w:val="auto"/>
          <w:vertAlign w:val="superscript"/>
        </w:rPr>
        <w:t>1</w:t>
      </w:r>
      <w:r w:rsidR="00FA7751">
        <w:rPr>
          <w:rFonts w:asciiTheme="minorHAnsi" w:hAnsiTheme="minorHAnsi" w:cstheme="minorHAnsi"/>
          <w:color w:val="auto"/>
        </w:rPr>
        <w:t>,</w:t>
      </w:r>
      <w:r w:rsidRPr="00207EE5">
        <w:rPr>
          <w:rFonts w:asciiTheme="minorHAnsi" w:hAnsiTheme="minorHAnsi" w:cstheme="minorHAnsi"/>
          <w:color w:val="auto"/>
        </w:rPr>
        <w:t xml:space="preserve"> Anton Y. Peleg</w:t>
      </w:r>
      <w:r w:rsidRPr="00207EE5">
        <w:rPr>
          <w:rFonts w:asciiTheme="minorHAnsi" w:hAnsiTheme="minorHAnsi" w:cstheme="minorHAnsi"/>
          <w:color w:val="auto"/>
          <w:vertAlign w:val="superscript"/>
        </w:rPr>
        <w:t>2,3</w:t>
      </w:r>
      <w:r w:rsidRPr="00207EE5">
        <w:rPr>
          <w:rFonts w:asciiTheme="minorHAnsi" w:hAnsiTheme="minorHAnsi" w:cstheme="minorHAnsi"/>
          <w:color w:val="auto"/>
        </w:rPr>
        <w:t>, Philip Heraud</w:t>
      </w:r>
      <w:r w:rsidRPr="00207EE5">
        <w:rPr>
          <w:rFonts w:asciiTheme="minorHAnsi" w:hAnsiTheme="minorHAnsi" w:cstheme="minorHAnsi"/>
          <w:color w:val="auto"/>
          <w:vertAlign w:val="superscript"/>
        </w:rPr>
        <w:t>1,2</w:t>
      </w:r>
      <w:r w:rsidR="00D40094" w:rsidRPr="00207EE5">
        <w:rPr>
          <w:rFonts w:asciiTheme="minorHAnsi" w:hAnsiTheme="minorHAnsi" w:cstheme="minorHAnsi"/>
          <w:color w:val="auto"/>
        </w:rPr>
        <w:t xml:space="preserve">, </w:t>
      </w:r>
      <w:r w:rsidRPr="00207EE5">
        <w:rPr>
          <w:rFonts w:asciiTheme="minorHAnsi" w:hAnsiTheme="minorHAnsi" w:cstheme="minorHAnsi"/>
          <w:color w:val="auto"/>
        </w:rPr>
        <w:t>Bayden R. Wood</w:t>
      </w:r>
      <w:r w:rsidRPr="00207EE5">
        <w:rPr>
          <w:rFonts w:asciiTheme="minorHAnsi" w:hAnsiTheme="minorHAnsi" w:cstheme="minorHAnsi"/>
          <w:color w:val="auto"/>
          <w:vertAlign w:val="superscript"/>
        </w:rPr>
        <w:t>1</w:t>
      </w:r>
    </w:p>
    <w:p w14:paraId="5D33EDEE" w14:textId="1048DF40" w:rsidR="00CC0F8B" w:rsidRPr="00207EE5" w:rsidRDefault="00CC0F8B" w:rsidP="00CD035B">
      <w:pPr>
        <w:rPr>
          <w:rFonts w:asciiTheme="minorHAnsi" w:hAnsiTheme="minorHAnsi" w:cstheme="minorHAnsi"/>
          <w:color w:val="auto"/>
        </w:rPr>
      </w:pPr>
    </w:p>
    <w:p w14:paraId="25571C42" w14:textId="52A94890" w:rsidR="00CC0F8B" w:rsidRPr="00207EE5" w:rsidRDefault="00CC0F8B" w:rsidP="00CD035B">
      <w:pPr>
        <w:rPr>
          <w:rFonts w:asciiTheme="minorHAnsi" w:hAnsiTheme="minorHAnsi" w:cstheme="minorHAnsi"/>
          <w:color w:val="auto"/>
        </w:rPr>
      </w:pPr>
      <w:r w:rsidRPr="00207EE5">
        <w:rPr>
          <w:rFonts w:asciiTheme="minorHAnsi" w:hAnsiTheme="minorHAnsi" w:cstheme="minorHAnsi"/>
          <w:color w:val="auto"/>
          <w:vertAlign w:val="superscript"/>
        </w:rPr>
        <w:t>1</w:t>
      </w:r>
      <w:r w:rsidRPr="00207EE5">
        <w:rPr>
          <w:rFonts w:asciiTheme="minorHAnsi" w:hAnsiTheme="minorHAnsi" w:cstheme="minorHAnsi"/>
          <w:color w:val="auto"/>
        </w:rPr>
        <w:t>Centre for Biospectroscopy and School of Chemistry, Monash University, Clayton Campus, Victoria, Australia</w:t>
      </w:r>
    </w:p>
    <w:p w14:paraId="19E3E65F" w14:textId="7A4429CF" w:rsidR="00CC0F8B" w:rsidRPr="00207EE5" w:rsidRDefault="00CC0F8B" w:rsidP="00CD035B">
      <w:pPr>
        <w:rPr>
          <w:rFonts w:asciiTheme="minorHAnsi" w:hAnsiTheme="minorHAnsi" w:cstheme="minorHAnsi"/>
          <w:color w:val="auto"/>
        </w:rPr>
      </w:pPr>
      <w:r w:rsidRPr="00207EE5">
        <w:rPr>
          <w:rFonts w:asciiTheme="minorHAnsi" w:hAnsiTheme="minorHAnsi" w:cstheme="minorHAnsi"/>
          <w:color w:val="auto"/>
          <w:vertAlign w:val="superscript"/>
        </w:rPr>
        <w:t>2</w:t>
      </w:r>
      <w:r w:rsidRPr="00207EE5">
        <w:rPr>
          <w:rFonts w:asciiTheme="minorHAnsi" w:hAnsiTheme="minorHAnsi" w:cstheme="minorHAnsi"/>
          <w:color w:val="auto"/>
        </w:rPr>
        <w:t>Infection and Immunity Program, Monash Biomedicine Discovery Institute and Department of Microbiology, Monash University, Clayton Campus, Victoria, Australia</w:t>
      </w:r>
    </w:p>
    <w:p w14:paraId="56A961F5" w14:textId="778CD387" w:rsidR="00CC0F8B" w:rsidRPr="00207EE5" w:rsidRDefault="00CC0F8B" w:rsidP="00CD035B">
      <w:pPr>
        <w:rPr>
          <w:rFonts w:asciiTheme="minorHAnsi" w:hAnsiTheme="minorHAnsi" w:cstheme="minorHAnsi"/>
          <w:color w:val="auto"/>
        </w:rPr>
      </w:pPr>
      <w:r w:rsidRPr="00207EE5">
        <w:rPr>
          <w:rFonts w:asciiTheme="minorHAnsi" w:hAnsiTheme="minorHAnsi" w:cstheme="minorHAnsi"/>
          <w:color w:val="auto"/>
          <w:vertAlign w:val="superscript"/>
        </w:rPr>
        <w:t>3</w:t>
      </w:r>
      <w:r w:rsidRPr="00207EE5">
        <w:rPr>
          <w:rFonts w:asciiTheme="minorHAnsi" w:hAnsiTheme="minorHAnsi" w:cstheme="minorHAnsi"/>
          <w:color w:val="auto"/>
        </w:rPr>
        <w:t>Department of Infectious Diseases, The Alfred Hospital and Central Clinical School, Monash University, Melbourne, Victoria, Australia</w:t>
      </w:r>
    </w:p>
    <w:p w14:paraId="67556549" w14:textId="51247156" w:rsidR="00CC0F8B" w:rsidRPr="00207EE5" w:rsidRDefault="00CC0F8B" w:rsidP="00CD035B">
      <w:pPr>
        <w:rPr>
          <w:rFonts w:asciiTheme="minorHAnsi" w:hAnsiTheme="minorHAnsi" w:cstheme="minorHAnsi"/>
          <w:color w:val="auto"/>
        </w:rPr>
      </w:pPr>
    </w:p>
    <w:p w14:paraId="7E1CCC07" w14:textId="72A7C51D" w:rsidR="00CC0F8B" w:rsidRPr="00207EE5" w:rsidRDefault="00CC0F8B" w:rsidP="00CD035B">
      <w:pPr>
        <w:rPr>
          <w:rFonts w:asciiTheme="minorHAnsi" w:hAnsiTheme="minorHAnsi" w:cstheme="minorHAnsi"/>
          <w:b/>
          <w:bCs/>
          <w:color w:val="auto"/>
        </w:rPr>
      </w:pPr>
      <w:r w:rsidRPr="00207EE5">
        <w:rPr>
          <w:rFonts w:asciiTheme="minorHAnsi" w:hAnsiTheme="minorHAnsi" w:cstheme="minorHAnsi"/>
          <w:b/>
          <w:bCs/>
          <w:color w:val="auto"/>
        </w:rPr>
        <w:t>Corresponding Author:</w:t>
      </w:r>
    </w:p>
    <w:p w14:paraId="2941ECBC" w14:textId="689C4F90" w:rsidR="00CC0F8B" w:rsidRPr="00207EE5" w:rsidRDefault="00CC0F8B" w:rsidP="00CD035B">
      <w:pPr>
        <w:rPr>
          <w:rFonts w:asciiTheme="minorHAnsi" w:hAnsiTheme="minorHAnsi" w:cstheme="minorHAnsi"/>
          <w:color w:val="auto"/>
        </w:rPr>
      </w:pPr>
      <w:r w:rsidRPr="00207EE5">
        <w:rPr>
          <w:rFonts w:asciiTheme="minorHAnsi" w:hAnsiTheme="minorHAnsi" w:cstheme="minorHAnsi"/>
          <w:color w:val="auto"/>
        </w:rPr>
        <w:t xml:space="preserve">Kamila Kochan </w:t>
      </w:r>
      <w:r w:rsidR="00D40094" w:rsidRPr="00207EE5">
        <w:rPr>
          <w:rFonts w:asciiTheme="minorHAnsi" w:hAnsiTheme="minorHAnsi" w:cstheme="minorHAnsi"/>
          <w:color w:val="auto"/>
        </w:rPr>
        <w:tab/>
      </w:r>
      <w:r w:rsidRPr="00207EE5">
        <w:rPr>
          <w:rFonts w:asciiTheme="minorHAnsi" w:hAnsiTheme="minorHAnsi" w:cstheme="minorHAnsi"/>
          <w:color w:val="auto"/>
        </w:rPr>
        <w:t>(kamila.kochan@monash.edu)</w:t>
      </w:r>
    </w:p>
    <w:p w14:paraId="7A666957" w14:textId="77777777" w:rsidR="00CC0F8B" w:rsidRPr="00207EE5" w:rsidRDefault="00CC0F8B" w:rsidP="00CD035B">
      <w:pPr>
        <w:rPr>
          <w:rFonts w:asciiTheme="minorHAnsi" w:hAnsiTheme="minorHAnsi" w:cstheme="minorHAnsi"/>
          <w:color w:val="auto"/>
        </w:rPr>
      </w:pPr>
    </w:p>
    <w:p w14:paraId="1F677BD1" w14:textId="5F4BAE3D" w:rsidR="00CC0F8B" w:rsidRPr="00207EE5" w:rsidRDefault="00CC0F8B" w:rsidP="00CD035B">
      <w:pPr>
        <w:rPr>
          <w:rFonts w:asciiTheme="minorHAnsi" w:hAnsiTheme="minorHAnsi" w:cstheme="minorHAnsi"/>
          <w:b/>
          <w:bCs/>
          <w:color w:val="auto"/>
        </w:rPr>
      </w:pPr>
      <w:r w:rsidRPr="00207EE5">
        <w:rPr>
          <w:rFonts w:asciiTheme="minorHAnsi" w:hAnsiTheme="minorHAnsi" w:cstheme="minorHAnsi"/>
          <w:b/>
          <w:bCs/>
          <w:color w:val="auto"/>
        </w:rPr>
        <w:t>Email addresses of Co-Authors:</w:t>
      </w:r>
    </w:p>
    <w:p w14:paraId="60FCB589" w14:textId="055B0787" w:rsidR="00D04A95" w:rsidRPr="00207EE5" w:rsidRDefault="00CC0F8B" w:rsidP="00CD035B">
      <w:pPr>
        <w:rPr>
          <w:rFonts w:asciiTheme="minorHAnsi" w:hAnsiTheme="minorHAnsi" w:cstheme="minorHAnsi"/>
          <w:bCs/>
          <w:color w:val="auto"/>
        </w:rPr>
      </w:pPr>
      <w:r w:rsidRPr="00207EE5">
        <w:rPr>
          <w:rFonts w:asciiTheme="minorHAnsi" w:hAnsiTheme="minorHAnsi" w:cstheme="minorHAnsi"/>
          <w:bCs/>
          <w:color w:val="auto"/>
        </w:rPr>
        <w:t xml:space="preserve">Anton Y. Peleg </w:t>
      </w:r>
      <w:r w:rsidR="00D40094" w:rsidRPr="00207EE5">
        <w:rPr>
          <w:rFonts w:asciiTheme="minorHAnsi" w:hAnsiTheme="minorHAnsi" w:cstheme="minorHAnsi"/>
          <w:bCs/>
          <w:color w:val="auto"/>
        </w:rPr>
        <w:tab/>
      </w:r>
      <w:r w:rsidRPr="00207EE5">
        <w:rPr>
          <w:rFonts w:asciiTheme="minorHAnsi" w:hAnsiTheme="minorHAnsi" w:cstheme="minorHAnsi"/>
          <w:bCs/>
          <w:color w:val="auto"/>
        </w:rPr>
        <w:t>(anton.peleg@monash.edu)</w:t>
      </w:r>
    </w:p>
    <w:p w14:paraId="055E50F5" w14:textId="70232C74" w:rsidR="00CC0F8B" w:rsidRPr="00207EE5" w:rsidRDefault="00CC0F8B" w:rsidP="00CD035B">
      <w:pPr>
        <w:rPr>
          <w:rFonts w:asciiTheme="minorHAnsi" w:hAnsiTheme="minorHAnsi" w:cstheme="minorHAnsi"/>
          <w:bCs/>
          <w:color w:val="auto"/>
        </w:rPr>
      </w:pPr>
      <w:r w:rsidRPr="00207EE5">
        <w:rPr>
          <w:rFonts w:asciiTheme="minorHAnsi" w:hAnsiTheme="minorHAnsi" w:cstheme="minorHAnsi"/>
          <w:bCs/>
          <w:color w:val="auto"/>
        </w:rPr>
        <w:t xml:space="preserve">Philip Heraud </w:t>
      </w:r>
      <w:r w:rsidR="00D40094" w:rsidRPr="00207EE5">
        <w:rPr>
          <w:rFonts w:asciiTheme="minorHAnsi" w:hAnsiTheme="minorHAnsi" w:cstheme="minorHAnsi"/>
          <w:bCs/>
          <w:color w:val="auto"/>
        </w:rPr>
        <w:tab/>
      </w:r>
      <w:r w:rsidR="00D40094" w:rsidRPr="00207EE5">
        <w:rPr>
          <w:rFonts w:asciiTheme="minorHAnsi" w:hAnsiTheme="minorHAnsi" w:cstheme="minorHAnsi"/>
          <w:bCs/>
          <w:color w:val="auto"/>
        </w:rPr>
        <w:tab/>
      </w:r>
      <w:r w:rsidRPr="00207EE5">
        <w:rPr>
          <w:rFonts w:asciiTheme="minorHAnsi" w:hAnsiTheme="minorHAnsi" w:cstheme="minorHAnsi"/>
          <w:bCs/>
          <w:color w:val="auto"/>
        </w:rPr>
        <w:t>(phil.Heraud@monash.edu)</w:t>
      </w:r>
    </w:p>
    <w:p w14:paraId="40D97307" w14:textId="1CBC0FDA" w:rsidR="00CC0F8B" w:rsidRPr="00207EE5" w:rsidRDefault="00EF4B14" w:rsidP="00CD035B">
      <w:pPr>
        <w:rPr>
          <w:rFonts w:asciiTheme="minorHAnsi" w:hAnsiTheme="minorHAnsi" w:cstheme="minorHAnsi"/>
          <w:bCs/>
          <w:color w:val="auto"/>
        </w:rPr>
      </w:pPr>
      <w:r w:rsidRPr="00207EE5">
        <w:rPr>
          <w:rFonts w:asciiTheme="minorHAnsi" w:hAnsiTheme="minorHAnsi" w:cstheme="minorHAnsi"/>
          <w:bCs/>
          <w:color w:val="auto"/>
        </w:rPr>
        <w:t>Bayden R. Wood</w:t>
      </w:r>
      <w:r w:rsidR="00CC0F8B" w:rsidRPr="00207EE5">
        <w:rPr>
          <w:rFonts w:asciiTheme="minorHAnsi" w:hAnsiTheme="minorHAnsi" w:cstheme="minorHAnsi"/>
          <w:bCs/>
          <w:color w:val="auto"/>
        </w:rPr>
        <w:t xml:space="preserve"> </w:t>
      </w:r>
      <w:r w:rsidR="00D40094" w:rsidRPr="00207EE5">
        <w:rPr>
          <w:rFonts w:asciiTheme="minorHAnsi" w:hAnsiTheme="minorHAnsi" w:cstheme="minorHAnsi"/>
          <w:bCs/>
          <w:color w:val="auto"/>
        </w:rPr>
        <w:tab/>
      </w:r>
      <w:r w:rsidR="00CC0F8B" w:rsidRPr="00207EE5">
        <w:rPr>
          <w:rFonts w:asciiTheme="minorHAnsi" w:hAnsiTheme="minorHAnsi" w:cstheme="minorHAnsi"/>
          <w:bCs/>
          <w:color w:val="auto"/>
        </w:rPr>
        <w:t>(bayden.Wood@monash.edu)</w:t>
      </w:r>
    </w:p>
    <w:p w14:paraId="2BBAC26C" w14:textId="77777777" w:rsidR="00CC0F8B" w:rsidRPr="00207EE5" w:rsidRDefault="00CC0F8B" w:rsidP="00CD035B">
      <w:pPr>
        <w:rPr>
          <w:rFonts w:asciiTheme="minorHAnsi" w:hAnsiTheme="minorHAnsi" w:cstheme="minorHAnsi"/>
          <w:bCs/>
          <w:color w:val="808080" w:themeColor="background1" w:themeShade="80"/>
        </w:rPr>
      </w:pPr>
    </w:p>
    <w:p w14:paraId="71B79AC9" w14:textId="524D13DD" w:rsidR="006305D7" w:rsidRPr="00207EE5" w:rsidRDefault="006305D7" w:rsidP="00CD035B">
      <w:pPr>
        <w:pStyle w:val="NormalWeb"/>
        <w:spacing w:before="0" w:beforeAutospacing="0" w:after="0" w:afterAutospacing="0"/>
        <w:rPr>
          <w:rFonts w:asciiTheme="minorHAnsi" w:hAnsiTheme="minorHAnsi" w:cstheme="minorHAnsi"/>
        </w:rPr>
      </w:pPr>
      <w:r w:rsidRPr="00207EE5">
        <w:rPr>
          <w:rFonts w:asciiTheme="minorHAnsi" w:hAnsiTheme="minorHAnsi" w:cstheme="minorHAnsi"/>
          <w:b/>
          <w:bCs/>
        </w:rPr>
        <w:t>KEYWORDS:</w:t>
      </w:r>
    </w:p>
    <w:p w14:paraId="6C0B0781" w14:textId="0A836915" w:rsidR="007A4DD6" w:rsidRPr="00207EE5" w:rsidRDefault="00CC0F8B" w:rsidP="00CD035B">
      <w:pPr>
        <w:rPr>
          <w:rFonts w:asciiTheme="minorHAnsi" w:hAnsiTheme="minorHAnsi" w:cstheme="minorHAnsi"/>
          <w:color w:val="auto"/>
        </w:rPr>
      </w:pPr>
      <w:r w:rsidRPr="00207EE5">
        <w:rPr>
          <w:rFonts w:asciiTheme="minorHAnsi" w:hAnsiTheme="minorHAnsi" w:cstheme="minorHAnsi"/>
          <w:color w:val="auto"/>
        </w:rPr>
        <w:t xml:space="preserve">AFM-IR, bacteria, antimicrobial resistance, </w:t>
      </w:r>
      <w:r w:rsidR="002F7F00" w:rsidRPr="00207EE5">
        <w:rPr>
          <w:rFonts w:asciiTheme="minorHAnsi" w:hAnsiTheme="minorHAnsi" w:cstheme="minorHAnsi"/>
          <w:color w:val="auto"/>
        </w:rPr>
        <w:t xml:space="preserve">AMR, </w:t>
      </w:r>
      <w:r w:rsidRPr="00207EE5">
        <w:rPr>
          <w:rFonts w:asciiTheme="minorHAnsi" w:hAnsiTheme="minorHAnsi" w:cstheme="minorHAnsi"/>
          <w:color w:val="auto"/>
        </w:rPr>
        <w:t xml:space="preserve">bacterial cell wall, imaging, </w:t>
      </w:r>
      <w:r w:rsidRPr="00207EE5">
        <w:rPr>
          <w:rFonts w:asciiTheme="minorHAnsi" w:hAnsiTheme="minorHAnsi" w:cstheme="minorHAnsi"/>
          <w:i/>
          <w:iCs/>
          <w:color w:val="auto"/>
        </w:rPr>
        <w:t xml:space="preserve">Staphylococcus aureus, </w:t>
      </w:r>
      <w:r w:rsidRPr="00207EE5">
        <w:rPr>
          <w:rFonts w:asciiTheme="minorHAnsi" w:hAnsiTheme="minorHAnsi" w:cstheme="minorHAnsi"/>
          <w:color w:val="auto"/>
        </w:rPr>
        <w:t>methicillin-resistance, MRSA, vancomycin resistance, VISA, daptomycin non-susceptibility</w:t>
      </w:r>
    </w:p>
    <w:p w14:paraId="1CB4E390" w14:textId="77777777" w:rsidR="006305D7" w:rsidRPr="00207EE5" w:rsidRDefault="006305D7" w:rsidP="00CD035B">
      <w:pPr>
        <w:pStyle w:val="NormalWeb"/>
        <w:spacing w:before="0" w:beforeAutospacing="0" w:after="0" w:afterAutospacing="0"/>
        <w:rPr>
          <w:rFonts w:asciiTheme="minorHAnsi" w:hAnsiTheme="minorHAnsi" w:cstheme="minorHAnsi"/>
        </w:rPr>
      </w:pPr>
    </w:p>
    <w:p w14:paraId="628AC4B5" w14:textId="71FFD767" w:rsidR="006305D7" w:rsidRPr="00207EE5" w:rsidRDefault="00086FF5" w:rsidP="00CD035B">
      <w:pPr>
        <w:rPr>
          <w:rFonts w:asciiTheme="minorHAnsi" w:hAnsiTheme="minorHAnsi" w:cstheme="minorHAnsi"/>
        </w:rPr>
      </w:pPr>
      <w:r w:rsidRPr="00207EE5">
        <w:rPr>
          <w:rFonts w:asciiTheme="minorHAnsi" w:hAnsiTheme="minorHAnsi" w:cstheme="minorHAnsi"/>
          <w:b/>
          <w:bCs/>
        </w:rPr>
        <w:t>SUMMARY</w:t>
      </w:r>
      <w:r w:rsidR="006305D7" w:rsidRPr="00207EE5">
        <w:rPr>
          <w:rFonts w:asciiTheme="minorHAnsi" w:hAnsiTheme="minorHAnsi" w:cstheme="minorHAnsi"/>
          <w:b/>
          <w:bCs/>
        </w:rPr>
        <w:t>:</w:t>
      </w:r>
    </w:p>
    <w:p w14:paraId="2F099ECD" w14:textId="5C91FAA7" w:rsidR="00610ED2" w:rsidRPr="00207EE5" w:rsidRDefault="009B6E85" w:rsidP="00CD035B">
      <w:pPr>
        <w:rPr>
          <w:rFonts w:asciiTheme="minorHAnsi" w:hAnsiTheme="minorHAnsi" w:cstheme="minorHAnsi"/>
          <w:color w:val="auto"/>
        </w:rPr>
      </w:pPr>
      <w:r w:rsidRPr="00207EE5">
        <w:rPr>
          <w:rFonts w:asciiTheme="minorHAnsi" w:hAnsiTheme="minorHAnsi" w:cstheme="minorHAnsi"/>
          <w:color w:val="auto"/>
        </w:rPr>
        <w:t>Atomic Force Microscopy</w:t>
      </w:r>
      <w:r w:rsidR="006855E5">
        <w:rPr>
          <w:rFonts w:asciiTheme="minorHAnsi" w:hAnsiTheme="minorHAnsi" w:cstheme="minorHAnsi"/>
          <w:color w:val="auto"/>
        </w:rPr>
        <w:t>-</w:t>
      </w:r>
      <w:r w:rsidRPr="00207EE5">
        <w:rPr>
          <w:rFonts w:asciiTheme="minorHAnsi" w:hAnsiTheme="minorHAnsi" w:cstheme="minorHAnsi"/>
          <w:color w:val="auto"/>
        </w:rPr>
        <w:t xml:space="preserve">Infrared Spectroscopy (AFM-IR) provides a powerful platform for </w:t>
      </w:r>
      <w:r w:rsidR="00610ED2" w:rsidRPr="00207EE5">
        <w:rPr>
          <w:rFonts w:asciiTheme="minorHAnsi" w:hAnsiTheme="minorHAnsi" w:cstheme="minorHAnsi"/>
          <w:color w:val="auto"/>
        </w:rPr>
        <w:t>bacterial studies, enabling to achieve nanoscale resolution. Both, mapping of subcellular changes (e.g.</w:t>
      </w:r>
      <w:r w:rsidR="00D40094" w:rsidRPr="00207EE5">
        <w:rPr>
          <w:rFonts w:asciiTheme="minorHAnsi" w:hAnsiTheme="minorHAnsi" w:cstheme="minorHAnsi"/>
          <w:color w:val="auto"/>
        </w:rPr>
        <w:t>,</w:t>
      </w:r>
      <w:r w:rsidR="00610ED2" w:rsidRPr="00207EE5">
        <w:rPr>
          <w:rFonts w:asciiTheme="minorHAnsi" w:hAnsiTheme="minorHAnsi" w:cstheme="minorHAnsi"/>
          <w:color w:val="auto"/>
        </w:rPr>
        <w:t xml:space="preserve"> upon cell division) as well as comparative studies of chemical composition (e.g.</w:t>
      </w:r>
      <w:r w:rsidR="00D40094" w:rsidRPr="00207EE5">
        <w:rPr>
          <w:rFonts w:asciiTheme="minorHAnsi" w:hAnsiTheme="minorHAnsi" w:cstheme="minorHAnsi"/>
          <w:color w:val="auto"/>
        </w:rPr>
        <w:t>,</w:t>
      </w:r>
      <w:r w:rsidR="00610ED2" w:rsidRPr="00207EE5">
        <w:rPr>
          <w:rFonts w:asciiTheme="minorHAnsi" w:hAnsiTheme="minorHAnsi" w:cstheme="minorHAnsi"/>
          <w:color w:val="auto"/>
        </w:rPr>
        <w:t xml:space="preserve"> arising from drug resistance) can be </w:t>
      </w:r>
      <w:r w:rsidR="0096371C" w:rsidRPr="00207EE5">
        <w:rPr>
          <w:rFonts w:asciiTheme="minorHAnsi" w:hAnsiTheme="minorHAnsi" w:cstheme="minorHAnsi"/>
          <w:color w:val="auto"/>
        </w:rPr>
        <w:t>conducted</w:t>
      </w:r>
      <w:r w:rsidR="00610ED2" w:rsidRPr="00207EE5">
        <w:rPr>
          <w:rFonts w:asciiTheme="minorHAnsi" w:hAnsiTheme="minorHAnsi" w:cstheme="minorHAnsi"/>
          <w:color w:val="auto"/>
        </w:rPr>
        <w:t xml:space="preserve"> </w:t>
      </w:r>
      <w:r w:rsidR="00D40094" w:rsidRPr="00207EE5">
        <w:rPr>
          <w:rFonts w:asciiTheme="minorHAnsi" w:hAnsiTheme="minorHAnsi" w:cstheme="minorHAnsi"/>
          <w:color w:val="auto"/>
        </w:rPr>
        <w:t>at</w:t>
      </w:r>
      <w:r w:rsidR="00610ED2" w:rsidRPr="00207EE5">
        <w:rPr>
          <w:rFonts w:asciiTheme="minorHAnsi" w:hAnsiTheme="minorHAnsi" w:cstheme="minorHAnsi"/>
          <w:color w:val="auto"/>
        </w:rPr>
        <w:t xml:space="preserve"> a single </w:t>
      </w:r>
      <w:r w:rsidR="00D40094" w:rsidRPr="00207EE5">
        <w:rPr>
          <w:rFonts w:asciiTheme="minorHAnsi" w:hAnsiTheme="minorHAnsi" w:cstheme="minorHAnsi"/>
          <w:color w:val="auto"/>
        </w:rPr>
        <w:t xml:space="preserve">cell level in </w:t>
      </w:r>
      <w:r w:rsidR="00610ED2" w:rsidRPr="00207EE5">
        <w:rPr>
          <w:rFonts w:asciiTheme="minorHAnsi" w:hAnsiTheme="minorHAnsi" w:cstheme="minorHAnsi"/>
          <w:color w:val="auto"/>
        </w:rPr>
        <w:t>bacter</w:t>
      </w:r>
      <w:r w:rsidR="00D40094" w:rsidRPr="00207EE5">
        <w:rPr>
          <w:rFonts w:asciiTheme="minorHAnsi" w:hAnsiTheme="minorHAnsi" w:cstheme="minorHAnsi"/>
          <w:color w:val="auto"/>
        </w:rPr>
        <w:t>ia</w:t>
      </w:r>
      <w:r w:rsidR="00610ED2" w:rsidRPr="00207EE5">
        <w:rPr>
          <w:rFonts w:asciiTheme="minorHAnsi" w:hAnsiTheme="minorHAnsi" w:cstheme="minorHAnsi"/>
          <w:color w:val="auto"/>
        </w:rPr>
        <w:t>.</w:t>
      </w:r>
    </w:p>
    <w:p w14:paraId="761028D6" w14:textId="1541C8D1" w:rsidR="006305D7" w:rsidRPr="00207EE5" w:rsidRDefault="006305D7" w:rsidP="00CD035B">
      <w:pPr>
        <w:rPr>
          <w:rFonts w:asciiTheme="minorHAnsi" w:hAnsiTheme="minorHAnsi" w:cstheme="minorHAnsi"/>
        </w:rPr>
      </w:pPr>
    </w:p>
    <w:p w14:paraId="64FB8590" w14:textId="6749B43A" w:rsidR="006305D7" w:rsidRPr="00207EE5" w:rsidRDefault="006305D7" w:rsidP="00CD035B">
      <w:pPr>
        <w:rPr>
          <w:rFonts w:asciiTheme="minorHAnsi" w:hAnsiTheme="minorHAnsi" w:cstheme="minorHAnsi"/>
          <w:color w:val="808080"/>
        </w:rPr>
      </w:pPr>
      <w:r w:rsidRPr="00207EE5">
        <w:rPr>
          <w:rFonts w:asciiTheme="minorHAnsi" w:hAnsiTheme="minorHAnsi" w:cstheme="minorHAnsi"/>
          <w:b/>
          <w:bCs/>
        </w:rPr>
        <w:t>ABSTRACT:</w:t>
      </w:r>
    </w:p>
    <w:p w14:paraId="3D31F696" w14:textId="5789C153" w:rsidR="00B70093" w:rsidRPr="00207EE5" w:rsidRDefault="00B70093" w:rsidP="00CD035B">
      <w:pPr>
        <w:tabs>
          <w:tab w:val="left" w:pos="0"/>
        </w:tabs>
        <w:rPr>
          <w:rFonts w:asciiTheme="minorHAnsi" w:hAnsiTheme="minorHAnsi" w:cstheme="minorHAnsi"/>
          <w:color w:val="auto"/>
        </w:rPr>
      </w:pPr>
      <w:r w:rsidRPr="00207EE5">
        <w:rPr>
          <w:rFonts w:asciiTheme="minorHAnsi" w:hAnsiTheme="minorHAnsi" w:cstheme="minorHAnsi"/>
          <w:color w:val="auto"/>
        </w:rPr>
        <w:t>Atomic Force Microscop</w:t>
      </w:r>
      <w:r w:rsidR="00CC4741" w:rsidRPr="00207EE5">
        <w:rPr>
          <w:rFonts w:asciiTheme="minorHAnsi" w:hAnsiTheme="minorHAnsi" w:cstheme="minorHAnsi"/>
          <w:color w:val="auto"/>
        </w:rPr>
        <w:t>y</w:t>
      </w:r>
      <w:r w:rsidR="006855E5">
        <w:rPr>
          <w:rFonts w:asciiTheme="minorHAnsi" w:hAnsiTheme="minorHAnsi" w:cstheme="minorHAnsi"/>
          <w:color w:val="auto"/>
        </w:rPr>
        <w:t>-</w:t>
      </w:r>
      <w:r w:rsidRPr="00207EE5">
        <w:rPr>
          <w:rFonts w:asciiTheme="minorHAnsi" w:hAnsiTheme="minorHAnsi" w:cstheme="minorHAnsi"/>
          <w:color w:val="auto"/>
        </w:rPr>
        <w:t xml:space="preserve">Infrared Spectroscopy (AFM-IR) is a novel combinatory technique, enabling simultaneous characterization of physical properties and chemical composition of sample with nanoscale resolution. By combining AFM with IR, the spatial resolution limitation of conventional IR is overcome, enabling </w:t>
      </w:r>
      <w:r w:rsidR="00146E9C" w:rsidRPr="00207EE5">
        <w:rPr>
          <w:rFonts w:asciiTheme="minorHAnsi" w:hAnsiTheme="minorHAnsi" w:cstheme="minorHAnsi"/>
          <w:color w:val="auto"/>
        </w:rPr>
        <w:t xml:space="preserve">a </w:t>
      </w:r>
      <w:r w:rsidRPr="00207EE5">
        <w:rPr>
          <w:rFonts w:asciiTheme="minorHAnsi" w:hAnsiTheme="minorHAnsi" w:cstheme="minorHAnsi"/>
          <w:color w:val="auto"/>
        </w:rPr>
        <w:t>resolution of 20–100 nm</w:t>
      </w:r>
      <w:r w:rsidR="00146E9C" w:rsidRPr="00207EE5">
        <w:rPr>
          <w:rFonts w:asciiTheme="minorHAnsi" w:hAnsiTheme="minorHAnsi" w:cstheme="minorHAnsi"/>
          <w:color w:val="auto"/>
        </w:rPr>
        <w:t xml:space="preserve"> to be </w:t>
      </w:r>
      <w:r w:rsidR="00C51374" w:rsidRPr="00207EE5">
        <w:rPr>
          <w:rFonts w:asciiTheme="minorHAnsi" w:hAnsiTheme="minorHAnsi" w:cstheme="minorHAnsi"/>
          <w:color w:val="auto"/>
        </w:rPr>
        <w:t>achieved</w:t>
      </w:r>
      <w:r w:rsidRPr="00207EE5">
        <w:rPr>
          <w:rFonts w:asciiTheme="minorHAnsi" w:hAnsiTheme="minorHAnsi" w:cstheme="minorHAnsi"/>
          <w:color w:val="auto"/>
        </w:rPr>
        <w:t>. This opens the door for a broad array of new applications of IR toward probing samples smaller than several micrometers, previously unachievable by means of conventional IR</w:t>
      </w:r>
      <w:r w:rsidR="005E2D11" w:rsidRPr="00207EE5">
        <w:rPr>
          <w:rFonts w:asciiTheme="minorHAnsi" w:hAnsiTheme="minorHAnsi" w:cstheme="minorHAnsi"/>
          <w:color w:val="auto"/>
        </w:rPr>
        <w:t xml:space="preserve"> microscopy.</w:t>
      </w:r>
      <w:r w:rsidRPr="00207EE5">
        <w:rPr>
          <w:rFonts w:asciiTheme="minorHAnsi" w:hAnsiTheme="minorHAnsi" w:cstheme="minorHAnsi"/>
          <w:color w:val="auto"/>
        </w:rPr>
        <w:t xml:space="preserve"> AFM-IR is eminently suited for bacterial research</w:t>
      </w:r>
      <w:r w:rsidR="00C51374" w:rsidRPr="00207EE5">
        <w:rPr>
          <w:rFonts w:asciiTheme="minorHAnsi" w:hAnsiTheme="minorHAnsi" w:cstheme="minorHAnsi"/>
          <w:color w:val="auto"/>
        </w:rPr>
        <w:t>,</w:t>
      </w:r>
      <w:r w:rsidR="005E2D11" w:rsidRPr="00207EE5">
        <w:rPr>
          <w:rFonts w:asciiTheme="minorHAnsi" w:hAnsiTheme="minorHAnsi" w:cstheme="minorHAnsi"/>
          <w:color w:val="auto"/>
        </w:rPr>
        <w:t xml:space="preserve"> providing both spectral and spatial information at the </w:t>
      </w:r>
      <w:r w:rsidRPr="00207EE5">
        <w:rPr>
          <w:rFonts w:asciiTheme="minorHAnsi" w:hAnsiTheme="minorHAnsi" w:cstheme="minorHAnsi"/>
          <w:color w:val="auto"/>
        </w:rPr>
        <w:t>single cell and intracellular level. The increasing global health concerns and unfavorable future prediction regarding bacterial infections</w:t>
      </w:r>
      <w:r w:rsidR="00B00D2F">
        <w:rPr>
          <w:rFonts w:asciiTheme="minorHAnsi" w:hAnsiTheme="minorHAnsi" w:cstheme="minorHAnsi"/>
          <w:color w:val="auto"/>
        </w:rPr>
        <w:t>,</w:t>
      </w:r>
      <w:r w:rsidRPr="00207EE5">
        <w:rPr>
          <w:rFonts w:asciiTheme="minorHAnsi" w:hAnsiTheme="minorHAnsi" w:cstheme="minorHAnsi"/>
          <w:color w:val="auto"/>
        </w:rPr>
        <w:t xml:space="preserve"> and especially</w:t>
      </w:r>
      <w:r w:rsidR="00B00D2F">
        <w:rPr>
          <w:rFonts w:asciiTheme="minorHAnsi" w:hAnsiTheme="minorHAnsi" w:cstheme="minorHAnsi"/>
          <w:color w:val="auto"/>
        </w:rPr>
        <w:t>,</w:t>
      </w:r>
      <w:r w:rsidRPr="00207EE5">
        <w:rPr>
          <w:rFonts w:asciiTheme="minorHAnsi" w:hAnsiTheme="minorHAnsi" w:cstheme="minorHAnsi"/>
          <w:color w:val="auto"/>
        </w:rPr>
        <w:t xml:space="preserve"> rapid development of antimicrobial resistance</w:t>
      </w:r>
      <w:r w:rsidR="00012BC4">
        <w:rPr>
          <w:rFonts w:asciiTheme="minorHAnsi" w:hAnsiTheme="minorHAnsi" w:cstheme="minorHAnsi"/>
          <w:color w:val="auto"/>
        </w:rPr>
        <w:t>,</w:t>
      </w:r>
      <w:r w:rsidRPr="00207EE5">
        <w:rPr>
          <w:rFonts w:asciiTheme="minorHAnsi" w:hAnsiTheme="minorHAnsi" w:cstheme="minorHAnsi"/>
          <w:color w:val="auto"/>
        </w:rPr>
        <w:t xml:space="preserve"> </w:t>
      </w:r>
      <w:r w:rsidR="005E2D11" w:rsidRPr="00207EE5">
        <w:rPr>
          <w:rFonts w:asciiTheme="minorHAnsi" w:hAnsiTheme="minorHAnsi" w:cstheme="minorHAnsi"/>
          <w:color w:val="auto"/>
        </w:rPr>
        <w:t xml:space="preserve">has </w:t>
      </w:r>
      <w:r w:rsidRPr="00207EE5">
        <w:rPr>
          <w:rFonts w:asciiTheme="minorHAnsi" w:hAnsiTheme="minorHAnsi" w:cstheme="minorHAnsi"/>
          <w:color w:val="auto"/>
        </w:rPr>
        <w:t xml:space="preserve">created an urgent need for a research tool capable of phenotypic probing </w:t>
      </w:r>
      <w:r w:rsidR="005E2D11" w:rsidRPr="00207EE5">
        <w:rPr>
          <w:rFonts w:asciiTheme="minorHAnsi" w:hAnsiTheme="minorHAnsi" w:cstheme="minorHAnsi"/>
          <w:color w:val="auto"/>
        </w:rPr>
        <w:t>at the</w:t>
      </w:r>
      <w:r w:rsidRPr="00207EE5">
        <w:rPr>
          <w:rFonts w:asciiTheme="minorHAnsi" w:hAnsiTheme="minorHAnsi" w:cstheme="minorHAnsi"/>
          <w:color w:val="auto"/>
        </w:rPr>
        <w:t xml:space="preserve"> </w:t>
      </w:r>
      <w:r w:rsidRPr="00207EE5">
        <w:rPr>
          <w:rFonts w:asciiTheme="minorHAnsi" w:hAnsiTheme="minorHAnsi" w:cstheme="minorHAnsi"/>
          <w:color w:val="auto"/>
        </w:rPr>
        <w:lastRenderedPageBreak/>
        <w:t xml:space="preserve">single cell and </w:t>
      </w:r>
      <w:r w:rsidR="00B00D2F" w:rsidRPr="00207EE5">
        <w:rPr>
          <w:rFonts w:asciiTheme="minorHAnsi" w:hAnsiTheme="minorHAnsi" w:cstheme="minorHAnsi"/>
          <w:color w:val="auto"/>
        </w:rPr>
        <w:t>sub</w:t>
      </w:r>
      <w:r w:rsidR="00B00D2F">
        <w:rPr>
          <w:rFonts w:asciiTheme="minorHAnsi" w:hAnsiTheme="minorHAnsi" w:cstheme="minorHAnsi"/>
          <w:color w:val="auto"/>
        </w:rPr>
        <w:t>c</w:t>
      </w:r>
      <w:r w:rsidR="00B00D2F" w:rsidRPr="00207EE5">
        <w:rPr>
          <w:rFonts w:asciiTheme="minorHAnsi" w:hAnsiTheme="minorHAnsi" w:cstheme="minorHAnsi"/>
          <w:color w:val="auto"/>
        </w:rPr>
        <w:t xml:space="preserve">ellular </w:t>
      </w:r>
      <w:r w:rsidRPr="00207EE5">
        <w:rPr>
          <w:rFonts w:asciiTheme="minorHAnsi" w:hAnsiTheme="minorHAnsi" w:cstheme="minorHAnsi"/>
          <w:color w:val="auto"/>
        </w:rPr>
        <w:t xml:space="preserve">level. AFM-IR offers the potential to address this need, by enabling detail characterization of chemical composition </w:t>
      </w:r>
      <w:r w:rsidR="004D4114" w:rsidRPr="00207EE5">
        <w:rPr>
          <w:rFonts w:asciiTheme="minorHAnsi" w:hAnsiTheme="minorHAnsi" w:cstheme="minorHAnsi"/>
          <w:color w:val="auto"/>
        </w:rPr>
        <w:t>of a</w:t>
      </w:r>
      <w:r w:rsidRPr="00207EE5">
        <w:rPr>
          <w:rFonts w:asciiTheme="minorHAnsi" w:hAnsiTheme="minorHAnsi" w:cstheme="minorHAnsi"/>
          <w:color w:val="auto"/>
        </w:rPr>
        <w:t xml:space="preserve"> singl</w:t>
      </w:r>
      <w:r w:rsidR="004D4114" w:rsidRPr="00207EE5">
        <w:rPr>
          <w:rFonts w:asciiTheme="minorHAnsi" w:hAnsiTheme="minorHAnsi" w:cstheme="minorHAnsi"/>
          <w:color w:val="auto"/>
        </w:rPr>
        <w:t>e bacterium. Here, we provide a</w:t>
      </w:r>
      <w:r w:rsidR="00B00D2F">
        <w:rPr>
          <w:rFonts w:asciiTheme="minorHAnsi" w:hAnsiTheme="minorHAnsi" w:cstheme="minorHAnsi"/>
          <w:color w:val="auto"/>
        </w:rPr>
        <w:t xml:space="preserve"> </w:t>
      </w:r>
      <w:r w:rsidRPr="00207EE5">
        <w:rPr>
          <w:rFonts w:asciiTheme="minorHAnsi" w:hAnsiTheme="minorHAnsi" w:cstheme="minorHAnsi"/>
          <w:color w:val="auto"/>
        </w:rPr>
        <w:t xml:space="preserve">complete protocol for sample preparation and data acquisition </w:t>
      </w:r>
      <w:r w:rsidR="004D4114" w:rsidRPr="00207EE5">
        <w:rPr>
          <w:rFonts w:asciiTheme="minorHAnsi" w:hAnsiTheme="minorHAnsi" w:cstheme="minorHAnsi"/>
          <w:color w:val="auto"/>
        </w:rPr>
        <w:t>of</w:t>
      </w:r>
      <w:r w:rsidRPr="00207EE5">
        <w:rPr>
          <w:rFonts w:asciiTheme="minorHAnsi" w:hAnsiTheme="minorHAnsi" w:cstheme="minorHAnsi"/>
          <w:color w:val="auto"/>
        </w:rPr>
        <w:t xml:space="preserve"> single spectra and mapping modality, for the application of AFM-IR toward bacterial studies.</w:t>
      </w:r>
    </w:p>
    <w:p w14:paraId="4387E3DD" w14:textId="219BF307" w:rsidR="007C12F6" w:rsidRPr="00207EE5" w:rsidRDefault="007C12F6" w:rsidP="00CD035B">
      <w:pPr>
        <w:rPr>
          <w:rFonts w:asciiTheme="minorHAnsi" w:hAnsiTheme="minorHAnsi" w:cstheme="minorHAnsi"/>
          <w:b/>
        </w:rPr>
      </w:pPr>
    </w:p>
    <w:p w14:paraId="53693B76" w14:textId="5ACA7BD2" w:rsidR="00486D67" w:rsidRPr="00207EE5" w:rsidRDefault="006305D7" w:rsidP="00CD035B">
      <w:pPr>
        <w:rPr>
          <w:rFonts w:asciiTheme="minorHAnsi" w:hAnsiTheme="minorHAnsi" w:cstheme="minorHAnsi"/>
          <w:color w:val="808080"/>
        </w:rPr>
      </w:pPr>
      <w:r w:rsidRPr="00207EE5">
        <w:rPr>
          <w:rFonts w:asciiTheme="minorHAnsi" w:hAnsiTheme="minorHAnsi" w:cstheme="minorHAnsi"/>
          <w:b/>
        </w:rPr>
        <w:t>INTRODUCTION</w:t>
      </w:r>
      <w:r w:rsidRPr="00207EE5">
        <w:rPr>
          <w:rFonts w:asciiTheme="minorHAnsi" w:hAnsiTheme="minorHAnsi" w:cstheme="minorHAnsi"/>
          <w:b/>
          <w:bCs/>
        </w:rPr>
        <w:t>:</w:t>
      </w:r>
    </w:p>
    <w:p w14:paraId="45D16A17" w14:textId="536B65F6" w:rsidR="00311707" w:rsidRPr="00207EE5" w:rsidRDefault="00311707" w:rsidP="00CD035B">
      <w:pPr>
        <w:rPr>
          <w:rFonts w:asciiTheme="minorHAnsi" w:hAnsiTheme="minorHAnsi" w:cstheme="minorHAnsi"/>
          <w:color w:val="auto"/>
        </w:rPr>
      </w:pPr>
      <w:r w:rsidRPr="00207EE5">
        <w:rPr>
          <w:rFonts w:asciiTheme="minorHAnsi" w:hAnsiTheme="minorHAnsi" w:cstheme="minorHAnsi"/>
          <w:color w:val="auto"/>
        </w:rPr>
        <w:t>Bacteria are single cell prokaryotic organism</w:t>
      </w:r>
      <w:r w:rsidR="005E2D11" w:rsidRPr="00207EE5">
        <w:rPr>
          <w:rFonts w:asciiTheme="minorHAnsi" w:hAnsiTheme="minorHAnsi" w:cstheme="minorHAnsi"/>
          <w:color w:val="auto"/>
        </w:rPr>
        <w:t>s</w:t>
      </w:r>
      <w:r w:rsidRPr="00207EE5">
        <w:rPr>
          <w:rFonts w:asciiTheme="minorHAnsi" w:hAnsiTheme="minorHAnsi" w:cstheme="minorHAnsi"/>
          <w:color w:val="auto"/>
        </w:rPr>
        <w:t xml:space="preserve">, occurring in </w:t>
      </w:r>
      <w:r w:rsidR="00207EE5">
        <w:rPr>
          <w:rFonts w:asciiTheme="minorHAnsi" w:hAnsiTheme="minorHAnsi" w:cstheme="minorHAnsi"/>
          <w:color w:val="auto"/>
        </w:rPr>
        <w:t>various</w:t>
      </w:r>
      <w:r w:rsidRPr="00207EE5">
        <w:rPr>
          <w:rFonts w:asciiTheme="minorHAnsi" w:hAnsiTheme="minorHAnsi" w:cstheme="minorHAnsi"/>
          <w:color w:val="auto"/>
        </w:rPr>
        <w:t xml:space="preserve"> shapes and sizes, typically in the range of several hundred nanometers to micrometers. </w:t>
      </w:r>
      <w:r w:rsidR="002E6A08" w:rsidRPr="00207EE5">
        <w:rPr>
          <w:rFonts w:asciiTheme="minorHAnsi" w:hAnsiTheme="minorHAnsi" w:cstheme="minorHAnsi"/>
          <w:color w:val="auto"/>
        </w:rPr>
        <w:t xml:space="preserve">They exist in a variety of habitats and are essential to the existence of life. Within </w:t>
      </w:r>
      <w:r w:rsidR="005E2D11" w:rsidRPr="00207EE5">
        <w:rPr>
          <w:rFonts w:asciiTheme="minorHAnsi" w:hAnsiTheme="minorHAnsi" w:cstheme="minorHAnsi"/>
          <w:color w:val="auto"/>
        </w:rPr>
        <w:t xml:space="preserve">the </w:t>
      </w:r>
      <w:r w:rsidR="002E6A08" w:rsidRPr="00207EE5">
        <w:rPr>
          <w:rFonts w:asciiTheme="minorHAnsi" w:hAnsiTheme="minorHAnsi" w:cstheme="minorHAnsi"/>
          <w:color w:val="auto"/>
        </w:rPr>
        <w:t xml:space="preserve">human body, the majority of bacteria present in </w:t>
      </w:r>
      <w:r w:rsidR="005E2D11" w:rsidRPr="00207EE5">
        <w:rPr>
          <w:rFonts w:asciiTheme="minorHAnsi" w:hAnsiTheme="minorHAnsi" w:cstheme="minorHAnsi"/>
          <w:color w:val="auto"/>
        </w:rPr>
        <w:t xml:space="preserve">the </w:t>
      </w:r>
      <w:r w:rsidR="002E6A08" w:rsidRPr="00207EE5">
        <w:rPr>
          <w:rFonts w:asciiTheme="minorHAnsi" w:hAnsiTheme="minorHAnsi" w:cstheme="minorHAnsi"/>
          <w:color w:val="auto"/>
        </w:rPr>
        <w:t xml:space="preserve">gut are harmless </w:t>
      </w:r>
      <w:r w:rsidR="005E2D11" w:rsidRPr="00207EE5">
        <w:rPr>
          <w:rFonts w:asciiTheme="minorHAnsi" w:hAnsiTheme="minorHAnsi" w:cstheme="minorHAnsi"/>
          <w:color w:val="auto"/>
        </w:rPr>
        <w:t xml:space="preserve">and many </w:t>
      </w:r>
      <w:r w:rsidR="00C51374" w:rsidRPr="00207EE5">
        <w:rPr>
          <w:rFonts w:asciiTheme="minorHAnsi" w:hAnsiTheme="minorHAnsi" w:cstheme="minorHAnsi"/>
          <w:color w:val="auto"/>
        </w:rPr>
        <w:t xml:space="preserve">are in fact </w:t>
      </w:r>
      <w:r w:rsidR="002E6A08" w:rsidRPr="00207EE5">
        <w:rPr>
          <w:rFonts w:asciiTheme="minorHAnsi" w:hAnsiTheme="minorHAnsi" w:cstheme="minorHAnsi"/>
          <w:color w:val="auto"/>
        </w:rPr>
        <w:t>beneficial</w:t>
      </w:r>
      <w:r w:rsidR="002E6A08" w:rsidRPr="00207EE5">
        <w:rPr>
          <w:rFonts w:asciiTheme="minorHAnsi" w:hAnsiTheme="minorHAnsi" w:cstheme="minorHAnsi"/>
          <w:color w:val="auto"/>
        </w:rPr>
        <w:fldChar w:fldCharType="begin"/>
      </w:r>
      <w:r w:rsidR="002E6A08" w:rsidRPr="00207EE5">
        <w:rPr>
          <w:rFonts w:asciiTheme="minorHAnsi" w:hAnsiTheme="minorHAnsi" w:cstheme="minorHAnsi"/>
          <w:color w:val="auto"/>
        </w:rPr>
        <w:instrText xml:space="preserve"> ADDIN EN.CITE &lt;EndNote&gt;&lt;Cite&gt;&lt;Author&gt;Sears&lt;/Author&gt;&lt;Year&gt;2005&lt;/Year&gt;&lt;RecNum&gt;1&lt;/RecNum&gt;&lt;DisplayText&gt;&lt;style face="superscript"&gt;1&lt;/style&gt;&lt;/DisplayText&gt;&lt;record&gt;&lt;rec-number&gt;1&lt;/rec-number&gt;&lt;foreign-keys&gt;&lt;key app="EN" db-id="fdd0taa0bxff9ie2epcps90w9vsf5dtax0td" timestamp="1588893690"&gt;1&lt;/key&gt;&lt;/foreign-keys&gt;&lt;ref-type name="Journal Article"&gt;17&lt;/ref-type&gt;&lt;contributors&gt;&lt;authors&gt;&lt;author&gt;Sears, Cynthia L.&lt;/author&gt;&lt;/authors&gt;&lt;/contributors&gt;&lt;titles&gt;&lt;title&gt;A dynamic partnership: Celebrating our gut flora&lt;/title&gt;&lt;secondary-title&gt;Anaerobe&lt;/secondary-title&gt;&lt;/titles&gt;&lt;periodical&gt;&lt;full-title&gt;Anaerobe&lt;/full-title&gt;&lt;/periodical&gt;&lt;pages&gt;247-251&lt;/pages&gt;&lt;volume&gt;11&lt;/volume&gt;&lt;number&gt;5&lt;/number&gt;&lt;keywords&gt;&lt;keyword&gt;Intestinal flora&lt;/keyword&gt;&lt;keyword&gt;Gut flora&lt;/keyword&gt;&lt;keyword&gt;Colonic flora&lt;/keyword&gt;&lt;keyword&gt;Bacteroides&lt;/keyword&gt;&lt;keyword&gt;Intestinal immunity&lt;/keyword&gt;&lt;keyword&gt;Mucosal immunity&lt;/keyword&gt;&lt;/keywords&gt;&lt;dates&gt;&lt;year&gt;2005&lt;/year&gt;&lt;pub-dates&gt;&lt;date&gt;2005/10/01/&lt;/date&gt;&lt;/pub-dates&gt;&lt;/dates&gt;&lt;isbn&gt;1075-9964&lt;/isbn&gt;&lt;urls&gt;&lt;related-urls&gt;&lt;url&gt;http://www.sciencedirect.com/science/article/pii/S1075996405000685&lt;/url&gt;&lt;/related-urls&gt;&lt;/urls&gt;&lt;electronic-resource-num&gt;https://doi.org/10.1016/j.anaerobe.2005.05.001&lt;/electronic-resource-num&gt;&lt;/record&gt;&lt;/Cite&gt;&lt;/EndNote&gt;</w:instrText>
      </w:r>
      <w:r w:rsidR="002E6A08" w:rsidRPr="00207EE5">
        <w:rPr>
          <w:rFonts w:asciiTheme="minorHAnsi" w:hAnsiTheme="minorHAnsi" w:cstheme="minorHAnsi"/>
          <w:color w:val="auto"/>
        </w:rPr>
        <w:fldChar w:fldCharType="separate"/>
      </w:r>
      <w:r w:rsidR="002E6A08" w:rsidRPr="00207EE5">
        <w:rPr>
          <w:rFonts w:asciiTheme="minorHAnsi" w:hAnsiTheme="minorHAnsi" w:cstheme="minorHAnsi"/>
          <w:noProof/>
          <w:color w:val="auto"/>
          <w:vertAlign w:val="superscript"/>
        </w:rPr>
        <w:t>1</w:t>
      </w:r>
      <w:r w:rsidR="002E6A08" w:rsidRPr="00207EE5">
        <w:rPr>
          <w:rFonts w:asciiTheme="minorHAnsi" w:hAnsiTheme="minorHAnsi" w:cstheme="minorHAnsi"/>
          <w:color w:val="auto"/>
        </w:rPr>
        <w:fldChar w:fldCharType="end"/>
      </w:r>
      <w:r w:rsidR="00CE43F6">
        <w:rPr>
          <w:rFonts w:asciiTheme="minorHAnsi" w:hAnsiTheme="minorHAnsi" w:cstheme="minorHAnsi"/>
          <w:color w:val="auto"/>
        </w:rPr>
        <w:t>.</w:t>
      </w:r>
      <w:r w:rsidR="002E6A08" w:rsidRPr="00207EE5">
        <w:rPr>
          <w:rFonts w:asciiTheme="minorHAnsi" w:hAnsiTheme="minorHAnsi" w:cstheme="minorHAnsi"/>
          <w:color w:val="auto"/>
        </w:rPr>
        <w:t xml:space="preserve"> However, several bacterial species are pathogenic and cause a range of infectious diseases</w:t>
      </w:r>
      <w:r w:rsidR="00B37AB8" w:rsidRPr="00207EE5">
        <w:rPr>
          <w:rFonts w:asciiTheme="minorHAnsi" w:hAnsiTheme="minorHAnsi" w:cstheme="minorHAnsi"/>
          <w:color w:val="auto"/>
        </w:rPr>
        <w:t>.</w:t>
      </w:r>
      <w:r w:rsidR="00366FCD" w:rsidRPr="00207EE5">
        <w:rPr>
          <w:rFonts w:asciiTheme="minorHAnsi" w:hAnsiTheme="minorHAnsi" w:cstheme="minorHAnsi"/>
          <w:color w:val="auto"/>
        </w:rPr>
        <w:t xml:space="preserve"> B</w:t>
      </w:r>
      <w:r w:rsidR="00B37AB8" w:rsidRPr="00207EE5">
        <w:rPr>
          <w:rFonts w:asciiTheme="minorHAnsi" w:hAnsiTheme="minorHAnsi" w:cstheme="minorHAnsi"/>
          <w:color w:val="auto"/>
        </w:rPr>
        <w:t>acterial infections</w:t>
      </w:r>
      <w:r w:rsidR="002E6A08" w:rsidRPr="00207EE5">
        <w:rPr>
          <w:rFonts w:asciiTheme="minorHAnsi" w:hAnsiTheme="minorHAnsi" w:cstheme="minorHAnsi"/>
          <w:color w:val="auto"/>
        </w:rPr>
        <w:t xml:space="preserve"> </w:t>
      </w:r>
      <w:r w:rsidR="00B37AB8" w:rsidRPr="00207EE5">
        <w:rPr>
          <w:rFonts w:asciiTheme="minorHAnsi" w:hAnsiTheme="minorHAnsi" w:cstheme="minorHAnsi"/>
          <w:color w:val="auto"/>
        </w:rPr>
        <w:t xml:space="preserve">can lead to </w:t>
      </w:r>
      <w:r w:rsidR="00366FCD" w:rsidRPr="00207EE5">
        <w:rPr>
          <w:rFonts w:asciiTheme="minorHAnsi" w:hAnsiTheme="minorHAnsi" w:cstheme="minorHAnsi"/>
          <w:color w:val="auto"/>
        </w:rPr>
        <w:t xml:space="preserve">the </w:t>
      </w:r>
      <w:r w:rsidR="00B37AB8" w:rsidRPr="00207EE5">
        <w:rPr>
          <w:rFonts w:asciiTheme="minorHAnsi" w:hAnsiTheme="minorHAnsi" w:cstheme="minorHAnsi"/>
          <w:color w:val="auto"/>
        </w:rPr>
        <w:t xml:space="preserve">development of sepsis and septic shock: a life-threatening condition, resulting from </w:t>
      </w:r>
      <w:r w:rsidR="005E2D11" w:rsidRPr="00207EE5">
        <w:rPr>
          <w:rFonts w:asciiTheme="minorHAnsi" w:hAnsiTheme="minorHAnsi" w:cstheme="minorHAnsi"/>
          <w:color w:val="auto"/>
        </w:rPr>
        <w:t xml:space="preserve">the </w:t>
      </w:r>
      <w:r w:rsidR="00B37AB8" w:rsidRPr="00207EE5">
        <w:rPr>
          <w:rFonts w:asciiTheme="minorHAnsi" w:hAnsiTheme="minorHAnsi" w:cstheme="minorHAnsi"/>
          <w:color w:val="auto"/>
        </w:rPr>
        <w:t>body’s response to an infection</w:t>
      </w:r>
      <w:r w:rsidR="00486D67" w:rsidRPr="00207EE5">
        <w:rPr>
          <w:rFonts w:asciiTheme="minorHAnsi" w:hAnsiTheme="minorHAnsi" w:cstheme="minorHAnsi"/>
          <w:color w:val="auto"/>
        </w:rPr>
        <w:fldChar w:fldCharType="begin"/>
      </w:r>
      <w:r w:rsidR="00486D67" w:rsidRPr="00207EE5">
        <w:rPr>
          <w:rFonts w:asciiTheme="minorHAnsi" w:hAnsiTheme="minorHAnsi" w:cstheme="minorHAnsi"/>
          <w:color w:val="auto"/>
        </w:rPr>
        <w:instrText xml:space="preserve"> ADDIN EN.CITE &lt;EndNote&gt;&lt;Cite&gt;&lt;Author&gt;Rudd&lt;/Author&gt;&lt;Year&gt;2020&lt;/Year&gt;&lt;RecNum&gt;2&lt;/RecNum&gt;&lt;DisplayText&gt;&lt;style face="superscript"&gt;2&lt;/style&gt;&lt;/DisplayText&gt;&lt;record&gt;&lt;rec-number&gt;2&lt;/rec-number&gt;&lt;foreign-keys&gt;&lt;key app="EN" db-id="fdd0taa0bxff9ie2epcps90w9vsf5dtax0td" timestamp="1588899124"&gt;2&lt;/key&gt;&lt;/foreign-keys&gt;&lt;ref-type name="Journal Article"&gt;17&lt;/ref-type&gt;&lt;contributors&gt;&lt;authors&gt;&lt;author&gt;Rudd, Kristina E.&lt;/author&gt;&lt;author&gt;Johnson, Sarah Charlotte&lt;/author&gt;&lt;author&gt;Agesa, Kareha M.&lt;/author&gt;&lt;author&gt;Shackelford, Katya Anne&lt;/author&gt;&lt;author&gt;Tsoi, Derrick&lt;/author&gt;&lt;author&gt;Kievlan, Daniel Rhodes&lt;/author&gt;&lt;author&gt;Colombara, Danny V.&lt;/author&gt;&lt;author&gt;Ikuta, Kevin S.&lt;/author&gt;&lt;author&gt;Kissoon, Niranjan&lt;/author&gt;&lt;author&gt;Finfer, Simon&lt;/author&gt;&lt;author&gt;Fleischmann-Struzek, Carolin&lt;/author&gt;&lt;author&gt;Machado, Flavia R.&lt;/author&gt;&lt;author&gt;Reinhart, Konrad K.&lt;/author&gt;&lt;author&gt;Rowan, Kathryn&lt;/author&gt;&lt;author&gt;Seymour, Christopher W.&lt;/author&gt;&lt;author&gt;Watson, R. Scott&lt;/author&gt;&lt;author&gt;West, T. Eoin&lt;/author&gt;&lt;author&gt;Marinho, Fatima&lt;/author&gt;&lt;author&gt;Hay, Simon I.&lt;/author&gt;&lt;author&gt;Lozano, Rafael&lt;/author&gt;&lt;author&gt;Lopez, Alan D.&lt;/author&gt;&lt;author&gt;Angus, Derek C.&lt;/author&gt;&lt;author&gt;Murray, Christopher J. L.&lt;/author&gt;&lt;author&gt;Naghavi, Mohsen&lt;/author&gt;&lt;/authors&gt;&lt;/contributors&gt;&lt;titles&gt;&lt;title&gt;Global, regional, and national sepsis incidence and mortality, 1990&amp;amp;#x2013;2017: analysis for the Global Burden of Disease Study&lt;/title&gt;&lt;secondary-title&gt;The Lancet&lt;/secondary-title&gt;&lt;/titles&gt;&lt;periodical&gt;&lt;full-title&gt;The Lancet&lt;/full-title&gt;&lt;/periodical&gt;&lt;pages&gt;200-211&lt;/pages&gt;&lt;volume&gt;395&lt;/volume&gt;&lt;number&gt;10219&lt;/number&gt;&lt;dates&gt;&lt;year&gt;2020&lt;/year&gt;&lt;/dates&gt;&lt;publisher&gt;Elsevier&lt;/publisher&gt;&lt;isbn&gt;0140-6736&lt;/isbn&gt;&lt;urls&gt;&lt;related-urls&gt;&lt;url&gt;https://doi.org/10.1016/S0140-6736(19)32989-7&lt;/url&gt;&lt;/related-urls&gt;&lt;/urls&gt;&lt;electronic-resource-num&gt;10.1016/S0140-6736(19)32989-7&lt;/electronic-resource-num&gt;&lt;access-date&gt;2020/05/07&lt;/access-date&gt;&lt;/record&gt;&lt;/Cite&gt;&lt;/EndNote&gt;</w:instrText>
      </w:r>
      <w:r w:rsidR="00486D67" w:rsidRPr="00207EE5">
        <w:rPr>
          <w:rFonts w:asciiTheme="minorHAnsi" w:hAnsiTheme="minorHAnsi" w:cstheme="minorHAnsi"/>
          <w:color w:val="auto"/>
        </w:rPr>
        <w:fldChar w:fldCharType="separate"/>
      </w:r>
      <w:r w:rsidR="00486D67" w:rsidRPr="00207EE5">
        <w:rPr>
          <w:rFonts w:asciiTheme="minorHAnsi" w:hAnsiTheme="minorHAnsi" w:cstheme="minorHAnsi"/>
          <w:noProof/>
          <w:color w:val="auto"/>
          <w:vertAlign w:val="superscript"/>
        </w:rPr>
        <w:t>2</w:t>
      </w:r>
      <w:r w:rsidR="00486D67" w:rsidRPr="00207EE5">
        <w:rPr>
          <w:rFonts w:asciiTheme="minorHAnsi" w:hAnsiTheme="minorHAnsi" w:cstheme="minorHAnsi"/>
          <w:color w:val="auto"/>
        </w:rPr>
        <w:fldChar w:fldCharType="end"/>
      </w:r>
      <w:r w:rsidR="00095887">
        <w:rPr>
          <w:rFonts w:asciiTheme="minorHAnsi" w:hAnsiTheme="minorHAnsi" w:cstheme="minorHAnsi"/>
          <w:color w:val="auto"/>
        </w:rPr>
        <w:t>.</w:t>
      </w:r>
      <w:r w:rsidR="00486D67" w:rsidRPr="00207EE5">
        <w:rPr>
          <w:rFonts w:asciiTheme="minorHAnsi" w:hAnsiTheme="minorHAnsi" w:cstheme="minorHAnsi"/>
          <w:color w:val="auto"/>
        </w:rPr>
        <w:t xml:space="preserve"> Sepsis is a global major health threat, with high prevalence worldwide and sever</w:t>
      </w:r>
      <w:r w:rsidR="0096371C" w:rsidRPr="00207EE5">
        <w:rPr>
          <w:rFonts w:asciiTheme="minorHAnsi" w:hAnsiTheme="minorHAnsi" w:cstheme="minorHAnsi"/>
          <w:color w:val="auto"/>
        </w:rPr>
        <w:t>e</w:t>
      </w:r>
      <w:r w:rsidR="00486D67" w:rsidRPr="00207EE5">
        <w:rPr>
          <w:rFonts w:asciiTheme="minorHAnsi" w:hAnsiTheme="minorHAnsi" w:cstheme="minorHAnsi"/>
          <w:color w:val="auto"/>
        </w:rPr>
        <w:t xml:space="preserve"> mortality rates. In 2017 alone</w:t>
      </w:r>
      <w:r w:rsidR="00366FCD" w:rsidRPr="00207EE5">
        <w:rPr>
          <w:rFonts w:asciiTheme="minorHAnsi" w:hAnsiTheme="minorHAnsi" w:cstheme="minorHAnsi"/>
          <w:color w:val="auto"/>
        </w:rPr>
        <w:t>,</w:t>
      </w:r>
      <w:r w:rsidR="00486D67" w:rsidRPr="00207EE5">
        <w:rPr>
          <w:rFonts w:asciiTheme="minorHAnsi" w:hAnsiTheme="minorHAnsi" w:cstheme="minorHAnsi"/>
          <w:color w:val="auto"/>
        </w:rPr>
        <w:t xml:space="preserve"> an estimate</w:t>
      </w:r>
      <w:r w:rsidR="005E2D11" w:rsidRPr="00207EE5">
        <w:rPr>
          <w:rFonts w:asciiTheme="minorHAnsi" w:hAnsiTheme="minorHAnsi" w:cstheme="minorHAnsi"/>
          <w:color w:val="auto"/>
        </w:rPr>
        <w:t>d</w:t>
      </w:r>
      <w:r w:rsidR="00486D67" w:rsidRPr="00207EE5">
        <w:rPr>
          <w:rFonts w:asciiTheme="minorHAnsi" w:hAnsiTheme="minorHAnsi" w:cstheme="minorHAnsi"/>
          <w:color w:val="auto"/>
        </w:rPr>
        <w:t xml:space="preserve"> 50 million cases of sepsis were recorded worldwide, with 11 million of those resulting in death (approx</w:t>
      </w:r>
      <w:r w:rsidR="00CE43F6">
        <w:rPr>
          <w:rFonts w:asciiTheme="minorHAnsi" w:hAnsiTheme="minorHAnsi" w:cstheme="minorHAnsi"/>
          <w:color w:val="auto"/>
        </w:rPr>
        <w:t>imately</w:t>
      </w:r>
      <w:r w:rsidR="00486D67" w:rsidRPr="00207EE5">
        <w:rPr>
          <w:rFonts w:asciiTheme="minorHAnsi" w:hAnsiTheme="minorHAnsi" w:cstheme="minorHAnsi"/>
          <w:color w:val="auto"/>
        </w:rPr>
        <w:t xml:space="preserve"> 20%)</w:t>
      </w:r>
      <w:r w:rsidR="00486D67" w:rsidRPr="00207EE5">
        <w:rPr>
          <w:rFonts w:asciiTheme="minorHAnsi" w:hAnsiTheme="minorHAnsi" w:cstheme="minorHAnsi"/>
          <w:color w:val="auto"/>
        </w:rPr>
        <w:fldChar w:fldCharType="begin"/>
      </w:r>
      <w:r w:rsidR="00486D67" w:rsidRPr="00207EE5">
        <w:rPr>
          <w:rFonts w:asciiTheme="minorHAnsi" w:hAnsiTheme="minorHAnsi" w:cstheme="minorHAnsi"/>
          <w:color w:val="auto"/>
        </w:rPr>
        <w:instrText xml:space="preserve"> ADDIN EN.CITE &lt;EndNote&gt;&lt;Cite&gt;&lt;Author&gt;Rudd&lt;/Author&gt;&lt;Year&gt;2020&lt;/Year&gt;&lt;RecNum&gt;2&lt;/RecNum&gt;&lt;DisplayText&gt;&lt;style face="superscript"&gt;2&lt;/style&gt;&lt;/DisplayText&gt;&lt;record&gt;&lt;rec-number&gt;2&lt;/rec-number&gt;&lt;foreign-keys&gt;&lt;key app="EN" db-id="fdd0taa0bxff9ie2epcps90w9vsf5dtax0td" timestamp="1588899124"&gt;2&lt;/key&gt;&lt;/foreign-keys&gt;&lt;ref-type name="Journal Article"&gt;17&lt;/ref-type&gt;&lt;contributors&gt;&lt;authors&gt;&lt;author&gt;Rudd, Kristina E.&lt;/author&gt;&lt;author&gt;Johnson, Sarah Charlotte&lt;/author&gt;&lt;author&gt;Agesa, Kareha M.&lt;/author&gt;&lt;author&gt;Shackelford, Katya Anne&lt;/author&gt;&lt;author&gt;Tsoi, Derrick&lt;/author&gt;&lt;author&gt;Kievlan, Daniel Rhodes&lt;/author&gt;&lt;author&gt;Colombara, Danny V.&lt;/author&gt;&lt;author&gt;Ikuta, Kevin S.&lt;/author&gt;&lt;author&gt;Kissoon, Niranjan&lt;/author&gt;&lt;author&gt;Finfer, Simon&lt;/author&gt;&lt;author&gt;Fleischmann-Struzek, Carolin&lt;/author&gt;&lt;author&gt;Machado, Flavia R.&lt;/author&gt;&lt;author&gt;Reinhart, Konrad K.&lt;/author&gt;&lt;author&gt;Rowan, Kathryn&lt;/author&gt;&lt;author&gt;Seymour, Christopher W.&lt;/author&gt;&lt;author&gt;Watson, R. Scott&lt;/author&gt;&lt;author&gt;West, T. Eoin&lt;/author&gt;&lt;author&gt;Marinho, Fatima&lt;/author&gt;&lt;author&gt;Hay, Simon I.&lt;/author&gt;&lt;author&gt;Lozano, Rafael&lt;/author&gt;&lt;author&gt;Lopez, Alan D.&lt;/author&gt;&lt;author&gt;Angus, Derek C.&lt;/author&gt;&lt;author&gt;Murray, Christopher J. L.&lt;/author&gt;&lt;author&gt;Naghavi, Mohsen&lt;/author&gt;&lt;/authors&gt;&lt;/contributors&gt;&lt;titles&gt;&lt;title&gt;Global, regional, and national sepsis incidence and mortality, 1990&amp;amp;#x2013;2017: analysis for the Global Burden of Disease Study&lt;/title&gt;&lt;secondary-title&gt;The Lancet&lt;/secondary-title&gt;&lt;/titles&gt;&lt;periodical&gt;&lt;full-title&gt;The Lancet&lt;/full-title&gt;&lt;/periodical&gt;&lt;pages&gt;200-211&lt;/pages&gt;&lt;volume&gt;395&lt;/volume&gt;&lt;number&gt;10219&lt;/number&gt;&lt;dates&gt;&lt;year&gt;2020&lt;/year&gt;&lt;/dates&gt;&lt;publisher&gt;Elsevier&lt;/publisher&gt;&lt;isbn&gt;0140-6736&lt;/isbn&gt;&lt;urls&gt;&lt;related-urls&gt;&lt;url&gt;https://doi.org/10.1016/S0140-6736(19)32989-7&lt;/url&gt;&lt;/related-urls&gt;&lt;/urls&gt;&lt;electronic-resource-num&gt;10.1016/S0140-6736(19)32989-7&lt;/electronic-resource-num&gt;&lt;access-date&gt;2020/05/07&lt;/access-date&gt;&lt;/record&gt;&lt;/Cite&gt;&lt;/EndNote&gt;</w:instrText>
      </w:r>
      <w:r w:rsidR="00486D67" w:rsidRPr="00207EE5">
        <w:rPr>
          <w:rFonts w:asciiTheme="minorHAnsi" w:hAnsiTheme="minorHAnsi" w:cstheme="minorHAnsi"/>
          <w:color w:val="auto"/>
        </w:rPr>
        <w:fldChar w:fldCharType="separate"/>
      </w:r>
      <w:r w:rsidR="00486D67" w:rsidRPr="00207EE5">
        <w:rPr>
          <w:rFonts w:asciiTheme="minorHAnsi" w:hAnsiTheme="minorHAnsi" w:cstheme="minorHAnsi"/>
          <w:noProof/>
          <w:color w:val="auto"/>
          <w:vertAlign w:val="superscript"/>
        </w:rPr>
        <w:t>2</w:t>
      </w:r>
      <w:r w:rsidR="00486D67" w:rsidRPr="00207EE5">
        <w:rPr>
          <w:rFonts w:asciiTheme="minorHAnsi" w:hAnsiTheme="minorHAnsi" w:cstheme="minorHAnsi"/>
          <w:color w:val="auto"/>
        </w:rPr>
        <w:fldChar w:fldCharType="end"/>
      </w:r>
      <w:r w:rsidR="00CE43F6">
        <w:rPr>
          <w:rFonts w:asciiTheme="minorHAnsi" w:hAnsiTheme="minorHAnsi" w:cstheme="minorHAnsi"/>
          <w:color w:val="auto"/>
        </w:rPr>
        <w:t>.</w:t>
      </w:r>
      <w:r w:rsidR="00486D67" w:rsidRPr="00207EE5">
        <w:rPr>
          <w:rFonts w:asciiTheme="minorHAnsi" w:hAnsiTheme="minorHAnsi" w:cstheme="minorHAnsi"/>
          <w:color w:val="auto"/>
        </w:rPr>
        <w:t xml:space="preserve"> Furthermore, a decrease </w:t>
      </w:r>
      <w:r w:rsidR="005E2D11" w:rsidRPr="00207EE5">
        <w:rPr>
          <w:rFonts w:asciiTheme="minorHAnsi" w:hAnsiTheme="minorHAnsi" w:cstheme="minorHAnsi"/>
          <w:color w:val="auto"/>
        </w:rPr>
        <w:t>in</w:t>
      </w:r>
      <w:r w:rsidR="00486D67" w:rsidRPr="00207EE5">
        <w:rPr>
          <w:rFonts w:asciiTheme="minorHAnsi" w:hAnsiTheme="minorHAnsi" w:cstheme="minorHAnsi"/>
          <w:color w:val="auto"/>
        </w:rPr>
        <w:t xml:space="preserve"> patient’s survival chances</w:t>
      </w:r>
      <w:r w:rsidR="005E2D11" w:rsidRPr="00207EE5">
        <w:rPr>
          <w:rFonts w:asciiTheme="minorHAnsi" w:hAnsiTheme="minorHAnsi" w:cstheme="minorHAnsi"/>
          <w:color w:val="auto"/>
        </w:rPr>
        <w:t>,</w:t>
      </w:r>
      <w:r w:rsidR="00486D67" w:rsidRPr="00207EE5">
        <w:rPr>
          <w:rFonts w:asciiTheme="minorHAnsi" w:hAnsiTheme="minorHAnsi" w:cstheme="minorHAnsi"/>
          <w:color w:val="auto"/>
        </w:rPr>
        <w:t xml:space="preserve"> </w:t>
      </w:r>
      <w:r w:rsidR="005E2D11" w:rsidRPr="00207EE5">
        <w:rPr>
          <w:rFonts w:asciiTheme="minorHAnsi" w:hAnsiTheme="minorHAnsi" w:cstheme="minorHAnsi"/>
          <w:color w:val="auto"/>
        </w:rPr>
        <w:t xml:space="preserve">due to delayed therapy, </w:t>
      </w:r>
      <w:r w:rsidR="00486D67" w:rsidRPr="00207EE5">
        <w:rPr>
          <w:rFonts w:asciiTheme="minorHAnsi" w:hAnsiTheme="minorHAnsi" w:cstheme="minorHAnsi"/>
          <w:color w:val="auto"/>
        </w:rPr>
        <w:t>was shown to occur in an hourly manner</w:t>
      </w:r>
      <w:r w:rsidR="00486D67" w:rsidRPr="00207EE5">
        <w:rPr>
          <w:rFonts w:asciiTheme="minorHAnsi" w:hAnsiTheme="minorHAnsi" w:cstheme="minorHAnsi"/>
          <w:color w:val="auto"/>
        </w:rPr>
        <w:fldChar w:fldCharType="begin">
          <w:fldData xml:space="preserve">PEVuZE5vdGU+PENpdGU+PEF1dGhvcj5TZXltb3VyPC9BdXRob3I+PFllYXI+MjAxNzwvWWVhcj48
UmVjTnVtPjM8L1JlY051bT48RGlzcGxheVRleHQ+PHN0eWxlIGZhY2U9InN1cGVyc2NyaXB0Ij4z
LDQ8L3N0eWxlPjwvRGlzcGxheVRleHQ+PHJlY29yZD48cmVjLW51bWJlcj4zPC9yZWMtbnVtYmVy
Pjxmb3JlaWduLWtleXM+PGtleSBhcHA9IkVOIiBkYi1pZD0iZmRkMHRhYTBieGZmOWllMmVwY3Bz
OTB3OXZzZjVkdGF4MHRkIiB0aW1lc3RhbXA9IjE1ODg4OTk3OTMiPjM8L2tleT48L2ZvcmVpZ24t
a2V5cz48cmVmLXR5cGUgbmFtZT0iSm91cm5hbCBBcnRpY2xlIj4xNzwvcmVmLXR5cGU+PGNvbnRy
aWJ1dG9ycz48YXV0aG9ycz48YXV0aG9yPlNleW1vdXIsIENocmlzdG9waGVyIFcuPC9hdXRob3I+
PGF1dGhvcj5HZXN0ZW4sIEZvc3RlcjwvYXV0aG9yPjxhdXRob3I+UHJlc2NvdHQsIEhhbGxpZSBD
LjwvYXV0aG9yPjxhdXRob3I+RnJpZWRyaWNoLCBNYXJjdXMgRS48L2F1dGhvcj48YXV0aG9yPkl3
YXNoeW5hLCBUaGVvZG9yZSBKLjwvYXV0aG9yPjxhdXRob3I+UGhpbGxpcHMsIEdhcnkgUy48L2F1
dGhvcj48YXV0aG9yPkxlbWVzaG93LCBTdGFubGV5PC9hdXRob3I+PGF1dGhvcj5Pc2Jvcm4sIFRp
ZmZhbnk8L2F1dGhvcj48YXV0aG9yPlRlcnJ5LCBLYXRobGVlbiBNLjwvYXV0aG9yPjxhdXRob3I+
TGV2eSwgTWl0Y2hlbGwgTS48L2F1dGhvcj48L2F1dGhvcnM+PC9jb250cmlidXRvcnM+PHRpdGxl
cz48dGl0bGU+VGltZSB0byBUcmVhdG1lbnQgYW5kIE1vcnRhbGl0eSBkdXJpbmcgTWFuZGF0ZWQg
RW1lcmdlbmN5IENhcmUgZm9yIFNlcHNpczwvdGl0bGU+PHNlY29uZGFyeS10aXRsZT5OZXcgRW5n
bGFuZCBKb3VybmFsIG9mIE1lZGljaW5lPC9zZWNvbmRhcnktdGl0bGU+PC90aXRsZXM+PHBlcmlv
ZGljYWw+PGZ1bGwtdGl0bGU+TmV3IEVuZ2xhbmQgSm91cm5hbCBvZiBNZWRpY2luZTwvZnVsbC10
aXRsZT48L3BlcmlvZGljYWw+PHBhZ2VzPjIyMzUtMjI0NDwvcGFnZXM+PHZvbHVtZT4zNzY8L3Zv
bHVtZT48bnVtYmVyPjIzPC9udW1iZXI+PGRhdGVzPjx5ZWFyPjIwMTc8L3llYXI+PC9kYXRlcz48
YWNjZXNzaW9uLW51bT4yODUyODU2OTwvYWNjZXNzaW9uLW51bT48dXJscz48cmVsYXRlZC11cmxz
Pjx1cmw+aHR0cHM6Ly93d3cubmVqbS5vcmcvZG9pL2Z1bGwvMTAuMTA1Ni9ORUpNb2ExNzAzMDU4
PC91cmw+PC9yZWxhdGVkLXVybHM+PC91cmxzPjxlbGVjdHJvbmljLXJlc291cmNlLW51bT4xMC4x
MDU2L05FSk1vYTE3MDMwNTg8L2VsZWN0cm9uaWMtcmVzb3VyY2UtbnVtPjwvcmVjb3JkPjwvQ2l0
ZT48Q2l0ZT48QXV0aG9yPldlaXNzPC9BdXRob3I+PFllYXI+MjAxNDwvWWVhcj48UmVjTnVtPjQ8
L1JlY051bT48cmVjb3JkPjxyZWMtbnVtYmVyPjQ8L3JlYy1udW1iZXI+PGZvcmVpZ24ta2V5cz48
a2V5IGFwcD0iRU4iIGRiLWlkPSJmZGQwdGFhMGJ4ZmY5aWUyZXBjcHM5MHc5dnNmNWR0YXgwdGQi
IHRpbWVzdGFtcD0iMTU4ODg5OTk0MiI+NDwva2V5PjwvZm9yZWlnbi1rZXlzPjxyZWYtdHlwZSBu
YW1lPSJKb3VybmFsIEFydGljbGUiPjE3PC9yZWYtdHlwZT48Y29udHJpYnV0b3JzPjxhdXRob3Jz
PjxhdXRob3I+V2Vpc3MsIFNjb3R0IEwuPC9hdXRob3I+PGF1dGhvcj5GaXR6Z2VyYWxkLCBKdWxp
ZSBDLjwvYXV0aG9yPjxhdXRob3I+QmFsYW11dGgsIEZyYW48L2F1dGhvcj48YXV0aG9yPkFscGVy
biwgRWxpemFiZXRoIFIuPC9hdXRob3I+PGF1dGhvcj5MYXZlbGxlLCBKYW5lPC9hdXRob3I+PGF1
dGhvcj5DaGlsdXR0aSwgTWFyaWFubmU8L2F1dGhvcj48YXV0aG9yPkdydW5kbWVpZXIsIFJvYmVy
dDwvYXV0aG9yPjxhdXRob3I+TmFka2FybmksIFZpbmF5IE0uPC9hdXRob3I+PGF1dGhvcj5UaG9t
YXMsIE5lYWwgSi48L2F1dGhvcj48L2F1dGhvcnM+PC9jb250cmlidXRvcnM+PHRpdGxlcz48dGl0
bGU+RGVsYXllZCBhbnRpbWljcm9iaWFsIHRoZXJhcHkgaW5jcmVhc2VzIG1vcnRhbGl0eSBhbmQg
b3JnYW4gZHlzZnVuY3Rpb24gZHVyYXRpb24gaW4gcGVkaWF0cmljIHNlcHNpczwvdGl0bGU+PHNl
Y29uZGFyeS10aXRsZT5Dcml0aWNhbCBDYXJlIE1lZGljaW5lPC9zZWNvbmRhcnktdGl0bGU+PC90
aXRsZXM+PHBlcmlvZGljYWw+PGZ1bGwtdGl0bGU+Q3JpdGljYWwgY2FyZSBtZWRpY2luZTwvZnVs
bC10aXRsZT48YWJici0xPkNyaXQgQ2FyZSBNZWQ8L2FiYnItMT48L3BlcmlvZGljYWw+PHBhZ2Vz
PjI0MDktMjQxNzwvcGFnZXM+PHZvbHVtZT40Mjwvdm9sdW1lPjxudW1iZXI+MTE8L251bWJlcj48
a2V5d29yZHM+PGtleXdvcmQ+QWNhZGVtaWMgTWVkaWNhbCBDZW50ZXJzPC9rZXl3b3JkPjxrZXl3
b3JkPkFkb2xlc2NlbnQ8L2tleXdvcmQ+PGtleXdvcmQ+QW50aS1CYWN0ZXJpYWwgQWdlbnRzLyph
ZG1pbmlzdHJhdGlvbiAmYW1wOyBkb3NhZ2U8L2tleXdvcmQ+PGtleXdvcmQ+Q2F1c2Ugb2YgRGVh
dGg8L2tleXdvcmQ+PGtleXdvcmQ+Q2hpbGQ8L2tleXdvcmQ+PGtleXdvcmQ+Q2hpbGQsIFByZXNj
aG9vbDwva2V5d29yZD48a2V5d29yZD5Db2hvcnQgU3R1ZGllczwva2V5d29yZD48a2V5d29yZD5D
cml0aWNhbCBJbGxuZXNzL21vcnRhbGl0eS90aGVyYXB5PC9rZXl3b3JkPjxrZXl3b3JkPkRydWcg
QWRtaW5pc3RyYXRpb24gU2NoZWR1bGU8L2tleXdvcmQ+PGtleXdvcmQ+RmVtYWxlPC9rZXl3b3Jk
PjxrZXl3b3JkPipIb3NwaXRhbCBNb3J0YWxpdHk8L2tleXdvcmQ+PGtleXdvcmQ+SG9zcGl0YWxz
LCBQZWRpYXRyaWM8L2tleXdvcmQ+PGtleXdvcmQ+SHVtYW5zPC9rZXl3b3JkPjxrZXl3b3JkPklu
ZmFudDwva2V5d29yZD48a2V5d29yZD5JbmZ1c2lvbnMsIEludHJhdmVub3VzPC9rZXl3b3JkPjxr
ZXl3b3JkPkludGVuc2l2ZSBDYXJlIFVuaXRzLCBQZWRpYXRyaWM8L2tleXdvcmQ+PGtleXdvcmQ+
S2FwbGFuLU1laWVyIEVzdGltYXRlPC9rZXl3b3JkPjxrZXl3b3JkPkxvZ2lzdGljIE1vZGVsczwv
a2V5d29yZD48a2V5d29yZD5NYWxlPC9rZXl3b3JkPjxrZXl3b3JkPk11bHRpcGxlIE9yZ2FuIEZh
aWx1cmUvZXRpb2xvZ3kvKm1vcnRhbGl0eTwva2V5d29yZD48a2V5d29yZD5NdWx0aXZhcmlhdGUg
QW5hbHlzaXM8L2tleXdvcmQ+PGtleXdvcmQ+UGhpbGFkZWxwaGlhPC9rZXl3b3JkPjxrZXl3b3Jk
PlJldHJvc3BlY3RpdmUgU3R1ZGllczwva2V5d29yZD48a2V5d29yZD5SaXNrIEFzc2Vzc21lbnQ8
L2tleXdvcmQ+PGtleXdvcmQ+U2Vwc2lzL2RpYWdub3Npcy8qZHJ1ZyB0aGVyYXB5Lyptb3J0YWxp
dHk8L2tleXdvcmQ+PGtleXdvcmQ+U2hvY2ssIFNlcHRpYy9kaWFnbm9zaXMvZHJ1ZyB0aGVyYXB5
L21vcnRhbGl0eTwva2V5d29yZD48a2V5d29yZD5TdXJ2aXZhbCBSYXRlPC9rZXl3b3JkPjxrZXl3
b3JkPlRpbWUgRmFjdG9yczwva2V5d29yZD48L2tleXdvcmRzPjxkYXRlcz48eWVhcj4yMDE0PC95
ZWFyPjwvZGF0ZXM+PGlzYm4+MTUzMC0wMjkzJiN4RDswMDkwLTM0OTM8L2lzYm4+PGFjY2Vzc2lv
bi1udW0+MjUxNDg1OTc8L2FjY2Vzc2lvbi1udW0+PHVybHM+PHJlbGF0ZWQtdXJscz48dXJsPmh0
dHBzOi8vcHVibWVkLm5jYmkubmxtLm5paC5nb3YvMjUxNDg1OTc8L3VybD48dXJsPmh0dHBzOi8v
d3d3Lm5jYmkubmxtLm5paC5nb3YvcG1jL2FydGljbGVzL1BNQzQyMTM3NDIvPC91cmw+PC9yZWxh
dGVkLXVybHM+PC91cmxzPjxlbGVjdHJvbmljLXJlc291cmNlLW51bT4xMC4xMDk3L0NDTS4wMDAw
MDAwMDAwMDAwNTA5PC9lbGVjdHJvbmljLXJlc291cmNlLW51bT48cmVtb3RlLWRhdGFiYXNlLW5h
bWU+UHViTWVkPC9yZW1vdGUtZGF0YWJhc2UtbmFtZT48bGFuZ3VhZ2U+ZW5nPC9sYW5ndWFnZT48
L3JlY29yZD48L0NpdGU+PC9FbmROb3RlPn==
</w:fldData>
        </w:fldChar>
      </w:r>
      <w:r w:rsidR="00B140C6" w:rsidRPr="00207EE5">
        <w:rPr>
          <w:rFonts w:asciiTheme="minorHAnsi" w:hAnsiTheme="minorHAnsi" w:cstheme="minorHAnsi"/>
          <w:color w:val="auto"/>
        </w:rPr>
        <w:instrText xml:space="preserve"> ADDIN EN.CITE </w:instrText>
      </w:r>
      <w:r w:rsidR="00B140C6" w:rsidRPr="00207EE5">
        <w:rPr>
          <w:rFonts w:asciiTheme="minorHAnsi" w:hAnsiTheme="minorHAnsi" w:cstheme="minorHAnsi"/>
          <w:color w:val="auto"/>
        </w:rPr>
        <w:fldChar w:fldCharType="begin">
          <w:fldData xml:space="preserve">PEVuZE5vdGU+PENpdGU+PEF1dGhvcj5TZXltb3VyPC9BdXRob3I+PFllYXI+MjAxNzwvWWVhcj48
UmVjTnVtPjM8L1JlY051bT48RGlzcGxheVRleHQ+PHN0eWxlIGZhY2U9InN1cGVyc2NyaXB0Ij4z
LDQ8L3N0eWxlPjwvRGlzcGxheVRleHQ+PHJlY29yZD48cmVjLW51bWJlcj4zPC9yZWMtbnVtYmVy
Pjxmb3JlaWduLWtleXM+PGtleSBhcHA9IkVOIiBkYi1pZD0iZmRkMHRhYTBieGZmOWllMmVwY3Bz
OTB3OXZzZjVkdGF4MHRkIiB0aW1lc3RhbXA9IjE1ODg4OTk3OTMiPjM8L2tleT48L2ZvcmVpZ24t
a2V5cz48cmVmLXR5cGUgbmFtZT0iSm91cm5hbCBBcnRpY2xlIj4xNzwvcmVmLXR5cGU+PGNvbnRy
aWJ1dG9ycz48YXV0aG9ycz48YXV0aG9yPlNleW1vdXIsIENocmlzdG9waGVyIFcuPC9hdXRob3I+
PGF1dGhvcj5HZXN0ZW4sIEZvc3RlcjwvYXV0aG9yPjxhdXRob3I+UHJlc2NvdHQsIEhhbGxpZSBD
LjwvYXV0aG9yPjxhdXRob3I+RnJpZWRyaWNoLCBNYXJjdXMgRS48L2F1dGhvcj48YXV0aG9yPkl3
YXNoeW5hLCBUaGVvZG9yZSBKLjwvYXV0aG9yPjxhdXRob3I+UGhpbGxpcHMsIEdhcnkgUy48L2F1
dGhvcj48YXV0aG9yPkxlbWVzaG93LCBTdGFubGV5PC9hdXRob3I+PGF1dGhvcj5Pc2Jvcm4sIFRp
ZmZhbnk8L2F1dGhvcj48YXV0aG9yPlRlcnJ5LCBLYXRobGVlbiBNLjwvYXV0aG9yPjxhdXRob3I+
TGV2eSwgTWl0Y2hlbGwgTS48L2F1dGhvcj48L2F1dGhvcnM+PC9jb250cmlidXRvcnM+PHRpdGxl
cz48dGl0bGU+VGltZSB0byBUcmVhdG1lbnQgYW5kIE1vcnRhbGl0eSBkdXJpbmcgTWFuZGF0ZWQg
RW1lcmdlbmN5IENhcmUgZm9yIFNlcHNpczwvdGl0bGU+PHNlY29uZGFyeS10aXRsZT5OZXcgRW5n
bGFuZCBKb3VybmFsIG9mIE1lZGljaW5lPC9zZWNvbmRhcnktdGl0bGU+PC90aXRsZXM+PHBlcmlv
ZGljYWw+PGZ1bGwtdGl0bGU+TmV3IEVuZ2xhbmQgSm91cm5hbCBvZiBNZWRpY2luZTwvZnVsbC10
aXRsZT48L3BlcmlvZGljYWw+PHBhZ2VzPjIyMzUtMjI0NDwvcGFnZXM+PHZvbHVtZT4zNzY8L3Zv
bHVtZT48bnVtYmVyPjIzPC9udW1iZXI+PGRhdGVzPjx5ZWFyPjIwMTc8L3llYXI+PC9kYXRlcz48
YWNjZXNzaW9uLW51bT4yODUyODU2OTwvYWNjZXNzaW9uLW51bT48dXJscz48cmVsYXRlZC11cmxz
Pjx1cmw+aHR0cHM6Ly93d3cubmVqbS5vcmcvZG9pL2Z1bGwvMTAuMTA1Ni9ORUpNb2ExNzAzMDU4
PC91cmw+PC9yZWxhdGVkLXVybHM+PC91cmxzPjxlbGVjdHJvbmljLXJlc291cmNlLW51bT4xMC4x
MDU2L05FSk1vYTE3MDMwNTg8L2VsZWN0cm9uaWMtcmVzb3VyY2UtbnVtPjwvcmVjb3JkPjwvQ2l0
ZT48Q2l0ZT48QXV0aG9yPldlaXNzPC9BdXRob3I+PFllYXI+MjAxNDwvWWVhcj48UmVjTnVtPjQ8
L1JlY051bT48cmVjb3JkPjxyZWMtbnVtYmVyPjQ8L3JlYy1udW1iZXI+PGZvcmVpZ24ta2V5cz48
a2V5IGFwcD0iRU4iIGRiLWlkPSJmZGQwdGFhMGJ4ZmY5aWUyZXBjcHM5MHc5dnNmNWR0YXgwdGQi
IHRpbWVzdGFtcD0iMTU4ODg5OTk0MiI+NDwva2V5PjwvZm9yZWlnbi1rZXlzPjxyZWYtdHlwZSBu
YW1lPSJKb3VybmFsIEFydGljbGUiPjE3PC9yZWYtdHlwZT48Y29udHJpYnV0b3JzPjxhdXRob3Jz
PjxhdXRob3I+V2Vpc3MsIFNjb3R0IEwuPC9hdXRob3I+PGF1dGhvcj5GaXR6Z2VyYWxkLCBKdWxp
ZSBDLjwvYXV0aG9yPjxhdXRob3I+QmFsYW11dGgsIEZyYW48L2F1dGhvcj48YXV0aG9yPkFscGVy
biwgRWxpemFiZXRoIFIuPC9hdXRob3I+PGF1dGhvcj5MYXZlbGxlLCBKYW5lPC9hdXRob3I+PGF1
dGhvcj5DaGlsdXR0aSwgTWFyaWFubmU8L2F1dGhvcj48YXV0aG9yPkdydW5kbWVpZXIsIFJvYmVy
dDwvYXV0aG9yPjxhdXRob3I+TmFka2FybmksIFZpbmF5IE0uPC9hdXRob3I+PGF1dGhvcj5UaG9t
YXMsIE5lYWwgSi48L2F1dGhvcj48L2F1dGhvcnM+PC9jb250cmlidXRvcnM+PHRpdGxlcz48dGl0
bGU+RGVsYXllZCBhbnRpbWljcm9iaWFsIHRoZXJhcHkgaW5jcmVhc2VzIG1vcnRhbGl0eSBhbmQg
b3JnYW4gZHlzZnVuY3Rpb24gZHVyYXRpb24gaW4gcGVkaWF0cmljIHNlcHNpczwvdGl0bGU+PHNl
Y29uZGFyeS10aXRsZT5Dcml0aWNhbCBDYXJlIE1lZGljaW5lPC9zZWNvbmRhcnktdGl0bGU+PC90
aXRsZXM+PHBlcmlvZGljYWw+PGZ1bGwtdGl0bGU+Q3JpdGljYWwgY2FyZSBtZWRpY2luZTwvZnVs
bC10aXRsZT48YWJici0xPkNyaXQgQ2FyZSBNZWQ8L2FiYnItMT48L3BlcmlvZGljYWw+PHBhZ2Vz
PjI0MDktMjQxNzwvcGFnZXM+PHZvbHVtZT40Mjwvdm9sdW1lPjxudW1iZXI+MTE8L251bWJlcj48
a2V5d29yZHM+PGtleXdvcmQ+QWNhZGVtaWMgTWVkaWNhbCBDZW50ZXJzPC9rZXl3b3JkPjxrZXl3
b3JkPkFkb2xlc2NlbnQ8L2tleXdvcmQ+PGtleXdvcmQ+QW50aS1CYWN0ZXJpYWwgQWdlbnRzLyph
ZG1pbmlzdHJhdGlvbiAmYW1wOyBkb3NhZ2U8L2tleXdvcmQ+PGtleXdvcmQ+Q2F1c2Ugb2YgRGVh
dGg8L2tleXdvcmQ+PGtleXdvcmQ+Q2hpbGQ8L2tleXdvcmQ+PGtleXdvcmQ+Q2hpbGQsIFByZXNj
aG9vbDwva2V5d29yZD48a2V5d29yZD5Db2hvcnQgU3R1ZGllczwva2V5d29yZD48a2V5d29yZD5D
cml0aWNhbCBJbGxuZXNzL21vcnRhbGl0eS90aGVyYXB5PC9rZXl3b3JkPjxrZXl3b3JkPkRydWcg
QWRtaW5pc3RyYXRpb24gU2NoZWR1bGU8L2tleXdvcmQ+PGtleXdvcmQ+RmVtYWxlPC9rZXl3b3Jk
PjxrZXl3b3JkPipIb3NwaXRhbCBNb3J0YWxpdHk8L2tleXdvcmQ+PGtleXdvcmQ+SG9zcGl0YWxz
LCBQZWRpYXRyaWM8L2tleXdvcmQ+PGtleXdvcmQ+SHVtYW5zPC9rZXl3b3JkPjxrZXl3b3JkPklu
ZmFudDwva2V5d29yZD48a2V5d29yZD5JbmZ1c2lvbnMsIEludHJhdmVub3VzPC9rZXl3b3JkPjxr
ZXl3b3JkPkludGVuc2l2ZSBDYXJlIFVuaXRzLCBQZWRpYXRyaWM8L2tleXdvcmQ+PGtleXdvcmQ+
S2FwbGFuLU1laWVyIEVzdGltYXRlPC9rZXl3b3JkPjxrZXl3b3JkPkxvZ2lzdGljIE1vZGVsczwv
a2V5d29yZD48a2V5d29yZD5NYWxlPC9rZXl3b3JkPjxrZXl3b3JkPk11bHRpcGxlIE9yZ2FuIEZh
aWx1cmUvZXRpb2xvZ3kvKm1vcnRhbGl0eTwva2V5d29yZD48a2V5d29yZD5NdWx0aXZhcmlhdGUg
QW5hbHlzaXM8L2tleXdvcmQ+PGtleXdvcmQ+UGhpbGFkZWxwaGlhPC9rZXl3b3JkPjxrZXl3b3Jk
PlJldHJvc3BlY3RpdmUgU3R1ZGllczwva2V5d29yZD48a2V5d29yZD5SaXNrIEFzc2Vzc21lbnQ8
L2tleXdvcmQ+PGtleXdvcmQ+U2Vwc2lzL2RpYWdub3Npcy8qZHJ1ZyB0aGVyYXB5Lyptb3J0YWxp
dHk8L2tleXdvcmQ+PGtleXdvcmQ+U2hvY2ssIFNlcHRpYy9kaWFnbm9zaXMvZHJ1ZyB0aGVyYXB5
L21vcnRhbGl0eTwva2V5d29yZD48a2V5d29yZD5TdXJ2aXZhbCBSYXRlPC9rZXl3b3JkPjxrZXl3
b3JkPlRpbWUgRmFjdG9yczwva2V5d29yZD48L2tleXdvcmRzPjxkYXRlcz48eWVhcj4yMDE0PC95
ZWFyPjwvZGF0ZXM+PGlzYm4+MTUzMC0wMjkzJiN4RDswMDkwLTM0OTM8L2lzYm4+PGFjY2Vzc2lv
bi1udW0+MjUxNDg1OTc8L2FjY2Vzc2lvbi1udW0+PHVybHM+PHJlbGF0ZWQtdXJscz48dXJsPmh0
dHBzOi8vcHVibWVkLm5jYmkubmxtLm5paC5nb3YvMjUxNDg1OTc8L3VybD48dXJsPmh0dHBzOi8v
d3d3Lm5jYmkubmxtLm5paC5nb3YvcG1jL2FydGljbGVzL1BNQzQyMTM3NDIvPC91cmw+PC9yZWxh
dGVkLXVybHM+PC91cmxzPjxlbGVjdHJvbmljLXJlc291cmNlLW51bT4xMC4xMDk3L0NDTS4wMDAw
MDAwMDAwMDAwNTA5PC9lbGVjdHJvbmljLXJlc291cmNlLW51bT48cmVtb3RlLWRhdGFiYXNlLW5h
bWU+UHViTWVkPC9yZW1vdGUtZGF0YWJhc2UtbmFtZT48bGFuZ3VhZ2U+ZW5nPC9sYW5ndWFnZT48
L3JlY29yZD48L0NpdGU+PC9FbmROb3RlPn==
</w:fldData>
        </w:fldChar>
      </w:r>
      <w:r w:rsidR="00B140C6" w:rsidRPr="00207EE5">
        <w:rPr>
          <w:rFonts w:asciiTheme="minorHAnsi" w:hAnsiTheme="minorHAnsi" w:cstheme="minorHAnsi"/>
          <w:color w:val="auto"/>
        </w:rPr>
        <w:instrText xml:space="preserve"> ADDIN EN.CITE.DATA </w:instrText>
      </w:r>
      <w:r w:rsidR="00B140C6" w:rsidRPr="00207EE5">
        <w:rPr>
          <w:rFonts w:asciiTheme="minorHAnsi" w:hAnsiTheme="minorHAnsi" w:cstheme="minorHAnsi"/>
          <w:color w:val="auto"/>
        </w:rPr>
      </w:r>
      <w:r w:rsidR="00B140C6" w:rsidRPr="00207EE5">
        <w:rPr>
          <w:rFonts w:asciiTheme="minorHAnsi" w:hAnsiTheme="minorHAnsi" w:cstheme="minorHAnsi"/>
          <w:color w:val="auto"/>
        </w:rPr>
        <w:fldChar w:fldCharType="end"/>
      </w:r>
      <w:r w:rsidR="00486D67" w:rsidRPr="00207EE5">
        <w:rPr>
          <w:rFonts w:asciiTheme="minorHAnsi" w:hAnsiTheme="minorHAnsi" w:cstheme="minorHAnsi"/>
          <w:color w:val="auto"/>
        </w:rPr>
      </w:r>
      <w:r w:rsidR="00486D67" w:rsidRPr="00207EE5">
        <w:rPr>
          <w:rFonts w:asciiTheme="minorHAnsi" w:hAnsiTheme="minorHAnsi" w:cstheme="minorHAnsi"/>
          <w:color w:val="auto"/>
        </w:rPr>
        <w:fldChar w:fldCharType="separate"/>
      </w:r>
      <w:r w:rsidR="00486D67" w:rsidRPr="00207EE5">
        <w:rPr>
          <w:rFonts w:asciiTheme="minorHAnsi" w:hAnsiTheme="minorHAnsi" w:cstheme="minorHAnsi"/>
          <w:noProof/>
          <w:color w:val="auto"/>
          <w:vertAlign w:val="superscript"/>
        </w:rPr>
        <w:t>3,4</w:t>
      </w:r>
      <w:r w:rsidR="00486D67" w:rsidRPr="00207EE5">
        <w:rPr>
          <w:rFonts w:asciiTheme="minorHAnsi" w:hAnsiTheme="minorHAnsi" w:cstheme="minorHAnsi"/>
          <w:color w:val="auto"/>
        </w:rPr>
        <w:fldChar w:fldCharType="end"/>
      </w:r>
      <w:r w:rsidR="008B0C3F" w:rsidRPr="00207EE5">
        <w:rPr>
          <w:rFonts w:asciiTheme="minorHAnsi" w:hAnsiTheme="minorHAnsi" w:cstheme="minorHAnsi"/>
          <w:color w:val="auto"/>
        </w:rPr>
        <w:t>.</w:t>
      </w:r>
    </w:p>
    <w:p w14:paraId="4DFE8774" w14:textId="1ECF1E82" w:rsidR="00366FCD" w:rsidRPr="00207EE5" w:rsidRDefault="00366FCD" w:rsidP="00CD035B">
      <w:pPr>
        <w:rPr>
          <w:rFonts w:asciiTheme="minorHAnsi" w:hAnsiTheme="minorHAnsi" w:cstheme="minorHAnsi"/>
          <w:color w:val="auto"/>
        </w:rPr>
      </w:pPr>
    </w:p>
    <w:p w14:paraId="0AD2136F" w14:textId="0507BA2D" w:rsidR="00366FCD" w:rsidRPr="00207EE5" w:rsidRDefault="00366FCD" w:rsidP="00012BC4">
      <w:pPr>
        <w:rPr>
          <w:rFonts w:asciiTheme="majorBidi" w:eastAsia="Arial,Calibri" w:hAnsiTheme="majorBidi" w:cstheme="majorBidi"/>
          <w:bCs/>
        </w:rPr>
      </w:pPr>
      <w:r w:rsidRPr="00207EE5">
        <w:rPr>
          <w:rFonts w:asciiTheme="minorHAnsi" w:hAnsiTheme="minorHAnsi" w:cstheme="minorHAnsi"/>
          <w:color w:val="auto"/>
        </w:rPr>
        <w:t xml:space="preserve">Bacterial infections are treated </w:t>
      </w:r>
      <w:r w:rsidR="00D1285E" w:rsidRPr="00207EE5">
        <w:rPr>
          <w:rFonts w:asciiTheme="minorHAnsi" w:hAnsiTheme="minorHAnsi" w:cstheme="minorHAnsi"/>
          <w:color w:val="auto"/>
        </w:rPr>
        <w:t>with</w:t>
      </w:r>
      <w:r w:rsidRPr="00207EE5">
        <w:rPr>
          <w:rFonts w:asciiTheme="minorHAnsi" w:hAnsiTheme="minorHAnsi" w:cstheme="minorHAnsi"/>
          <w:color w:val="auto"/>
        </w:rPr>
        <w:t xml:space="preserve"> antibiotics.</w:t>
      </w:r>
      <w:r w:rsidR="00FB2D44" w:rsidRPr="00207EE5">
        <w:rPr>
          <w:rFonts w:asciiTheme="minorHAnsi" w:hAnsiTheme="minorHAnsi" w:cstheme="minorHAnsi"/>
          <w:color w:val="auto"/>
        </w:rPr>
        <w:t xml:space="preserve"> </w:t>
      </w:r>
      <w:r w:rsidRPr="00207EE5">
        <w:rPr>
          <w:rFonts w:asciiTheme="minorHAnsi" w:hAnsiTheme="minorHAnsi" w:cstheme="minorHAnsi"/>
          <w:color w:val="auto"/>
        </w:rPr>
        <w:t xml:space="preserve">The severity of potential consequences of bacterial </w:t>
      </w:r>
      <w:r w:rsidR="0096371C" w:rsidRPr="00207EE5">
        <w:rPr>
          <w:rFonts w:asciiTheme="minorHAnsi" w:hAnsiTheme="minorHAnsi" w:cstheme="minorHAnsi"/>
          <w:color w:val="auto"/>
        </w:rPr>
        <w:t xml:space="preserve">bloodstream </w:t>
      </w:r>
      <w:r w:rsidRPr="00207EE5">
        <w:rPr>
          <w:rFonts w:asciiTheme="minorHAnsi" w:hAnsiTheme="minorHAnsi" w:cstheme="minorHAnsi"/>
          <w:color w:val="auto"/>
        </w:rPr>
        <w:t>infections (</w:t>
      </w:r>
      <w:r w:rsidR="0096371C" w:rsidRPr="00207EE5">
        <w:rPr>
          <w:rFonts w:asciiTheme="minorHAnsi" w:hAnsiTheme="minorHAnsi" w:cstheme="minorHAnsi"/>
          <w:color w:val="auto"/>
        </w:rPr>
        <w:t>BSI</w:t>
      </w:r>
      <w:r w:rsidR="004D4114" w:rsidRPr="00207EE5">
        <w:rPr>
          <w:rFonts w:asciiTheme="minorHAnsi" w:hAnsiTheme="minorHAnsi" w:cstheme="minorHAnsi"/>
          <w:color w:val="auto"/>
        </w:rPr>
        <w:t>s</w:t>
      </w:r>
      <w:r w:rsidRPr="00207EE5">
        <w:rPr>
          <w:rFonts w:asciiTheme="minorHAnsi" w:hAnsiTheme="minorHAnsi" w:cstheme="minorHAnsi"/>
          <w:color w:val="auto"/>
        </w:rPr>
        <w:t>)</w:t>
      </w:r>
      <w:r w:rsidR="000E17DD" w:rsidRPr="00207EE5">
        <w:rPr>
          <w:rFonts w:asciiTheme="minorHAnsi" w:hAnsiTheme="minorHAnsi" w:cstheme="minorHAnsi"/>
          <w:color w:val="auto"/>
        </w:rPr>
        <w:t>,</w:t>
      </w:r>
      <w:r w:rsidRPr="00207EE5">
        <w:rPr>
          <w:rFonts w:asciiTheme="minorHAnsi" w:hAnsiTheme="minorHAnsi" w:cstheme="minorHAnsi"/>
          <w:color w:val="auto"/>
        </w:rPr>
        <w:t xml:space="preserve"> together with a clear significance of quick initiation of antimicrobial therapy</w:t>
      </w:r>
      <w:r w:rsidR="000E17DD" w:rsidRPr="00207EE5">
        <w:rPr>
          <w:rFonts w:asciiTheme="minorHAnsi" w:hAnsiTheme="minorHAnsi" w:cstheme="minorHAnsi"/>
          <w:color w:val="auto"/>
        </w:rPr>
        <w:t>,</w:t>
      </w:r>
      <w:r w:rsidRPr="00207EE5">
        <w:rPr>
          <w:rFonts w:asciiTheme="minorHAnsi" w:hAnsiTheme="minorHAnsi" w:cstheme="minorHAnsi"/>
          <w:color w:val="auto"/>
        </w:rPr>
        <w:t xml:space="preserve"> prompt the need for immediate antibiotics</w:t>
      </w:r>
      <w:r w:rsidR="00D1285E" w:rsidRPr="00207EE5">
        <w:rPr>
          <w:rFonts w:asciiTheme="minorHAnsi" w:hAnsiTheme="minorHAnsi" w:cstheme="minorHAnsi"/>
          <w:color w:val="auto"/>
        </w:rPr>
        <w:t xml:space="preserve"> administration</w:t>
      </w:r>
      <w:r w:rsidRPr="00207EE5">
        <w:rPr>
          <w:rFonts w:asciiTheme="minorHAnsi" w:hAnsiTheme="minorHAnsi" w:cstheme="minorHAnsi"/>
          <w:color w:val="auto"/>
        </w:rPr>
        <w:t>. However, as the current diagnostic approaches used in clinical practice (e.g.</w:t>
      </w:r>
      <w:r w:rsidR="00D1285E" w:rsidRPr="00207EE5">
        <w:rPr>
          <w:rFonts w:asciiTheme="minorHAnsi" w:hAnsiTheme="minorHAnsi" w:cstheme="minorHAnsi"/>
          <w:color w:val="auto"/>
        </w:rPr>
        <w:t>,</w:t>
      </w:r>
      <w:r w:rsidRPr="00207EE5">
        <w:rPr>
          <w:rFonts w:asciiTheme="minorHAnsi" w:hAnsiTheme="minorHAnsi" w:cstheme="minorHAnsi"/>
          <w:color w:val="auto"/>
        </w:rPr>
        <w:t xml:space="preserve"> blood culturing) require a</w:t>
      </w:r>
      <w:r w:rsidR="00066BAF">
        <w:rPr>
          <w:rFonts w:asciiTheme="minorHAnsi" w:hAnsiTheme="minorHAnsi" w:cstheme="minorHAnsi"/>
          <w:color w:val="auto"/>
        </w:rPr>
        <w:t xml:space="preserve"> </w:t>
      </w:r>
      <w:r w:rsidRPr="00207EE5">
        <w:rPr>
          <w:rFonts w:asciiTheme="minorHAnsi" w:hAnsiTheme="minorHAnsi" w:cstheme="minorHAnsi"/>
          <w:color w:val="auto"/>
        </w:rPr>
        <w:t>relatively long time</w:t>
      </w:r>
      <w:r w:rsidR="00012BC4">
        <w:rPr>
          <w:rFonts w:asciiTheme="minorHAnsi" w:hAnsiTheme="minorHAnsi" w:cstheme="minorHAnsi"/>
          <w:color w:val="auto"/>
        </w:rPr>
        <w:t xml:space="preserve">, </w:t>
      </w:r>
      <w:r w:rsidR="001520CC" w:rsidRPr="00207EE5">
        <w:rPr>
          <w:rFonts w:asciiTheme="minorHAnsi" w:hAnsiTheme="minorHAnsi" w:cstheme="minorHAnsi"/>
          <w:color w:val="auto"/>
        </w:rPr>
        <w:t xml:space="preserve">antibiotics </w:t>
      </w:r>
      <w:r w:rsidR="00D1285E" w:rsidRPr="00207EE5">
        <w:rPr>
          <w:rFonts w:asciiTheme="minorHAnsi" w:hAnsiTheme="minorHAnsi" w:cstheme="minorHAnsi"/>
          <w:color w:val="auto"/>
        </w:rPr>
        <w:t xml:space="preserve">administration </w:t>
      </w:r>
      <w:r w:rsidR="001520CC" w:rsidRPr="00207EE5">
        <w:rPr>
          <w:rFonts w:asciiTheme="minorHAnsi" w:hAnsiTheme="minorHAnsi" w:cstheme="minorHAnsi"/>
          <w:color w:val="auto"/>
        </w:rPr>
        <w:t>often occurs prior to positive BSI diagnosis</w:t>
      </w:r>
      <w:r w:rsidR="001520CC" w:rsidRPr="00207EE5">
        <w:rPr>
          <w:rFonts w:asciiTheme="minorHAnsi" w:hAnsiTheme="minorHAnsi" w:cstheme="minorHAnsi"/>
          <w:color w:val="auto"/>
        </w:rPr>
        <w:fldChar w:fldCharType="begin">
          <w:fldData xml:space="preserve">PEVuZE5vdGU+PENpdGU+PEF1dGhvcj5QZWtlcjwvQXV0aG9yPjxZZWFyPjIwMTg8L1llYXI+PFJl
Y051bT41PC9SZWNOdW0+PERpc3BsYXlUZXh0PjxzdHlsZSBmYWNlPSJzdXBlcnNjcmlwdCI+NTwv
c3R5bGU+PC9EaXNwbGF5VGV4dD48cmVjb3JkPjxyZWMtbnVtYmVyPjU8L3JlYy1udW1iZXI+PGZv
cmVpZ24ta2V5cz48a2V5IGFwcD0iRU4iIGRiLWlkPSJmZGQwdGFhMGJ4ZmY5aWUyZXBjcHM5MHc5
dnNmNWR0YXgwdGQiIHRpbWVzdGFtcD0iMTU4ODkwMDg3MSI+NTwva2V5PjwvZm9yZWlnbi1rZXlz
PjxyZWYtdHlwZSBuYW1lPSJKb3VybmFsIEFydGljbGUiPjE3PC9yZWYtdHlwZT48Y29udHJpYnV0
b3JzPjxhdXRob3JzPjxhdXRob3I+UGVrZXIsIE4uPC9hdXRob3I+PGF1dGhvcj5Db3V0bywgTi48
L2F1dGhvcj48YXV0aG9yPlNpbmhhLCBCLjwvYXV0aG9yPjxhdXRob3I+Um9zc2VuLCBKLiBXLjwv
YXV0aG9yPjwvYXV0aG9ycz48L2NvbnRyaWJ1dG9ycz48YXV0aC1hZGRyZXNzPlVuaXZlcnNpdHkg
b2YgR3JvbmluZ2VuLCBVbml2ZXJzaXR5IE1lZGljYWwgQ2VudGVyIEdyb25pbmdlbiwgRGVwYXJ0
bWVudCBvZiBNZWRpY2FsIE1pY3JvYmlvbG9neSwgR3JvbmluZ2VuLCBUaGUgTmV0aGVybGFuZHMu
JiN4RDtVbml2ZXJzaXR5IG9mIEdyb25pbmdlbiwgVW5pdmVyc2l0eSBNZWRpY2FsIENlbnRlciBH
cm9uaW5nZW4sIERlcGFydG1lbnQgb2YgTWVkaWNhbCBNaWNyb2Jpb2xvZ3ksIEdyb25pbmdlbiwg
VGhlIE5ldGhlcmxhbmRzLiBFbGVjdHJvbmljIGFkZHJlc3M6IGoudy5hLnJvc3NlbkBydWcubmwu
PC9hdXRoLWFkZHJlc3M+PHRpdGxlcz48dGl0bGU+RGlhZ25vc2lzIG9mIGJsb29kc3RyZWFtIGlu
ZmVjdGlvbnMgZnJvbSBwb3NpdGl2ZSBibG9vZCBjdWx0dXJlcyBhbmQgZGlyZWN0bHkgZnJvbSBi
bG9vZCBzYW1wbGVzOiByZWNlbnQgZGV2ZWxvcG1lbnRzIGluIG1vbGVjdWxhciBhcHByb2FjaGVz
PC90aXRsZT48c2Vjb25kYXJ5LXRpdGxlPkNsaW5pY2FsIE1pY3JvYmlvbG9neSBhbmQgSW5mZWN0
aW9uIDwvc2Vjb25kYXJ5LXRpdGxlPjxhbHQtdGl0bGU+Q2xpbmljYWwgbWljcm9iaW9sb2d5IGFu
ZCBpbmZlY3Rpb24gOiB0aGUgb2ZmaWNpYWwgcHVibGljYXRpb24gb2YgdGhlIEV1cm9wZWFuIFNv
Y2lldHkgb2YgQ2xpbmljYWwgTWljcm9iaW9sb2d5IGFuZCBJbmZlY3Rpb3VzIERpc2Vhc2VzPC9h
bHQtdGl0bGU+PC90aXRsZXM+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k0NC05NTU8L3BhZ2VzPjx2b2x1bWU+MjQ8L3Zv
bHVtZT48bnVtYmVyPjk8L251bWJlcj48ZWRpdGlvbj4yMDE4LzA1LzIzPC9lZGl0aW9uPjxrZXl3
b3Jkcz48a2V5d29yZD5CYWN0ZXJlbWlhLypkaWFnbm9zaXM8L2tleXdvcmQ+PGtleXdvcmQ+QmFj
dGVyaWEvY2xhc3NpZmljYXRpb24vZ2VuZXRpY3MvaXNvbGF0aW9uICZhbXA7IHB1cmlmaWNhdGlv
bjwva2V5d29yZD48a2V5d29yZD5CYWN0ZXJpb2xvZ2ljYWwgVGVjaG5pcXVlcy8qbWV0aG9kczwv
a2V5d29yZD48a2V5d29yZD5CbG9vZCBDdWx0dXJlPC9rZXl3b3JkPjxrZXl3b3JkPkh1bWFuczwv
a2V5d29yZD48a2V5d29yZD5Nb2xlY3VsYXIgRGlhZ25vc3RpYyBUZWNobmlxdWVzLyptZXRob2Rz
PC9rZXl3b3JkPjxrZXl3b3JkPkFudGltaWNyb2JpYWwgc3VzY2VwdGliaWxpdHkgdGVzdGluZzwv
a2V5d29yZD48a2V5d29yZD5CbG9vZCBwYXRob2dlbnM8L2tleXdvcmQ+PGtleXdvcmQ+Qmxvb2Rz
dHJlYW0gaW5mZWN0aW9uczwva2V5d29yZD48a2V5d29yZD5EaWFnbm9zdGljIHN0ZXdhcmRzaGlw
PC9rZXl3b3JkPjxrZXl3b3JkPk1pY3JvYmlhbCBpZGVudGlmaWNhdGlvbjwva2V5d29yZD48a2V5
d29yZD5Nb2xlY3VsYXIgZGlhZ25vc3RpY3M8L2tleXdvcmQ+PC9rZXl3b3Jkcz48ZGF0ZXM+PHll
YXI+MjAxODwveWVhcj48cHViLWRhdGVzPjxkYXRlPlNlcDwvZGF0ZT48L3B1Yi1kYXRlcz48L2Rh
dGVzPjxpc2JuPjExOTgtNzQzeDwvaXNibj48YWNjZXNzaW9uLW51bT4yOTc4Nzg4OTwvYWNjZXNz
aW9uLW51bT48dXJscz48L3VybHM+PGVsZWN0cm9uaWMtcmVzb3VyY2UtbnVtPjEwLjEwMTYvai5j
bWkuMjAxOC4wNS4wMDc8L2VsZWN0cm9uaWMtcmVzb3VyY2UtbnVtPjxyZW1vdGUtZGF0YWJhc2Ut
cHJvdmlkZXI+TkxNPC9yZW1vdGUtZGF0YWJhc2UtcHJvdmlkZXI+PGxhbmd1YWdlPmVuZzwvbGFu
Z3VhZ2U+PC9yZWNvcmQ+PC9DaXRlPjwvRW5kTm90ZT5=
</w:fldData>
        </w:fldChar>
      </w:r>
      <w:r w:rsidR="00B140C6" w:rsidRPr="00207EE5">
        <w:rPr>
          <w:rFonts w:asciiTheme="minorHAnsi" w:hAnsiTheme="minorHAnsi" w:cstheme="minorHAnsi"/>
          <w:color w:val="auto"/>
        </w:rPr>
        <w:instrText xml:space="preserve"> ADDIN EN.CITE </w:instrText>
      </w:r>
      <w:r w:rsidR="00B140C6" w:rsidRPr="00207EE5">
        <w:rPr>
          <w:rFonts w:asciiTheme="minorHAnsi" w:hAnsiTheme="minorHAnsi" w:cstheme="minorHAnsi"/>
          <w:color w:val="auto"/>
        </w:rPr>
        <w:fldChar w:fldCharType="begin">
          <w:fldData xml:space="preserve">PEVuZE5vdGU+PENpdGU+PEF1dGhvcj5QZWtlcjwvQXV0aG9yPjxZZWFyPjIwMTg8L1llYXI+PFJl
Y051bT41PC9SZWNOdW0+PERpc3BsYXlUZXh0PjxzdHlsZSBmYWNlPSJzdXBlcnNjcmlwdCI+NTwv
c3R5bGU+PC9EaXNwbGF5VGV4dD48cmVjb3JkPjxyZWMtbnVtYmVyPjU8L3JlYy1udW1iZXI+PGZv
cmVpZ24ta2V5cz48a2V5IGFwcD0iRU4iIGRiLWlkPSJmZGQwdGFhMGJ4ZmY5aWUyZXBjcHM5MHc5
dnNmNWR0YXgwdGQiIHRpbWVzdGFtcD0iMTU4ODkwMDg3MSI+NTwva2V5PjwvZm9yZWlnbi1rZXlz
PjxyZWYtdHlwZSBuYW1lPSJKb3VybmFsIEFydGljbGUiPjE3PC9yZWYtdHlwZT48Y29udHJpYnV0
b3JzPjxhdXRob3JzPjxhdXRob3I+UGVrZXIsIE4uPC9hdXRob3I+PGF1dGhvcj5Db3V0bywgTi48
L2F1dGhvcj48YXV0aG9yPlNpbmhhLCBCLjwvYXV0aG9yPjxhdXRob3I+Um9zc2VuLCBKLiBXLjwv
YXV0aG9yPjwvYXV0aG9ycz48L2NvbnRyaWJ1dG9ycz48YXV0aC1hZGRyZXNzPlVuaXZlcnNpdHkg
b2YgR3JvbmluZ2VuLCBVbml2ZXJzaXR5IE1lZGljYWwgQ2VudGVyIEdyb25pbmdlbiwgRGVwYXJ0
bWVudCBvZiBNZWRpY2FsIE1pY3JvYmlvbG9neSwgR3JvbmluZ2VuLCBUaGUgTmV0aGVybGFuZHMu
JiN4RDtVbml2ZXJzaXR5IG9mIEdyb25pbmdlbiwgVW5pdmVyc2l0eSBNZWRpY2FsIENlbnRlciBH
cm9uaW5nZW4sIERlcGFydG1lbnQgb2YgTWVkaWNhbCBNaWNyb2Jpb2xvZ3ksIEdyb25pbmdlbiwg
VGhlIE5ldGhlcmxhbmRzLiBFbGVjdHJvbmljIGFkZHJlc3M6IGoudy5hLnJvc3NlbkBydWcubmwu
PC9hdXRoLWFkZHJlc3M+PHRpdGxlcz48dGl0bGU+RGlhZ25vc2lzIG9mIGJsb29kc3RyZWFtIGlu
ZmVjdGlvbnMgZnJvbSBwb3NpdGl2ZSBibG9vZCBjdWx0dXJlcyBhbmQgZGlyZWN0bHkgZnJvbSBi
bG9vZCBzYW1wbGVzOiByZWNlbnQgZGV2ZWxvcG1lbnRzIGluIG1vbGVjdWxhciBhcHByb2FjaGVz
PC90aXRsZT48c2Vjb25kYXJ5LXRpdGxlPkNsaW5pY2FsIE1pY3JvYmlvbG9neSBhbmQgSW5mZWN0
aW9uIDwvc2Vjb25kYXJ5LXRpdGxlPjxhbHQtdGl0bGU+Q2xpbmljYWwgbWljcm9iaW9sb2d5IGFu
ZCBpbmZlY3Rpb24gOiB0aGUgb2ZmaWNpYWwgcHVibGljYXRpb24gb2YgdGhlIEV1cm9wZWFuIFNv
Y2lldHkgb2YgQ2xpbmljYWwgTWljcm9iaW9sb2d5IGFuZCBJbmZlY3Rpb3VzIERpc2Vhc2VzPC9h
bHQtdGl0bGU+PC90aXRsZXM+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k0NC05NTU8L3BhZ2VzPjx2b2x1bWU+MjQ8L3Zv
bHVtZT48bnVtYmVyPjk8L251bWJlcj48ZWRpdGlvbj4yMDE4LzA1LzIzPC9lZGl0aW9uPjxrZXl3
b3Jkcz48a2V5d29yZD5CYWN0ZXJlbWlhLypkaWFnbm9zaXM8L2tleXdvcmQ+PGtleXdvcmQ+QmFj
dGVyaWEvY2xhc3NpZmljYXRpb24vZ2VuZXRpY3MvaXNvbGF0aW9uICZhbXA7IHB1cmlmaWNhdGlv
bjwva2V5d29yZD48a2V5d29yZD5CYWN0ZXJpb2xvZ2ljYWwgVGVjaG5pcXVlcy8qbWV0aG9kczwv
a2V5d29yZD48a2V5d29yZD5CbG9vZCBDdWx0dXJlPC9rZXl3b3JkPjxrZXl3b3JkPkh1bWFuczwv
a2V5d29yZD48a2V5d29yZD5Nb2xlY3VsYXIgRGlhZ25vc3RpYyBUZWNobmlxdWVzLyptZXRob2Rz
PC9rZXl3b3JkPjxrZXl3b3JkPkFudGltaWNyb2JpYWwgc3VzY2VwdGliaWxpdHkgdGVzdGluZzwv
a2V5d29yZD48a2V5d29yZD5CbG9vZCBwYXRob2dlbnM8L2tleXdvcmQ+PGtleXdvcmQ+Qmxvb2Rz
dHJlYW0gaW5mZWN0aW9uczwva2V5d29yZD48a2V5d29yZD5EaWFnbm9zdGljIHN0ZXdhcmRzaGlw
PC9rZXl3b3JkPjxrZXl3b3JkPk1pY3JvYmlhbCBpZGVudGlmaWNhdGlvbjwva2V5d29yZD48a2V5
d29yZD5Nb2xlY3VsYXIgZGlhZ25vc3RpY3M8L2tleXdvcmQ+PC9rZXl3b3Jkcz48ZGF0ZXM+PHll
YXI+MjAxODwveWVhcj48cHViLWRhdGVzPjxkYXRlPlNlcDwvZGF0ZT48L3B1Yi1kYXRlcz48L2Rh
dGVzPjxpc2JuPjExOTgtNzQzeDwvaXNibj48YWNjZXNzaW9uLW51bT4yOTc4Nzg4OTwvYWNjZXNz
aW9uLW51bT48dXJscz48L3VybHM+PGVsZWN0cm9uaWMtcmVzb3VyY2UtbnVtPjEwLjEwMTYvai5j
bWkuMjAxOC4wNS4wMDc8L2VsZWN0cm9uaWMtcmVzb3VyY2UtbnVtPjxyZW1vdGUtZGF0YWJhc2Ut
cHJvdmlkZXI+TkxNPC9yZW1vdGUtZGF0YWJhc2UtcHJvdmlkZXI+PGxhbmd1YWdlPmVuZzwvbGFu
Z3VhZ2U+PC9yZWNvcmQ+PC9DaXRlPjwvRW5kTm90ZT5=
</w:fldData>
        </w:fldChar>
      </w:r>
      <w:r w:rsidR="00B140C6" w:rsidRPr="00207EE5">
        <w:rPr>
          <w:rFonts w:asciiTheme="minorHAnsi" w:hAnsiTheme="minorHAnsi" w:cstheme="minorHAnsi"/>
          <w:color w:val="auto"/>
        </w:rPr>
        <w:instrText xml:space="preserve"> ADDIN EN.CITE.DATA </w:instrText>
      </w:r>
      <w:r w:rsidR="00B140C6" w:rsidRPr="00207EE5">
        <w:rPr>
          <w:rFonts w:asciiTheme="minorHAnsi" w:hAnsiTheme="minorHAnsi" w:cstheme="minorHAnsi"/>
          <w:color w:val="auto"/>
        </w:rPr>
      </w:r>
      <w:r w:rsidR="00B140C6" w:rsidRPr="00207EE5">
        <w:rPr>
          <w:rFonts w:asciiTheme="minorHAnsi" w:hAnsiTheme="minorHAnsi" w:cstheme="minorHAnsi"/>
          <w:color w:val="auto"/>
        </w:rPr>
        <w:fldChar w:fldCharType="end"/>
      </w:r>
      <w:r w:rsidR="001520CC" w:rsidRPr="00207EE5">
        <w:rPr>
          <w:rFonts w:asciiTheme="minorHAnsi" w:hAnsiTheme="minorHAnsi" w:cstheme="minorHAnsi"/>
          <w:color w:val="auto"/>
        </w:rPr>
      </w:r>
      <w:r w:rsidR="001520CC" w:rsidRPr="00207EE5">
        <w:rPr>
          <w:rFonts w:asciiTheme="minorHAnsi" w:hAnsiTheme="minorHAnsi" w:cstheme="minorHAnsi"/>
          <w:color w:val="auto"/>
        </w:rPr>
        <w:fldChar w:fldCharType="separate"/>
      </w:r>
      <w:r w:rsidR="001520CC" w:rsidRPr="00207EE5">
        <w:rPr>
          <w:rFonts w:asciiTheme="minorHAnsi" w:hAnsiTheme="minorHAnsi" w:cstheme="minorHAnsi"/>
          <w:noProof/>
          <w:color w:val="auto"/>
          <w:vertAlign w:val="superscript"/>
        </w:rPr>
        <w:t>5</w:t>
      </w:r>
      <w:r w:rsidR="001520CC" w:rsidRPr="00207EE5">
        <w:rPr>
          <w:rFonts w:asciiTheme="minorHAnsi" w:hAnsiTheme="minorHAnsi" w:cstheme="minorHAnsi"/>
          <w:color w:val="auto"/>
        </w:rPr>
        <w:fldChar w:fldCharType="end"/>
      </w:r>
      <w:r w:rsidR="00066BAF">
        <w:rPr>
          <w:rFonts w:asciiTheme="minorHAnsi" w:hAnsiTheme="minorHAnsi" w:cstheme="minorHAnsi"/>
          <w:color w:val="auto"/>
        </w:rPr>
        <w:t>.</w:t>
      </w:r>
      <w:r w:rsidR="001520CC" w:rsidRPr="00207EE5">
        <w:rPr>
          <w:rFonts w:asciiTheme="minorHAnsi" w:hAnsiTheme="minorHAnsi" w:cstheme="minorHAnsi"/>
          <w:color w:val="auto"/>
        </w:rPr>
        <w:t xml:space="preserve"> This factor leads to extensive </w:t>
      </w:r>
      <w:r w:rsidR="000E17DD" w:rsidRPr="00207EE5">
        <w:rPr>
          <w:rFonts w:asciiTheme="minorHAnsi" w:hAnsiTheme="minorHAnsi" w:cstheme="minorHAnsi"/>
          <w:color w:val="auto"/>
        </w:rPr>
        <w:t>over</w:t>
      </w:r>
      <w:r w:rsidR="001520CC" w:rsidRPr="00207EE5">
        <w:rPr>
          <w:rFonts w:asciiTheme="minorHAnsi" w:hAnsiTheme="minorHAnsi" w:cstheme="minorHAnsi"/>
          <w:color w:val="auto"/>
        </w:rPr>
        <w:t>use of antibiotics, which</w:t>
      </w:r>
      <w:r w:rsidR="00066BAF">
        <w:rPr>
          <w:rFonts w:asciiTheme="minorHAnsi" w:hAnsiTheme="minorHAnsi" w:cstheme="minorHAnsi"/>
          <w:color w:val="auto"/>
        </w:rPr>
        <w:t>—</w:t>
      </w:r>
      <w:r w:rsidR="001520CC" w:rsidRPr="00207EE5">
        <w:rPr>
          <w:rFonts w:asciiTheme="minorHAnsi" w:hAnsiTheme="minorHAnsi" w:cstheme="minorHAnsi"/>
          <w:color w:val="auto"/>
        </w:rPr>
        <w:t>together with excessive antibiotic use in other sectors such as agriculture</w:t>
      </w:r>
      <w:r w:rsidR="00082D61">
        <w:rPr>
          <w:rFonts w:asciiTheme="minorHAnsi" w:hAnsiTheme="minorHAnsi" w:cstheme="minorHAnsi"/>
          <w:color w:val="auto"/>
        </w:rPr>
        <w:t>—</w:t>
      </w:r>
      <w:r w:rsidR="001520CC" w:rsidRPr="00207EE5">
        <w:rPr>
          <w:rFonts w:asciiTheme="minorHAnsi" w:hAnsiTheme="minorHAnsi" w:cstheme="minorHAnsi"/>
          <w:color w:val="auto"/>
        </w:rPr>
        <w:t>create</w:t>
      </w:r>
      <w:r w:rsidR="004D4114" w:rsidRPr="00207EE5">
        <w:rPr>
          <w:rFonts w:asciiTheme="minorHAnsi" w:hAnsiTheme="minorHAnsi" w:cstheme="minorHAnsi"/>
          <w:color w:val="auto"/>
        </w:rPr>
        <w:t>s</w:t>
      </w:r>
      <w:r w:rsidR="001520CC" w:rsidRPr="00207EE5">
        <w:rPr>
          <w:rFonts w:asciiTheme="minorHAnsi" w:hAnsiTheme="minorHAnsi" w:cstheme="minorHAnsi"/>
          <w:color w:val="auto"/>
        </w:rPr>
        <w:t xml:space="preserve"> a severe evolutionary pressure towards </w:t>
      </w:r>
      <w:r w:rsidR="00D1285E" w:rsidRPr="00207EE5">
        <w:rPr>
          <w:rFonts w:asciiTheme="minorHAnsi" w:hAnsiTheme="minorHAnsi" w:cstheme="minorHAnsi"/>
          <w:color w:val="auto"/>
        </w:rPr>
        <w:t xml:space="preserve">the </w:t>
      </w:r>
      <w:r w:rsidR="001520CC" w:rsidRPr="00207EE5">
        <w:rPr>
          <w:rFonts w:asciiTheme="minorHAnsi" w:hAnsiTheme="minorHAnsi" w:cstheme="minorHAnsi"/>
          <w:color w:val="auto"/>
        </w:rPr>
        <w:t>development of antimicrobial resistance (AMR)</w:t>
      </w:r>
      <w:r w:rsidR="001520CC" w:rsidRPr="00207EE5">
        <w:rPr>
          <w:rFonts w:asciiTheme="minorHAnsi" w:hAnsiTheme="minorHAnsi" w:cstheme="minorHAnsi"/>
          <w:color w:val="auto"/>
        </w:rPr>
        <w:fldChar w:fldCharType="begin">
          <w:fldData xml:space="preserve">PEVuZE5vdGU+PENpdGU+PEF1dGhvcj5BbWlub3Y8L0F1dGhvcj48WWVhcj4yMDA5PC9ZZWFyPjxS
ZWNOdW0+NjwvUmVjTnVtPjxEaXNwbGF5VGV4dD48c3R5bGUgZmFjZT0ic3VwZXJzY3JpcHQiPjYs
Nzwvc3R5bGU+PC9EaXNwbGF5VGV4dD48cmVjb3JkPjxyZWMtbnVtYmVyPjY8L3JlYy1udW1iZXI+
PGZvcmVpZ24ta2V5cz48a2V5IGFwcD0iRU4iIGRiLWlkPSJmZGQwdGFhMGJ4ZmY5aWUyZXBjcHM5
MHc5dnNmNWR0YXgwdGQiIHRpbWVzdGFtcD0iMTU4ODkwMTE2NCI+Njwva2V5PjwvZm9yZWlnbi1r
ZXlzPjxyZWYtdHlwZSBuYW1lPSJKb3VybmFsIEFydGljbGUiPjE3PC9yZWYtdHlwZT48Y29udHJp
YnV0b3JzPjxhdXRob3JzPjxhdXRob3I+QW1pbm92LCBSLiBJLjwvYXV0aG9yPjwvYXV0aG9ycz48
L2NvbnRyaWJ1dG9ycz48YXV0aC1hZGRyZXNzPlVuaXZlcnNpdHkgb2YgQWJlcmRlZW4sIFJvd2V0
dCBJbnN0aXR1dGUgb2YgTnV0cml0aW9uIGFuZCBIZWFsdGgsIEdyZWVuYnVybiBSb2FkLCBBYmVy
ZGVlbiBBQjIxIDlTQiwgVUsuIHIuYW1pbm92QGFiZG4uYWMudWs8L2F1dGgtYWRkcmVzcz48dGl0
bGVzPjx0aXRsZT5UaGUgcm9sZSBvZiBhbnRpYmlvdGljcyBhbmQgYW50aWJpb3RpYyByZXNpc3Rh
bmNlIGluIG5hdHVyZTwvdGl0bGU+PHNlY29uZGFyeS10aXRsZT5FbnZpcm9ubWVudGFsIE1pY3Jv
YmlvbG9neTwvc2Vjb25kYXJ5LXRpdGxlPjwvdGl0bGVzPjxwZXJpb2RpY2FsPjxmdWxsLXRpdGxl
PkVudmlyb24gTWljcm9iaW9sPC9mdWxsLXRpdGxlPjxhYmJyLTE+RW52aXJvbm1lbnRhbCBtaWNy
b2Jpb2xvZ3k8L2FiYnItMT48L3BlcmlvZGljYWw+PHBhZ2VzPjI5NzAtODg8L3BhZ2VzPjx2b2x1
bWU+MTE8L3ZvbHVtZT48bnVtYmVyPjEyPC9udW1iZXI+PGVkaXRpb24+MjAwOS8wNy8xNjwvZWRp
dGlvbj48a2V5d29yZHM+PGtleXdvcmQ+QW50aS1CYWN0ZXJpYWwgQWdlbnRzLypwaGFybWFjb2xv
Z3k8L2tleXdvcmQ+PGtleXdvcmQ+QmFjdGVyaWEvY2xhc3NpZmljYXRpb24vZ2VuZXRpY3M8L2tl
eXdvcmQ+PGtleXdvcmQ+RHJ1ZyBSZXNpc3RhbmNlLCBNaWNyb2JpYWwvKmdlbmV0aWNzL3BoeXNp
b2xvZ3k8L2tleXdvcmQ+PGtleXdvcmQ+RWNvbG9neTwva2V5d29yZD48a2V5d29yZD5Fdm9sdXRp
b24sIE1vbGVjdWxhcjwva2V5d29yZD48a2V5d29yZD5HZW5lcywgTURSPC9rZXl3b3JkPjxrZXl3
b3JkPlBoZW5vdHlwZTwva2V5d29yZD48a2V5d29yZD5QaHlsb2dlbnk8L2tleXdvcmQ+PC9rZXl3
b3Jkcz48ZGF0ZXM+PHllYXI+MjAwOTwveWVhcj48cHViLWRhdGVzPjxkYXRlPkRlYzwvZGF0ZT48
L3B1Yi1kYXRlcz48L2RhdGVzPjxpc2JuPjE0NjItMjkxMjwvaXNibj48YWNjZXNzaW9uLW51bT4x
OTYwMTk2MDwvYWNjZXNzaW9uLW51bT48dXJscz48L3VybHM+PGVsZWN0cm9uaWMtcmVzb3VyY2Ut
bnVtPjEwLjExMTEvai4xNDYyLTI5MjAuMjAwOS4wMTk3Mi54PC9lbGVjdHJvbmljLXJlc291cmNl
LW51bT48cmVtb3RlLWRhdGFiYXNlLXByb3ZpZGVyPk5MTTwvcmVtb3RlLWRhdGFiYXNlLXByb3Zp
ZGVyPjxsYW5ndWFnZT5lbmc8L2xhbmd1YWdlPjwvcmVjb3JkPjwvQ2l0ZT48Q2l0ZT48QXV0aG9y
Pkxldnk8L0F1dGhvcj48WWVhcj4yMDA0PC9ZZWFyPjxSZWNOdW0+NzwvUmVjTnVtPjxyZWNvcmQ+
PHJlYy1udW1iZXI+NzwvcmVjLW51bWJlcj48Zm9yZWlnbi1rZXlzPjxrZXkgYXBwPSJFTiIgZGIt
aWQ9ImZkZDB0YWEwYnhmZjlpZTJlcGNwczkwdzl2c2Y1ZHRheDB0ZCIgdGltZXN0YW1wPSIxNTg4
OTAxMjc3Ij43PC9rZXk+PC9mb3JlaWduLWtleXM+PHJlZi10eXBlIG5hbWU9IkpvdXJuYWwgQXJ0
aWNsZSI+MTc8L3JlZi10eXBlPjxjb250cmlidXRvcnM+PGF1dGhvcnM+PGF1dGhvcj5MZXZ5LCBT
LiBCLjwvYXV0aG9yPjxhdXRob3I+TWFyc2hhbGwsIEIuPC9hdXRob3I+PC9hdXRob3JzPjwvY29u
dHJpYnV0b3JzPjxhdXRoLWFkZHJlc3M+Q2VudGVyIGZvciBBZGFwdGF0aW9uIEdlbmV0aWNzIGFu
ZCBEcnVnIFJlc2lzdGFuY2UsIERlcGFydG1lbnQgb2YgTW9sZWN1bGFyIEJpb2xvZ3kgYW5kIE1p
Y3JvYmlvbG9neSwgVHVmdHMgVW5pdmVyc2l0eSBTY2hvb2wgb2YgTWVkaWNpbmUsIEJvc3Rvbiwg
TWFzc2FjaHVzZXR0cyAwMjExMSwgVVNBLjwvYXV0aC1hZGRyZXNzPjx0aXRsZXM+PHRpdGxlPkFu
dGliYWN0ZXJpYWwgcmVzaXN0YW5jZSB3b3JsZHdpZGU6IGNhdXNlcywgY2hhbGxlbmdlcyBhbmQg
cmVzcG9uc2VzPC90aXRsZT48c2Vjb25kYXJ5LXRpdGxlPk5hdHVyZSBNZWRpY2luZT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lMxMjItOTwvcGFnZXM+PHZvbHVtZT4xMDwvdm9sdW1lPjxu
dW1iZXI+MTIgU3VwcGw8L251bWJlcj48ZWRpdGlvbj4yMDA0LzEyLzA0PC9lZGl0aW9uPjxrZXl3
b3Jkcz48a2V5d29yZD5BbmltYWxzPC9rZXl3b3JkPjxrZXl3b3JkPkFudGktQmFjdGVyaWFsIEFn
ZW50czwva2V5d29yZD48a2V5d29yZD5BbnRpLUluZmVjdGl2ZSBBZ2VudHMvKnBoYXJtYWNvbG9n
eTwva2V5d29yZD48a2V5d29yZD4qRHJ1ZyBSZXNpc3RhbmNlLCBNaWNyb2JpYWw8L2tleXdvcmQ+
PGtleXdvcmQ+KkRydWcgUmVzaXN0YW5jZSwgTXVsdGlwbGU8L2tleXdvcmQ+PGtleXdvcmQ+SHVt
YW5zPC9rZXl3b3JkPjxrZXl3b3JkPk1vZGVscywgQmlvbG9naWNhbDwva2V5d29yZD48a2V5d29y
ZD5QdWJsaWMgSGVhbHRoPC9rZXl3b3JkPjwva2V5d29yZHM+PGRhdGVzPjx5ZWFyPjIwMDQ8L3ll
YXI+PHB1Yi1kYXRlcz48ZGF0ZT5EZWM8L2RhdGU+PC9wdWItZGF0ZXM+PC9kYXRlcz48aXNibj4x
MDc4LTg5NTYgKFByaW50KSYjeEQ7MTA3OC04OTU2PC9pc2JuPjxhY2Nlc3Npb24tbnVtPjE1NTc3
OTMwPC9hY2Nlc3Npb24tbnVtPjx1cmxzPjwvdXJscz48ZWxlY3Ryb25pYy1yZXNvdXJjZS1udW0+
MTAuMTAzOC9ubTExNDU8L2VsZWN0cm9uaWMtcmVzb3VyY2UtbnVtPjxyZW1vdGUtZGF0YWJhc2Ut
cHJvdmlkZXI+TkxNPC9yZW1vdGUtZGF0YWJhc2UtcHJvdmlkZXI+PGxhbmd1YWdlPmVuZzwvbGFu
Z3VhZ2U+PC9yZWNvcmQ+PC9DaXRlPjwvRW5kTm90ZT4A
</w:fldData>
        </w:fldChar>
      </w:r>
      <w:r w:rsidR="00B140C6" w:rsidRPr="00207EE5">
        <w:rPr>
          <w:rFonts w:asciiTheme="minorHAnsi" w:hAnsiTheme="minorHAnsi" w:cstheme="minorHAnsi"/>
          <w:color w:val="auto"/>
        </w:rPr>
        <w:instrText xml:space="preserve"> ADDIN EN.CITE </w:instrText>
      </w:r>
      <w:r w:rsidR="00B140C6" w:rsidRPr="00207EE5">
        <w:rPr>
          <w:rFonts w:asciiTheme="minorHAnsi" w:hAnsiTheme="minorHAnsi" w:cstheme="minorHAnsi"/>
          <w:color w:val="auto"/>
        </w:rPr>
        <w:fldChar w:fldCharType="begin">
          <w:fldData xml:space="preserve">PEVuZE5vdGU+PENpdGU+PEF1dGhvcj5BbWlub3Y8L0F1dGhvcj48WWVhcj4yMDA5PC9ZZWFyPjxS
ZWNOdW0+NjwvUmVjTnVtPjxEaXNwbGF5VGV4dD48c3R5bGUgZmFjZT0ic3VwZXJzY3JpcHQiPjYs
Nzwvc3R5bGU+PC9EaXNwbGF5VGV4dD48cmVjb3JkPjxyZWMtbnVtYmVyPjY8L3JlYy1udW1iZXI+
PGZvcmVpZ24ta2V5cz48a2V5IGFwcD0iRU4iIGRiLWlkPSJmZGQwdGFhMGJ4ZmY5aWUyZXBjcHM5
MHc5dnNmNWR0YXgwdGQiIHRpbWVzdGFtcD0iMTU4ODkwMTE2NCI+Njwva2V5PjwvZm9yZWlnbi1r
ZXlzPjxyZWYtdHlwZSBuYW1lPSJKb3VybmFsIEFydGljbGUiPjE3PC9yZWYtdHlwZT48Y29udHJp
YnV0b3JzPjxhdXRob3JzPjxhdXRob3I+QW1pbm92LCBSLiBJLjwvYXV0aG9yPjwvYXV0aG9ycz48
L2NvbnRyaWJ1dG9ycz48YXV0aC1hZGRyZXNzPlVuaXZlcnNpdHkgb2YgQWJlcmRlZW4sIFJvd2V0
dCBJbnN0aXR1dGUgb2YgTnV0cml0aW9uIGFuZCBIZWFsdGgsIEdyZWVuYnVybiBSb2FkLCBBYmVy
ZGVlbiBBQjIxIDlTQiwgVUsuIHIuYW1pbm92QGFiZG4uYWMudWs8L2F1dGgtYWRkcmVzcz48dGl0
bGVzPjx0aXRsZT5UaGUgcm9sZSBvZiBhbnRpYmlvdGljcyBhbmQgYW50aWJpb3RpYyByZXNpc3Rh
bmNlIGluIG5hdHVyZTwvdGl0bGU+PHNlY29uZGFyeS10aXRsZT5FbnZpcm9ubWVudGFsIE1pY3Jv
YmlvbG9neTwvc2Vjb25kYXJ5LXRpdGxlPjwvdGl0bGVzPjxwZXJpb2RpY2FsPjxmdWxsLXRpdGxl
PkVudmlyb24gTWljcm9iaW9sPC9mdWxsLXRpdGxlPjxhYmJyLTE+RW52aXJvbm1lbnRhbCBtaWNy
b2Jpb2xvZ3k8L2FiYnItMT48L3BlcmlvZGljYWw+PHBhZ2VzPjI5NzAtODg8L3BhZ2VzPjx2b2x1
bWU+MTE8L3ZvbHVtZT48bnVtYmVyPjEyPC9udW1iZXI+PGVkaXRpb24+MjAwOS8wNy8xNjwvZWRp
dGlvbj48a2V5d29yZHM+PGtleXdvcmQ+QW50aS1CYWN0ZXJpYWwgQWdlbnRzLypwaGFybWFjb2xv
Z3k8L2tleXdvcmQ+PGtleXdvcmQ+QmFjdGVyaWEvY2xhc3NpZmljYXRpb24vZ2VuZXRpY3M8L2tl
eXdvcmQ+PGtleXdvcmQ+RHJ1ZyBSZXNpc3RhbmNlLCBNaWNyb2JpYWwvKmdlbmV0aWNzL3BoeXNp
b2xvZ3k8L2tleXdvcmQ+PGtleXdvcmQ+RWNvbG9neTwva2V5d29yZD48a2V5d29yZD5Fdm9sdXRp
b24sIE1vbGVjdWxhcjwva2V5d29yZD48a2V5d29yZD5HZW5lcywgTURSPC9rZXl3b3JkPjxrZXl3
b3JkPlBoZW5vdHlwZTwva2V5d29yZD48a2V5d29yZD5QaHlsb2dlbnk8L2tleXdvcmQ+PC9rZXl3
b3Jkcz48ZGF0ZXM+PHllYXI+MjAwOTwveWVhcj48cHViLWRhdGVzPjxkYXRlPkRlYzwvZGF0ZT48
L3B1Yi1kYXRlcz48L2RhdGVzPjxpc2JuPjE0NjItMjkxMjwvaXNibj48YWNjZXNzaW9uLW51bT4x
OTYwMTk2MDwvYWNjZXNzaW9uLW51bT48dXJscz48L3VybHM+PGVsZWN0cm9uaWMtcmVzb3VyY2Ut
bnVtPjEwLjExMTEvai4xNDYyLTI5MjAuMjAwOS4wMTk3Mi54PC9lbGVjdHJvbmljLXJlc291cmNl
LW51bT48cmVtb3RlLWRhdGFiYXNlLXByb3ZpZGVyPk5MTTwvcmVtb3RlLWRhdGFiYXNlLXByb3Zp
ZGVyPjxsYW5ndWFnZT5lbmc8L2xhbmd1YWdlPjwvcmVjb3JkPjwvQ2l0ZT48Q2l0ZT48QXV0aG9y
Pkxldnk8L0F1dGhvcj48WWVhcj4yMDA0PC9ZZWFyPjxSZWNOdW0+NzwvUmVjTnVtPjxyZWNvcmQ+
PHJlYy1udW1iZXI+NzwvcmVjLW51bWJlcj48Zm9yZWlnbi1rZXlzPjxrZXkgYXBwPSJFTiIgZGIt
aWQ9ImZkZDB0YWEwYnhmZjlpZTJlcGNwczkwdzl2c2Y1ZHRheDB0ZCIgdGltZXN0YW1wPSIxNTg4
OTAxMjc3Ij43PC9rZXk+PC9mb3JlaWduLWtleXM+PHJlZi10eXBlIG5hbWU9IkpvdXJuYWwgQXJ0
aWNsZSI+MTc8L3JlZi10eXBlPjxjb250cmlidXRvcnM+PGF1dGhvcnM+PGF1dGhvcj5MZXZ5LCBT
LiBCLjwvYXV0aG9yPjxhdXRob3I+TWFyc2hhbGwsIEIuPC9hdXRob3I+PC9hdXRob3JzPjwvY29u
dHJpYnV0b3JzPjxhdXRoLWFkZHJlc3M+Q2VudGVyIGZvciBBZGFwdGF0aW9uIEdlbmV0aWNzIGFu
ZCBEcnVnIFJlc2lzdGFuY2UsIERlcGFydG1lbnQgb2YgTW9sZWN1bGFyIEJpb2xvZ3kgYW5kIE1p
Y3JvYmlvbG9neSwgVHVmdHMgVW5pdmVyc2l0eSBTY2hvb2wgb2YgTWVkaWNpbmUsIEJvc3Rvbiwg
TWFzc2FjaHVzZXR0cyAwMjExMSwgVVNBLjwvYXV0aC1hZGRyZXNzPjx0aXRsZXM+PHRpdGxlPkFu
dGliYWN0ZXJpYWwgcmVzaXN0YW5jZSB3b3JsZHdpZGU6IGNhdXNlcywgY2hhbGxlbmdlcyBhbmQg
cmVzcG9uc2VzPC90aXRsZT48c2Vjb25kYXJ5LXRpdGxlPk5hdHVyZSBNZWRpY2luZT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lMxMjItOTwvcGFnZXM+PHZvbHVtZT4xMDwvdm9sdW1lPjxu
dW1iZXI+MTIgU3VwcGw8L251bWJlcj48ZWRpdGlvbj4yMDA0LzEyLzA0PC9lZGl0aW9uPjxrZXl3
b3Jkcz48a2V5d29yZD5BbmltYWxzPC9rZXl3b3JkPjxrZXl3b3JkPkFudGktQmFjdGVyaWFsIEFn
ZW50czwva2V5d29yZD48a2V5d29yZD5BbnRpLUluZmVjdGl2ZSBBZ2VudHMvKnBoYXJtYWNvbG9n
eTwva2V5d29yZD48a2V5d29yZD4qRHJ1ZyBSZXNpc3RhbmNlLCBNaWNyb2JpYWw8L2tleXdvcmQ+
PGtleXdvcmQ+KkRydWcgUmVzaXN0YW5jZSwgTXVsdGlwbGU8L2tleXdvcmQ+PGtleXdvcmQ+SHVt
YW5zPC9rZXl3b3JkPjxrZXl3b3JkPk1vZGVscywgQmlvbG9naWNhbDwva2V5d29yZD48a2V5d29y
ZD5QdWJsaWMgSGVhbHRoPC9rZXl3b3JkPjwva2V5d29yZHM+PGRhdGVzPjx5ZWFyPjIwMDQ8L3ll
YXI+PHB1Yi1kYXRlcz48ZGF0ZT5EZWM8L2RhdGU+PC9wdWItZGF0ZXM+PC9kYXRlcz48aXNibj4x
MDc4LTg5NTYgKFByaW50KSYjeEQ7MTA3OC04OTU2PC9pc2JuPjxhY2Nlc3Npb24tbnVtPjE1NTc3
OTMwPC9hY2Nlc3Npb24tbnVtPjx1cmxzPjwvdXJscz48ZWxlY3Ryb25pYy1yZXNvdXJjZS1udW0+
MTAuMTAzOC9ubTExNDU8L2VsZWN0cm9uaWMtcmVzb3VyY2UtbnVtPjxyZW1vdGUtZGF0YWJhc2Ut
cHJvdmlkZXI+TkxNPC9yZW1vdGUtZGF0YWJhc2UtcHJvdmlkZXI+PGxhbmd1YWdlPmVuZzwvbGFu
Z3VhZ2U+PC9yZWNvcmQ+PC9DaXRlPjwvRW5kTm90ZT4A
</w:fldData>
        </w:fldChar>
      </w:r>
      <w:r w:rsidR="00B140C6" w:rsidRPr="00207EE5">
        <w:rPr>
          <w:rFonts w:asciiTheme="minorHAnsi" w:hAnsiTheme="minorHAnsi" w:cstheme="minorHAnsi"/>
          <w:color w:val="auto"/>
        </w:rPr>
        <w:instrText xml:space="preserve"> ADDIN EN.CITE.DATA </w:instrText>
      </w:r>
      <w:r w:rsidR="00B140C6" w:rsidRPr="00207EE5">
        <w:rPr>
          <w:rFonts w:asciiTheme="minorHAnsi" w:hAnsiTheme="minorHAnsi" w:cstheme="minorHAnsi"/>
          <w:color w:val="auto"/>
        </w:rPr>
      </w:r>
      <w:r w:rsidR="00B140C6" w:rsidRPr="00207EE5">
        <w:rPr>
          <w:rFonts w:asciiTheme="minorHAnsi" w:hAnsiTheme="minorHAnsi" w:cstheme="minorHAnsi"/>
          <w:color w:val="auto"/>
        </w:rPr>
        <w:fldChar w:fldCharType="end"/>
      </w:r>
      <w:r w:rsidR="001520CC" w:rsidRPr="00207EE5">
        <w:rPr>
          <w:rFonts w:asciiTheme="minorHAnsi" w:hAnsiTheme="minorHAnsi" w:cstheme="minorHAnsi"/>
          <w:color w:val="auto"/>
        </w:rPr>
      </w:r>
      <w:r w:rsidR="001520CC" w:rsidRPr="00207EE5">
        <w:rPr>
          <w:rFonts w:asciiTheme="minorHAnsi" w:hAnsiTheme="minorHAnsi" w:cstheme="minorHAnsi"/>
          <w:color w:val="auto"/>
        </w:rPr>
        <w:fldChar w:fldCharType="separate"/>
      </w:r>
      <w:r w:rsidR="00130C59" w:rsidRPr="00207EE5">
        <w:rPr>
          <w:rFonts w:asciiTheme="minorHAnsi" w:hAnsiTheme="minorHAnsi" w:cstheme="minorHAnsi"/>
          <w:noProof/>
          <w:color w:val="auto"/>
          <w:vertAlign w:val="superscript"/>
        </w:rPr>
        <w:t>6,7</w:t>
      </w:r>
      <w:r w:rsidR="001520CC" w:rsidRPr="00207EE5">
        <w:rPr>
          <w:rFonts w:asciiTheme="minorHAnsi" w:hAnsiTheme="minorHAnsi" w:cstheme="minorHAnsi"/>
          <w:color w:val="auto"/>
        </w:rPr>
        <w:fldChar w:fldCharType="end"/>
      </w:r>
      <w:r w:rsidR="00082D61">
        <w:rPr>
          <w:rFonts w:asciiTheme="minorHAnsi" w:hAnsiTheme="minorHAnsi" w:cstheme="minorHAnsi"/>
          <w:color w:val="auto"/>
        </w:rPr>
        <w:t>.</w:t>
      </w:r>
      <w:r w:rsidR="001520CC" w:rsidRPr="00207EE5">
        <w:rPr>
          <w:rFonts w:asciiTheme="minorHAnsi" w:hAnsiTheme="minorHAnsi" w:cstheme="minorHAnsi"/>
          <w:color w:val="auto"/>
        </w:rPr>
        <w:t xml:space="preserve"> </w:t>
      </w:r>
      <w:r w:rsidR="00CB740D" w:rsidRPr="00207EE5">
        <w:rPr>
          <w:rFonts w:asciiTheme="minorHAnsi" w:hAnsiTheme="minorHAnsi" w:cstheme="minorHAnsi"/>
          <w:color w:val="auto"/>
        </w:rPr>
        <w:t>AMR is currently one of the most pressing global health issues</w:t>
      </w:r>
      <w:r w:rsidR="00CB740D" w:rsidRPr="00207EE5">
        <w:rPr>
          <w:rFonts w:asciiTheme="minorHAnsi" w:hAnsiTheme="minorHAnsi" w:cstheme="minorHAnsi"/>
          <w:color w:val="auto"/>
        </w:rPr>
        <w:fldChar w:fldCharType="begin">
          <w:fldData xml:space="preserve">PEVuZE5vdGU+PENpdGU+PEF1dGhvcj5MZXZ5PC9BdXRob3I+PFllYXI+MjAwNDwvWWVhcj48UmVj
TnVtPjc8L1JlY051bT48RGlzcGxheVRleHQ+PHN0eWxlIGZhY2U9InN1cGVyc2NyaXB0Ij43LDg8
L3N0eWxlPjwvRGlzcGxheVRleHQ+PHJlY29yZD48cmVjLW51bWJlcj43PC9yZWMtbnVtYmVyPjxm
b3JlaWduLWtleXM+PGtleSBhcHA9IkVOIiBkYi1pZD0iZmRkMHRhYTBieGZmOWllMmVwY3BzOTB3
OXZzZjVkdGF4MHRkIiB0aW1lc3RhbXA9IjE1ODg5MDEyNzciPjc8L2tleT48L2ZvcmVpZ24ta2V5
cz48cmVmLXR5cGUgbmFtZT0iSm91cm5hbCBBcnRpY2xlIj4xNzwvcmVmLXR5cGU+PGNvbnRyaWJ1
dG9ycz48YXV0aG9ycz48YXV0aG9yPkxldnksIFMuIEIuPC9hdXRob3I+PGF1dGhvcj5NYXJzaGFs
bCwgQi48L2F1dGhvcj48L2F1dGhvcnM+PC9jb250cmlidXRvcnM+PGF1dGgtYWRkcmVzcz5DZW50
ZXIgZm9yIEFkYXB0YXRpb24gR2VuZXRpY3MgYW5kIERydWcgUmVzaXN0YW5jZSwgRGVwYXJ0bWVu
dCBvZiBNb2xlY3VsYXIgQmlvbG9neSBhbmQgTWljcm9iaW9sb2d5LCBUdWZ0cyBVbml2ZXJzaXR5
IFNjaG9vbCBvZiBNZWRpY2luZSwgQm9zdG9uLCBNYXNzYWNodXNldHRzIDAyMTExLCBVU0EuPC9h
dXRoLWFkZHJlc3M+PHRpdGxlcz48dGl0bGU+QW50aWJhY3RlcmlhbCByZXNpc3RhbmNlIHdvcmxk
d2lkZTogY2F1c2VzLCBjaGFsbGVuZ2VzIGFuZCByZXNwb25zZXM8L3RpdGxlPjxzZWNvbmRhcnkt
dGl0bGU+TmF0dXJlIE1lZGljaW5l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UzEyMi05
PC9wYWdlcz48dm9sdW1lPjEwPC92b2x1bWU+PG51bWJlcj4xMiBTdXBwbDwvbnVtYmVyPjxlZGl0
aW9uPjIwMDQvMTIvMDQ8L2VkaXRpb24+PGtleXdvcmRzPjxrZXl3b3JkPkFuaW1hbHM8L2tleXdv
cmQ+PGtleXdvcmQ+QW50aS1CYWN0ZXJpYWwgQWdlbnRzPC9rZXl3b3JkPjxrZXl3b3JkPkFudGkt
SW5mZWN0aXZlIEFnZW50cy8qcGhhcm1hY29sb2d5PC9rZXl3b3JkPjxrZXl3b3JkPipEcnVnIFJl
c2lzdGFuY2UsIE1pY3JvYmlhbDwva2V5d29yZD48a2V5d29yZD4qRHJ1ZyBSZXNpc3RhbmNlLCBN
dWx0aXBsZTwva2V5d29yZD48a2V5d29yZD5IdW1hbnM8L2tleXdvcmQ+PGtleXdvcmQ+TW9kZWxz
LCBCaW9sb2dpY2FsPC9rZXl3b3JkPjxrZXl3b3JkPlB1YmxpYyBIZWFsdGg8L2tleXdvcmQ+PC9r
ZXl3b3Jkcz48ZGF0ZXM+PHllYXI+MjAwNDwveWVhcj48cHViLWRhdGVzPjxkYXRlPkRlYzwvZGF0
ZT48L3B1Yi1kYXRlcz48L2RhdGVzPjxpc2JuPjEwNzgtODk1NiAoUHJpbnQpJiN4RDsxMDc4LTg5
NTY8L2lzYm4+PGFjY2Vzc2lvbi1udW0+MTU1Nzc5MzA8L2FjY2Vzc2lvbi1udW0+PHVybHM+PC91
cmxzPjxlbGVjdHJvbmljLXJlc291cmNlLW51bT4xMC4xMDM4L25tMTE0NTwvZWxlY3Ryb25pYy1y
ZXNvdXJjZS1udW0+PHJlbW90ZS1kYXRhYmFzZS1wcm92aWRlcj5OTE08L3JlbW90ZS1kYXRhYmFz
ZS1wcm92aWRlcj48bGFuZ3VhZ2U+ZW5nPC9sYW5ndWFnZT48L3JlY29yZD48L0NpdGU+PENpdGU+
PEF1dGhvcj5Sb2NhPC9BdXRob3I+PFllYXI+MjAxNTwvWWVhcj48UmVjTnVtPjg8L1JlY051bT48
cmVjb3JkPjxyZWMtbnVtYmVyPjg8L3JlYy1udW1iZXI+PGZvcmVpZ24ta2V5cz48a2V5IGFwcD0i
RU4iIGRiLWlkPSJmZGQwdGFhMGJ4ZmY5aWUyZXBjcHM5MHc5dnNmNWR0YXgwdGQiIHRpbWVzdGFt
cD0iMTU4ODkwMzE1MyI+ODwva2V5PjwvZm9yZWlnbi1rZXlzPjxyZWYtdHlwZSBuYW1lPSJKb3Vy
bmFsIEFydGljbGUiPjE3PC9yZWYtdHlwZT48Y29udHJpYnV0b3JzPjxhdXRob3JzPjxhdXRob3I+
Um9jYSwgSS48L2F1dGhvcj48YXV0aG9yPkFrb3ZhLCBNLjwvYXV0aG9yPjxhdXRob3I+QmFxdWVy
bywgRi48L2F1dGhvcj48YXV0aG9yPkNhcmxldCwgSi48L2F1dGhvcj48YXV0aG9yPkNhdmFsZXJp
LCBNLjwvYXV0aG9yPjxhdXRob3I+Q29lbmVuLCBTLjwvYXV0aG9yPjxhdXRob3I+Q29oZW4sIEou
PC9hdXRob3I+PGF1dGhvcj5GaW5kbGF5LCBELjwvYXV0aG9yPjxhdXRob3I+R3lzc2VucywgSS48
L2F1dGhvcj48YXV0aG9yPkhldWVyLCBPLiBFLjwvYXV0aG9yPjxhdXRob3I+S2FobG1ldGVyLCBH
LjwvYXV0aG9yPjxhdXRob3I+S3J1c2UsIEguPC9hdXRob3I+PGF1dGhvcj5MYXhtaW5hcmF5YW4s
IFIuPC9hdXRob3I+PGF1dGhvcj5MaWViYW5hLCBFLjwvYXV0aG9yPjxhdXRob3I+TG9wZXotQ2Vy
ZXJvLCBMLjwvYXV0aG9yPjxhdXRob3I+TWFjR293YW4sIEEuPC9hdXRob3I+PGF1dGhvcj5NYXJ0
aW5zLCBNLjwvYXV0aG9yPjxhdXRob3I+Um9kcmlndWV6LUJhbm8sIEouPC9hdXRob3I+PGF1dGhv
cj5Sb2xhaW4sIEouIE0uPC9hdXRob3I+PGF1dGhvcj5TZWdvdmlhLCBDLjwvYXV0aG9yPjxhdXRo
b3I+U2lnYXVxdWUsIEIuPC9hdXRob3I+PGF1dGhvcj5UYWNjb25lbGxpLCBFLjwvYXV0aG9yPjxh
dXRob3I+V2VsbGluZ3RvbiwgRS48L2F1dGhvcj48YXV0aG9yPlZpbGEsIEouPC9hdXRob3I+PC9h
dXRob3JzPjwvY29udHJpYnV0b3JzPjxhdXRoLWFkZHJlc3M+SVNHbG9iYWwsIEJhcmNlbG9uYSBD
dHIuIEludC4gSGVhbHRoIFJlcy4gKENSRVNJQiksIEhvc3BpdGFsIENsaW5pYy1Vbml2ZXJzaXRh
dCBkZSBCYXJjZWxvbmEsIEJhcmNlbG9uYSwgU3BhaW4uJiN4RDtEZXBhcnRtZW50IG9mIE1lZGlj
aW5lLCBTZWN0aW9uIG9mIEluZmVjdGlvdXMgRGlzZWFzZXMsIEhhY2V0dGVwZSBVbml2ZXJzaXR5
IFNjaG9vbCBvZiBNZWRpY2luZSwgQW5rYXJhLCBUdXJrZXkgOyBFU0NNSUQgRXhlY3V0aXZlIENv
bW1pdHRlZSwgQmFzZWwsIFN3aXR6ZXJsYW5kLiYjeEQ7RGVwYXJ0bWVudCBvZiBNaWNyb2Jpb2xv
Z3kgYXQgdGhlIFJhbW9uIHkgQ2FqYWwgVW5pdmVyc2l0eSBIb3NwaXRhbCwgUmFtb24geSBDYWph
bCBJbnN0aXR1dGUgZm9yIEhlYWx0aCBSZXNlYXJjaCAoSVJZQ0lTKSwgRGl2aXNpb24gZm9yIFJl
c2VhcmNoIGluIE1pY3JvYmlhbCBCaW9sb2d5IGFuZCBFdm9sdXRpb24sIENJQkVSRVNQLCBNYWRy
aWQsIFNwYWluLiYjeEQ7Rm9uZGF0aW9uIEhvcGl0YWwgU3QsIEpvc2VwaCwgUGFyaXMsIEZyYW5j
ZSBhbmQgV29ybGQgQWxsaWFuY2UgQWdhaW5zdCBBbnRpYmlvdGljIFJlc2lzdGFuY2UgKFdBQUFS
KSwgQ3JldGVpbCwgRnJhbmNlLiYjeEQ7RXVyb3BlYW4gTWVkaWNpbmVzIEFnZW5jeSAoRU1BKSwg
TG9uZG9uLCBVSy4mI3hEO0xhYm9yYXRvcnkgb2YgTWVkaWNhbCBNaWNyb2Jpb2xvZ3ksIFZhY2Np
bmUgYW5kIEluZmVjdGlvdXMgRGlzZWFzZSBJbnN0aXR1dGUgKFZBWElORkVDVElPKSwgRmFjdWx0
eSBvZiBNZWRpY2luZSBhbmQgSGVhbHRoIFNjaWVuY2VzLCBVbml2ZXJzaXR5IG9mIEFudHdlcnAs
IEFudHdlcnAsIEJlbGdpdW0uJiN4RDtCcmlnaHRvbiBhbmQgU3Vzc2V4IE1lZGljYWwgU2Nob29s
LCBCcmlnaHRvbiwgVUsuJiN4RDtHbG9iYWwgQ29tbWVyY2lhbCBMZWFkLCBHbGF4b1NtaXRoS2xp
bmUgKEdTSyksIExvbmRvbiwgVUsuJiN4RDtEZXBhcnRtZW50IG9mIE1lZGljaW5lLCBSYWRib3Vk
IFVuaXZlcnNpdHkgTWVkaWNhbCBDZW50ZXIgYW5kIERlcGFydG1lbnQgb2YgTWVkaWNhbCBNaWNy
b2Jpb2xvZ3kgYW5kIEluZmVjdGlvdXMgRGlzZWFzZXMsIENhbmlzaXVzIFdpbGhlbG1pbmEgSG9z
cGl0YWwsIE5pam1lZ2VuLCBUaGUgTmV0aGVybGFuZHMuJiN4RDtFdXJvcGVhbiBDZW50cmUgZm9y
IERpc2Vhc2UgUHJldmVudGlvbiBhbmQgQ29udHJvbCAoRUNEQyksIFN0b2NraG9sbSwgU3dlZGVu
LiYjeEQ7Q2xpbmljYWwgTWljcm9iaW9sb2d5LCBDZW50cmFsIEhvc3BpdGFsLCBWYXhqbywgU3dl
ZGVuIDsgRVNDTUlEIEV4ZWN1dGl2ZSBDb21taXR0ZWUsIEJhc2VsLCBTd2l0emVybGFuZCA7IEVV
Q0FTVCBTdGVlcmluZyBDb21taXR0ZWUsIFZheGpvLCBTd2VkZW4uJiN4RDtXSE8gUmVnaW9uYWwg
T2ZmaWNlIGZvciBFdXJvcGUsIFVOIENpdHksIE1hcm1vcnZlaiwgQ29wZW5oYWdlbiwgRGVubWFy
ay4mI3hEO0NlbnRlciBmb3IgRGlzZWFzZSBEeW5hbWljcywgRWNvbm9taWNzIGFuZCBQb2xpY3ks
IFdhc2hpbmd0b24sIERDLCBVU0EgOyBQcmluY2V0b24gVW5pdmVyc2l0eSwgUHJpbmNldG9uLCBO
SiwgVVNBLiYjeEQ7U2NpZW50aWZpYyBVbml0IG9uIEJpb2xvZ2ljYWwgSGF6YXJkcywgRXVyb3Bl
YW4gRm9vZCBTYWZldHkgQXV0aG9yaXR5IChFRlNBKSwgUGFybWEsIEl0YWx5LiYjeEQ7VW5pZGFk
IENsaW5pY2EgZGUgRW5mZXJtZWRhZGVzIEluZmVjY2lvc2FzIHkgTWljcm9iaW9sb2dpYSwgSG9z
cGl0YWwgVW5pdmVyc2l0YXJpbyBWaXJnZW4gTWFjYXJlbmEsIFNldmlsbGUsIFNwYWluLiYjeEQ7
RGVwYXJ0bWVudCBvZiBNZWRpY2FsIE1pY3JvYmlvbG9neSwgU291dGhtZWFkIEhvc3BpdGFsLCBC
cmlzdG9sLCBVSyA7IEVVQ0FTVCBTdGVlcmluZyBDb21taXR0ZWUsIFZheGpvLCBTd2VkZW4uJiN4
RDtTY2hvb2wgb2YgUHVibGljIEhlYWx0aCwgUGh5c2lvdGhlcmFweSBhbmQgUG9wdWxhdGlvbiBT
Y2llbmNlLCBVQ0QgQ2VudHJlIGZvciBGb29kIGFuZCBTYWZldHksIE1vbGVjdWxhciBJbm5vdmF0
aW9uIGFuZCBEcnVnIERpc2NvdmVyeSwgVW5pdmVyc2l0eSBDb2xsZWdlIER1YmxpbiwgRHVibGlu
LCBJcmVsYW5kLiYjeEQ7VW5pZGFkIENsaW5pY2EgZGUgRW5mZXJtZWRhZGVzIEluZmVjY2lvc2Fz
IHkgTWljcm9iaW9sb2dpYSwgSG9zcGl0YWwgVW5pdmVyc2l0YXJpbyBWaXJnZW4gTWFjYXJlbmEs
IGFuZCBEZXBhcnRhbWVudG8gZGUgTWVkaWNpbmEsIFVuaXZlcnNpZGFkIGRlIFNldmlsbGEsIFNl
dmlsbGUsIFNwYWluIDsgRVNDTUlEIEV4ZWN1dGl2ZSBDb21taXR0ZWUsIEJhc2VsLCBTd2l0emVy
bGFuZC4mI3hEO0FpeC1NYXJzZWlsbGUgVW5pdmVyc2l0ZSwgVW5pdGUgZGUgUmVjaGVyY2hlIGVu
IE1hbGFkaWVzIEluZmVjdGlldXNlcyBldCBUcm9waWNhbGVzIEVtZXJnZW50ZXMgKFVSTUlURSks
IEluc2VybSwgSUhVIE1lZGl0ZXJyYW5lZSBJbmZlY3Rpb24sIEZhY3VsdGUgZGUgTWVkZWNpbmUg
ZXQgZGUgUGhhcm1hY2llLCBhbmQgQVBITSwgQ0hVIFRpbW9uZSwgUG9sZSBJbmZlY3RpZXV4LCBN
YXJzZWlsbGUsIEZyYW5jZS4mI3hEO0luc3RpdHV0byBkZSBTYWx1ZCBDYXJsb3MgSUlJLCBJU0NJ
SUksIE1hZHJpZCwgU3BhaW4uJiN4RDtDZW50cm8gZGUgSW52ZXN0aWdhY2FvIGVtIFNhdWRlIGRh
IE1hbmhpY2EgYW5kIEluc3RpdHV0byBOYWNpb25hbCBkZSBTYXVkZS9NaW5pc3RlcmlvIGRlIFNh
dWRlLCBNYXB1dG8sIE1vemFtYmlxdWUuJiN4RDtEaXZpc2lvbiBvZiBJbmZlY3Rpb3VzIERpc2Vh
c2VzLCBEZXBhcnRtZW50IG9mIEludGVybmFsIE1lZGljaW5lIEksIFR1YmluZ2VuIFVuaXZlcnNp
dHkgSG9zcGl0YWwsIFR1YmluZ2VuLCBHZXJtYW55IDsgRVNDTUlEIEV4ZWN1dGl2ZSBDb21taXR0
ZWUsIEJhc2VsLCBTd2l0emVybGFuZC4mI3hEO1NjaG9vbCBvZiBMaWZlIFNjaWVuY2VzLCBVbml2
ZXJzaXR5IG9mIFdhcndpY2ssIENvdmVudHJ5LCBVSy4mI3hEO0lTR2xvYmFsLCBCYXJjZWxvbmEg
Q3RyLiBJbnQuIEhlYWx0aCBSZXMuIChDUkVTSUIpLCBIb3NwaXRhbCBDbGluaWMtVW5pdmVyc2l0
YXQgZGUgQmFyY2Vsb25hLCBCYXJjZWxvbmEsIFNwYWluIDsgRVNDTUlEIEV4ZWN1dGl2ZSBDb21t
aXR0ZWUsIEJhc2VsLCBTd2l0emVybGFuZC48L2F1dGgtYWRkcmVzcz48dGl0bGVzPjx0aXRsZT5U
aGUgZ2xvYmFsIHRocmVhdCBvZiBhbnRpbWljcm9iaWFsIHJlc2lzdGFuY2U6IHNjaWVuY2UgZm9y
IGludGVydmVudGlvbjwvdGl0bGU+PHNlY29uZGFyeS10aXRsZT5OZXcgTWljcm9iZXMgYW5kIE5l
dyBJbmZlY3Rpb25zPC9zZWNvbmRhcnktdGl0bGU+PC90aXRsZXM+PHBlcmlvZGljYWw+PGZ1bGwt
dGl0bGU+TmV3IE1pY3JvYmVzIE5ldyBJbmZlY3Q8L2Z1bGwtdGl0bGU+PGFiYnItMT5OZXcgbWlj
cm9iZXMgYW5kIG5ldyBpbmZlY3Rpb25zPC9hYmJyLTE+PC9wZXJpb2RpY2FsPjxwYWdlcz4yMi05
PC9wYWdlcz48dm9sdW1lPjY8L3ZvbHVtZT48ZWRpdGlvbj4yMDE1LzA2LzAyPC9lZGl0aW9uPjxr
ZXl3b3Jkcz48a2V5d29yZD5BbnRpYmlvdGljIGNvbnN1bXB0aW9uPC9rZXl3b3JkPjxrZXl3b3Jk
PmFudGliaW90aWMgcmVzaXN0YW5jZTwva2V5d29yZD48a2V5d29yZD5hbnRpYmlvdGljIHN0ZXdh
cmRzaGlwPC9rZXl3b3JkPjxrZXl3b3JkPmFudGliaW90aWNzIGFzIGdyb3d0aCBwcm9tb3RlcnM8
L2tleXdvcmQ+PGtleXdvcmQ+ZHJ1ZyBkaXNjb3Zlcnk8L2tleXdvcmQ+PGtleXdvcmQ+aW5mZWN0
aW9uIGNvbnRyb2wgbWVhc3VyZXM8L2tleXdvcmQ+PGtleXdvcmQ+bXVsdGlkcnVnIHJlc2lzdGFu
dCBiYWN0ZXJpYTwva2V5d29yZD48a2V5d29yZD5zZWxmLW1lZGljYXRpb248L2tleXdvcmQ+PGtl
eXdvcmQ+c3VydmVpbGxhbmNlPC9rZXl3b3JkPjxrZXl3b3JkPndhc3Rld2F0ZXIgdHJlYXRtZW50
IHBsYW50czwva2V5d29yZD48L2tleXdvcmRzPjxkYXRlcz48eWVhcj4yMDE1PC95ZWFyPjxwdWIt
ZGF0ZXM+PGRhdGU+SnVsPC9kYXRlPjwvcHViLWRhdGVzPjwvZGF0ZXM+PGlzYm4+MjA1Mi0yOTc1
IChQcmludCkmI3hEOzIwNTItMjk3NTwvaXNibj48YWNjZXNzaW9uLW51bT4yNjAyOTM3NTwvYWNj
ZXNzaW9uLW51bT48dXJscz48L3VybHM+PGN1c3RvbTI+UE1DNDQ0NjM5OTwvY3VzdG9tMj48ZWxl
Y3Ryb25pYy1yZXNvdXJjZS1udW0+MTAuMTAxNi9qLm5tbmkuMjAxNS4wMi4wMDc8L2VsZWN0cm9u
aWMtcmVzb3VyY2UtbnVtPjxyZW1vdGUtZGF0YWJhc2UtcHJvdmlkZXI+TkxNPC9yZW1vdGUtZGF0
YWJhc2UtcHJvdmlkZXI+PGxhbmd1YWdlPmVuZzwvbGFuZ3VhZ2U+PC9yZWNvcmQ+PC9DaXRlPjwv
RW5kTm90ZT5=
</w:fldData>
        </w:fldChar>
      </w:r>
      <w:r w:rsidR="00B140C6" w:rsidRPr="00207EE5">
        <w:rPr>
          <w:rFonts w:asciiTheme="minorHAnsi" w:hAnsiTheme="minorHAnsi" w:cstheme="minorHAnsi"/>
          <w:color w:val="auto"/>
        </w:rPr>
        <w:instrText xml:space="preserve"> ADDIN EN.CITE </w:instrText>
      </w:r>
      <w:r w:rsidR="00B140C6" w:rsidRPr="00207EE5">
        <w:rPr>
          <w:rFonts w:asciiTheme="minorHAnsi" w:hAnsiTheme="minorHAnsi" w:cstheme="minorHAnsi"/>
          <w:color w:val="auto"/>
        </w:rPr>
        <w:fldChar w:fldCharType="begin">
          <w:fldData xml:space="preserve">PEVuZE5vdGU+PENpdGU+PEF1dGhvcj5MZXZ5PC9BdXRob3I+PFllYXI+MjAwNDwvWWVhcj48UmVj
TnVtPjc8L1JlY051bT48RGlzcGxheVRleHQ+PHN0eWxlIGZhY2U9InN1cGVyc2NyaXB0Ij43LDg8
L3N0eWxlPjwvRGlzcGxheVRleHQ+PHJlY29yZD48cmVjLW51bWJlcj43PC9yZWMtbnVtYmVyPjxm
b3JlaWduLWtleXM+PGtleSBhcHA9IkVOIiBkYi1pZD0iZmRkMHRhYTBieGZmOWllMmVwY3BzOTB3
OXZzZjVkdGF4MHRkIiB0aW1lc3RhbXA9IjE1ODg5MDEyNzciPjc8L2tleT48L2ZvcmVpZ24ta2V5
cz48cmVmLXR5cGUgbmFtZT0iSm91cm5hbCBBcnRpY2xlIj4xNzwvcmVmLXR5cGU+PGNvbnRyaWJ1
dG9ycz48YXV0aG9ycz48YXV0aG9yPkxldnksIFMuIEIuPC9hdXRob3I+PGF1dGhvcj5NYXJzaGFs
bCwgQi48L2F1dGhvcj48L2F1dGhvcnM+PC9jb250cmlidXRvcnM+PGF1dGgtYWRkcmVzcz5DZW50
ZXIgZm9yIEFkYXB0YXRpb24gR2VuZXRpY3MgYW5kIERydWcgUmVzaXN0YW5jZSwgRGVwYXJ0bWVu
dCBvZiBNb2xlY3VsYXIgQmlvbG9neSBhbmQgTWljcm9iaW9sb2d5LCBUdWZ0cyBVbml2ZXJzaXR5
IFNjaG9vbCBvZiBNZWRpY2luZSwgQm9zdG9uLCBNYXNzYWNodXNldHRzIDAyMTExLCBVU0EuPC9h
dXRoLWFkZHJlc3M+PHRpdGxlcz48dGl0bGU+QW50aWJhY3RlcmlhbCByZXNpc3RhbmNlIHdvcmxk
d2lkZTogY2F1c2VzLCBjaGFsbGVuZ2VzIGFuZCByZXNwb25zZXM8L3RpdGxlPjxzZWNvbmRhcnkt
dGl0bGU+TmF0dXJlIE1lZGljaW5l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UzEyMi05
PC9wYWdlcz48dm9sdW1lPjEwPC92b2x1bWU+PG51bWJlcj4xMiBTdXBwbDwvbnVtYmVyPjxlZGl0
aW9uPjIwMDQvMTIvMDQ8L2VkaXRpb24+PGtleXdvcmRzPjxrZXl3b3JkPkFuaW1hbHM8L2tleXdv
cmQ+PGtleXdvcmQ+QW50aS1CYWN0ZXJpYWwgQWdlbnRzPC9rZXl3b3JkPjxrZXl3b3JkPkFudGkt
SW5mZWN0aXZlIEFnZW50cy8qcGhhcm1hY29sb2d5PC9rZXl3b3JkPjxrZXl3b3JkPipEcnVnIFJl
c2lzdGFuY2UsIE1pY3JvYmlhbDwva2V5d29yZD48a2V5d29yZD4qRHJ1ZyBSZXNpc3RhbmNlLCBN
dWx0aXBsZTwva2V5d29yZD48a2V5d29yZD5IdW1hbnM8L2tleXdvcmQ+PGtleXdvcmQ+TW9kZWxz
LCBCaW9sb2dpY2FsPC9rZXl3b3JkPjxrZXl3b3JkPlB1YmxpYyBIZWFsdGg8L2tleXdvcmQ+PC9r
ZXl3b3Jkcz48ZGF0ZXM+PHllYXI+MjAwNDwveWVhcj48cHViLWRhdGVzPjxkYXRlPkRlYzwvZGF0
ZT48L3B1Yi1kYXRlcz48L2RhdGVzPjxpc2JuPjEwNzgtODk1NiAoUHJpbnQpJiN4RDsxMDc4LTg5
NTY8L2lzYm4+PGFjY2Vzc2lvbi1udW0+MTU1Nzc5MzA8L2FjY2Vzc2lvbi1udW0+PHVybHM+PC91
cmxzPjxlbGVjdHJvbmljLXJlc291cmNlLW51bT4xMC4xMDM4L25tMTE0NTwvZWxlY3Ryb25pYy1y
ZXNvdXJjZS1udW0+PHJlbW90ZS1kYXRhYmFzZS1wcm92aWRlcj5OTE08L3JlbW90ZS1kYXRhYmFz
ZS1wcm92aWRlcj48bGFuZ3VhZ2U+ZW5nPC9sYW5ndWFnZT48L3JlY29yZD48L0NpdGU+PENpdGU+
PEF1dGhvcj5Sb2NhPC9BdXRob3I+PFllYXI+MjAxNTwvWWVhcj48UmVjTnVtPjg8L1JlY051bT48
cmVjb3JkPjxyZWMtbnVtYmVyPjg8L3JlYy1udW1iZXI+PGZvcmVpZ24ta2V5cz48a2V5IGFwcD0i
RU4iIGRiLWlkPSJmZGQwdGFhMGJ4ZmY5aWUyZXBjcHM5MHc5dnNmNWR0YXgwdGQiIHRpbWVzdGFt
cD0iMTU4ODkwMzE1MyI+ODwva2V5PjwvZm9yZWlnbi1rZXlzPjxyZWYtdHlwZSBuYW1lPSJKb3Vy
bmFsIEFydGljbGUiPjE3PC9yZWYtdHlwZT48Y29udHJpYnV0b3JzPjxhdXRob3JzPjxhdXRob3I+
Um9jYSwgSS48L2F1dGhvcj48YXV0aG9yPkFrb3ZhLCBNLjwvYXV0aG9yPjxhdXRob3I+QmFxdWVy
bywgRi48L2F1dGhvcj48YXV0aG9yPkNhcmxldCwgSi48L2F1dGhvcj48YXV0aG9yPkNhdmFsZXJp
LCBNLjwvYXV0aG9yPjxhdXRob3I+Q29lbmVuLCBTLjwvYXV0aG9yPjxhdXRob3I+Q29oZW4sIEou
PC9hdXRob3I+PGF1dGhvcj5GaW5kbGF5LCBELjwvYXV0aG9yPjxhdXRob3I+R3lzc2VucywgSS48
L2F1dGhvcj48YXV0aG9yPkhldWVyLCBPLiBFLjwvYXV0aG9yPjxhdXRob3I+S2FobG1ldGVyLCBH
LjwvYXV0aG9yPjxhdXRob3I+S3J1c2UsIEguPC9hdXRob3I+PGF1dGhvcj5MYXhtaW5hcmF5YW4s
IFIuPC9hdXRob3I+PGF1dGhvcj5MaWViYW5hLCBFLjwvYXV0aG9yPjxhdXRob3I+TG9wZXotQ2Vy
ZXJvLCBMLjwvYXV0aG9yPjxhdXRob3I+TWFjR293YW4sIEEuPC9hdXRob3I+PGF1dGhvcj5NYXJ0
aW5zLCBNLjwvYXV0aG9yPjxhdXRob3I+Um9kcmlndWV6LUJhbm8sIEouPC9hdXRob3I+PGF1dGhv
cj5Sb2xhaW4sIEouIE0uPC9hdXRob3I+PGF1dGhvcj5TZWdvdmlhLCBDLjwvYXV0aG9yPjxhdXRo
b3I+U2lnYXVxdWUsIEIuPC9hdXRob3I+PGF1dGhvcj5UYWNjb25lbGxpLCBFLjwvYXV0aG9yPjxh
dXRob3I+V2VsbGluZ3RvbiwgRS48L2F1dGhvcj48YXV0aG9yPlZpbGEsIEouPC9hdXRob3I+PC9h
dXRob3JzPjwvY29udHJpYnV0b3JzPjxhdXRoLWFkZHJlc3M+SVNHbG9iYWwsIEJhcmNlbG9uYSBD
dHIuIEludC4gSGVhbHRoIFJlcy4gKENSRVNJQiksIEhvc3BpdGFsIENsaW5pYy1Vbml2ZXJzaXRh
dCBkZSBCYXJjZWxvbmEsIEJhcmNlbG9uYSwgU3BhaW4uJiN4RDtEZXBhcnRtZW50IG9mIE1lZGlj
aW5lLCBTZWN0aW9uIG9mIEluZmVjdGlvdXMgRGlzZWFzZXMsIEhhY2V0dGVwZSBVbml2ZXJzaXR5
IFNjaG9vbCBvZiBNZWRpY2luZSwgQW5rYXJhLCBUdXJrZXkgOyBFU0NNSUQgRXhlY3V0aXZlIENv
bW1pdHRlZSwgQmFzZWwsIFN3aXR6ZXJsYW5kLiYjeEQ7RGVwYXJ0bWVudCBvZiBNaWNyb2Jpb2xv
Z3kgYXQgdGhlIFJhbW9uIHkgQ2FqYWwgVW5pdmVyc2l0eSBIb3NwaXRhbCwgUmFtb24geSBDYWph
bCBJbnN0aXR1dGUgZm9yIEhlYWx0aCBSZXNlYXJjaCAoSVJZQ0lTKSwgRGl2aXNpb24gZm9yIFJl
c2VhcmNoIGluIE1pY3JvYmlhbCBCaW9sb2d5IGFuZCBFdm9sdXRpb24sIENJQkVSRVNQLCBNYWRy
aWQsIFNwYWluLiYjeEQ7Rm9uZGF0aW9uIEhvcGl0YWwgU3QsIEpvc2VwaCwgUGFyaXMsIEZyYW5j
ZSBhbmQgV29ybGQgQWxsaWFuY2UgQWdhaW5zdCBBbnRpYmlvdGljIFJlc2lzdGFuY2UgKFdBQUFS
KSwgQ3JldGVpbCwgRnJhbmNlLiYjeEQ7RXVyb3BlYW4gTWVkaWNpbmVzIEFnZW5jeSAoRU1BKSwg
TG9uZG9uLCBVSy4mI3hEO0xhYm9yYXRvcnkgb2YgTWVkaWNhbCBNaWNyb2Jpb2xvZ3ksIFZhY2Np
bmUgYW5kIEluZmVjdGlvdXMgRGlzZWFzZSBJbnN0aXR1dGUgKFZBWElORkVDVElPKSwgRmFjdWx0
eSBvZiBNZWRpY2luZSBhbmQgSGVhbHRoIFNjaWVuY2VzLCBVbml2ZXJzaXR5IG9mIEFudHdlcnAs
IEFudHdlcnAsIEJlbGdpdW0uJiN4RDtCcmlnaHRvbiBhbmQgU3Vzc2V4IE1lZGljYWwgU2Nob29s
LCBCcmlnaHRvbiwgVUsuJiN4RDtHbG9iYWwgQ29tbWVyY2lhbCBMZWFkLCBHbGF4b1NtaXRoS2xp
bmUgKEdTSyksIExvbmRvbiwgVUsuJiN4RDtEZXBhcnRtZW50IG9mIE1lZGljaW5lLCBSYWRib3Vk
IFVuaXZlcnNpdHkgTWVkaWNhbCBDZW50ZXIgYW5kIERlcGFydG1lbnQgb2YgTWVkaWNhbCBNaWNy
b2Jpb2xvZ3kgYW5kIEluZmVjdGlvdXMgRGlzZWFzZXMsIENhbmlzaXVzIFdpbGhlbG1pbmEgSG9z
cGl0YWwsIE5pam1lZ2VuLCBUaGUgTmV0aGVybGFuZHMuJiN4RDtFdXJvcGVhbiBDZW50cmUgZm9y
IERpc2Vhc2UgUHJldmVudGlvbiBhbmQgQ29udHJvbCAoRUNEQyksIFN0b2NraG9sbSwgU3dlZGVu
LiYjeEQ7Q2xpbmljYWwgTWljcm9iaW9sb2d5LCBDZW50cmFsIEhvc3BpdGFsLCBWYXhqbywgU3dl
ZGVuIDsgRVNDTUlEIEV4ZWN1dGl2ZSBDb21taXR0ZWUsIEJhc2VsLCBTd2l0emVybGFuZCA7IEVV
Q0FTVCBTdGVlcmluZyBDb21taXR0ZWUsIFZheGpvLCBTd2VkZW4uJiN4RDtXSE8gUmVnaW9uYWwg
T2ZmaWNlIGZvciBFdXJvcGUsIFVOIENpdHksIE1hcm1vcnZlaiwgQ29wZW5oYWdlbiwgRGVubWFy
ay4mI3hEO0NlbnRlciBmb3IgRGlzZWFzZSBEeW5hbWljcywgRWNvbm9taWNzIGFuZCBQb2xpY3ks
IFdhc2hpbmd0b24sIERDLCBVU0EgOyBQcmluY2V0b24gVW5pdmVyc2l0eSwgUHJpbmNldG9uLCBO
SiwgVVNBLiYjeEQ7U2NpZW50aWZpYyBVbml0IG9uIEJpb2xvZ2ljYWwgSGF6YXJkcywgRXVyb3Bl
YW4gRm9vZCBTYWZldHkgQXV0aG9yaXR5IChFRlNBKSwgUGFybWEsIEl0YWx5LiYjeEQ7VW5pZGFk
IENsaW5pY2EgZGUgRW5mZXJtZWRhZGVzIEluZmVjY2lvc2FzIHkgTWljcm9iaW9sb2dpYSwgSG9z
cGl0YWwgVW5pdmVyc2l0YXJpbyBWaXJnZW4gTWFjYXJlbmEsIFNldmlsbGUsIFNwYWluLiYjeEQ7
RGVwYXJ0bWVudCBvZiBNZWRpY2FsIE1pY3JvYmlvbG9neSwgU291dGhtZWFkIEhvc3BpdGFsLCBC
cmlzdG9sLCBVSyA7IEVVQ0FTVCBTdGVlcmluZyBDb21taXR0ZWUsIFZheGpvLCBTd2VkZW4uJiN4
RDtTY2hvb2wgb2YgUHVibGljIEhlYWx0aCwgUGh5c2lvdGhlcmFweSBhbmQgUG9wdWxhdGlvbiBT
Y2llbmNlLCBVQ0QgQ2VudHJlIGZvciBGb29kIGFuZCBTYWZldHksIE1vbGVjdWxhciBJbm5vdmF0
aW9uIGFuZCBEcnVnIERpc2NvdmVyeSwgVW5pdmVyc2l0eSBDb2xsZWdlIER1YmxpbiwgRHVibGlu
LCBJcmVsYW5kLiYjeEQ7VW5pZGFkIENsaW5pY2EgZGUgRW5mZXJtZWRhZGVzIEluZmVjY2lvc2Fz
IHkgTWljcm9iaW9sb2dpYSwgSG9zcGl0YWwgVW5pdmVyc2l0YXJpbyBWaXJnZW4gTWFjYXJlbmEs
IGFuZCBEZXBhcnRhbWVudG8gZGUgTWVkaWNpbmEsIFVuaXZlcnNpZGFkIGRlIFNldmlsbGEsIFNl
dmlsbGUsIFNwYWluIDsgRVNDTUlEIEV4ZWN1dGl2ZSBDb21taXR0ZWUsIEJhc2VsLCBTd2l0emVy
bGFuZC4mI3hEO0FpeC1NYXJzZWlsbGUgVW5pdmVyc2l0ZSwgVW5pdGUgZGUgUmVjaGVyY2hlIGVu
IE1hbGFkaWVzIEluZmVjdGlldXNlcyBldCBUcm9waWNhbGVzIEVtZXJnZW50ZXMgKFVSTUlURSks
IEluc2VybSwgSUhVIE1lZGl0ZXJyYW5lZSBJbmZlY3Rpb24sIEZhY3VsdGUgZGUgTWVkZWNpbmUg
ZXQgZGUgUGhhcm1hY2llLCBhbmQgQVBITSwgQ0hVIFRpbW9uZSwgUG9sZSBJbmZlY3RpZXV4LCBN
YXJzZWlsbGUsIEZyYW5jZS4mI3hEO0luc3RpdHV0byBkZSBTYWx1ZCBDYXJsb3MgSUlJLCBJU0NJ
SUksIE1hZHJpZCwgU3BhaW4uJiN4RDtDZW50cm8gZGUgSW52ZXN0aWdhY2FvIGVtIFNhdWRlIGRh
IE1hbmhpY2EgYW5kIEluc3RpdHV0byBOYWNpb25hbCBkZSBTYXVkZS9NaW5pc3RlcmlvIGRlIFNh
dWRlLCBNYXB1dG8sIE1vemFtYmlxdWUuJiN4RDtEaXZpc2lvbiBvZiBJbmZlY3Rpb3VzIERpc2Vh
c2VzLCBEZXBhcnRtZW50IG9mIEludGVybmFsIE1lZGljaW5lIEksIFR1YmluZ2VuIFVuaXZlcnNp
dHkgSG9zcGl0YWwsIFR1YmluZ2VuLCBHZXJtYW55IDsgRVNDTUlEIEV4ZWN1dGl2ZSBDb21taXR0
ZWUsIEJhc2VsLCBTd2l0emVybGFuZC4mI3hEO1NjaG9vbCBvZiBMaWZlIFNjaWVuY2VzLCBVbml2
ZXJzaXR5IG9mIFdhcndpY2ssIENvdmVudHJ5LCBVSy4mI3hEO0lTR2xvYmFsLCBCYXJjZWxvbmEg
Q3RyLiBJbnQuIEhlYWx0aCBSZXMuIChDUkVTSUIpLCBIb3NwaXRhbCBDbGluaWMtVW5pdmVyc2l0
YXQgZGUgQmFyY2Vsb25hLCBCYXJjZWxvbmEsIFNwYWluIDsgRVNDTUlEIEV4ZWN1dGl2ZSBDb21t
aXR0ZWUsIEJhc2VsLCBTd2l0emVybGFuZC48L2F1dGgtYWRkcmVzcz48dGl0bGVzPjx0aXRsZT5U
aGUgZ2xvYmFsIHRocmVhdCBvZiBhbnRpbWljcm9iaWFsIHJlc2lzdGFuY2U6IHNjaWVuY2UgZm9y
IGludGVydmVudGlvbjwvdGl0bGU+PHNlY29uZGFyeS10aXRsZT5OZXcgTWljcm9iZXMgYW5kIE5l
dyBJbmZlY3Rpb25zPC9zZWNvbmRhcnktdGl0bGU+PC90aXRsZXM+PHBlcmlvZGljYWw+PGZ1bGwt
dGl0bGU+TmV3IE1pY3JvYmVzIE5ldyBJbmZlY3Q8L2Z1bGwtdGl0bGU+PGFiYnItMT5OZXcgbWlj
cm9iZXMgYW5kIG5ldyBpbmZlY3Rpb25zPC9hYmJyLTE+PC9wZXJpb2RpY2FsPjxwYWdlcz4yMi05
PC9wYWdlcz48dm9sdW1lPjY8L3ZvbHVtZT48ZWRpdGlvbj4yMDE1LzA2LzAyPC9lZGl0aW9uPjxr
ZXl3b3Jkcz48a2V5d29yZD5BbnRpYmlvdGljIGNvbnN1bXB0aW9uPC9rZXl3b3JkPjxrZXl3b3Jk
PmFudGliaW90aWMgcmVzaXN0YW5jZTwva2V5d29yZD48a2V5d29yZD5hbnRpYmlvdGljIHN0ZXdh
cmRzaGlwPC9rZXl3b3JkPjxrZXl3b3JkPmFudGliaW90aWNzIGFzIGdyb3d0aCBwcm9tb3RlcnM8
L2tleXdvcmQ+PGtleXdvcmQ+ZHJ1ZyBkaXNjb3Zlcnk8L2tleXdvcmQ+PGtleXdvcmQ+aW5mZWN0
aW9uIGNvbnRyb2wgbWVhc3VyZXM8L2tleXdvcmQ+PGtleXdvcmQ+bXVsdGlkcnVnIHJlc2lzdGFu
dCBiYWN0ZXJpYTwva2V5d29yZD48a2V5d29yZD5zZWxmLW1lZGljYXRpb248L2tleXdvcmQ+PGtl
eXdvcmQ+c3VydmVpbGxhbmNlPC9rZXl3b3JkPjxrZXl3b3JkPndhc3Rld2F0ZXIgdHJlYXRtZW50
IHBsYW50czwva2V5d29yZD48L2tleXdvcmRzPjxkYXRlcz48eWVhcj4yMDE1PC95ZWFyPjxwdWIt
ZGF0ZXM+PGRhdGU+SnVsPC9kYXRlPjwvcHViLWRhdGVzPjwvZGF0ZXM+PGlzYm4+MjA1Mi0yOTc1
IChQcmludCkmI3hEOzIwNTItMjk3NTwvaXNibj48YWNjZXNzaW9uLW51bT4yNjAyOTM3NTwvYWNj
ZXNzaW9uLW51bT48dXJscz48L3VybHM+PGN1c3RvbTI+UE1DNDQ0NjM5OTwvY3VzdG9tMj48ZWxl
Y3Ryb25pYy1yZXNvdXJjZS1udW0+MTAuMTAxNi9qLm5tbmkuMjAxNS4wMi4wMDc8L2VsZWN0cm9u
aWMtcmVzb3VyY2UtbnVtPjxyZW1vdGUtZGF0YWJhc2UtcHJvdmlkZXI+TkxNPC9yZW1vdGUtZGF0
YWJhc2UtcHJvdmlkZXI+PGxhbmd1YWdlPmVuZzwvbGFuZ3VhZ2U+PC9yZWNvcmQ+PC9DaXRlPjwv
RW5kTm90ZT5=
</w:fldData>
        </w:fldChar>
      </w:r>
      <w:r w:rsidR="00B140C6" w:rsidRPr="00207EE5">
        <w:rPr>
          <w:rFonts w:asciiTheme="minorHAnsi" w:hAnsiTheme="minorHAnsi" w:cstheme="minorHAnsi"/>
          <w:color w:val="auto"/>
        </w:rPr>
        <w:instrText xml:space="preserve"> ADDIN EN.CITE.DATA </w:instrText>
      </w:r>
      <w:r w:rsidR="00B140C6" w:rsidRPr="00207EE5">
        <w:rPr>
          <w:rFonts w:asciiTheme="minorHAnsi" w:hAnsiTheme="minorHAnsi" w:cstheme="minorHAnsi"/>
          <w:color w:val="auto"/>
        </w:rPr>
      </w:r>
      <w:r w:rsidR="00B140C6" w:rsidRPr="00207EE5">
        <w:rPr>
          <w:rFonts w:asciiTheme="minorHAnsi" w:hAnsiTheme="minorHAnsi" w:cstheme="minorHAnsi"/>
          <w:color w:val="auto"/>
        </w:rPr>
        <w:fldChar w:fldCharType="end"/>
      </w:r>
      <w:r w:rsidR="00CB740D" w:rsidRPr="00207EE5">
        <w:rPr>
          <w:rFonts w:asciiTheme="minorHAnsi" w:hAnsiTheme="minorHAnsi" w:cstheme="minorHAnsi"/>
          <w:color w:val="auto"/>
        </w:rPr>
      </w:r>
      <w:r w:rsidR="00CB740D" w:rsidRPr="00207EE5">
        <w:rPr>
          <w:rFonts w:asciiTheme="minorHAnsi" w:hAnsiTheme="minorHAnsi" w:cstheme="minorHAnsi"/>
          <w:color w:val="auto"/>
        </w:rPr>
        <w:fldChar w:fldCharType="separate"/>
      </w:r>
      <w:r w:rsidR="00CB740D" w:rsidRPr="00207EE5">
        <w:rPr>
          <w:rFonts w:asciiTheme="minorHAnsi" w:hAnsiTheme="minorHAnsi" w:cstheme="minorHAnsi"/>
          <w:noProof/>
          <w:color w:val="auto"/>
          <w:vertAlign w:val="superscript"/>
        </w:rPr>
        <w:t>7,8</w:t>
      </w:r>
      <w:r w:rsidR="00CB740D" w:rsidRPr="00207EE5">
        <w:rPr>
          <w:rFonts w:asciiTheme="minorHAnsi" w:hAnsiTheme="minorHAnsi" w:cstheme="minorHAnsi"/>
          <w:color w:val="auto"/>
        </w:rPr>
        <w:fldChar w:fldCharType="end"/>
      </w:r>
      <w:r w:rsidR="00CB740D" w:rsidRPr="00207EE5">
        <w:rPr>
          <w:rFonts w:asciiTheme="minorHAnsi" w:hAnsiTheme="minorHAnsi" w:cstheme="minorHAnsi"/>
          <w:color w:val="auto"/>
        </w:rPr>
        <w:t xml:space="preserve"> and</w:t>
      </w:r>
      <w:r w:rsidR="00FA7751">
        <w:rPr>
          <w:rFonts w:asciiTheme="minorHAnsi" w:hAnsiTheme="minorHAnsi" w:cstheme="minorHAnsi"/>
          <w:color w:val="auto"/>
        </w:rPr>
        <w:t>,</w:t>
      </w:r>
      <w:r w:rsidR="00CB740D" w:rsidRPr="00207EE5">
        <w:rPr>
          <w:rFonts w:asciiTheme="minorHAnsi" w:hAnsiTheme="minorHAnsi" w:cstheme="minorHAnsi"/>
          <w:color w:val="auto"/>
        </w:rPr>
        <w:t xml:space="preserve"> </w:t>
      </w:r>
      <w:r w:rsidR="00FA7751" w:rsidRPr="00207EE5">
        <w:rPr>
          <w:rFonts w:asciiTheme="minorHAnsi" w:hAnsiTheme="minorHAnsi" w:cstheme="minorHAnsi"/>
          <w:color w:val="auto"/>
        </w:rPr>
        <w:t>by 2050</w:t>
      </w:r>
      <w:r w:rsidR="00FA7751">
        <w:rPr>
          <w:rFonts w:asciiTheme="minorHAnsi" w:hAnsiTheme="minorHAnsi" w:cstheme="minorHAnsi"/>
          <w:color w:val="auto"/>
        </w:rPr>
        <w:t xml:space="preserve">, </w:t>
      </w:r>
      <w:r w:rsidR="00CB740D" w:rsidRPr="00207EE5">
        <w:rPr>
          <w:rFonts w:asciiTheme="minorHAnsi" w:hAnsiTheme="minorHAnsi" w:cstheme="minorHAnsi"/>
          <w:color w:val="auto"/>
        </w:rPr>
        <w:t>is predicted to become the leading cause of death</w:t>
      </w:r>
      <w:r w:rsidR="00CB740D" w:rsidRPr="00207EE5">
        <w:rPr>
          <w:rFonts w:asciiTheme="minorHAnsi" w:hAnsiTheme="minorHAnsi" w:cstheme="minorHAnsi"/>
          <w:color w:val="auto"/>
        </w:rPr>
        <w:fldChar w:fldCharType="begin"/>
      </w:r>
      <w:r w:rsidR="00CB740D" w:rsidRPr="00207EE5">
        <w:rPr>
          <w:rFonts w:asciiTheme="minorHAnsi" w:hAnsiTheme="minorHAnsi" w:cstheme="minorHAnsi"/>
          <w:color w:val="auto"/>
        </w:rPr>
        <w:instrText xml:space="preserve"> ADDIN EN.CITE &lt;EndNote&gt;&lt;Cite&gt;&lt;Author&gt;O’Neill&lt;/Author&gt;&lt;Year&gt;2017&lt;/Year&gt;&lt;RecNum&gt;9&lt;/RecNum&gt;&lt;DisplayText&gt;&lt;style face="superscript"&gt;9&lt;/style&gt;&lt;/DisplayText&gt;&lt;record&gt;&lt;rec-number&gt;9&lt;/rec-number&gt;&lt;foreign-keys&gt;&lt;key app="EN" db-id="fdd0taa0bxff9ie2epcps90w9vsf5dtax0td" timestamp="1588903257"&gt;9&lt;/key&gt;&lt;/foreign-keys&gt;&lt;ref-type name="Generic"&gt;13&lt;/ref-type&gt;&lt;contributors&gt;&lt;authors&gt;&lt;author&gt;O’Neill, J&lt;/author&gt;&lt;/authors&gt;&lt;/contributors&gt;&lt;titles&gt;&lt;title&gt;Tackling drug-resistant infections globally: Final report and recommendations. The review on antimicrobial resistance. May 2016&lt;/title&gt;&lt;/titles&gt;&lt;dates&gt;&lt;year&gt;2017&lt;/year&gt;&lt;/dates&gt;&lt;urls&gt;&lt;/urls&gt;&lt;/record&gt;&lt;/Cite&gt;&lt;/EndNote&gt;</w:instrText>
      </w:r>
      <w:r w:rsidR="00CB740D" w:rsidRPr="00207EE5">
        <w:rPr>
          <w:rFonts w:asciiTheme="minorHAnsi" w:hAnsiTheme="minorHAnsi" w:cstheme="minorHAnsi"/>
          <w:color w:val="auto"/>
        </w:rPr>
        <w:fldChar w:fldCharType="separate"/>
      </w:r>
      <w:r w:rsidR="00CB740D" w:rsidRPr="00207EE5">
        <w:rPr>
          <w:rFonts w:asciiTheme="minorHAnsi" w:hAnsiTheme="minorHAnsi" w:cstheme="minorHAnsi"/>
          <w:noProof/>
          <w:color w:val="auto"/>
          <w:vertAlign w:val="superscript"/>
        </w:rPr>
        <w:t>9</w:t>
      </w:r>
      <w:r w:rsidR="00CB740D" w:rsidRPr="00207EE5">
        <w:rPr>
          <w:rFonts w:asciiTheme="minorHAnsi" w:hAnsiTheme="minorHAnsi" w:cstheme="minorHAnsi"/>
          <w:color w:val="auto"/>
        </w:rPr>
        <w:fldChar w:fldCharType="end"/>
      </w:r>
      <w:r w:rsidR="00082D61">
        <w:rPr>
          <w:rFonts w:asciiTheme="minorHAnsi" w:hAnsiTheme="minorHAnsi" w:cstheme="minorHAnsi"/>
          <w:color w:val="auto"/>
        </w:rPr>
        <w:t>.</w:t>
      </w:r>
      <w:r w:rsidR="00CB740D" w:rsidRPr="00207EE5">
        <w:rPr>
          <w:rFonts w:asciiTheme="minorHAnsi" w:hAnsiTheme="minorHAnsi" w:cstheme="minorHAnsi"/>
          <w:color w:val="auto"/>
        </w:rPr>
        <w:t xml:space="preserve"> The development of resistance</w:t>
      </w:r>
      <w:r w:rsidR="00DD5E1A" w:rsidRPr="00207EE5">
        <w:rPr>
          <w:rFonts w:asciiTheme="minorHAnsi" w:hAnsiTheme="minorHAnsi" w:cstheme="minorHAnsi"/>
          <w:color w:val="auto"/>
        </w:rPr>
        <w:t>,</w:t>
      </w:r>
      <w:r w:rsidR="00CB740D" w:rsidRPr="00207EE5">
        <w:rPr>
          <w:rFonts w:asciiTheme="minorHAnsi" w:hAnsiTheme="minorHAnsi" w:cstheme="minorHAnsi"/>
          <w:color w:val="auto"/>
        </w:rPr>
        <w:t xml:space="preserve"> together with </w:t>
      </w:r>
      <w:r w:rsidR="00FB2D44" w:rsidRPr="00207EE5">
        <w:rPr>
          <w:rFonts w:asciiTheme="minorHAnsi" w:hAnsiTheme="minorHAnsi" w:cstheme="minorHAnsi"/>
          <w:color w:val="auto"/>
        </w:rPr>
        <w:t xml:space="preserve">the </w:t>
      </w:r>
      <w:r w:rsidR="00CB740D" w:rsidRPr="00207EE5">
        <w:rPr>
          <w:rFonts w:asciiTheme="minorHAnsi" w:hAnsiTheme="minorHAnsi" w:cstheme="minorHAnsi"/>
          <w:color w:val="auto"/>
        </w:rPr>
        <w:t xml:space="preserve">spread of AMR strains </w:t>
      </w:r>
      <w:r w:rsidR="00DD5E1A" w:rsidRPr="00207EE5">
        <w:rPr>
          <w:rFonts w:asciiTheme="minorHAnsi" w:hAnsiTheme="minorHAnsi" w:cstheme="minorHAnsi"/>
          <w:color w:val="auto"/>
        </w:rPr>
        <w:t xml:space="preserve">is occurring </w:t>
      </w:r>
      <w:r w:rsidR="00CB740D" w:rsidRPr="00207EE5">
        <w:rPr>
          <w:rFonts w:asciiTheme="minorHAnsi" w:hAnsiTheme="minorHAnsi" w:cstheme="minorHAnsi"/>
          <w:color w:val="auto"/>
        </w:rPr>
        <w:t>at an alarming pace</w:t>
      </w:r>
      <w:r w:rsidR="00CB740D" w:rsidRPr="00207EE5">
        <w:rPr>
          <w:rFonts w:asciiTheme="minorHAnsi" w:hAnsiTheme="minorHAnsi" w:cstheme="minorHAnsi"/>
          <w:color w:val="auto"/>
        </w:rPr>
        <w:fldChar w:fldCharType="begin">
          <w:fldData xml:space="preserve">PEVuZE5vdGU+PENpdGU+PEF1dGhvcj5MZXZ5PC9BdXRob3I+PFllYXI+MjAwNDwvWWVhcj48UmVj
TnVtPjc8L1JlY051bT48RGlzcGxheVRleHQ+PHN0eWxlIGZhY2U9InN1cGVyc2NyaXB0Ij43LTk8
L3N0eWxlPjwvRGlzcGxheVRleHQ+PHJlY29yZD48cmVjLW51bWJlcj43PC9yZWMtbnVtYmVyPjxm
b3JlaWduLWtleXM+PGtleSBhcHA9IkVOIiBkYi1pZD0iZmRkMHRhYTBieGZmOWllMmVwY3BzOTB3
OXZzZjVkdGF4MHRkIiB0aW1lc3RhbXA9IjE1ODg5MDEyNzciPjc8L2tleT48L2ZvcmVpZ24ta2V5
cz48cmVmLXR5cGUgbmFtZT0iSm91cm5hbCBBcnRpY2xlIj4xNzwvcmVmLXR5cGU+PGNvbnRyaWJ1
dG9ycz48YXV0aG9ycz48YXV0aG9yPkxldnksIFMuIEIuPC9hdXRob3I+PGF1dGhvcj5NYXJzaGFs
bCwgQi48L2F1dGhvcj48L2F1dGhvcnM+PC9jb250cmlidXRvcnM+PGF1dGgtYWRkcmVzcz5DZW50
ZXIgZm9yIEFkYXB0YXRpb24gR2VuZXRpY3MgYW5kIERydWcgUmVzaXN0YW5jZSwgRGVwYXJ0bWVu
dCBvZiBNb2xlY3VsYXIgQmlvbG9neSBhbmQgTWljcm9iaW9sb2d5LCBUdWZ0cyBVbml2ZXJzaXR5
IFNjaG9vbCBvZiBNZWRpY2luZSwgQm9zdG9uLCBNYXNzYWNodXNldHRzIDAyMTExLCBVU0EuPC9h
dXRoLWFkZHJlc3M+PHRpdGxlcz48dGl0bGU+QW50aWJhY3RlcmlhbCByZXNpc3RhbmNlIHdvcmxk
d2lkZTogY2F1c2VzLCBjaGFsbGVuZ2VzIGFuZCByZXNwb25zZXM8L3RpdGxlPjxzZWNvbmRhcnkt
dGl0bGU+TmF0dXJlIE1lZGljaW5l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UzEyMi05
PC9wYWdlcz48dm9sdW1lPjEwPC92b2x1bWU+PG51bWJlcj4xMiBTdXBwbDwvbnVtYmVyPjxlZGl0
aW9uPjIwMDQvMTIvMDQ8L2VkaXRpb24+PGtleXdvcmRzPjxrZXl3b3JkPkFuaW1hbHM8L2tleXdv
cmQ+PGtleXdvcmQ+QW50aS1CYWN0ZXJpYWwgQWdlbnRzPC9rZXl3b3JkPjxrZXl3b3JkPkFudGkt
SW5mZWN0aXZlIEFnZW50cy8qcGhhcm1hY29sb2d5PC9rZXl3b3JkPjxrZXl3b3JkPipEcnVnIFJl
c2lzdGFuY2UsIE1pY3JvYmlhbDwva2V5d29yZD48a2V5d29yZD4qRHJ1ZyBSZXNpc3RhbmNlLCBN
dWx0aXBsZTwva2V5d29yZD48a2V5d29yZD5IdW1hbnM8L2tleXdvcmQ+PGtleXdvcmQ+TW9kZWxz
LCBCaW9sb2dpY2FsPC9rZXl3b3JkPjxrZXl3b3JkPlB1YmxpYyBIZWFsdGg8L2tleXdvcmQ+PC9r
ZXl3b3Jkcz48ZGF0ZXM+PHllYXI+MjAwNDwveWVhcj48cHViLWRhdGVzPjxkYXRlPkRlYzwvZGF0
ZT48L3B1Yi1kYXRlcz48L2RhdGVzPjxpc2JuPjEwNzgtODk1NiAoUHJpbnQpJiN4RDsxMDc4LTg5
NTY8L2lzYm4+PGFjY2Vzc2lvbi1udW0+MTU1Nzc5MzA8L2FjY2Vzc2lvbi1udW0+PHVybHM+PC91
cmxzPjxlbGVjdHJvbmljLXJlc291cmNlLW51bT4xMC4xMDM4L25tMTE0NTwvZWxlY3Ryb25pYy1y
ZXNvdXJjZS1udW0+PHJlbW90ZS1kYXRhYmFzZS1wcm92aWRlcj5OTE08L3JlbW90ZS1kYXRhYmFz
ZS1wcm92aWRlcj48bGFuZ3VhZ2U+ZW5nPC9sYW5ndWFnZT48L3JlY29yZD48L0NpdGU+PENpdGU+
PEF1dGhvcj5P4oCZTmVpbGw8L0F1dGhvcj48WWVhcj4yMDE3PC9ZZWFyPjxSZWNOdW0+OTwvUmVj
TnVtPjxyZWNvcmQ+PHJlYy1udW1iZXI+OTwvcmVjLW51bWJlcj48Zm9yZWlnbi1rZXlzPjxrZXkg
YXBwPSJFTiIgZGItaWQ9ImZkZDB0YWEwYnhmZjlpZTJlcGNwczkwdzl2c2Y1ZHRheDB0ZCIgdGlt
ZXN0YW1wPSIxNTg4OTAzMjU3Ij45PC9rZXk+PC9mb3JlaWduLWtleXM+PHJlZi10eXBlIG5hbWU9
IkdlbmVyaWMiPjEzPC9yZWYtdHlwZT48Y29udHJpYnV0b3JzPjxhdXRob3JzPjxhdXRob3I+T+KA
mU5laWxsLCBKPC9hdXRob3I+PC9hdXRob3JzPjwvY29udHJpYnV0b3JzPjx0aXRsZXM+PHRpdGxl
PlRhY2tsaW5nIGRydWctcmVzaXN0YW50IGluZmVjdGlvbnMgZ2xvYmFsbHk6IEZpbmFsIHJlcG9y
dCBhbmQgcmVjb21tZW5kYXRpb25zLiBUaGUgcmV2aWV3IG9uIGFudGltaWNyb2JpYWwgcmVzaXN0
YW5jZS4gTWF5IDIwMTY8L3RpdGxlPjwvdGl0bGVzPjxkYXRlcz48eWVhcj4yMDE3PC95ZWFyPjwv
ZGF0ZXM+PHVybHM+PC91cmxzPjwvcmVjb3JkPjwvQ2l0ZT48Q2l0ZT48QXV0aG9yPlJvY2E8L0F1
dGhvcj48WWVhcj4yMDE1PC9ZZWFyPjxSZWNOdW0+ODwvUmVjTnVtPjxyZWNvcmQ+PHJlYy1udW1i
ZXI+ODwvcmVjLW51bWJlcj48Zm9yZWlnbi1rZXlzPjxrZXkgYXBwPSJFTiIgZGItaWQ9ImZkZDB0
YWEwYnhmZjlpZTJlcGNwczkwdzl2c2Y1ZHRheDB0ZCIgdGltZXN0YW1wPSIxNTg4OTAzMTUzIj44
PC9rZXk+PC9mb3JlaWduLWtleXM+PHJlZi10eXBlIG5hbWU9IkpvdXJuYWwgQXJ0aWNsZSI+MTc8
L3JlZi10eXBlPjxjb250cmlidXRvcnM+PGF1dGhvcnM+PGF1dGhvcj5Sb2NhLCBJLjwvYXV0aG9y
PjxhdXRob3I+QWtvdmEsIE0uPC9hdXRob3I+PGF1dGhvcj5CYXF1ZXJvLCBGLjwvYXV0aG9yPjxh
dXRob3I+Q2FybGV0LCBKLjwvYXV0aG9yPjxhdXRob3I+Q2F2YWxlcmksIE0uPC9hdXRob3I+PGF1
dGhvcj5Db2VuZW4sIFMuPC9hdXRob3I+PGF1dGhvcj5Db2hlbiwgSi48L2F1dGhvcj48YXV0aG9y
PkZpbmRsYXksIEQuPC9hdXRob3I+PGF1dGhvcj5HeXNzZW5zLCBJLjwvYXV0aG9yPjxhdXRob3I+
SGV1ZXIsIE8uIEUuPC9hdXRob3I+PGF1dGhvcj5LYWhsbWV0ZXIsIEcuPC9hdXRob3I+PGF1dGhv
cj5LcnVzZSwgSC48L2F1dGhvcj48YXV0aG9yPkxheG1pbmFyYXlhbiwgUi48L2F1dGhvcj48YXV0
aG9yPkxpZWJhbmEsIEUuPC9hdXRob3I+PGF1dGhvcj5Mb3Blei1DZXJlcm8sIEwuPC9hdXRob3I+
PGF1dGhvcj5NYWNHb3dhbiwgQS48L2F1dGhvcj48YXV0aG9yPk1hcnRpbnMsIE0uPC9hdXRob3I+
PGF1dGhvcj5Sb2RyaWd1ZXotQmFubywgSi48L2F1dGhvcj48YXV0aG9yPlJvbGFpbiwgSi4gTS48
L2F1dGhvcj48YXV0aG9yPlNlZ292aWEsIEMuPC9hdXRob3I+PGF1dGhvcj5TaWdhdXF1ZSwgQi48
L2F1dGhvcj48YXV0aG9yPlRhY2NvbmVsbGksIEUuPC9hdXRob3I+PGF1dGhvcj5XZWxsaW5ndG9u
LCBFLjwvYXV0aG9yPjxhdXRob3I+VmlsYSwgSi48L2F1dGhvcj48L2F1dGhvcnM+PC9jb250cmli
dXRvcnM+PGF1dGgtYWRkcmVzcz5JU0dsb2JhbCwgQmFyY2Vsb25hIEN0ci4gSW50LiBIZWFsdGgg
UmVzLiAoQ1JFU0lCKSwgSG9zcGl0YWwgQ2xpbmljLVVuaXZlcnNpdGF0IGRlIEJhcmNlbG9uYSwg
QmFyY2Vsb25hLCBTcGFpbi4mI3hEO0RlcGFydG1lbnQgb2YgTWVkaWNpbmUsIFNlY3Rpb24gb2Yg
SW5mZWN0aW91cyBEaXNlYXNlcywgSGFjZXR0ZXBlIFVuaXZlcnNpdHkgU2Nob29sIG9mIE1lZGlj
aW5lLCBBbmthcmEsIFR1cmtleSA7IEVTQ01JRCBFeGVjdXRpdmUgQ29tbWl0dGVlLCBCYXNlbCwg
U3dpdHplcmxhbmQuJiN4RDtEZXBhcnRtZW50IG9mIE1pY3JvYmlvbG9neSBhdCB0aGUgUmFtb24g
eSBDYWphbCBVbml2ZXJzaXR5IEhvc3BpdGFsLCBSYW1vbiB5IENhamFsIEluc3RpdHV0ZSBmb3Ig
SGVhbHRoIFJlc2VhcmNoIChJUllDSVMpLCBEaXZpc2lvbiBmb3IgUmVzZWFyY2ggaW4gTWljcm9i
aWFsIEJpb2xvZ3kgYW5kIEV2b2x1dGlvbiwgQ0lCRVJFU1AsIE1hZHJpZCwgU3BhaW4uJiN4RDtG
b25kYXRpb24gSG9waXRhbCBTdCwgSm9zZXBoLCBQYXJpcywgRnJhbmNlIGFuZCBXb3JsZCBBbGxp
YW5jZSBBZ2FpbnN0IEFudGliaW90aWMgUmVzaXN0YW5jZSAoV0FBQVIpLCBDcmV0ZWlsLCBGcmFu
Y2UuJiN4RDtFdXJvcGVhbiBNZWRpY2luZXMgQWdlbmN5IChFTUEpLCBMb25kb24sIFVLLiYjeEQ7
TGFib3JhdG9yeSBvZiBNZWRpY2FsIE1pY3JvYmlvbG9neSwgVmFjY2luZSBhbmQgSW5mZWN0aW91
cyBEaXNlYXNlIEluc3RpdHV0ZSAoVkFYSU5GRUNUSU8pLCBGYWN1bHR5IG9mIE1lZGljaW5lIGFu
ZCBIZWFsdGggU2NpZW5jZXMsIFVuaXZlcnNpdHkgb2YgQW50d2VycCwgQW50d2VycCwgQmVsZ2l1
bS4mI3hEO0JyaWdodG9uIGFuZCBTdXNzZXggTWVkaWNhbCBTY2hvb2wsIEJyaWdodG9uLCBVSy4m
I3hEO0dsb2JhbCBDb21tZXJjaWFsIExlYWQsIEdsYXhvU21pdGhLbGluZSAoR1NLKSwgTG9uZG9u
LCBVSy4mI3hEO0RlcGFydG1lbnQgb2YgTWVkaWNpbmUsIFJhZGJvdWQgVW5pdmVyc2l0eSBNZWRp
Y2FsIENlbnRlciBhbmQgRGVwYXJ0bWVudCBvZiBNZWRpY2FsIE1pY3JvYmlvbG9neSBhbmQgSW5m
ZWN0aW91cyBEaXNlYXNlcywgQ2FuaXNpdXMgV2lsaGVsbWluYSBIb3NwaXRhbCwgTmlqbWVnZW4s
IFRoZSBOZXRoZXJsYW5kcy4mI3hEO0V1cm9wZWFuIENlbnRyZSBmb3IgRGlzZWFzZSBQcmV2ZW50
aW9uIGFuZCBDb250cm9sIChFQ0RDKSwgU3RvY2tob2xtLCBTd2VkZW4uJiN4RDtDbGluaWNhbCBN
aWNyb2Jpb2xvZ3ksIENlbnRyYWwgSG9zcGl0YWwsIFZheGpvLCBTd2VkZW4gOyBFU0NNSUQgRXhl
Y3V0aXZlIENvbW1pdHRlZSwgQmFzZWwsIFN3aXR6ZXJsYW5kIDsgRVVDQVNUIFN0ZWVyaW5nIENv
bW1pdHRlZSwgVmF4am8sIFN3ZWRlbi4mI3hEO1dITyBSZWdpb25hbCBPZmZpY2UgZm9yIEV1cm9w
ZSwgVU4gQ2l0eSwgTWFybW9ydmVqLCBDb3BlbmhhZ2VuLCBEZW5tYXJrLiYjeEQ7Q2VudGVyIGZv
ciBEaXNlYXNlIER5bmFtaWNzLCBFY29ub21pY3MgYW5kIFBvbGljeSwgV2FzaGluZ3RvbiwgREMs
IFVTQSA7IFByaW5jZXRvbiBVbml2ZXJzaXR5LCBQcmluY2V0b24sIE5KLCBVU0EuJiN4RDtTY2ll
bnRpZmljIFVuaXQgb24gQmlvbG9naWNhbCBIYXphcmRzLCBFdXJvcGVhbiBGb29kIFNhZmV0eSBB
dXRob3JpdHkgKEVGU0EpLCBQYXJtYSwgSXRhbHkuJiN4RDtVbmlkYWQgQ2xpbmljYSBkZSBFbmZl
cm1lZGFkZXMgSW5mZWNjaW9zYXMgeSBNaWNyb2Jpb2xvZ2lhLCBIb3NwaXRhbCBVbml2ZXJzaXRh
cmlvIFZpcmdlbiBNYWNhcmVuYSwgU2V2aWxsZSwgU3BhaW4uJiN4RDtEZXBhcnRtZW50IG9mIE1l
ZGljYWwgTWljcm9iaW9sb2d5LCBTb3V0aG1lYWQgSG9zcGl0YWwsIEJyaXN0b2wsIFVLIDsgRVVD
QVNUIFN0ZWVyaW5nIENvbW1pdHRlZSwgVmF4am8sIFN3ZWRlbi4mI3hEO1NjaG9vbCBvZiBQdWJs
aWMgSGVhbHRoLCBQaHlzaW90aGVyYXB5IGFuZCBQb3B1bGF0aW9uIFNjaWVuY2UsIFVDRCBDZW50
cmUgZm9yIEZvb2QgYW5kIFNhZmV0eSwgTW9sZWN1bGFyIElubm92YXRpb24gYW5kIERydWcgRGlz
Y292ZXJ5LCBVbml2ZXJzaXR5IENvbGxlZ2UgRHVibGluLCBEdWJsaW4sIElyZWxhbmQuJiN4RDtV
bmlkYWQgQ2xpbmljYSBkZSBFbmZlcm1lZGFkZXMgSW5mZWNjaW9zYXMgeSBNaWNyb2Jpb2xvZ2lh
LCBIb3NwaXRhbCBVbml2ZXJzaXRhcmlvIFZpcmdlbiBNYWNhcmVuYSwgYW5kIERlcGFydGFtZW50
byBkZSBNZWRpY2luYSwgVW5pdmVyc2lkYWQgZGUgU2V2aWxsYSwgU2V2aWxsZSwgU3BhaW4gOyBF
U0NNSUQgRXhlY3V0aXZlIENvbW1pdHRlZSwgQmFzZWwsIFN3aXR6ZXJsYW5kLiYjeEQ7QWl4LU1h
cnNlaWxsZSBVbml2ZXJzaXRlLCBVbml0ZSBkZSBSZWNoZXJjaGUgZW4gTWFsYWRpZXMgSW5mZWN0
aWV1c2VzIGV0IFRyb3BpY2FsZXMgRW1lcmdlbnRlcyAoVVJNSVRFKSwgSW5zZXJtLCBJSFUgTWVk
aXRlcnJhbmVlIEluZmVjdGlvbiwgRmFjdWx0ZSBkZSBNZWRlY2luZSBldCBkZSBQaGFybWFjaWUs
IGFuZCBBUEhNLCBDSFUgVGltb25lLCBQb2xlIEluZmVjdGlldXgsIE1hcnNlaWxsZSwgRnJhbmNl
LiYjeEQ7SW5zdGl0dXRvIGRlIFNhbHVkIENhcmxvcyBJSUksIElTQ0lJSSwgTWFkcmlkLCBTcGFp
bi4mI3hEO0NlbnRybyBkZSBJbnZlc3RpZ2FjYW8gZW0gU2F1ZGUgZGEgTWFuaGljYSBhbmQgSW5z
dGl0dXRvIE5hY2lvbmFsIGRlIFNhdWRlL01pbmlzdGVyaW8gZGUgU2F1ZGUsIE1hcHV0bywgTW96
YW1iaXF1ZS4mI3hEO0RpdmlzaW9uIG9mIEluZmVjdGlvdXMgRGlzZWFzZXMsIERlcGFydG1lbnQg
b2YgSW50ZXJuYWwgTWVkaWNpbmUgSSwgVHViaW5nZW4gVW5pdmVyc2l0eSBIb3NwaXRhbCwgVHVi
aW5nZW4sIEdlcm1hbnkgOyBFU0NNSUQgRXhlY3V0aXZlIENvbW1pdHRlZSwgQmFzZWwsIFN3aXR6
ZXJsYW5kLiYjeEQ7U2Nob29sIG9mIExpZmUgU2NpZW5jZXMsIFVuaXZlcnNpdHkgb2YgV2Fyd2lj
aywgQ292ZW50cnksIFVLLiYjeEQ7SVNHbG9iYWwsIEJhcmNlbG9uYSBDdHIuIEludC4gSGVhbHRo
IFJlcy4gKENSRVNJQiksIEhvc3BpdGFsIENsaW5pYy1Vbml2ZXJzaXRhdCBkZSBCYXJjZWxvbmEs
IEJhcmNlbG9uYSwgU3BhaW4gOyBFU0NNSUQgRXhlY3V0aXZlIENvbW1pdHRlZSwgQmFzZWwsIFN3
aXR6ZXJsYW5kLjwvYXV0aC1hZGRyZXNzPjx0aXRsZXM+PHRpdGxlPlRoZSBnbG9iYWwgdGhyZWF0
IG9mIGFudGltaWNyb2JpYWwgcmVzaXN0YW5jZTogc2NpZW5jZSBmb3IgaW50ZXJ2ZW50aW9uPC90
aXRsZT48c2Vjb25kYXJ5LXRpdGxlPk5ldyBNaWNyb2JlcyBhbmQgTmV3IEluZmVjdGlvbnM8L3Nl
Y29uZGFyeS10aXRsZT48L3RpdGxlcz48cGVyaW9kaWNhbD48ZnVsbC10aXRsZT5OZXcgTWljcm9i
ZXMgTmV3IEluZmVjdDwvZnVsbC10aXRsZT48YWJici0xPk5ldyBtaWNyb2JlcyBhbmQgbmV3IGlu
ZmVjdGlvbnM8L2FiYnItMT48L3BlcmlvZGljYWw+PHBhZ2VzPjIyLTk8L3BhZ2VzPjx2b2x1bWU+
Njwvdm9sdW1lPjxlZGl0aW9uPjIwMTUvMDYvMDI8L2VkaXRpb24+PGtleXdvcmRzPjxrZXl3b3Jk
PkFudGliaW90aWMgY29uc3VtcHRpb248L2tleXdvcmQ+PGtleXdvcmQ+YW50aWJpb3RpYyByZXNp
c3RhbmNlPC9rZXl3b3JkPjxrZXl3b3JkPmFudGliaW90aWMgc3Rld2FyZHNoaXA8L2tleXdvcmQ+
PGtleXdvcmQ+YW50aWJpb3RpY3MgYXMgZ3Jvd3RoIHByb21vdGVyczwva2V5d29yZD48a2V5d29y
ZD5kcnVnIGRpc2NvdmVyeTwva2V5d29yZD48a2V5d29yZD5pbmZlY3Rpb24gY29udHJvbCBtZWFz
dXJlczwva2V5d29yZD48a2V5d29yZD5tdWx0aWRydWcgcmVzaXN0YW50IGJhY3RlcmlhPC9rZXl3
b3JkPjxrZXl3b3JkPnNlbGYtbWVkaWNhdGlvbjwva2V5d29yZD48a2V5d29yZD5zdXJ2ZWlsbGFu
Y2U8L2tleXdvcmQ+PGtleXdvcmQ+d2FzdGV3YXRlciB0cmVhdG1lbnQgcGxhbnRzPC9rZXl3b3Jk
Pjwva2V5d29yZHM+PGRhdGVzPjx5ZWFyPjIwMTU8L3llYXI+PHB1Yi1kYXRlcz48ZGF0ZT5KdWw8
L2RhdGU+PC9wdWItZGF0ZXM+PC9kYXRlcz48aXNibj4yMDUyLTI5NzUgKFByaW50KSYjeEQ7MjA1
Mi0yOTc1PC9pc2JuPjxhY2Nlc3Npb24tbnVtPjI2MDI5Mzc1PC9hY2Nlc3Npb24tbnVtPjx1cmxz
PjwvdXJscz48Y3VzdG9tMj5QTUM0NDQ2Mzk5PC9jdXN0b20yPjxlbGVjdHJvbmljLXJlc291cmNl
LW51bT4xMC4xMDE2L2oubm1uaS4yMDE1LjAyLjAwNzwvZWxlY3Ryb25pYy1yZXNvdXJjZS1udW0+
PHJlbW90ZS1kYXRhYmFzZS1wcm92aWRlcj5OTE08L3JlbW90ZS1kYXRhYmFzZS1wcm92aWRlcj48
bGFuZ3VhZ2U+ZW5nPC9sYW5ndWFnZT48L3JlY29yZD48L0NpdGU+PC9FbmROb3RlPn==
</w:fldData>
        </w:fldChar>
      </w:r>
      <w:r w:rsidR="00B140C6" w:rsidRPr="00207EE5">
        <w:rPr>
          <w:rFonts w:asciiTheme="minorHAnsi" w:hAnsiTheme="minorHAnsi" w:cstheme="minorHAnsi"/>
          <w:color w:val="auto"/>
        </w:rPr>
        <w:instrText xml:space="preserve"> ADDIN EN.CITE </w:instrText>
      </w:r>
      <w:r w:rsidR="00B140C6" w:rsidRPr="00207EE5">
        <w:rPr>
          <w:rFonts w:asciiTheme="minorHAnsi" w:hAnsiTheme="minorHAnsi" w:cstheme="minorHAnsi"/>
          <w:color w:val="auto"/>
        </w:rPr>
        <w:fldChar w:fldCharType="begin">
          <w:fldData xml:space="preserve">PEVuZE5vdGU+PENpdGU+PEF1dGhvcj5MZXZ5PC9BdXRob3I+PFllYXI+MjAwNDwvWWVhcj48UmVj
TnVtPjc8L1JlY051bT48RGlzcGxheVRleHQ+PHN0eWxlIGZhY2U9InN1cGVyc2NyaXB0Ij43LTk8
L3N0eWxlPjwvRGlzcGxheVRleHQ+PHJlY29yZD48cmVjLW51bWJlcj43PC9yZWMtbnVtYmVyPjxm
b3JlaWduLWtleXM+PGtleSBhcHA9IkVOIiBkYi1pZD0iZmRkMHRhYTBieGZmOWllMmVwY3BzOTB3
OXZzZjVkdGF4MHRkIiB0aW1lc3RhbXA9IjE1ODg5MDEyNzciPjc8L2tleT48L2ZvcmVpZ24ta2V5
cz48cmVmLXR5cGUgbmFtZT0iSm91cm5hbCBBcnRpY2xlIj4xNzwvcmVmLXR5cGU+PGNvbnRyaWJ1
dG9ycz48YXV0aG9ycz48YXV0aG9yPkxldnksIFMuIEIuPC9hdXRob3I+PGF1dGhvcj5NYXJzaGFs
bCwgQi48L2F1dGhvcj48L2F1dGhvcnM+PC9jb250cmlidXRvcnM+PGF1dGgtYWRkcmVzcz5DZW50
ZXIgZm9yIEFkYXB0YXRpb24gR2VuZXRpY3MgYW5kIERydWcgUmVzaXN0YW5jZSwgRGVwYXJ0bWVu
dCBvZiBNb2xlY3VsYXIgQmlvbG9neSBhbmQgTWljcm9iaW9sb2d5LCBUdWZ0cyBVbml2ZXJzaXR5
IFNjaG9vbCBvZiBNZWRpY2luZSwgQm9zdG9uLCBNYXNzYWNodXNldHRzIDAyMTExLCBVU0EuPC9h
dXRoLWFkZHJlc3M+PHRpdGxlcz48dGl0bGU+QW50aWJhY3RlcmlhbCByZXNpc3RhbmNlIHdvcmxk
d2lkZTogY2F1c2VzLCBjaGFsbGVuZ2VzIGFuZCByZXNwb25zZXM8L3RpdGxlPjxzZWNvbmRhcnkt
dGl0bGU+TmF0dXJlIE1lZGljaW5l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UzEyMi05
PC9wYWdlcz48dm9sdW1lPjEwPC92b2x1bWU+PG51bWJlcj4xMiBTdXBwbDwvbnVtYmVyPjxlZGl0
aW9uPjIwMDQvMTIvMDQ8L2VkaXRpb24+PGtleXdvcmRzPjxrZXl3b3JkPkFuaW1hbHM8L2tleXdv
cmQ+PGtleXdvcmQ+QW50aS1CYWN0ZXJpYWwgQWdlbnRzPC9rZXl3b3JkPjxrZXl3b3JkPkFudGkt
SW5mZWN0aXZlIEFnZW50cy8qcGhhcm1hY29sb2d5PC9rZXl3b3JkPjxrZXl3b3JkPipEcnVnIFJl
c2lzdGFuY2UsIE1pY3JvYmlhbDwva2V5d29yZD48a2V5d29yZD4qRHJ1ZyBSZXNpc3RhbmNlLCBN
dWx0aXBsZTwva2V5d29yZD48a2V5d29yZD5IdW1hbnM8L2tleXdvcmQ+PGtleXdvcmQ+TW9kZWxz
LCBCaW9sb2dpY2FsPC9rZXl3b3JkPjxrZXl3b3JkPlB1YmxpYyBIZWFsdGg8L2tleXdvcmQ+PC9r
ZXl3b3Jkcz48ZGF0ZXM+PHllYXI+MjAwNDwveWVhcj48cHViLWRhdGVzPjxkYXRlPkRlYzwvZGF0
ZT48L3B1Yi1kYXRlcz48L2RhdGVzPjxpc2JuPjEwNzgtODk1NiAoUHJpbnQpJiN4RDsxMDc4LTg5
NTY8L2lzYm4+PGFjY2Vzc2lvbi1udW0+MTU1Nzc5MzA8L2FjY2Vzc2lvbi1udW0+PHVybHM+PC91
cmxzPjxlbGVjdHJvbmljLXJlc291cmNlLW51bT4xMC4xMDM4L25tMTE0NTwvZWxlY3Ryb25pYy1y
ZXNvdXJjZS1udW0+PHJlbW90ZS1kYXRhYmFzZS1wcm92aWRlcj5OTE08L3JlbW90ZS1kYXRhYmFz
ZS1wcm92aWRlcj48bGFuZ3VhZ2U+ZW5nPC9sYW5ndWFnZT48L3JlY29yZD48L0NpdGU+PENpdGU+
PEF1dGhvcj5P4oCZTmVpbGw8L0F1dGhvcj48WWVhcj4yMDE3PC9ZZWFyPjxSZWNOdW0+OTwvUmVj
TnVtPjxyZWNvcmQ+PHJlYy1udW1iZXI+OTwvcmVjLW51bWJlcj48Zm9yZWlnbi1rZXlzPjxrZXkg
YXBwPSJFTiIgZGItaWQ9ImZkZDB0YWEwYnhmZjlpZTJlcGNwczkwdzl2c2Y1ZHRheDB0ZCIgdGlt
ZXN0YW1wPSIxNTg4OTAzMjU3Ij45PC9rZXk+PC9mb3JlaWduLWtleXM+PHJlZi10eXBlIG5hbWU9
IkdlbmVyaWMiPjEzPC9yZWYtdHlwZT48Y29udHJpYnV0b3JzPjxhdXRob3JzPjxhdXRob3I+T+KA
mU5laWxsLCBKPC9hdXRob3I+PC9hdXRob3JzPjwvY29udHJpYnV0b3JzPjx0aXRsZXM+PHRpdGxl
PlRhY2tsaW5nIGRydWctcmVzaXN0YW50IGluZmVjdGlvbnMgZ2xvYmFsbHk6IEZpbmFsIHJlcG9y
dCBhbmQgcmVjb21tZW5kYXRpb25zLiBUaGUgcmV2aWV3IG9uIGFudGltaWNyb2JpYWwgcmVzaXN0
YW5jZS4gTWF5IDIwMTY8L3RpdGxlPjwvdGl0bGVzPjxkYXRlcz48eWVhcj4yMDE3PC95ZWFyPjwv
ZGF0ZXM+PHVybHM+PC91cmxzPjwvcmVjb3JkPjwvQ2l0ZT48Q2l0ZT48QXV0aG9yPlJvY2E8L0F1
dGhvcj48WWVhcj4yMDE1PC9ZZWFyPjxSZWNOdW0+ODwvUmVjTnVtPjxyZWNvcmQ+PHJlYy1udW1i
ZXI+ODwvcmVjLW51bWJlcj48Zm9yZWlnbi1rZXlzPjxrZXkgYXBwPSJFTiIgZGItaWQ9ImZkZDB0
YWEwYnhmZjlpZTJlcGNwczkwdzl2c2Y1ZHRheDB0ZCIgdGltZXN0YW1wPSIxNTg4OTAzMTUzIj44
PC9rZXk+PC9mb3JlaWduLWtleXM+PHJlZi10eXBlIG5hbWU9IkpvdXJuYWwgQXJ0aWNsZSI+MTc8
L3JlZi10eXBlPjxjb250cmlidXRvcnM+PGF1dGhvcnM+PGF1dGhvcj5Sb2NhLCBJLjwvYXV0aG9y
PjxhdXRob3I+QWtvdmEsIE0uPC9hdXRob3I+PGF1dGhvcj5CYXF1ZXJvLCBGLjwvYXV0aG9yPjxh
dXRob3I+Q2FybGV0LCBKLjwvYXV0aG9yPjxhdXRob3I+Q2F2YWxlcmksIE0uPC9hdXRob3I+PGF1
dGhvcj5Db2VuZW4sIFMuPC9hdXRob3I+PGF1dGhvcj5Db2hlbiwgSi48L2F1dGhvcj48YXV0aG9y
PkZpbmRsYXksIEQuPC9hdXRob3I+PGF1dGhvcj5HeXNzZW5zLCBJLjwvYXV0aG9yPjxhdXRob3I+
SGV1ZXIsIE8uIEUuPC9hdXRob3I+PGF1dGhvcj5LYWhsbWV0ZXIsIEcuPC9hdXRob3I+PGF1dGhv
cj5LcnVzZSwgSC48L2F1dGhvcj48YXV0aG9yPkxheG1pbmFyYXlhbiwgUi48L2F1dGhvcj48YXV0
aG9yPkxpZWJhbmEsIEUuPC9hdXRob3I+PGF1dGhvcj5Mb3Blei1DZXJlcm8sIEwuPC9hdXRob3I+
PGF1dGhvcj5NYWNHb3dhbiwgQS48L2F1dGhvcj48YXV0aG9yPk1hcnRpbnMsIE0uPC9hdXRob3I+
PGF1dGhvcj5Sb2RyaWd1ZXotQmFubywgSi48L2F1dGhvcj48YXV0aG9yPlJvbGFpbiwgSi4gTS48
L2F1dGhvcj48YXV0aG9yPlNlZ292aWEsIEMuPC9hdXRob3I+PGF1dGhvcj5TaWdhdXF1ZSwgQi48
L2F1dGhvcj48YXV0aG9yPlRhY2NvbmVsbGksIEUuPC9hdXRob3I+PGF1dGhvcj5XZWxsaW5ndG9u
LCBFLjwvYXV0aG9yPjxhdXRob3I+VmlsYSwgSi48L2F1dGhvcj48L2F1dGhvcnM+PC9jb250cmli
dXRvcnM+PGF1dGgtYWRkcmVzcz5JU0dsb2JhbCwgQmFyY2Vsb25hIEN0ci4gSW50LiBIZWFsdGgg
UmVzLiAoQ1JFU0lCKSwgSG9zcGl0YWwgQ2xpbmljLVVuaXZlcnNpdGF0IGRlIEJhcmNlbG9uYSwg
QmFyY2Vsb25hLCBTcGFpbi4mI3hEO0RlcGFydG1lbnQgb2YgTWVkaWNpbmUsIFNlY3Rpb24gb2Yg
SW5mZWN0aW91cyBEaXNlYXNlcywgSGFjZXR0ZXBlIFVuaXZlcnNpdHkgU2Nob29sIG9mIE1lZGlj
aW5lLCBBbmthcmEsIFR1cmtleSA7IEVTQ01JRCBFeGVjdXRpdmUgQ29tbWl0dGVlLCBCYXNlbCwg
U3dpdHplcmxhbmQuJiN4RDtEZXBhcnRtZW50IG9mIE1pY3JvYmlvbG9neSBhdCB0aGUgUmFtb24g
eSBDYWphbCBVbml2ZXJzaXR5IEhvc3BpdGFsLCBSYW1vbiB5IENhamFsIEluc3RpdHV0ZSBmb3Ig
SGVhbHRoIFJlc2VhcmNoIChJUllDSVMpLCBEaXZpc2lvbiBmb3IgUmVzZWFyY2ggaW4gTWljcm9i
aWFsIEJpb2xvZ3kgYW5kIEV2b2x1dGlvbiwgQ0lCRVJFU1AsIE1hZHJpZCwgU3BhaW4uJiN4RDtG
b25kYXRpb24gSG9waXRhbCBTdCwgSm9zZXBoLCBQYXJpcywgRnJhbmNlIGFuZCBXb3JsZCBBbGxp
YW5jZSBBZ2FpbnN0IEFudGliaW90aWMgUmVzaXN0YW5jZSAoV0FBQVIpLCBDcmV0ZWlsLCBGcmFu
Y2UuJiN4RDtFdXJvcGVhbiBNZWRpY2luZXMgQWdlbmN5IChFTUEpLCBMb25kb24sIFVLLiYjeEQ7
TGFib3JhdG9yeSBvZiBNZWRpY2FsIE1pY3JvYmlvbG9neSwgVmFjY2luZSBhbmQgSW5mZWN0aW91
cyBEaXNlYXNlIEluc3RpdHV0ZSAoVkFYSU5GRUNUSU8pLCBGYWN1bHR5IG9mIE1lZGljaW5lIGFu
ZCBIZWFsdGggU2NpZW5jZXMsIFVuaXZlcnNpdHkgb2YgQW50d2VycCwgQW50d2VycCwgQmVsZ2l1
bS4mI3hEO0JyaWdodG9uIGFuZCBTdXNzZXggTWVkaWNhbCBTY2hvb2wsIEJyaWdodG9uLCBVSy4m
I3hEO0dsb2JhbCBDb21tZXJjaWFsIExlYWQsIEdsYXhvU21pdGhLbGluZSAoR1NLKSwgTG9uZG9u
LCBVSy4mI3hEO0RlcGFydG1lbnQgb2YgTWVkaWNpbmUsIFJhZGJvdWQgVW5pdmVyc2l0eSBNZWRp
Y2FsIENlbnRlciBhbmQgRGVwYXJ0bWVudCBvZiBNZWRpY2FsIE1pY3JvYmlvbG9neSBhbmQgSW5m
ZWN0aW91cyBEaXNlYXNlcywgQ2FuaXNpdXMgV2lsaGVsbWluYSBIb3NwaXRhbCwgTmlqbWVnZW4s
IFRoZSBOZXRoZXJsYW5kcy4mI3hEO0V1cm9wZWFuIENlbnRyZSBmb3IgRGlzZWFzZSBQcmV2ZW50
aW9uIGFuZCBDb250cm9sIChFQ0RDKSwgU3RvY2tob2xtLCBTd2VkZW4uJiN4RDtDbGluaWNhbCBN
aWNyb2Jpb2xvZ3ksIENlbnRyYWwgSG9zcGl0YWwsIFZheGpvLCBTd2VkZW4gOyBFU0NNSUQgRXhl
Y3V0aXZlIENvbW1pdHRlZSwgQmFzZWwsIFN3aXR6ZXJsYW5kIDsgRVVDQVNUIFN0ZWVyaW5nIENv
bW1pdHRlZSwgVmF4am8sIFN3ZWRlbi4mI3hEO1dITyBSZWdpb25hbCBPZmZpY2UgZm9yIEV1cm9w
ZSwgVU4gQ2l0eSwgTWFybW9ydmVqLCBDb3BlbmhhZ2VuLCBEZW5tYXJrLiYjeEQ7Q2VudGVyIGZv
ciBEaXNlYXNlIER5bmFtaWNzLCBFY29ub21pY3MgYW5kIFBvbGljeSwgV2FzaGluZ3RvbiwgREMs
IFVTQSA7IFByaW5jZXRvbiBVbml2ZXJzaXR5LCBQcmluY2V0b24sIE5KLCBVU0EuJiN4RDtTY2ll
bnRpZmljIFVuaXQgb24gQmlvbG9naWNhbCBIYXphcmRzLCBFdXJvcGVhbiBGb29kIFNhZmV0eSBB
dXRob3JpdHkgKEVGU0EpLCBQYXJtYSwgSXRhbHkuJiN4RDtVbmlkYWQgQ2xpbmljYSBkZSBFbmZl
cm1lZGFkZXMgSW5mZWNjaW9zYXMgeSBNaWNyb2Jpb2xvZ2lhLCBIb3NwaXRhbCBVbml2ZXJzaXRh
cmlvIFZpcmdlbiBNYWNhcmVuYSwgU2V2aWxsZSwgU3BhaW4uJiN4RDtEZXBhcnRtZW50IG9mIE1l
ZGljYWwgTWljcm9iaW9sb2d5LCBTb3V0aG1lYWQgSG9zcGl0YWwsIEJyaXN0b2wsIFVLIDsgRVVD
QVNUIFN0ZWVyaW5nIENvbW1pdHRlZSwgVmF4am8sIFN3ZWRlbi4mI3hEO1NjaG9vbCBvZiBQdWJs
aWMgSGVhbHRoLCBQaHlzaW90aGVyYXB5IGFuZCBQb3B1bGF0aW9uIFNjaWVuY2UsIFVDRCBDZW50
cmUgZm9yIEZvb2QgYW5kIFNhZmV0eSwgTW9sZWN1bGFyIElubm92YXRpb24gYW5kIERydWcgRGlz
Y292ZXJ5LCBVbml2ZXJzaXR5IENvbGxlZ2UgRHVibGluLCBEdWJsaW4sIElyZWxhbmQuJiN4RDtV
bmlkYWQgQ2xpbmljYSBkZSBFbmZlcm1lZGFkZXMgSW5mZWNjaW9zYXMgeSBNaWNyb2Jpb2xvZ2lh
LCBIb3NwaXRhbCBVbml2ZXJzaXRhcmlvIFZpcmdlbiBNYWNhcmVuYSwgYW5kIERlcGFydGFtZW50
byBkZSBNZWRpY2luYSwgVW5pdmVyc2lkYWQgZGUgU2V2aWxsYSwgU2V2aWxsZSwgU3BhaW4gOyBF
U0NNSUQgRXhlY3V0aXZlIENvbW1pdHRlZSwgQmFzZWwsIFN3aXR6ZXJsYW5kLiYjeEQ7QWl4LU1h
cnNlaWxsZSBVbml2ZXJzaXRlLCBVbml0ZSBkZSBSZWNoZXJjaGUgZW4gTWFsYWRpZXMgSW5mZWN0
aWV1c2VzIGV0IFRyb3BpY2FsZXMgRW1lcmdlbnRlcyAoVVJNSVRFKSwgSW5zZXJtLCBJSFUgTWVk
aXRlcnJhbmVlIEluZmVjdGlvbiwgRmFjdWx0ZSBkZSBNZWRlY2luZSBldCBkZSBQaGFybWFjaWUs
IGFuZCBBUEhNLCBDSFUgVGltb25lLCBQb2xlIEluZmVjdGlldXgsIE1hcnNlaWxsZSwgRnJhbmNl
LiYjeEQ7SW5zdGl0dXRvIGRlIFNhbHVkIENhcmxvcyBJSUksIElTQ0lJSSwgTWFkcmlkLCBTcGFp
bi4mI3hEO0NlbnRybyBkZSBJbnZlc3RpZ2FjYW8gZW0gU2F1ZGUgZGEgTWFuaGljYSBhbmQgSW5z
dGl0dXRvIE5hY2lvbmFsIGRlIFNhdWRlL01pbmlzdGVyaW8gZGUgU2F1ZGUsIE1hcHV0bywgTW96
YW1iaXF1ZS4mI3hEO0RpdmlzaW9uIG9mIEluZmVjdGlvdXMgRGlzZWFzZXMsIERlcGFydG1lbnQg
b2YgSW50ZXJuYWwgTWVkaWNpbmUgSSwgVHViaW5nZW4gVW5pdmVyc2l0eSBIb3NwaXRhbCwgVHVi
aW5nZW4sIEdlcm1hbnkgOyBFU0NNSUQgRXhlY3V0aXZlIENvbW1pdHRlZSwgQmFzZWwsIFN3aXR6
ZXJsYW5kLiYjeEQ7U2Nob29sIG9mIExpZmUgU2NpZW5jZXMsIFVuaXZlcnNpdHkgb2YgV2Fyd2lj
aywgQ292ZW50cnksIFVLLiYjeEQ7SVNHbG9iYWwsIEJhcmNlbG9uYSBDdHIuIEludC4gSGVhbHRo
IFJlcy4gKENSRVNJQiksIEhvc3BpdGFsIENsaW5pYy1Vbml2ZXJzaXRhdCBkZSBCYXJjZWxvbmEs
IEJhcmNlbG9uYSwgU3BhaW4gOyBFU0NNSUQgRXhlY3V0aXZlIENvbW1pdHRlZSwgQmFzZWwsIFN3
aXR6ZXJsYW5kLjwvYXV0aC1hZGRyZXNzPjx0aXRsZXM+PHRpdGxlPlRoZSBnbG9iYWwgdGhyZWF0
IG9mIGFudGltaWNyb2JpYWwgcmVzaXN0YW5jZTogc2NpZW5jZSBmb3IgaW50ZXJ2ZW50aW9uPC90
aXRsZT48c2Vjb25kYXJ5LXRpdGxlPk5ldyBNaWNyb2JlcyBhbmQgTmV3IEluZmVjdGlvbnM8L3Nl
Y29uZGFyeS10aXRsZT48L3RpdGxlcz48cGVyaW9kaWNhbD48ZnVsbC10aXRsZT5OZXcgTWljcm9i
ZXMgTmV3IEluZmVjdDwvZnVsbC10aXRsZT48YWJici0xPk5ldyBtaWNyb2JlcyBhbmQgbmV3IGlu
ZmVjdGlvbnM8L2FiYnItMT48L3BlcmlvZGljYWw+PHBhZ2VzPjIyLTk8L3BhZ2VzPjx2b2x1bWU+
Njwvdm9sdW1lPjxlZGl0aW9uPjIwMTUvMDYvMDI8L2VkaXRpb24+PGtleXdvcmRzPjxrZXl3b3Jk
PkFudGliaW90aWMgY29uc3VtcHRpb248L2tleXdvcmQ+PGtleXdvcmQ+YW50aWJpb3RpYyByZXNp
c3RhbmNlPC9rZXl3b3JkPjxrZXl3b3JkPmFudGliaW90aWMgc3Rld2FyZHNoaXA8L2tleXdvcmQ+
PGtleXdvcmQ+YW50aWJpb3RpY3MgYXMgZ3Jvd3RoIHByb21vdGVyczwva2V5d29yZD48a2V5d29y
ZD5kcnVnIGRpc2NvdmVyeTwva2V5d29yZD48a2V5d29yZD5pbmZlY3Rpb24gY29udHJvbCBtZWFz
dXJlczwva2V5d29yZD48a2V5d29yZD5tdWx0aWRydWcgcmVzaXN0YW50IGJhY3RlcmlhPC9rZXl3
b3JkPjxrZXl3b3JkPnNlbGYtbWVkaWNhdGlvbjwva2V5d29yZD48a2V5d29yZD5zdXJ2ZWlsbGFu
Y2U8L2tleXdvcmQ+PGtleXdvcmQ+d2FzdGV3YXRlciB0cmVhdG1lbnQgcGxhbnRzPC9rZXl3b3Jk
Pjwva2V5d29yZHM+PGRhdGVzPjx5ZWFyPjIwMTU8L3llYXI+PHB1Yi1kYXRlcz48ZGF0ZT5KdWw8
L2RhdGU+PC9wdWItZGF0ZXM+PC9kYXRlcz48aXNibj4yMDUyLTI5NzUgKFByaW50KSYjeEQ7MjA1
Mi0yOTc1PC9pc2JuPjxhY2Nlc3Npb24tbnVtPjI2MDI5Mzc1PC9hY2Nlc3Npb24tbnVtPjx1cmxz
PjwvdXJscz48Y3VzdG9tMj5QTUM0NDQ2Mzk5PC9jdXN0b20yPjxlbGVjdHJvbmljLXJlc291cmNl
LW51bT4xMC4xMDE2L2oubm1uaS4yMDE1LjAyLjAwNzwvZWxlY3Ryb25pYy1yZXNvdXJjZS1udW0+
PHJlbW90ZS1kYXRhYmFzZS1wcm92aWRlcj5OTE08L3JlbW90ZS1kYXRhYmFzZS1wcm92aWRlcj48
bGFuZ3VhZ2U+ZW5nPC9sYW5ndWFnZT48L3JlY29yZD48L0NpdGU+PC9FbmROb3RlPn==
</w:fldData>
        </w:fldChar>
      </w:r>
      <w:r w:rsidR="00B140C6" w:rsidRPr="00207EE5">
        <w:rPr>
          <w:rFonts w:asciiTheme="minorHAnsi" w:hAnsiTheme="minorHAnsi" w:cstheme="minorHAnsi"/>
          <w:color w:val="auto"/>
        </w:rPr>
        <w:instrText xml:space="preserve"> ADDIN EN.CITE.DATA </w:instrText>
      </w:r>
      <w:r w:rsidR="00B140C6" w:rsidRPr="00207EE5">
        <w:rPr>
          <w:rFonts w:asciiTheme="minorHAnsi" w:hAnsiTheme="minorHAnsi" w:cstheme="minorHAnsi"/>
          <w:color w:val="auto"/>
        </w:rPr>
      </w:r>
      <w:r w:rsidR="00B140C6" w:rsidRPr="00207EE5">
        <w:rPr>
          <w:rFonts w:asciiTheme="minorHAnsi" w:hAnsiTheme="minorHAnsi" w:cstheme="minorHAnsi"/>
          <w:color w:val="auto"/>
        </w:rPr>
        <w:fldChar w:fldCharType="end"/>
      </w:r>
      <w:r w:rsidR="00CB740D" w:rsidRPr="00207EE5">
        <w:rPr>
          <w:rFonts w:asciiTheme="minorHAnsi" w:hAnsiTheme="minorHAnsi" w:cstheme="minorHAnsi"/>
          <w:color w:val="auto"/>
        </w:rPr>
      </w:r>
      <w:r w:rsidR="00CB740D" w:rsidRPr="00207EE5">
        <w:rPr>
          <w:rFonts w:asciiTheme="minorHAnsi" w:hAnsiTheme="minorHAnsi" w:cstheme="minorHAnsi"/>
          <w:color w:val="auto"/>
        </w:rPr>
        <w:fldChar w:fldCharType="separate"/>
      </w:r>
      <w:r w:rsidR="00CB740D" w:rsidRPr="00207EE5">
        <w:rPr>
          <w:rFonts w:asciiTheme="minorHAnsi" w:hAnsiTheme="minorHAnsi" w:cstheme="minorHAnsi"/>
          <w:noProof/>
          <w:color w:val="auto"/>
          <w:vertAlign w:val="superscript"/>
        </w:rPr>
        <w:t>7</w:t>
      </w:r>
      <w:r w:rsidR="007C0EEA">
        <w:rPr>
          <w:rFonts w:asciiTheme="minorHAnsi" w:hAnsiTheme="minorHAnsi" w:cstheme="minorHAnsi"/>
          <w:noProof/>
          <w:color w:val="auto"/>
          <w:vertAlign w:val="superscript"/>
        </w:rPr>
        <w:t>–</w:t>
      </w:r>
      <w:r w:rsidR="00CB740D" w:rsidRPr="00207EE5">
        <w:rPr>
          <w:rFonts w:asciiTheme="minorHAnsi" w:hAnsiTheme="minorHAnsi" w:cstheme="minorHAnsi"/>
          <w:noProof/>
          <w:color w:val="auto"/>
          <w:vertAlign w:val="superscript"/>
        </w:rPr>
        <w:t>9</w:t>
      </w:r>
      <w:r w:rsidR="00CB740D" w:rsidRPr="00207EE5">
        <w:rPr>
          <w:rFonts w:asciiTheme="minorHAnsi" w:hAnsiTheme="minorHAnsi" w:cstheme="minorHAnsi"/>
          <w:color w:val="auto"/>
        </w:rPr>
        <w:fldChar w:fldCharType="end"/>
      </w:r>
      <w:r w:rsidR="00CB740D" w:rsidRPr="00207EE5">
        <w:rPr>
          <w:rFonts w:asciiTheme="minorHAnsi" w:hAnsiTheme="minorHAnsi" w:cstheme="minorHAnsi"/>
          <w:color w:val="auto"/>
        </w:rPr>
        <w:t xml:space="preserve"> and exceeds</w:t>
      </w:r>
      <w:r w:rsidR="007C0EEA">
        <w:rPr>
          <w:rFonts w:asciiTheme="minorHAnsi" w:hAnsiTheme="minorHAnsi" w:cstheme="minorHAnsi"/>
          <w:color w:val="auto"/>
        </w:rPr>
        <w:t>,</w:t>
      </w:r>
      <w:r w:rsidR="00CB740D" w:rsidRPr="00207EE5">
        <w:rPr>
          <w:rFonts w:asciiTheme="minorHAnsi" w:hAnsiTheme="minorHAnsi" w:cstheme="minorHAnsi"/>
          <w:color w:val="auto"/>
        </w:rPr>
        <w:t xml:space="preserve"> by far</w:t>
      </w:r>
      <w:r w:rsidR="007C0EEA">
        <w:rPr>
          <w:rFonts w:asciiTheme="minorHAnsi" w:hAnsiTheme="minorHAnsi" w:cstheme="minorHAnsi"/>
          <w:color w:val="auto"/>
        </w:rPr>
        <w:t>,</w:t>
      </w:r>
      <w:r w:rsidR="00CB740D" w:rsidRPr="00207EE5">
        <w:rPr>
          <w:rFonts w:asciiTheme="minorHAnsi" w:hAnsiTheme="minorHAnsi" w:cstheme="minorHAnsi"/>
          <w:color w:val="auto"/>
        </w:rPr>
        <w:t xml:space="preserve"> the rate of discovery of new antibiotics</w:t>
      </w:r>
      <w:r w:rsidR="00CB740D" w:rsidRPr="00207EE5">
        <w:rPr>
          <w:rFonts w:asciiTheme="minorHAnsi" w:hAnsiTheme="minorHAnsi" w:cstheme="minorHAnsi"/>
          <w:color w:val="auto"/>
        </w:rPr>
        <w:fldChar w:fldCharType="begin">
          <w:fldData xml:space="preserve">PEVuZE5vdGU+PENpdGU+PEF1dGhvcj5QZXJyeTwvQXV0aG9yPjxZZWFyPjIwMTQ8L1llYXI+PFJl
Y051bT4xMDwvUmVjTnVtPjxEaXNwbGF5VGV4dD48c3R5bGUgZmFjZT0ic3VwZXJzY3JpcHQiPjEw
PC9zdHlsZT48L0Rpc3BsYXlUZXh0PjxyZWNvcmQ+PHJlYy1udW1iZXI+MTA8L3JlYy1udW1iZXI+
PGZvcmVpZ24ta2V5cz48a2V5IGFwcD0iRU4iIGRiLWlkPSJmZGQwdGFhMGJ4ZmY5aWUyZXBjcHM5
MHc5dnNmNWR0YXgwdGQiIHRpbWVzdGFtcD0iMTU4ODkwMzQxNyI+MTA8L2tleT48L2ZvcmVpZ24t
a2V5cz48cmVmLXR5cGUgbmFtZT0iSm91cm5hbCBBcnRpY2xlIj4xNzwvcmVmLXR5cGU+PGNvbnRy
aWJ1dG9ycz48YXV0aG9ycz48YXV0aG9yPlBlcnJ5LCBKLiBBLjwvYXV0aG9yPjxhdXRob3I+V2Vz
dG1hbiwgRS4gTC48L2F1dGhvcj48YXV0aG9yPldyaWdodCwgRy4gRC48L2F1dGhvcj48L2F1dGhv
cnM+PC9jb250cmlidXRvcnM+PGF1dGgtYWRkcmVzcz5NLiBHLiBEZUdyb290ZSBJbnN0aXR1dGUg
Zm9yIEluZmVjdGlvdXMgRGlzZWFzZSBSZXNlYXJjaCwgRGVwYXJ0bWVudCBvZiBCaW9jaGVtaXN0
cnkgYW5kIEJpb21lZGljYWwgU2NpZW5jZXMsIERlR3Jvb3RlIFNjaG9vbCBvZiBNZWRpY2luZSwg
TWNNYXN0ZXIgVW5pdmVyc2l0eSwgMTI4MCBNYWluIFN0cmVldCBXZXN0LCBIYW1pbHRvbiwgT04s
IENhbmFkYSBMOFMgNEsxLiYjeEQ7TS4gRy4gRGVHcm9vdGUgSW5zdGl0dXRlIGZvciBJbmZlY3Rp
b3VzIERpc2Vhc2UgUmVzZWFyY2gsIERlcGFydG1lbnQgb2YgQmlvY2hlbWlzdHJ5IGFuZCBCaW9t
ZWRpY2FsIFNjaWVuY2VzLCBEZUdyb290ZSBTY2hvb2wgb2YgTWVkaWNpbmUsIE1jTWFzdGVyIFVu
aXZlcnNpdHksIDEyODAgTWFpbiBTdHJlZXQgV2VzdCwgSGFtaWx0b24sIE9OLCBDYW5hZGEgTDhT
IDRLMS4gRWxlY3Ryb25pYyBhZGRyZXNzOiB3cmlnaHRnZUBtY21hc3Rlci5jYS48L2F1dGgtYWRk
cmVzcz48dGl0bGVzPjx0aXRsZT5UaGUgYW50aWJpb3RpYyByZXNpc3RvbWU6IHdoYXQmYXBvcztz
IG5ldz88L3RpdGxlPjxzZWNvbmRhcnktdGl0bGU+Q3VyciBPcGluIE1pY3JvYmlvbDwvc2Vjb25k
YXJ5LXRpdGxlPjxhbHQtdGl0bGU+Q3VycmVudCBvcGluaW9uIGluIG1pY3JvYmlvbG9neTwvYWx0
LXRpdGxlPjwvdGl0bGVzPjxwZXJpb2RpY2FsPjxmdWxsLXRpdGxlPkN1cnIgT3BpbiBNaWNyb2Jp
b2w8L2Z1bGwtdGl0bGU+PGFiYnItMT5DdXJyZW50IG9waW5pb24gaW4gbWljcm9iaW9sb2d5PC9h
YmJyLTE+PC9wZXJpb2RpY2FsPjxhbHQtcGVyaW9kaWNhbD48ZnVsbC10aXRsZT5DdXJyIE9waW4g
TWljcm9iaW9sPC9mdWxsLXRpdGxlPjxhYmJyLTE+Q3VycmVudCBvcGluaW9uIGluIG1pY3JvYmlv
bG9neTwvYWJici0xPjwvYWx0LXBlcmlvZGljYWw+PHBhZ2VzPjQ1LTUwPC9wYWdlcz48dm9sdW1l
PjIxPC92b2x1bWU+PGVkaXRpb24+MjAxNC8xMC8wNDwvZWRpdGlvbj48a2V5d29yZHM+PGtleXdv
cmQ+QW50aS1CYWN0ZXJpYWwgQWdlbnRzLypwaGFybWFjb2xvZ3k8L2tleXdvcmQ+PGtleXdvcmQ+
QmFjdGVyaWEvZHJ1ZyBlZmZlY3RzLypnZW5ldGljczwva2V5d29yZD48a2V5d29yZD5EcnVnIFJl
c2lzdGFuY2UsIEJhY3RlcmlhbC8qZ2VuZXRpY3M8L2tleXdvcmQ+PGtleXdvcmQ+R2VuZSBUcmFu
c2ZlciwgSG9yaXpvbnRhbDwva2V5d29yZD48a2V5d29yZD5HZW5lcywgQmFjdGVyaWFsL3BoeXNp
b2xvZ3k8L2tleXdvcmQ+PC9rZXl3b3Jkcz48ZGF0ZXM+PHllYXI+MjAxNDwveWVhcj48cHViLWRh
dGVzPjxkYXRlPk9jdDwvZGF0ZT48L3B1Yi1kYXRlcz48L2RhdGVzPjxpc2JuPjEzNjktNTI3NDwv
aXNibj48YWNjZXNzaW9uLW51bT4yNTI4MDIyMjwvYWNjZXNzaW9uLW51bT48dXJscz48L3VybHM+
PGVsZWN0cm9uaWMtcmVzb3VyY2UtbnVtPjEwLjEwMTYvai5taWIuMjAxNC4wOS4wMDI8L2VsZWN0
cm9uaWMtcmVzb3VyY2UtbnVtPjxyZW1vdGUtZGF0YWJhc2UtcHJvdmlkZXI+TkxNPC9yZW1vdGUt
ZGF0YWJhc2UtcHJvdmlkZXI+PGxhbmd1YWdlPmVuZzwvbGFuZ3VhZ2U+PC9yZWNvcmQ+PC9DaXRl
PjwvRW5kTm90ZT4A
</w:fldData>
        </w:fldChar>
      </w:r>
      <w:r w:rsidR="00CB740D" w:rsidRPr="00207EE5">
        <w:rPr>
          <w:rFonts w:asciiTheme="minorHAnsi" w:hAnsiTheme="minorHAnsi" w:cstheme="minorHAnsi"/>
          <w:color w:val="auto"/>
        </w:rPr>
        <w:instrText xml:space="preserve"> ADDIN EN.CITE </w:instrText>
      </w:r>
      <w:r w:rsidR="00CB740D" w:rsidRPr="00207EE5">
        <w:rPr>
          <w:rFonts w:asciiTheme="minorHAnsi" w:hAnsiTheme="minorHAnsi" w:cstheme="minorHAnsi"/>
          <w:color w:val="auto"/>
        </w:rPr>
        <w:fldChar w:fldCharType="begin">
          <w:fldData xml:space="preserve">PEVuZE5vdGU+PENpdGU+PEF1dGhvcj5QZXJyeTwvQXV0aG9yPjxZZWFyPjIwMTQ8L1llYXI+PFJl
Y051bT4xMDwvUmVjTnVtPjxEaXNwbGF5VGV4dD48c3R5bGUgZmFjZT0ic3VwZXJzY3JpcHQiPjEw
PC9zdHlsZT48L0Rpc3BsYXlUZXh0PjxyZWNvcmQ+PHJlYy1udW1iZXI+MTA8L3JlYy1udW1iZXI+
PGZvcmVpZ24ta2V5cz48a2V5IGFwcD0iRU4iIGRiLWlkPSJmZGQwdGFhMGJ4ZmY5aWUyZXBjcHM5
MHc5dnNmNWR0YXgwdGQiIHRpbWVzdGFtcD0iMTU4ODkwMzQxNyI+MTA8L2tleT48L2ZvcmVpZ24t
a2V5cz48cmVmLXR5cGUgbmFtZT0iSm91cm5hbCBBcnRpY2xlIj4xNzwvcmVmLXR5cGU+PGNvbnRy
aWJ1dG9ycz48YXV0aG9ycz48YXV0aG9yPlBlcnJ5LCBKLiBBLjwvYXV0aG9yPjxhdXRob3I+V2Vz
dG1hbiwgRS4gTC48L2F1dGhvcj48YXV0aG9yPldyaWdodCwgRy4gRC48L2F1dGhvcj48L2F1dGhv
cnM+PC9jb250cmlidXRvcnM+PGF1dGgtYWRkcmVzcz5NLiBHLiBEZUdyb290ZSBJbnN0aXR1dGUg
Zm9yIEluZmVjdGlvdXMgRGlzZWFzZSBSZXNlYXJjaCwgRGVwYXJ0bWVudCBvZiBCaW9jaGVtaXN0
cnkgYW5kIEJpb21lZGljYWwgU2NpZW5jZXMsIERlR3Jvb3RlIFNjaG9vbCBvZiBNZWRpY2luZSwg
TWNNYXN0ZXIgVW5pdmVyc2l0eSwgMTI4MCBNYWluIFN0cmVldCBXZXN0LCBIYW1pbHRvbiwgT04s
IENhbmFkYSBMOFMgNEsxLiYjeEQ7TS4gRy4gRGVHcm9vdGUgSW5zdGl0dXRlIGZvciBJbmZlY3Rp
b3VzIERpc2Vhc2UgUmVzZWFyY2gsIERlcGFydG1lbnQgb2YgQmlvY2hlbWlzdHJ5IGFuZCBCaW9t
ZWRpY2FsIFNjaWVuY2VzLCBEZUdyb290ZSBTY2hvb2wgb2YgTWVkaWNpbmUsIE1jTWFzdGVyIFVu
aXZlcnNpdHksIDEyODAgTWFpbiBTdHJlZXQgV2VzdCwgSGFtaWx0b24sIE9OLCBDYW5hZGEgTDhT
IDRLMS4gRWxlY3Ryb25pYyBhZGRyZXNzOiB3cmlnaHRnZUBtY21hc3Rlci5jYS48L2F1dGgtYWRk
cmVzcz48dGl0bGVzPjx0aXRsZT5UaGUgYW50aWJpb3RpYyByZXNpc3RvbWU6IHdoYXQmYXBvcztz
IG5ldz88L3RpdGxlPjxzZWNvbmRhcnktdGl0bGU+Q3VyciBPcGluIE1pY3JvYmlvbDwvc2Vjb25k
YXJ5LXRpdGxlPjxhbHQtdGl0bGU+Q3VycmVudCBvcGluaW9uIGluIG1pY3JvYmlvbG9neTwvYWx0
LXRpdGxlPjwvdGl0bGVzPjxwZXJpb2RpY2FsPjxmdWxsLXRpdGxlPkN1cnIgT3BpbiBNaWNyb2Jp
b2w8L2Z1bGwtdGl0bGU+PGFiYnItMT5DdXJyZW50IG9waW5pb24gaW4gbWljcm9iaW9sb2d5PC9h
YmJyLTE+PC9wZXJpb2RpY2FsPjxhbHQtcGVyaW9kaWNhbD48ZnVsbC10aXRsZT5DdXJyIE9waW4g
TWljcm9iaW9sPC9mdWxsLXRpdGxlPjxhYmJyLTE+Q3VycmVudCBvcGluaW9uIGluIG1pY3JvYmlv
bG9neTwvYWJici0xPjwvYWx0LXBlcmlvZGljYWw+PHBhZ2VzPjQ1LTUwPC9wYWdlcz48dm9sdW1l
PjIxPC92b2x1bWU+PGVkaXRpb24+MjAxNC8xMC8wNDwvZWRpdGlvbj48a2V5d29yZHM+PGtleXdv
cmQ+QW50aS1CYWN0ZXJpYWwgQWdlbnRzLypwaGFybWFjb2xvZ3k8L2tleXdvcmQ+PGtleXdvcmQ+
QmFjdGVyaWEvZHJ1ZyBlZmZlY3RzLypnZW5ldGljczwva2V5d29yZD48a2V5d29yZD5EcnVnIFJl
c2lzdGFuY2UsIEJhY3RlcmlhbC8qZ2VuZXRpY3M8L2tleXdvcmQ+PGtleXdvcmQ+R2VuZSBUcmFu
c2ZlciwgSG9yaXpvbnRhbDwva2V5d29yZD48a2V5d29yZD5HZW5lcywgQmFjdGVyaWFsL3BoeXNp
b2xvZ3k8L2tleXdvcmQ+PC9rZXl3b3Jkcz48ZGF0ZXM+PHllYXI+MjAxNDwveWVhcj48cHViLWRh
dGVzPjxkYXRlPk9jdDwvZGF0ZT48L3B1Yi1kYXRlcz48L2RhdGVzPjxpc2JuPjEzNjktNTI3NDwv
aXNibj48YWNjZXNzaW9uLW51bT4yNTI4MDIyMjwvYWNjZXNzaW9uLW51bT48dXJscz48L3VybHM+
PGVsZWN0cm9uaWMtcmVzb3VyY2UtbnVtPjEwLjEwMTYvai5taWIuMjAxNC4wOS4wMDI8L2VsZWN0
cm9uaWMtcmVzb3VyY2UtbnVtPjxyZW1vdGUtZGF0YWJhc2UtcHJvdmlkZXI+TkxNPC9yZW1vdGUt
ZGF0YWJhc2UtcHJvdmlkZXI+PGxhbmd1YWdlPmVuZzwvbGFuZ3VhZ2U+PC9yZWNvcmQ+PC9DaXRl
PjwvRW5kTm90ZT4A
</w:fldData>
        </w:fldChar>
      </w:r>
      <w:r w:rsidR="00CB740D" w:rsidRPr="00207EE5">
        <w:rPr>
          <w:rFonts w:asciiTheme="minorHAnsi" w:hAnsiTheme="minorHAnsi" w:cstheme="minorHAnsi"/>
          <w:color w:val="auto"/>
        </w:rPr>
        <w:instrText xml:space="preserve"> ADDIN EN.CITE.DATA </w:instrText>
      </w:r>
      <w:r w:rsidR="00CB740D" w:rsidRPr="00207EE5">
        <w:rPr>
          <w:rFonts w:asciiTheme="minorHAnsi" w:hAnsiTheme="minorHAnsi" w:cstheme="minorHAnsi"/>
          <w:color w:val="auto"/>
        </w:rPr>
      </w:r>
      <w:r w:rsidR="00CB740D" w:rsidRPr="00207EE5">
        <w:rPr>
          <w:rFonts w:asciiTheme="minorHAnsi" w:hAnsiTheme="minorHAnsi" w:cstheme="minorHAnsi"/>
          <w:color w:val="auto"/>
        </w:rPr>
        <w:fldChar w:fldCharType="end"/>
      </w:r>
      <w:r w:rsidR="00CB740D" w:rsidRPr="00207EE5">
        <w:rPr>
          <w:rFonts w:asciiTheme="minorHAnsi" w:hAnsiTheme="minorHAnsi" w:cstheme="minorHAnsi"/>
          <w:color w:val="auto"/>
        </w:rPr>
      </w:r>
      <w:r w:rsidR="00CB740D" w:rsidRPr="00207EE5">
        <w:rPr>
          <w:rFonts w:asciiTheme="minorHAnsi" w:hAnsiTheme="minorHAnsi" w:cstheme="minorHAnsi"/>
          <w:color w:val="auto"/>
        </w:rPr>
        <w:fldChar w:fldCharType="separate"/>
      </w:r>
      <w:r w:rsidR="00CB740D" w:rsidRPr="00207EE5">
        <w:rPr>
          <w:rFonts w:asciiTheme="minorHAnsi" w:hAnsiTheme="minorHAnsi" w:cstheme="minorHAnsi"/>
          <w:noProof/>
          <w:color w:val="auto"/>
          <w:vertAlign w:val="superscript"/>
        </w:rPr>
        <w:t>10</w:t>
      </w:r>
      <w:r w:rsidR="00CB740D" w:rsidRPr="00207EE5">
        <w:rPr>
          <w:rFonts w:asciiTheme="minorHAnsi" w:hAnsiTheme="minorHAnsi" w:cstheme="minorHAnsi"/>
          <w:color w:val="auto"/>
        </w:rPr>
        <w:fldChar w:fldCharType="end"/>
      </w:r>
      <w:r w:rsidR="007C0EEA">
        <w:rPr>
          <w:rFonts w:asciiTheme="minorHAnsi" w:hAnsiTheme="minorHAnsi" w:cstheme="minorHAnsi"/>
          <w:color w:val="auto"/>
        </w:rPr>
        <w:t>.</w:t>
      </w:r>
      <w:r w:rsidR="0096371C" w:rsidRPr="00207EE5">
        <w:rPr>
          <w:rFonts w:asciiTheme="minorHAnsi" w:hAnsiTheme="minorHAnsi" w:cstheme="minorHAnsi"/>
          <w:color w:val="auto"/>
        </w:rPr>
        <w:t xml:space="preserve"> New</w:t>
      </w:r>
      <w:r w:rsidR="00CB740D" w:rsidRPr="00207EE5">
        <w:rPr>
          <w:rFonts w:asciiTheme="minorHAnsi" w:hAnsiTheme="minorHAnsi" w:cstheme="minorHAnsi"/>
          <w:color w:val="auto"/>
        </w:rPr>
        <w:t xml:space="preserve"> resistant phenotypes are continuously emerging worldwide</w:t>
      </w:r>
      <w:r w:rsidR="00B91D09" w:rsidRPr="00207EE5">
        <w:rPr>
          <w:rFonts w:asciiTheme="minorHAnsi" w:hAnsiTheme="minorHAnsi" w:cstheme="minorHAnsi"/>
          <w:color w:val="auto"/>
        </w:rPr>
        <w:t xml:space="preserve">, while research dedicated toward understanding the AMR-related changes is often slow and limited by </w:t>
      </w:r>
      <w:r w:rsidR="0096371C" w:rsidRPr="00207EE5">
        <w:rPr>
          <w:rFonts w:asciiTheme="minorHAnsi" w:hAnsiTheme="minorHAnsi" w:cstheme="minorHAnsi"/>
          <w:color w:val="auto"/>
        </w:rPr>
        <w:t>available approaches</w:t>
      </w:r>
      <w:r w:rsidR="00B91D09" w:rsidRPr="00207EE5">
        <w:rPr>
          <w:rFonts w:asciiTheme="minorHAnsi" w:hAnsiTheme="minorHAnsi" w:cstheme="minorHAnsi"/>
          <w:color w:val="auto"/>
        </w:rPr>
        <w:fldChar w:fldCharType="begin"/>
      </w:r>
      <w:r w:rsidR="00B91D09" w:rsidRPr="00207EE5">
        <w:rPr>
          <w:rFonts w:asciiTheme="minorHAnsi" w:hAnsiTheme="minorHAnsi" w:cstheme="minorHAnsi"/>
          <w:color w:val="auto"/>
        </w:rPr>
        <w:instrText xml:space="preserve"> ADDIN EN.CITE &lt;EndNote&gt;&lt;Cite&gt;&lt;Author&gt;Piddock&lt;/Author&gt;&lt;Year&gt;2016&lt;/Year&gt;&lt;RecNum&gt;11&lt;/RecNum&gt;&lt;DisplayText&gt;&lt;style face="superscript"&gt;11&lt;/style&gt;&lt;/DisplayText&gt;&lt;record&gt;&lt;rec-number&gt;11&lt;/rec-number&gt;&lt;foreign-keys&gt;&lt;key app="EN" db-id="fdd0taa0bxff9ie2epcps90w9vsf5dtax0td" timestamp="1588904107"&gt;11&lt;/key&gt;&lt;/foreign-keys&gt;&lt;ref-type name="Journal Article"&gt;17&lt;/ref-type&gt;&lt;contributors&gt;&lt;authors&gt;&lt;author&gt;Piddock, L. J.&lt;/author&gt;&lt;/authors&gt;&lt;/contributors&gt;&lt;auth-address&gt;Institute of Microbiology and Infection, University of Birmingham, Edgbaston, Birmingham B15 2TT, UK.&lt;/auth-address&gt;&lt;titles&gt;&lt;title&gt;Assess drug-resistance phenotypes, not just genotypes&lt;/title&gt;&lt;secondary-title&gt;Nat Microbiol&lt;/secondary-title&gt;&lt;alt-title&gt;Nature microbiology&lt;/alt-title&gt;&lt;/titles&gt;&lt;periodical&gt;&lt;full-title&gt;Nat Microbiol&lt;/full-title&gt;&lt;abbr-1&gt;Nature microbiology&lt;/abbr-1&gt;&lt;/periodical&gt;&lt;alt-periodical&gt;&lt;full-title&gt;Nat Microbiol&lt;/full-title&gt;&lt;abbr-1&gt;Nature microbiology&lt;/abbr-1&gt;&lt;/alt-periodical&gt;&lt;pages&gt;16120&lt;/pages&gt;&lt;volume&gt;1&lt;/volume&gt;&lt;number&gt;8&lt;/number&gt;&lt;edition&gt;2016/08/31&lt;/edition&gt;&lt;keywords&gt;&lt;keyword&gt;Anti-Bacterial Agents/pharmacology&lt;/keyword&gt;&lt;keyword&gt;Bacteria/*drug effects/*genetics&lt;/keyword&gt;&lt;keyword&gt;Drug Resistance, Bacterial/*genetics&lt;/keyword&gt;&lt;keyword&gt;Genome, Bacterial/genetics&lt;/keyword&gt;&lt;keyword&gt;*Genotype&lt;/keyword&gt;&lt;keyword&gt;Humans&lt;/keyword&gt;&lt;keyword&gt;Microbial Sensitivity Tests&lt;/keyword&gt;&lt;keyword&gt;*Phenotype&lt;/keyword&gt;&lt;/keywords&gt;&lt;dates&gt;&lt;year&gt;2016&lt;/year&gt;&lt;pub-dates&gt;&lt;date&gt;Jul 26&lt;/date&gt;&lt;/pub-dates&gt;&lt;/dates&gt;&lt;isbn&gt;2058-5276&lt;/isbn&gt;&lt;accession-num&gt;27573119&lt;/accession-num&gt;&lt;urls&gt;&lt;/urls&gt;&lt;electronic-resource-num&gt;10.1038/nmicrobiol.2016.120&lt;/electronic-resource-num&gt;&lt;remote-database-provider&gt;NLM&lt;/remote-database-provider&gt;&lt;language&gt;eng&lt;/language&gt;&lt;/record&gt;&lt;/Cite&gt;&lt;/EndNote&gt;</w:instrText>
      </w:r>
      <w:r w:rsidR="00B91D09" w:rsidRPr="00207EE5">
        <w:rPr>
          <w:rFonts w:asciiTheme="minorHAnsi" w:hAnsiTheme="minorHAnsi" w:cstheme="minorHAnsi"/>
          <w:color w:val="auto"/>
        </w:rPr>
        <w:fldChar w:fldCharType="separate"/>
      </w:r>
      <w:r w:rsidR="00B91D09" w:rsidRPr="00207EE5">
        <w:rPr>
          <w:rFonts w:asciiTheme="minorHAnsi" w:hAnsiTheme="minorHAnsi" w:cstheme="minorHAnsi"/>
          <w:noProof/>
          <w:color w:val="auto"/>
          <w:vertAlign w:val="superscript"/>
        </w:rPr>
        <w:t>11</w:t>
      </w:r>
      <w:r w:rsidR="00B91D09" w:rsidRPr="00207EE5">
        <w:rPr>
          <w:rFonts w:asciiTheme="minorHAnsi" w:hAnsiTheme="minorHAnsi" w:cstheme="minorHAnsi"/>
          <w:color w:val="auto"/>
        </w:rPr>
        <w:fldChar w:fldCharType="end"/>
      </w:r>
      <w:r w:rsidR="004F1D8B">
        <w:rPr>
          <w:rFonts w:asciiTheme="minorHAnsi" w:hAnsiTheme="minorHAnsi" w:cstheme="minorHAnsi"/>
          <w:color w:val="auto"/>
        </w:rPr>
        <w:t>.</w:t>
      </w:r>
      <w:r w:rsidR="00B91D09" w:rsidRPr="00207EE5">
        <w:rPr>
          <w:rFonts w:asciiTheme="minorHAnsi" w:hAnsiTheme="minorHAnsi" w:cstheme="minorHAnsi"/>
          <w:color w:val="auto"/>
        </w:rPr>
        <w:t xml:space="preserve"> In addition, the commonly used methods</w:t>
      </w:r>
      <w:r w:rsidR="0096371C" w:rsidRPr="00207EE5">
        <w:rPr>
          <w:rFonts w:asciiTheme="minorHAnsi" w:hAnsiTheme="minorHAnsi" w:cstheme="minorHAnsi"/>
          <w:color w:val="auto"/>
        </w:rPr>
        <w:t>,</w:t>
      </w:r>
      <w:r w:rsidR="00B91D09" w:rsidRPr="00207EE5">
        <w:rPr>
          <w:rFonts w:asciiTheme="minorHAnsi" w:hAnsiTheme="minorHAnsi" w:cstheme="minorHAnsi"/>
          <w:color w:val="auto"/>
        </w:rPr>
        <w:t xml:space="preserve"> such as polymerase chain reaction (PCR) and whole gene sequencing (WGS), focus</w:t>
      </w:r>
      <w:r w:rsidR="0096371C" w:rsidRPr="00207EE5">
        <w:rPr>
          <w:rFonts w:asciiTheme="minorHAnsi" w:hAnsiTheme="minorHAnsi" w:cstheme="minorHAnsi"/>
          <w:color w:val="auto"/>
        </w:rPr>
        <w:t xml:space="preserve"> only</w:t>
      </w:r>
      <w:r w:rsidR="00B91D09" w:rsidRPr="00207EE5">
        <w:rPr>
          <w:rFonts w:asciiTheme="minorHAnsi" w:hAnsiTheme="minorHAnsi" w:cstheme="minorHAnsi"/>
          <w:color w:val="auto"/>
        </w:rPr>
        <w:t xml:space="preserve"> on genotypic changes. These are not sufficient to </w:t>
      </w:r>
      <w:r w:rsidR="00B91D09" w:rsidRPr="00207EE5">
        <w:rPr>
          <w:rFonts w:asciiTheme="minorHAnsi" w:eastAsia="Arial,Calibri" w:hAnsiTheme="minorHAnsi" w:cstheme="minorHAnsi"/>
          <w:bCs/>
        </w:rPr>
        <w:t>reveal the mechanisms of resistance</w:t>
      </w:r>
      <w:r w:rsidR="00B91D09" w:rsidRPr="00207EE5">
        <w:rPr>
          <w:rFonts w:asciiTheme="minorHAnsi" w:eastAsia="Arial,Calibri" w:hAnsiTheme="minorHAnsi" w:cstheme="minorHAnsi"/>
          <w:bCs/>
        </w:rPr>
        <w:fldChar w:fldCharType="begin"/>
      </w:r>
      <w:r w:rsidR="00B91D09" w:rsidRPr="00207EE5">
        <w:rPr>
          <w:rFonts w:asciiTheme="minorHAnsi" w:eastAsia="Arial,Calibri" w:hAnsiTheme="minorHAnsi" w:cstheme="minorHAnsi"/>
          <w:bCs/>
        </w:rPr>
        <w:instrText xml:space="preserve"> ADDIN EN.CITE &lt;EndNote&gt;&lt;Cite&gt;&lt;Author&gt;Piddock&lt;/Author&gt;&lt;Year&gt;2016&lt;/Year&gt;&lt;RecNum&gt;11&lt;/RecNum&gt;&lt;DisplayText&gt;&lt;style face="superscript"&gt;11&lt;/style&gt;&lt;/DisplayText&gt;&lt;record&gt;&lt;rec-number&gt;11&lt;/rec-number&gt;&lt;foreign-keys&gt;&lt;key app="EN" db-id="fdd0taa0bxff9ie2epcps90w9vsf5dtax0td" timestamp="1588904107"&gt;11&lt;/key&gt;&lt;/foreign-keys&gt;&lt;ref-type name="Journal Article"&gt;17&lt;/ref-type&gt;&lt;contributors&gt;&lt;authors&gt;&lt;author&gt;Piddock, L. J.&lt;/author&gt;&lt;/authors&gt;&lt;/contributors&gt;&lt;auth-address&gt;Institute of Microbiology and Infection, University of Birmingham, Edgbaston, Birmingham B15 2TT, UK.&lt;/auth-address&gt;&lt;titles&gt;&lt;title&gt;Assess drug-resistance phenotypes, not just genotypes&lt;/title&gt;&lt;secondary-title&gt;Nat Microbiol&lt;/secondary-title&gt;&lt;alt-title&gt;Nature microbiology&lt;/alt-title&gt;&lt;/titles&gt;&lt;periodical&gt;&lt;full-title&gt;Nat Microbiol&lt;/full-title&gt;&lt;abbr-1&gt;Nature microbiology&lt;/abbr-1&gt;&lt;/periodical&gt;&lt;alt-periodical&gt;&lt;full-title&gt;Nat Microbiol&lt;/full-title&gt;&lt;abbr-1&gt;Nature microbiology&lt;/abbr-1&gt;&lt;/alt-periodical&gt;&lt;pages&gt;16120&lt;/pages&gt;&lt;volume&gt;1&lt;/volume&gt;&lt;number&gt;8&lt;/number&gt;&lt;edition&gt;2016/08/31&lt;/edition&gt;&lt;keywords&gt;&lt;keyword&gt;Anti-Bacterial Agents/pharmacology&lt;/keyword&gt;&lt;keyword&gt;Bacteria/*drug effects/*genetics&lt;/keyword&gt;&lt;keyword&gt;Drug Resistance, Bacterial/*genetics&lt;/keyword&gt;&lt;keyword&gt;Genome, Bacterial/genetics&lt;/keyword&gt;&lt;keyword&gt;*Genotype&lt;/keyword&gt;&lt;keyword&gt;Humans&lt;/keyword&gt;&lt;keyword&gt;Microbial Sensitivity Tests&lt;/keyword&gt;&lt;keyword&gt;*Phenotype&lt;/keyword&gt;&lt;/keywords&gt;&lt;dates&gt;&lt;year&gt;2016&lt;/year&gt;&lt;pub-dates&gt;&lt;date&gt;Jul 26&lt;/date&gt;&lt;/pub-dates&gt;&lt;/dates&gt;&lt;isbn&gt;2058-5276&lt;/isbn&gt;&lt;accession-num&gt;27573119&lt;/accession-num&gt;&lt;urls&gt;&lt;/urls&gt;&lt;electronic-resource-num&gt;10.1038/nmicrobiol.2016.120&lt;/electronic-resource-num&gt;&lt;remote-database-provider&gt;NLM&lt;/remote-database-provider&gt;&lt;language&gt;eng&lt;/language&gt;&lt;/record&gt;&lt;/Cite&gt;&lt;/EndNote&gt;</w:instrText>
      </w:r>
      <w:r w:rsidR="00B91D09" w:rsidRPr="00207EE5">
        <w:rPr>
          <w:rFonts w:asciiTheme="minorHAnsi" w:eastAsia="Arial,Calibri" w:hAnsiTheme="minorHAnsi" w:cstheme="minorHAnsi"/>
          <w:bCs/>
        </w:rPr>
        <w:fldChar w:fldCharType="separate"/>
      </w:r>
      <w:r w:rsidR="00B91D09" w:rsidRPr="00207EE5">
        <w:rPr>
          <w:rFonts w:asciiTheme="minorHAnsi" w:eastAsia="Arial,Calibri" w:hAnsiTheme="minorHAnsi" w:cstheme="minorHAnsi"/>
          <w:bCs/>
          <w:noProof/>
          <w:vertAlign w:val="superscript"/>
        </w:rPr>
        <w:t>11</w:t>
      </w:r>
      <w:r w:rsidR="00B91D09" w:rsidRPr="00207EE5">
        <w:rPr>
          <w:rFonts w:asciiTheme="minorHAnsi" w:eastAsia="Arial,Calibri" w:hAnsiTheme="minorHAnsi" w:cstheme="minorHAnsi"/>
          <w:bCs/>
        </w:rPr>
        <w:fldChar w:fldCharType="end"/>
      </w:r>
      <w:r w:rsidR="007C0EEA">
        <w:rPr>
          <w:rFonts w:asciiTheme="minorHAnsi" w:eastAsia="Arial,Calibri" w:hAnsiTheme="minorHAnsi" w:cstheme="minorHAnsi"/>
          <w:bCs/>
        </w:rPr>
        <w:t>,</w:t>
      </w:r>
      <w:r w:rsidR="00B91D09" w:rsidRPr="00207EE5">
        <w:rPr>
          <w:rFonts w:asciiTheme="minorHAnsi" w:eastAsia="Arial,Calibri" w:hAnsiTheme="minorHAnsi" w:cstheme="minorHAnsi"/>
          <w:bCs/>
        </w:rPr>
        <w:t xml:space="preserve"> </w:t>
      </w:r>
      <w:r w:rsidR="0096371C" w:rsidRPr="00207EE5">
        <w:rPr>
          <w:rFonts w:asciiTheme="minorHAnsi" w:hAnsiTheme="minorHAnsi" w:cstheme="minorHAnsi"/>
          <w:color w:val="auto"/>
        </w:rPr>
        <w:t>prompting an urgent need for a</w:t>
      </w:r>
      <w:r w:rsidR="007C0EEA">
        <w:rPr>
          <w:rFonts w:asciiTheme="minorHAnsi" w:hAnsiTheme="minorHAnsi" w:cstheme="minorHAnsi"/>
          <w:color w:val="auto"/>
        </w:rPr>
        <w:t xml:space="preserve"> </w:t>
      </w:r>
      <w:r w:rsidR="00CB740D" w:rsidRPr="00207EE5">
        <w:rPr>
          <w:rFonts w:asciiTheme="minorHAnsi" w:hAnsiTheme="minorHAnsi" w:cstheme="minorHAnsi"/>
          <w:color w:val="auto"/>
        </w:rPr>
        <w:t>research tool</w:t>
      </w:r>
      <w:r w:rsidR="00B91D09" w:rsidRPr="00207EE5">
        <w:rPr>
          <w:rFonts w:asciiTheme="minorHAnsi" w:hAnsiTheme="minorHAnsi" w:cstheme="minorHAnsi"/>
          <w:color w:val="auto"/>
        </w:rPr>
        <w:t xml:space="preserve"> enabling to understand the chemical composition of bacteria.</w:t>
      </w:r>
    </w:p>
    <w:p w14:paraId="7DC1E5EC" w14:textId="454479D3" w:rsidR="00B91D09" w:rsidRPr="00207EE5" w:rsidRDefault="00B91D09" w:rsidP="00CD035B">
      <w:pPr>
        <w:rPr>
          <w:rFonts w:asciiTheme="minorHAnsi" w:hAnsiTheme="minorHAnsi" w:cstheme="minorHAnsi"/>
          <w:color w:val="auto"/>
        </w:rPr>
      </w:pPr>
    </w:p>
    <w:p w14:paraId="3E4E80CF" w14:textId="2DFF975C" w:rsidR="00C86AE2" w:rsidRPr="00207EE5" w:rsidRDefault="00A96009" w:rsidP="00CD035B">
      <w:pPr>
        <w:rPr>
          <w:rFonts w:asciiTheme="minorHAnsi" w:hAnsiTheme="minorHAnsi" w:cstheme="minorHAnsi"/>
          <w:color w:val="auto"/>
        </w:rPr>
      </w:pPr>
      <w:r w:rsidRPr="00207EE5">
        <w:rPr>
          <w:rFonts w:asciiTheme="minorHAnsi" w:hAnsiTheme="minorHAnsi" w:cstheme="minorHAnsi"/>
          <w:color w:val="auto"/>
        </w:rPr>
        <w:t>Infrared spectroscopy (IR) provides a molecular characterization of the sample and thus is a</w:t>
      </w:r>
      <w:r w:rsidR="007C0EEA">
        <w:rPr>
          <w:rFonts w:asciiTheme="minorHAnsi" w:hAnsiTheme="minorHAnsi" w:cstheme="minorHAnsi"/>
          <w:color w:val="auto"/>
        </w:rPr>
        <w:t xml:space="preserve"> </w:t>
      </w:r>
      <w:r w:rsidRPr="00207EE5">
        <w:rPr>
          <w:rFonts w:asciiTheme="minorHAnsi" w:hAnsiTheme="minorHAnsi" w:cstheme="minorHAnsi"/>
          <w:color w:val="auto"/>
        </w:rPr>
        <w:t>promising candidate for phenotypic bacterial probing. Since its early application</w:t>
      </w:r>
      <w:r w:rsidR="00A04779" w:rsidRPr="00207EE5">
        <w:rPr>
          <w:rFonts w:asciiTheme="minorHAnsi" w:hAnsiTheme="minorHAnsi" w:cstheme="minorHAnsi"/>
          <w:color w:val="auto"/>
        </w:rPr>
        <w:t>s</w:t>
      </w:r>
      <w:r w:rsidR="00A04779" w:rsidRPr="00207EE5">
        <w:rPr>
          <w:rFonts w:asciiTheme="minorHAnsi" w:hAnsiTheme="minorHAnsi" w:cstheme="minorHAnsi"/>
          <w:color w:val="auto"/>
        </w:rPr>
        <w:fldChar w:fldCharType="begin"/>
      </w:r>
      <w:r w:rsidR="00A04779" w:rsidRPr="00207EE5">
        <w:rPr>
          <w:rFonts w:asciiTheme="minorHAnsi" w:hAnsiTheme="minorHAnsi" w:cstheme="minorHAnsi"/>
          <w:color w:val="auto"/>
        </w:rPr>
        <w:instrText xml:space="preserve"> ADDIN EN.CITE &lt;EndNote&gt;&lt;Cite&gt;&lt;Author&gt;Naumann&lt;/Author&gt;&lt;Year&gt;1991&lt;/Year&gt;&lt;RecNum&gt;14&lt;/RecNum&gt;&lt;DisplayText&gt;&lt;style face="superscript"&gt;12&lt;/style&gt;&lt;/DisplayText&gt;&lt;record&gt;&lt;rec-number&gt;14&lt;/rec-number&gt;&lt;foreign-keys&gt;&lt;key app="EN" db-id="fdd0taa0bxff9ie2epcps90w9vsf5dtax0td" timestamp="1588904784"&gt;14&lt;/key&gt;&lt;/foreign-keys&gt;&lt;ref-type name="Journal Article"&gt;17&lt;/ref-type&gt;&lt;contributors&gt;&lt;authors&gt;&lt;author&gt;Naumann, Dieter&lt;/author&gt;&lt;author&gt;Helm, Dieter&lt;/author&gt;&lt;author&gt;Labischinski, Harald&lt;/author&gt;&lt;/authors&gt;&lt;/contributors&gt;&lt;titles&gt;&lt;title&gt;Microbiological characterizations by FT-IR spectroscopy&lt;/title&gt;&lt;secondary-title&gt;Nature&lt;/secondary-title&gt;&lt;/titles&gt;&lt;periodical&gt;&lt;full-title&gt;Nature&lt;/full-title&gt;&lt;/periodical&gt;&lt;pages&gt;81-82&lt;/pages&gt;&lt;volume&gt;351&lt;/volume&gt;&lt;number&gt;6321&lt;/number&gt;&lt;dates&gt;&lt;year&gt;1991&lt;/year&gt;&lt;pub-dates&gt;&lt;date&gt;1991/05/01&lt;/date&gt;&lt;/pub-dates&gt;&lt;/dates&gt;&lt;isbn&gt;1476-4687&lt;/isbn&gt;&lt;urls&gt;&lt;related-urls&gt;&lt;url&gt;https://doi.org/10.1038/351081a0&lt;/url&gt;&lt;/related-urls&gt;&lt;/urls&gt;&lt;electronic-resource-num&gt;10.1038/351081a0&lt;/electronic-resource-num&gt;&lt;/record&gt;&lt;/Cite&gt;&lt;/EndNote&gt;</w:instrText>
      </w:r>
      <w:r w:rsidR="00A04779" w:rsidRPr="00207EE5">
        <w:rPr>
          <w:rFonts w:asciiTheme="minorHAnsi" w:hAnsiTheme="minorHAnsi" w:cstheme="minorHAnsi"/>
          <w:color w:val="auto"/>
        </w:rPr>
        <w:fldChar w:fldCharType="separate"/>
      </w:r>
      <w:r w:rsidR="00A04779" w:rsidRPr="00207EE5">
        <w:rPr>
          <w:rFonts w:asciiTheme="minorHAnsi" w:hAnsiTheme="minorHAnsi" w:cstheme="minorHAnsi"/>
          <w:noProof/>
          <w:color w:val="auto"/>
          <w:vertAlign w:val="superscript"/>
        </w:rPr>
        <w:t>12</w:t>
      </w:r>
      <w:r w:rsidR="00A04779" w:rsidRPr="00207EE5">
        <w:rPr>
          <w:rFonts w:asciiTheme="minorHAnsi" w:hAnsiTheme="minorHAnsi" w:cstheme="minorHAnsi"/>
          <w:color w:val="auto"/>
        </w:rPr>
        <w:fldChar w:fldCharType="end"/>
      </w:r>
      <w:r w:rsidR="007C0EEA">
        <w:rPr>
          <w:rFonts w:asciiTheme="minorHAnsi" w:hAnsiTheme="minorHAnsi" w:cstheme="minorHAnsi"/>
          <w:color w:val="auto"/>
        </w:rPr>
        <w:t>,</w:t>
      </w:r>
      <w:r w:rsidRPr="00207EE5">
        <w:rPr>
          <w:rFonts w:asciiTheme="minorHAnsi" w:hAnsiTheme="minorHAnsi" w:cstheme="minorHAnsi"/>
          <w:color w:val="auto"/>
        </w:rPr>
        <w:t xml:space="preserve"> a great magnitude of examples of its use was demonstrated in the literature</w:t>
      </w:r>
      <w:r w:rsidRPr="00207EE5">
        <w:rPr>
          <w:rFonts w:asciiTheme="minorHAnsi" w:hAnsiTheme="minorHAnsi" w:cstheme="minorHAnsi"/>
          <w:color w:val="auto"/>
        </w:rPr>
        <w:fldChar w:fldCharType="begin">
          <w:fldData xml:space="preserve">PEVuZE5vdGU+PENpdGU+PEF1dGhvcj5aYXJub3dpZWM8L0F1dGhvcj48WWVhcj4yMDE1PC9ZZWFy
PjxSZWNOdW0+MTI8L1JlY051bT48RGlzcGxheVRleHQ+PHN0eWxlIGZhY2U9InN1cGVyc2NyaXB0
Ij4xMywxNDwvc3R5bGU+PC9EaXNwbGF5VGV4dD48cmVjb3JkPjxyZWMtbnVtYmVyPjEyPC9yZWMt
bnVtYmVyPjxmb3JlaWduLWtleXM+PGtleSBhcHA9IkVOIiBkYi1pZD0iZmRkMHRhYTBieGZmOWll
MmVwY3BzOTB3OXZzZjVkdGF4MHRkIiB0aW1lc3RhbXA9IjE1ODg5MDQ2ODAiPjEyPC9rZXk+PC9m
b3JlaWduLWtleXM+PHJlZi10eXBlIG5hbWU9IkpvdXJuYWwgQXJ0aWNsZSI+MTc8L3JlZi10eXBl
Pjxjb250cmlidXRvcnM+PGF1dGhvcnM+PGF1dGhvcj5aYXJub3dpZWMsIFAuPC9hdXRob3I+PGF1
dGhvcj5MZWNob3dpY3osIEwuPC9hdXRob3I+PGF1dGhvcj5DemVyd29ua2EsIEcuPC9hdXRob3I+
PGF1dGhvcj5LYWNhLCBXLjwvYXV0aG9yPjwvYXV0aG9ycz48L2NvbnRyaWJ1dG9ycz48YXV0aC1h
ZGRyZXNzPkRlcGFydG1lbnQgb2YgTWljcm9iaW9sb2d5LCBJbnN0aXR1dGUgb2YgQmlvbG9neSwg
SmFuIEtvY2hhbm93c2tpIFVuaXZlcnNpdHksIHVsLiBTd2lldG9rcnp5c2thIDE1LCAyNS0gNDA2
IEtpZWxjZSwgUG9sYW5kLiBwYXVsaW5hLnphcm5vd2llY0BnbWFpbC5jb20uPC9hdXRoLWFkZHJl
c3M+PHRpdGxlcz48dGl0bGU+Rm91cmllciBUcmFuc2Zvcm0gSW5mcmFyZWQgU3BlY3Ryb3Njb3B5
IChGVElSKSBhcyBhIFRvb2wgZm9yIHRoZSBJZGVudGlmaWNhdGlvbiBhbmQgRGlmZmVyZW50aWF0
aW9uIG9mIFBhdGhvZ2VuaWMgQmFjdGVyaWE8L3RpdGxlPjxzZWNvbmRhcnktdGl0bGU+Q3VyciBN
ZWQgQ2hlbTwvc2Vjb25kYXJ5LXRpdGxlPjxhbHQtdGl0bGU+Q3VycmVudCBtZWRpY2luYWwgY2hl
bWlzdHJ5PC9hbHQtdGl0bGU+PC90aXRsZXM+PHBlcmlvZGljYWw+PGZ1bGwtdGl0bGU+Q3VyciBN
ZWQgQ2hlbTwvZnVsbC10aXRsZT48YWJici0xPkN1cnJlbnQgbWVkaWNpbmFsIGNoZW1pc3RyeTwv
YWJici0xPjwvcGVyaW9kaWNhbD48YWx0LXBlcmlvZGljYWw+PGZ1bGwtdGl0bGU+Q3VyciBNZWQg
Q2hlbTwvZnVsbC10aXRsZT48YWJici0xPkN1cnJlbnQgbWVkaWNpbmFsIGNoZW1pc3RyeTwvYWJi
ci0xPjwvYWx0LXBlcmlvZGljYWw+PHBhZ2VzPjE3MTAtODwvcGFnZXM+PHZvbHVtZT4yMjwvdm9s
dW1lPjxudW1iZXI+MTQ8L251bWJlcj48ZWRpdGlvbj4yMDE1LzAzLzEyPC9lZGl0aW9uPjxrZXl3
b3Jkcz48a2V5d29yZD5CYWN0ZXJpYS8qY2xhc3NpZmljYXRpb24vY3l0b2xvZ3kvKnBhdGhvZ2Vu
aWNpdHk8L2tleXdvcmQ+PGtleXdvcmQ+U3BlY3Ryb3Njb3B5LCBGb3VyaWVyIFRyYW5zZm9ybSBJ
bmZyYXJlZDwva2V5d29yZD48L2tleXdvcmRzPjxkYXRlcz48eWVhcj4yMDE1PC95ZWFyPjwvZGF0
ZXM+PGlzYm4+MDkyOS04NjczPC9pc2JuPjxhY2Nlc3Npb24tbnVtPjI1NzYwMDg2PC9hY2Nlc3Np
b24tbnVtPjx1cmxzPjwvdXJscz48ZWxlY3Ryb25pYy1yZXNvdXJjZS1udW0+MTAuMjE3NC8wOTI5
ODY3MzIyNjY2MTUwMzExMTUyODAwPC9lbGVjdHJvbmljLXJlc291cmNlLW51bT48cmVtb3RlLWRh
dGFiYXNlLXByb3ZpZGVyPk5MTTwvcmVtb3RlLWRhdGFiYXNlLXByb3ZpZGVyPjxsYW5ndWFnZT5l
bmc8L2xhbmd1YWdlPjwvcmVjb3JkPjwvQ2l0ZT48Q2l0ZT48QXV0aG9yPlF1aW50ZWxhczwvQXV0
aG9yPjxZZWFyPjIwMTg8L1llYXI+PFJlY051bT4xMzwvUmVjTnVtPjxyZWNvcmQ+PHJlYy1udW1i
ZXI+MTM8L3JlYy1udW1iZXI+PGZvcmVpZ24ta2V5cz48a2V5IGFwcD0iRU4iIGRiLWlkPSJmZGQw
dGFhMGJ4ZmY5aWUyZXBjcHM5MHc5dnNmNWR0YXgwdGQiIHRpbWVzdGFtcD0iMTU4ODkwNDcyNSI+
MTM8L2tleT48L2ZvcmVpZ24ta2V5cz48cmVmLXR5cGUgbmFtZT0iSm91cm5hbCBBcnRpY2xlIj4x
NzwvcmVmLXR5cGU+PGNvbnRyaWJ1dG9ycz48YXV0aG9ycz48YXV0aG9yPlF1aW50ZWxhcywgQ3Jp
c3RpbmE8L2F1dGhvcj48YXV0aG9yPkZlcnJlaXJhLCBFdWfDqW5pbyBDLjwvYXV0aG9yPjxhdXRo
b3I+TG9wZXMsIEpvw6NvIEEuPC9hdXRob3I+PGF1dGhvcj5Tb3VzYSwgQ2xhcmE8L2F1dGhvcj48
L2F1dGhvcnM+PC9jb250cmlidXRvcnM+PHRpdGxlcz48dGl0bGU+QW4gT3ZlcnZpZXcgb2YgdGhl
IEV2b2x1dGlvbiBvZiBJbmZyYXJlZCBTcGVjdHJvc2NvcHkgQXBwbGllZCB0byBCYWN0ZXJpYWwg
VHlwaW5nPC90aXRsZT48c2Vjb25kYXJ5LXRpdGxlPkJpb3RlY2hub2xvZ3kgSm91cm5hbDwvc2Vj
b25kYXJ5LXRpdGxlPjwvdGl0bGVzPjxwZXJpb2RpY2FsPjxmdWxsLXRpdGxlPkJpb3RlY2hub2xv
Z3kgSm91cm5hbDwvZnVsbC10aXRsZT48L3BlcmlvZGljYWw+PHBhZ2VzPjE3MDA0NDk8L3BhZ2Vz
Pjx2b2x1bWU+MTM8L3ZvbHVtZT48bnVtYmVyPjE8L251bWJlcj48ZGF0ZXM+PHllYXI+MjAxODwv
eWVhcj48L2RhdGVzPjxpc2JuPjE4NjAtNjc2ODwvaXNibj48dXJscz48cmVsYXRlZC11cmxzPjx1
cmw+aHR0cHM6Ly9vbmxpbmVsaWJyYXJ5LndpbGV5LmNvbS9kb2kvYWJzLzEwLjEwMDIvYmlvdC4y
MDE3MDA0NDk8L3VybD48L3JlbGF0ZWQtdXJscz48L3VybHM+PGVsZWN0cm9uaWMtcmVzb3VyY2Ut
bnVtPjEwLjEwMDIvYmlvdC4yMDE3MDA0NDk8L2VsZWN0cm9uaWMtcmVzb3VyY2UtbnVtPjwvcmVj
b3JkPjwvQ2l0ZT48L0VuZE5vdGU+
</w:fldData>
        </w:fldChar>
      </w:r>
      <w:r w:rsidR="00A04779" w:rsidRPr="00207EE5">
        <w:rPr>
          <w:rFonts w:asciiTheme="minorHAnsi" w:hAnsiTheme="minorHAnsi" w:cstheme="minorHAnsi"/>
          <w:color w:val="auto"/>
        </w:rPr>
        <w:instrText xml:space="preserve"> ADDIN EN.CITE </w:instrText>
      </w:r>
      <w:r w:rsidR="00A04779" w:rsidRPr="00207EE5">
        <w:rPr>
          <w:rFonts w:asciiTheme="minorHAnsi" w:hAnsiTheme="minorHAnsi" w:cstheme="minorHAnsi"/>
          <w:color w:val="auto"/>
        </w:rPr>
        <w:fldChar w:fldCharType="begin">
          <w:fldData xml:space="preserve">PEVuZE5vdGU+PENpdGU+PEF1dGhvcj5aYXJub3dpZWM8L0F1dGhvcj48WWVhcj4yMDE1PC9ZZWFy
PjxSZWNOdW0+MTI8L1JlY051bT48RGlzcGxheVRleHQ+PHN0eWxlIGZhY2U9InN1cGVyc2NyaXB0
Ij4xMywxNDwvc3R5bGU+PC9EaXNwbGF5VGV4dD48cmVjb3JkPjxyZWMtbnVtYmVyPjEyPC9yZWMt
bnVtYmVyPjxmb3JlaWduLWtleXM+PGtleSBhcHA9IkVOIiBkYi1pZD0iZmRkMHRhYTBieGZmOWll
MmVwY3BzOTB3OXZzZjVkdGF4MHRkIiB0aW1lc3RhbXA9IjE1ODg5MDQ2ODAiPjEyPC9rZXk+PC9m
b3JlaWduLWtleXM+PHJlZi10eXBlIG5hbWU9IkpvdXJuYWwgQXJ0aWNsZSI+MTc8L3JlZi10eXBl
Pjxjb250cmlidXRvcnM+PGF1dGhvcnM+PGF1dGhvcj5aYXJub3dpZWMsIFAuPC9hdXRob3I+PGF1
dGhvcj5MZWNob3dpY3osIEwuPC9hdXRob3I+PGF1dGhvcj5DemVyd29ua2EsIEcuPC9hdXRob3I+
PGF1dGhvcj5LYWNhLCBXLjwvYXV0aG9yPjwvYXV0aG9ycz48L2NvbnRyaWJ1dG9ycz48YXV0aC1h
ZGRyZXNzPkRlcGFydG1lbnQgb2YgTWljcm9iaW9sb2d5LCBJbnN0aXR1dGUgb2YgQmlvbG9neSwg
SmFuIEtvY2hhbm93c2tpIFVuaXZlcnNpdHksIHVsLiBTd2lldG9rcnp5c2thIDE1LCAyNS0gNDA2
IEtpZWxjZSwgUG9sYW5kLiBwYXVsaW5hLnphcm5vd2llY0BnbWFpbC5jb20uPC9hdXRoLWFkZHJl
c3M+PHRpdGxlcz48dGl0bGU+Rm91cmllciBUcmFuc2Zvcm0gSW5mcmFyZWQgU3BlY3Ryb3Njb3B5
IChGVElSKSBhcyBhIFRvb2wgZm9yIHRoZSBJZGVudGlmaWNhdGlvbiBhbmQgRGlmZmVyZW50aWF0
aW9uIG9mIFBhdGhvZ2VuaWMgQmFjdGVyaWE8L3RpdGxlPjxzZWNvbmRhcnktdGl0bGU+Q3VyciBN
ZWQgQ2hlbTwvc2Vjb25kYXJ5LXRpdGxlPjxhbHQtdGl0bGU+Q3VycmVudCBtZWRpY2luYWwgY2hl
bWlzdHJ5PC9hbHQtdGl0bGU+PC90aXRsZXM+PHBlcmlvZGljYWw+PGZ1bGwtdGl0bGU+Q3VyciBN
ZWQgQ2hlbTwvZnVsbC10aXRsZT48YWJici0xPkN1cnJlbnQgbWVkaWNpbmFsIGNoZW1pc3RyeTwv
YWJici0xPjwvcGVyaW9kaWNhbD48YWx0LXBlcmlvZGljYWw+PGZ1bGwtdGl0bGU+Q3VyciBNZWQg
Q2hlbTwvZnVsbC10aXRsZT48YWJici0xPkN1cnJlbnQgbWVkaWNpbmFsIGNoZW1pc3RyeTwvYWJi
ci0xPjwvYWx0LXBlcmlvZGljYWw+PHBhZ2VzPjE3MTAtODwvcGFnZXM+PHZvbHVtZT4yMjwvdm9s
dW1lPjxudW1iZXI+MTQ8L251bWJlcj48ZWRpdGlvbj4yMDE1LzAzLzEyPC9lZGl0aW9uPjxrZXl3
b3Jkcz48a2V5d29yZD5CYWN0ZXJpYS8qY2xhc3NpZmljYXRpb24vY3l0b2xvZ3kvKnBhdGhvZ2Vu
aWNpdHk8L2tleXdvcmQ+PGtleXdvcmQ+U3BlY3Ryb3Njb3B5LCBGb3VyaWVyIFRyYW5zZm9ybSBJ
bmZyYXJlZDwva2V5d29yZD48L2tleXdvcmRzPjxkYXRlcz48eWVhcj4yMDE1PC95ZWFyPjwvZGF0
ZXM+PGlzYm4+MDkyOS04NjczPC9pc2JuPjxhY2Nlc3Npb24tbnVtPjI1NzYwMDg2PC9hY2Nlc3Np
b24tbnVtPjx1cmxzPjwvdXJscz48ZWxlY3Ryb25pYy1yZXNvdXJjZS1udW0+MTAuMjE3NC8wOTI5
ODY3MzIyNjY2MTUwMzExMTUyODAwPC9lbGVjdHJvbmljLXJlc291cmNlLW51bT48cmVtb3RlLWRh
dGFiYXNlLXByb3ZpZGVyPk5MTTwvcmVtb3RlLWRhdGFiYXNlLXByb3ZpZGVyPjxsYW5ndWFnZT5l
bmc8L2xhbmd1YWdlPjwvcmVjb3JkPjwvQ2l0ZT48Q2l0ZT48QXV0aG9yPlF1aW50ZWxhczwvQXV0
aG9yPjxZZWFyPjIwMTg8L1llYXI+PFJlY051bT4xMzwvUmVjTnVtPjxyZWNvcmQ+PHJlYy1udW1i
ZXI+MTM8L3JlYy1udW1iZXI+PGZvcmVpZ24ta2V5cz48a2V5IGFwcD0iRU4iIGRiLWlkPSJmZGQw
dGFhMGJ4ZmY5aWUyZXBjcHM5MHc5dnNmNWR0YXgwdGQiIHRpbWVzdGFtcD0iMTU4ODkwNDcyNSI+
MTM8L2tleT48L2ZvcmVpZ24ta2V5cz48cmVmLXR5cGUgbmFtZT0iSm91cm5hbCBBcnRpY2xlIj4x
NzwvcmVmLXR5cGU+PGNvbnRyaWJ1dG9ycz48YXV0aG9ycz48YXV0aG9yPlF1aW50ZWxhcywgQ3Jp
c3RpbmE8L2F1dGhvcj48YXV0aG9yPkZlcnJlaXJhLCBFdWfDqW5pbyBDLjwvYXV0aG9yPjxhdXRo
b3I+TG9wZXMsIEpvw6NvIEEuPC9hdXRob3I+PGF1dGhvcj5Tb3VzYSwgQ2xhcmE8L2F1dGhvcj48
L2F1dGhvcnM+PC9jb250cmlidXRvcnM+PHRpdGxlcz48dGl0bGU+QW4gT3ZlcnZpZXcgb2YgdGhl
IEV2b2x1dGlvbiBvZiBJbmZyYXJlZCBTcGVjdHJvc2NvcHkgQXBwbGllZCB0byBCYWN0ZXJpYWwg
VHlwaW5nPC90aXRsZT48c2Vjb25kYXJ5LXRpdGxlPkJpb3RlY2hub2xvZ3kgSm91cm5hbDwvc2Vj
b25kYXJ5LXRpdGxlPjwvdGl0bGVzPjxwZXJpb2RpY2FsPjxmdWxsLXRpdGxlPkJpb3RlY2hub2xv
Z3kgSm91cm5hbDwvZnVsbC10aXRsZT48L3BlcmlvZGljYWw+PHBhZ2VzPjE3MDA0NDk8L3BhZ2Vz
Pjx2b2x1bWU+MTM8L3ZvbHVtZT48bnVtYmVyPjE8L251bWJlcj48ZGF0ZXM+PHllYXI+MjAxODwv
eWVhcj48L2RhdGVzPjxpc2JuPjE4NjAtNjc2ODwvaXNibj48dXJscz48cmVsYXRlZC11cmxzPjx1
cmw+aHR0cHM6Ly9vbmxpbmVsaWJyYXJ5LndpbGV5LmNvbS9kb2kvYWJzLzEwLjEwMDIvYmlvdC4y
MDE3MDA0NDk8L3VybD48L3JlbGF0ZWQtdXJscz48L3VybHM+PGVsZWN0cm9uaWMtcmVzb3VyY2Ut
bnVtPjEwLjEwMDIvYmlvdC4yMDE3MDA0NDk8L2VsZWN0cm9uaWMtcmVzb3VyY2UtbnVtPjwvcmVj
b3JkPjwvQ2l0ZT48L0VuZE5vdGU+
</w:fldData>
        </w:fldChar>
      </w:r>
      <w:r w:rsidR="00A04779" w:rsidRPr="00207EE5">
        <w:rPr>
          <w:rFonts w:asciiTheme="minorHAnsi" w:hAnsiTheme="minorHAnsi" w:cstheme="minorHAnsi"/>
          <w:color w:val="auto"/>
        </w:rPr>
        <w:instrText xml:space="preserve"> ADDIN EN.CITE.DATA </w:instrText>
      </w:r>
      <w:r w:rsidR="00A04779" w:rsidRPr="00207EE5">
        <w:rPr>
          <w:rFonts w:asciiTheme="minorHAnsi" w:hAnsiTheme="minorHAnsi" w:cstheme="minorHAnsi"/>
          <w:color w:val="auto"/>
        </w:rPr>
      </w:r>
      <w:r w:rsidR="00A04779" w:rsidRPr="00207EE5">
        <w:rPr>
          <w:rFonts w:asciiTheme="minorHAnsi" w:hAnsiTheme="minorHAnsi" w:cstheme="minorHAnsi"/>
          <w:color w:val="auto"/>
        </w:rPr>
        <w:fldChar w:fldCharType="end"/>
      </w:r>
      <w:r w:rsidRPr="00207EE5">
        <w:rPr>
          <w:rFonts w:asciiTheme="minorHAnsi" w:hAnsiTheme="minorHAnsi" w:cstheme="minorHAnsi"/>
          <w:color w:val="auto"/>
        </w:rPr>
      </w:r>
      <w:r w:rsidRPr="00207EE5">
        <w:rPr>
          <w:rFonts w:asciiTheme="minorHAnsi" w:hAnsiTheme="minorHAnsi" w:cstheme="minorHAnsi"/>
          <w:color w:val="auto"/>
        </w:rPr>
        <w:fldChar w:fldCharType="separate"/>
      </w:r>
      <w:r w:rsidR="00A04779" w:rsidRPr="00207EE5">
        <w:rPr>
          <w:rFonts w:asciiTheme="minorHAnsi" w:hAnsiTheme="minorHAnsi" w:cstheme="minorHAnsi"/>
          <w:noProof/>
          <w:color w:val="auto"/>
          <w:vertAlign w:val="superscript"/>
        </w:rPr>
        <w:t>13,14</w:t>
      </w:r>
      <w:r w:rsidRPr="00207EE5">
        <w:rPr>
          <w:rFonts w:asciiTheme="minorHAnsi" w:hAnsiTheme="minorHAnsi" w:cstheme="minorHAnsi"/>
          <w:color w:val="auto"/>
        </w:rPr>
        <w:fldChar w:fldCharType="end"/>
      </w:r>
      <w:r w:rsidR="007C0EEA">
        <w:rPr>
          <w:rFonts w:asciiTheme="minorHAnsi" w:hAnsiTheme="minorHAnsi" w:cstheme="minorHAnsi"/>
          <w:color w:val="auto"/>
        </w:rPr>
        <w:t>.</w:t>
      </w:r>
      <w:r w:rsidRPr="00207EE5">
        <w:rPr>
          <w:rFonts w:asciiTheme="minorHAnsi" w:hAnsiTheme="minorHAnsi" w:cstheme="minorHAnsi"/>
          <w:color w:val="auto"/>
        </w:rPr>
        <w:t xml:space="preserve"> </w:t>
      </w:r>
      <w:r w:rsidR="0095199D" w:rsidRPr="00207EE5">
        <w:rPr>
          <w:rFonts w:asciiTheme="minorHAnsi" w:hAnsiTheme="minorHAnsi" w:cstheme="minorHAnsi"/>
          <w:color w:val="auto"/>
        </w:rPr>
        <w:t>These include phenotypic-based identification of bacteria on genus</w:t>
      </w:r>
      <w:r w:rsidR="0095199D" w:rsidRPr="00207EE5">
        <w:rPr>
          <w:rFonts w:asciiTheme="minorHAnsi" w:hAnsiTheme="minorHAnsi" w:cstheme="minorHAnsi"/>
          <w:color w:val="auto"/>
        </w:rPr>
        <w:fldChar w:fldCharType="begin"/>
      </w:r>
      <w:r w:rsidR="0095199D" w:rsidRPr="00207EE5">
        <w:rPr>
          <w:rFonts w:asciiTheme="minorHAnsi" w:hAnsiTheme="minorHAnsi" w:cstheme="minorHAnsi"/>
          <w:color w:val="auto"/>
        </w:rPr>
        <w:instrText xml:space="preserve"> ADDIN EN.CITE &lt;EndNote&gt;&lt;Cite&gt;&lt;Author&gt;San-Blas&lt;/Author&gt;&lt;Year&gt;2012&lt;/Year&gt;&lt;RecNum&gt;15&lt;/RecNum&gt;&lt;DisplayText&gt;&lt;style face="superscript"&gt;15&lt;/style&gt;&lt;/DisplayText&gt;&lt;record&gt;&lt;rec-number&gt;15&lt;/rec-number&gt;&lt;foreign-keys&gt;&lt;key app="EN" db-id="fdd0taa0bxff9ie2epcps90w9vsf5dtax0td" timestamp="1588904919"&gt;15&lt;/key&gt;&lt;/foreign-keys&gt;&lt;ref-type name="Journal Article"&gt;17&lt;/ref-type&gt;&lt;contributors&gt;&lt;authors&gt;&lt;author&gt;San-Blas, Ernesto&lt;/author&gt;&lt;author&gt;Cubillán, Néstor&lt;/author&gt;&lt;author&gt;Guerra, Mayamarú&lt;/author&gt;&lt;author&gt;Portillo, Edgar&lt;/author&gt;&lt;author&gt;Esteves, Iván&lt;/author&gt;&lt;/authors&gt;&lt;/contributors&gt;&lt;titles&gt;&lt;title&gt;Characterization of Xenorhabdus and Photorhabdus bacteria by Fourier transform mid-infrared spectroscopy with attenuated total reflection (FT-IR/ATR)&lt;/title&gt;&lt;secondary-title&gt;Spectrochimica Acta Part A: Molecular and Biomolecular Spectroscopy&lt;/secondary-title&gt;&lt;/titles&gt;&lt;periodical&gt;&lt;full-title&gt;Spectrochimica Acta Part A: Molecular and Biomolecular Spectroscopy&lt;/full-title&gt;&lt;/periodical&gt;&lt;pages&gt;58-62&lt;/pages&gt;&lt;volume&gt;93&lt;/volume&gt;&lt;keywords&gt;&lt;keyword&gt;Entomopathogenic bacteria&lt;/keyword&gt;&lt;keyword&gt;Star diagram&lt;/keyword&gt;&lt;keyword&gt;Carbohydrates&lt;/keyword&gt;&lt;keyword&gt;Phosphodiester&lt;/keyword&gt;&lt;keyword&gt;Fingerprint&lt;/keyword&gt;&lt;/keywords&gt;&lt;dates&gt;&lt;year&gt;2012&lt;/year&gt;&lt;pub-dates&gt;&lt;date&gt;2012/07/01/&lt;/date&gt;&lt;/pub-dates&gt;&lt;/dates&gt;&lt;isbn&gt;1386-1425&lt;/isbn&gt;&lt;urls&gt;&lt;related-urls&gt;&lt;url&gt;http://www.sciencedirect.com/science/article/pii/S1386142512002351&lt;/url&gt;&lt;/related-urls&gt;&lt;/urls&gt;&lt;electronic-resource-num&gt;https://doi.org/10.1016/j.saa.2012.03.006&lt;/electronic-resource-num&gt;&lt;/record&gt;&lt;/Cite&gt;&lt;/EndNote&gt;</w:instrText>
      </w:r>
      <w:r w:rsidR="0095199D" w:rsidRPr="00207EE5">
        <w:rPr>
          <w:rFonts w:asciiTheme="minorHAnsi" w:hAnsiTheme="minorHAnsi" w:cstheme="minorHAnsi"/>
          <w:color w:val="auto"/>
        </w:rPr>
        <w:fldChar w:fldCharType="separate"/>
      </w:r>
      <w:r w:rsidR="0095199D" w:rsidRPr="00207EE5">
        <w:rPr>
          <w:rFonts w:asciiTheme="minorHAnsi" w:hAnsiTheme="minorHAnsi" w:cstheme="minorHAnsi"/>
          <w:noProof/>
          <w:color w:val="auto"/>
          <w:vertAlign w:val="superscript"/>
        </w:rPr>
        <w:t>15</w:t>
      </w:r>
      <w:r w:rsidR="0095199D" w:rsidRPr="00207EE5">
        <w:rPr>
          <w:rFonts w:asciiTheme="minorHAnsi" w:hAnsiTheme="minorHAnsi" w:cstheme="minorHAnsi"/>
          <w:color w:val="auto"/>
        </w:rPr>
        <w:fldChar w:fldCharType="end"/>
      </w:r>
      <w:r w:rsidR="007C0EEA">
        <w:rPr>
          <w:rFonts w:asciiTheme="minorHAnsi" w:hAnsiTheme="minorHAnsi" w:cstheme="minorHAnsi"/>
          <w:color w:val="auto"/>
        </w:rPr>
        <w:t>,</w:t>
      </w:r>
      <w:r w:rsidR="0095199D" w:rsidRPr="00207EE5">
        <w:rPr>
          <w:rFonts w:asciiTheme="minorHAnsi" w:hAnsiTheme="minorHAnsi" w:cstheme="minorHAnsi"/>
          <w:color w:val="auto"/>
        </w:rPr>
        <w:t xml:space="preserve"> species</w:t>
      </w:r>
      <w:r w:rsidR="0095199D" w:rsidRPr="00207EE5">
        <w:rPr>
          <w:rFonts w:asciiTheme="minorHAnsi" w:hAnsiTheme="minorHAnsi" w:cstheme="minorHAnsi"/>
          <w:color w:val="auto"/>
        </w:rPr>
        <w:fldChar w:fldCharType="begin">
          <w:fldData xml:space="preserve">PEVuZE5vdGU+PENpdGU+PEF1dGhvcj5Tb3VzYTwvQXV0aG9yPjxZZWFyPjIwMTQ8L1llYXI+PFJl
Y051bT4xNjwvUmVjTnVtPjxEaXNwbGF5VGV4dD48c3R5bGUgZmFjZT0ic3VwZXJzY3JpcHQiPjE2
PC9zdHlsZT48L0Rpc3BsYXlUZXh0PjxyZWNvcmQ+PHJlYy1udW1iZXI+MTY8L3JlYy1udW1iZXI+
PGZvcmVpZ24ta2V5cz48a2V5IGFwcD0iRU4iIGRiLWlkPSJmZGQwdGFhMGJ4ZmY5aWUyZXBjcHM5
MHc5dnNmNWR0YXgwdGQiIHRpbWVzdGFtcD0iMTU4ODkwNDk3MCI+MTY8L2tleT48L2ZvcmVpZ24t
a2V5cz48cmVmLXR5cGUgbmFtZT0iSm91cm5hbCBBcnRpY2xlIj4xNzwvcmVmLXR5cGU+PGNvbnRy
aWJ1dG9ycz48YXV0aG9ycz48YXV0aG9yPlNvdXNhLCBDLjwvYXV0aG9yPjxhdXRob3I+U2lsdmEs
IEwuPC9hdXRob3I+PGF1dGhvcj5Hcm9zc28sIEYuPC9hdXRob3I+PGF1dGhvcj5OZW1lYywgQS48
L2F1dGhvcj48YXV0aG9yPkxvcGVzLCBKLjwvYXV0aG9yPjxhdXRob3I+UGVpeGUsIEwuPC9hdXRo
b3I+PC9hdXRob3JzPjwvY29udHJpYnV0b3JzPjxhdXRoLWFkZHJlc3M+UkVRVUlNVEUsIExhYm9y
YXRvcmlvIGRlIE1pY3JvYmlvbG9naWEsIERlcGFydGFtZW50byBkZSBDaWVuY2lhcyBCaW9sb2dp
Y2FzLCBGYWN1bGRhZGUgZGUgRmFybWFjaWEsIFVuaXZlcnNpZGFkZSBkbyBQb3J0bywgUnVhIGRl
IEpvcmdlIFZpdGVyYm8gRmVycmVpcmEsIDIyOCwgNDA1MC0zMTMsIFBvcnRvLCBQb3J0dWdhbC48
L2F1dGgtYWRkcmVzcz48dGl0bGVzPjx0aXRsZT5EaXNjcmltaW5hdGlvbiBvZiB0aGUgQWNpbmV0
b2JhY3RlciBjYWxjb2FjZXRpY3VzLUFjaW5ldG9iYWN0ZXIgYmF1bWFubmlpIGNvbXBsZXggc3Bl
Y2llcyBieSBGb3VyaWVyIHRyYW5zZm9ybSBpbmZyYXJlZCBzcGVjdHJvc2NvcHk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ZXJpb2RpY2FsPjxmdWxsLXRpdGxlPkV1ciBKIENsaW4gTWljcm9iaW9sIEluZmVj
dCBEaXM8L2Z1bGwtdGl0bGU+PGFiYnItMT5FdXJvcGVhbiBqb3VybmFsIG9mIGNsaW5pY2FsIG1p
Y3JvYmlvbG9neSAmYW1wOyBpbmZlY3Rpb3VzIGRpc2Vhc2VzIDogb2ZmaWNpYWwgcHVibGljYXRp
b24gb2YgdGhlIEV1cm9wZWFuIFNvY2lldHkgb2YgQ2xpbmljYWwgTWljcm9iaW9sb2d5PC9hYmJy
LTE+PC9wZXJpb2RpY2FsPjxhbHQtcGVyaW9kaWNhbD48ZnVsbC10aXRsZT5FdXIgSiBDbGluIE1p
Y3JvYmlvbCBJbmZlY3QgRGlzPC9mdWxsLXRpdGxlPjxhYmJyLTE+RXVyb3BlYW4gam91cm5hbCBv
ZiBjbGluaWNhbCBtaWNyb2Jpb2xvZ3kgJmFtcDsgaW5mZWN0aW91cyBkaXNlYXNlcyA6IG9mZmlj
aWFsIHB1YmxpY2F0aW9uIG9mIHRoZSBFdXJvcGVhbiBTb2NpZXR5IG9mIENsaW5pY2FsIE1pY3Jv
YmlvbG9neTwvYWJici0xPjwvYWx0LXBlcmlvZGljYWw+PHBhZ2VzPjEzNDUtNTM8L3BhZ2VzPjx2
b2x1bWU+MzM8L3ZvbHVtZT48bnVtYmVyPjg8L251bWJlcj48ZWRpdGlvbj4yMDE0LzAyLzI1PC9l
ZGl0aW9uPjxrZXl3b3Jkcz48a2V5d29yZD5BY2luZXRvYmFjdGVyIEluZmVjdGlvbnMvKmRpYWdu
b3Npcy9taWNyb2Jpb2xvZ3k8L2tleXdvcmQ+PGtleXdvcmQ+QWNpbmV0b2JhY3RlciBiYXVtYW5u
aWkvKmNoZW1pc3RyeS9pc29sYXRpb24gJmFtcDsgcHVyaWZpY2F0aW9uPC9rZXl3b3JkPjxrZXl3
b3JkPkFjaW5ldG9iYWN0ZXIgY2FsY29hY2V0aWN1cy8qY2hlbWlzdHJ5L2lzb2xhdGlvbiAmYW1w
OyBwdXJpZmljYXRpb248L2tleXdvcmQ+PGtleXdvcmQ+RGlhZ25vc2lzLCBEaWZmZXJlbnRpYWw8
L2tleXdvcmQ+PGtleXdvcmQ+RGlzY3JpbWluYW50IEFuYWx5c2lzPC9rZXl3b3JkPjxrZXl3b3Jk
Pkh1bWFuczwva2V5d29yZD48a2V5d29yZD5MZWFzdC1TcXVhcmVzIEFuYWx5c2lzPC9rZXl3b3Jk
PjxrZXl3b3JkPlNlbnNpdGl2aXR5IGFuZCBTcGVjaWZpY2l0eTwva2V5d29yZD48a2V5d29yZD5T
cGVjdHJvc2NvcHksIEZvdXJpZXIgVHJhbnNmb3JtIEluZnJhcmVkPC9rZXl3b3JkPjwva2V5d29y
ZHM+PGRhdGVzPjx5ZWFyPjIwMTQ8L3llYXI+PHB1Yi1kYXRlcz48ZGF0ZT5BdWc8L2RhdGU+PC9w
dWItZGF0ZXM+PC9kYXRlcz48aXNibj4wOTM0LTk3MjM8L2lzYm4+PGFjY2Vzc2lvbi1udW0+MjQ1
NjMyNTE8L2FjY2Vzc2lvbi1udW0+PHVybHM+PC91cmxzPjxlbGVjdHJvbmljLXJlc291cmNlLW51
bT4xMC4xMDA3L3MxMDA5Ni0wMTQtMjA3OC15PC9lbGVjdHJvbmljLXJlc291cmNlLW51bT48cmVt
b3RlLWRhdGFiYXNlLXByb3ZpZGVyPk5MTTwvcmVtb3RlLWRhdGFiYXNlLXByb3ZpZGVyPjxsYW5n
dWFnZT5lbmc8L2xhbmd1YWdlPjwvcmVjb3JkPjwvQ2l0ZT48L0VuZE5vdGU+AG==
</w:fldData>
        </w:fldChar>
      </w:r>
      <w:r w:rsidR="0095199D" w:rsidRPr="00207EE5">
        <w:rPr>
          <w:rFonts w:asciiTheme="minorHAnsi" w:hAnsiTheme="minorHAnsi" w:cstheme="minorHAnsi"/>
          <w:color w:val="auto"/>
        </w:rPr>
        <w:instrText xml:space="preserve"> ADDIN EN.CITE </w:instrText>
      </w:r>
      <w:r w:rsidR="0095199D" w:rsidRPr="00207EE5">
        <w:rPr>
          <w:rFonts w:asciiTheme="minorHAnsi" w:hAnsiTheme="minorHAnsi" w:cstheme="minorHAnsi"/>
          <w:color w:val="auto"/>
        </w:rPr>
        <w:fldChar w:fldCharType="begin">
          <w:fldData xml:space="preserve">PEVuZE5vdGU+PENpdGU+PEF1dGhvcj5Tb3VzYTwvQXV0aG9yPjxZZWFyPjIwMTQ8L1llYXI+PFJl
Y051bT4xNjwvUmVjTnVtPjxEaXNwbGF5VGV4dD48c3R5bGUgZmFjZT0ic3VwZXJzY3JpcHQiPjE2
PC9zdHlsZT48L0Rpc3BsYXlUZXh0PjxyZWNvcmQ+PHJlYy1udW1iZXI+MTY8L3JlYy1udW1iZXI+
PGZvcmVpZ24ta2V5cz48a2V5IGFwcD0iRU4iIGRiLWlkPSJmZGQwdGFhMGJ4ZmY5aWUyZXBjcHM5
MHc5dnNmNWR0YXgwdGQiIHRpbWVzdGFtcD0iMTU4ODkwNDk3MCI+MTY8L2tleT48L2ZvcmVpZ24t
a2V5cz48cmVmLXR5cGUgbmFtZT0iSm91cm5hbCBBcnRpY2xlIj4xNzwvcmVmLXR5cGU+PGNvbnRy
aWJ1dG9ycz48YXV0aG9ycz48YXV0aG9yPlNvdXNhLCBDLjwvYXV0aG9yPjxhdXRob3I+U2lsdmEs
IEwuPC9hdXRob3I+PGF1dGhvcj5Hcm9zc28sIEYuPC9hdXRob3I+PGF1dGhvcj5OZW1lYywgQS48
L2F1dGhvcj48YXV0aG9yPkxvcGVzLCBKLjwvYXV0aG9yPjxhdXRob3I+UGVpeGUsIEwuPC9hdXRo
b3I+PC9hdXRob3JzPjwvY29udHJpYnV0b3JzPjxhdXRoLWFkZHJlc3M+UkVRVUlNVEUsIExhYm9y
YXRvcmlvIGRlIE1pY3JvYmlvbG9naWEsIERlcGFydGFtZW50byBkZSBDaWVuY2lhcyBCaW9sb2dp
Y2FzLCBGYWN1bGRhZGUgZGUgRmFybWFjaWEsIFVuaXZlcnNpZGFkZSBkbyBQb3J0bywgUnVhIGRl
IEpvcmdlIFZpdGVyYm8gRmVycmVpcmEsIDIyOCwgNDA1MC0zMTMsIFBvcnRvLCBQb3J0dWdhbC48
L2F1dGgtYWRkcmVzcz48dGl0bGVzPjx0aXRsZT5EaXNjcmltaW5hdGlvbiBvZiB0aGUgQWNpbmV0
b2JhY3RlciBjYWxjb2FjZXRpY3VzLUFjaW5ldG9iYWN0ZXIgYmF1bWFubmlpIGNvbXBsZXggc3Bl
Y2llcyBieSBGb3VyaWVyIHRyYW5zZm9ybSBpbmZyYXJlZCBzcGVjdHJvc2NvcHk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ZXJpb2RpY2FsPjxmdWxsLXRpdGxlPkV1ciBKIENsaW4gTWljcm9iaW9sIEluZmVj
dCBEaXM8L2Z1bGwtdGl0bGU+PGFiYnItMT5FdXJvcGVhbiBqb3VybmFsIG9mIGNsaW5pY2FsIG1p
Y3JvYmlvbG9neSAmYW1wOyBpbmZlY3Rpb3VzIGRpc2Vhc2VzIDogb2ZmaWNpYWwgcHVibGljYXRp
b24gb2YgdGhlIEV1cm9wZWFuIFNvY2lldHkgb2YgQ2xpbmljYWwgTWljcm9iaW9sb2d5PC9hYmJy
LTE+PC9wZXJpb2RpY2FsPjxhbHQtcGVyaW9kaWNhbD48ZnVsbC10aXRsZT5FdXIgSiBDbGluIE1p
Y3JvYmlvbCBJbmZlY3QgRGlzPC9mdWxsLXRpdGxlPjxhYmJyLTE+RXVyb3BlYW4gam91cm5hbCBv
ZiBjbGluaWNhbCBtaWNyb2Jpb2xvZ3kgJmFtcDsgaW5mZWN0aW91cyBkaXNlYXNlcyA6IG9mZmlj
aWFsIHB1YmxpY2F0aW9uIG9mIHRoZSBFdXJvcGVhbiBTb2NpZXR5IG9mIENsaW5pY2FsIE1pY3Jv
YmlvbG9neTwvYWJici0xPjwvYWx0LXBlcmlvZGljYWw+PHBhZ2VzPjEzNDUtNTM8L3BhZ2VzPjx2
b2x1bWU+MzM8L3ZvbHVtZT48bnVtYmVyPjg8L251bWJlcj48ZWRpdGlvbj4yMDE0LzAyLzI1PC9l
ZGl0aW9uPjxrZXl3b3Jkcz48a2V5d29yZD5BY2luZXRvYmFjdGVyIEluZmVjdGlvbnMvKmRpYWdu
b3Npcy9taWNyb2Jpb2xvZ3k8L2tleXdvcmQ+PGtleXdvcmQ+QWNpbmV0b2JhY3RlciBiYXVtYW5u
aWkvKmNoZW1pc3RyeS9pc29sYXRpb24gJmFtcDsgcHVyaWZpY2F0aW9uPC9rZXl3b3JkPjxrZXl3
b3JkPkFjaW5ldG9iYWN0ZXIgY2FsY29hY2V0aWN1cy8qY2hlbWlzdHJ5L2lzb2xhdGlvbiAmYW1w
OyBwdXJpZmljYXRpb248L2tleXdvcmQ+PGtleXdvcmQ+RGlhZ25vc2lzLCBEaWZmZXJlbnRpYWw8
L2tleXdvcmQ+PGtleXdvcmQ+RGlzY3JpbWluYW50IEFuYWx5c2lzPC9rZXl3b3JkPjxrZXl3b3Jk
Pkh1bWFuczwva2V5d29yZD48a2V5d29yZD5MZWFzdC1TcXVhcmVzIEFuYWx5c2lzPC9rZXl3b3Jk
PjxrZXl3b3JkPlNlbnNpdGl2aXR5IGFuZCBTcGVjaWZpY2l0eTwva2V5d29yZD48a2V5d29yZD5T
cGVjdHJvc2NvcHksIEZvdXJpZXIgVHJhbnNmb3JtIEluZnJhcmVkPC9rZXl3b3JkPjwva2V5d29y
ZHM+PGRhdGVzPjx5ZWFyPjIwMTQ8L3llYXI+PHB1Yi1kYXRlcz48ZGF0ZT5BdWc8L2RhdGU+PC9w
dWItZGF0ZXM+PC9kYXRlcz48aXNibj4wOTM0LTk3MjM8L2lzYm4+PGFjY2Vzc2lvbi1udW0+MjQ1
NjMyNTE8L2FjY2Vzc2lvbi1udW0+PHVybHM+PC91cmxzPjxlbGVjdHJvbmljLXJlc291cmNlLW51
bT4xMC4xMDA3L3MxMDA5Ni0wMTQtMjA3OC15PC9lbGVjdHJvbmljLXJlc291cmNlLW51bT48cmVt
b3RlLWRhdGFiYXNlLXByb3ZpZGVyPk5MTTwvcmVtb3RlLWRhdGFiYXNlLXByb3ZpZGVyPjxsYW5n
dWFnZT5lbmc8L2xhbmd1YWdlPjwvcmVjb3JkPjwvQ2l0ZT48L0VuZE5vdGU+AG==
</w:fldData>
        </w:fldChar>
      </w:r>
      <w:r w:rsidR="0095199D" w:rsidRPr="00207EE5">
        <w:rPr>
          <w:rFonts w:asciiTheme="minorHAnsi" w:hAnsiTheme="minorHAnsi" w:cstheme="minorHAnsi"/>
          <w:color w:val="auto"/>
        </w:rPr>
        <w:instrText xml:space="preserve"> ADDIN EN.CITE.DATA </w:instrText>
      </w:r>
      <w:r w:rsidR="0095199D" w:rsidRPr="00207EE5">
        <w:rPr>
          <w:rFonts w:asciiTheme="minorHAnsi" w:hAnsiTheme="minorHAnsi" w:cstheme="minorHAnsi"/>
          <w:color w:val="auto"/>
        </w:rPr>
      </w:r>
      <w:r w:rsidR="0095199D" w:rsidRPr="00207EE5">
        <w:rPr>
          <w:rFonts w:asciiTheme="minorHAnsi" w:hAnsiTheme="minorHAnsi" w:cstheme="minorHAnsi"/>
          <w:color w:val="auto"/>
        </w:rPr>
        <w:fldChar w:fldCharType="end"/>
      </w:r>
      <w:r w:rsidR="0095199D" w:rsidRPr="00207EE5">
        <w:rPr>
          <w:rFonts w:asciiTheme="minorHAnsi" w:hAnsiTheme="minorHAnsi" w:cstheme="minorHAnsi"/>
          <w:color w:val="auto"/>
        </w:rPr>
      </w:r>
      <w:r w:rsidR="0095199D" w:rsidRPr="00207EE5">
        <w:rPr>
          <w:rFonts w:asciiTheme="minorHAnsi" w:hAnsiTheme="minorHAnsi" w:cstheme="minorHAnsi"/>
          <w:color w:val="auto"/>
        </w:rPr>
        <w:fldChar w:fldCharType="separate"/>
      </w:r>
      <w:r w:rsidR="0095199D" w:rsidRPr="00207EE5">
        <w:rPr>
          <w:rFonts w:asciiTheme="minorHAnsi" w:hAnsiTheme="minorHAnsi" w:cstheme="minorHAnsi"/>
          <w:noProof/>
          <w:color w:val="auto"/>
          <w:vertAlign w:val="superscript"/>
        </w:rPr>
        <w:t>16</w:t>
      </w:r>
      <w:r w:rsidR="0095199D" w:rsidRPr="00207EE5">
        <w:rPr>
          <w:rFonts w:asciiTheme="minorHAnsi" w:hAnsiTheme="minorHAnsi" w:cstheme="minorHAnsi"/>
          <w:color w:val="auto"/>
        </w:rPr>
        <w:fldChar w:fldCharType="end"/>
      </w:r>
      <w:r w:rsidR="007C0EEA">
        <w:rPr>
          <w:rFonts w:asciiTheme="minorHAnsi" w:hAnsiTheme="minorHAnsi" w:cstheme="minorHAnsi"/>
          <w:color w:val="auto"/>
        </w:rPr>
        <w:t>,</w:t>
      </w:r>
      <w:r w:rsidR="0095199D" w:rsidRPr="00207EE5">
        <w:rPr>
          <w:rFonts w:asciiTheme="minorHAnsi" w:hAnsiTheme="minorHAnsi" w:cstheme="minorHAnsi"/>
          <w:color w:val="auto"/>
        </w:rPr>
        <w:t xml:space="preserve"> and strain</w:t>
      </w:r>
      <w:r w:rsidR="0095199D" w:rsidRPr="00207EE5">
        <w:rPr>
          <w:rFonts w:asciiTheme="minorHAnsi" w:hAnsiTheme="minorHAnsi" w:cstheme="minorHAnsi"/>
          <w:color w:val="auto"/>
        </w:rPr>
        <w:fldChar w:fldCharType="begin">
          <w:fldData xml:space="preserve">PEVuZE5vdGU+PENpdGU+PEF1dGhvcj5Sb2RyaWd1ZXotU2FvbmE8L0F1dGhvcj48WWVhcj4yMDAx
PC9ZZWFyPjxSZWNOdW0+MTc8L1JlY051bT48RGlzcGxheVRleHQ+PHN0eWxlIGZhY2U9InN1cGVy
c2NyaXB0Ij4xNywxODwvc3R5bGU+PC9EaXNwbGF5VGV4dD48cmVjb3JkPjxyZWMtbnVtYmVyPjE3
PC9yZWMtbnVtYmVyPjxmb3JlaWduLWtleXM+PGtleSBhcHA9IkVOIiBkYi1pZD0iZmRkMHRhYTBi
eGZmOWllMmVwY3BzOTB3OXZzZjVkdGF4MHRkIiB0aW1lc3RhbXA9IjE1ODg5MDUwMjkiPjE3PC9r
ZXk+PC9mb3JlaWduLWtleXM+PHJlZi10eXBlIG5hbWU9IkpvdXJuYWwgQXJ0aWNsZSI+MTc8L3Jl
Zi10eXBlPjxjb250cmlidXRvcnM+PGF1dGhvcnM+PGF1dGhvcj5Sb2RyaWd1ZXotU2FvbmEsIEwu
IEUuPC9hdXRob3I+PGF1dGhvcj5LaGFtYmF0eSwgRi4gTS48L2F1dGhvcj48YXV0aG9yPkZyeSwg
Ri4gUy48L2F1dGhvcj48YXV0aG9yPkNhbHZleSwgRS4gTS48L2F1dGhvcj48L2F1dGhvcnM+PC9j
b250cmlidXRvcnM+PGF1dGgtYWRkcmVzcz5Kb2ludCBJbnN0aXR1dGUgZm9yIEZvb2QgU2FmZXR5
IGFuZCBBcHBsaWVkIE51dHJpdGlvbiAoSklGU0FOKSwgQ2hlbWlzdHJ5IGFuZCBCaW9jaGVtaXN0
cnkgRGVwYXJ0bWVudCwgVW5pdmVyc2l0eSBvZiBNYXJ5bGFuZCBDb2xsZWdlIFBhcmssIDIwMCBD
IFN0cmVldCBTLlcuLCBXYXNoaW5ndG9uLCBEQyAyMDIwNCwgVVNBLjwvYXV0aC1hZGRyZXNzPjx0
aXRsZXM+PHRpdGxlPlJhcGlkIGRldGVjdGlvbiBhbmQgaWRlbnRpZmljYXRpb24gb2YgYmFjdGVy
aWFsIHN0cmFpbnMgYnkgRm91cmllciB0cmFuc2Zvcm0gbmVhci1pbmZyYXJlZCBzcGVjdHJvc2Nv
cHk8L3RpdGxlPjxzZWNvbmRhcnktdGl0bGU+SiBBZ3JpYyBGb29kIENoZW08L3NlY29uZGFyeS10
aXRsZT48YWx0LXRpdGxlPkpvdXJuYWwgb2YgYWdyaWN1bHR1cmFsIGFuZCBmb29kIGNoZW1pc3Ry
eTwvYWx0LXRpdGxlPjwvdGl0bGVzPjxwZXJpb2RpY2FsPjxmdWxsLXRpdGxlPkogQWdyaWMgRm9v
ZCBDaGVtPC9mdWxsLXRpdGxlPjxhYmJyLTE+Sm91cm5hbCBvZiBhZ3JpY3VsdHVyYWwgYW5kIGZv
b2QgY2hlbWlzdHJ5PC9hYmJyLTE+PC9wZXJpb2RpY2FsPjxhbHQtcGVyaW9kaWNhbD48ZnVsbC10
aXRsZT5KIEFncmljIEZvb2QgQ2hlbTwvZnVsbC10aXRsZT48YWJici0xPkpvdXJuYWwgb2YgYWdy
aWN1bHR1cmFsIGFuZCBmb29kIGNoZW1pc3RyeTwvYWJici0xPjwvYWx0LXBlcmlvZGljYWw+PHBh
Z2VzPjU3NC05PC9wYWdlcz48dm9sdW1lPjQ5PC92b2x1bWU+PG51bWJlcj4yPC9udW1iZXI+PGVk
aXRpb24+MjAwMS8wMy8yMzwvZWRpdGlvbj48a2V5d29yZHM+PGtleXdvcmQ+QmFjaWxsdXMvY2xh
c3NpZmljYXRpb24vaXNvbGF0aW9uICZhbXA7IHB1cmlmaWNhdGlvbjwva2V5d29yZD48a2V5d29y
ZD5CYWN0ZXJpYS8qY2xhc3NpZmljYXRpb24vKmlzb2xhdGlvbiAmYW1wOyBwdXJpZmljYXRpb248
L2tleXdvcmQ+PGtleXdvcmQ+RXNjaGVyaWNoaWEgY29saS9jbGFzc2lmaWNhdGlvbi9pc29sYXRp
b24gJmFtcDsgcHVyaWZpY2F0aW9uPC9rZXl3b3JkPjxrZXl3b3JkPipGb29kIE1pY3JvYmlvbG9n
eTwva2V5d29yZD48a2V5d29yZD5MaXN0ZXJpYS9jbGFzc2lmaWNhdGlvbi9pc29sYXRpb24gJmFt
cDsgcHVyaWZpY2F0aW9uPC9rZXl3b3JkPjxrZXl3b3JkPk11bHRpdmFyaWF0ZSBBbmFseXNpczwv
a2V5d29yZD48a2V5d29yZD5Qc2V1ZG9tb25hcyBhZXJ1Z2lub3NhL2NsYXNzaWZpY2F0aW9uL2lz
b2xhdGlvbiAmYW1wOyBwdXJpZmljYXRpb248L2tleXdvcmQ+PGtleXdvcmQ+U3BlY3Ryb3Njb3B5
LCBGb3VyaWVyIFRyYW5zZm9ybSBJbmZyYXJlZC9tZXRob2RzPC9rZXl3b3JkPjwva2V5d29yZHM+
PGRhdGVzPjx5ZWFyPjIwMDE8L3llYXI+PHB1Yi1kYXRlcz48ZGF0ZT5GZWI8L2RhdGU+PC9wdWIt
ZGF0ZXM+PC9kYXRlcz48aXNibj4wMDIxLTg1NjEgKFByaW50KSYjeEQ7MDAyMS04NTYxPC9pc2Ju
PjxhY2Nlc3Npb24tbnVtPjExMjYxOTk1PC9hY2Nlc3Npb24tbnVtPjx1cmxzPjwvdXJscz48ZWxl
Y3Ryb25pYy1yZXNvdXJjZS1udW0+MTAuMTAyMS9qZjAwMDc3Nmo8L2VsZWN0cm9uaWMtcmVzb3Vy
Y2UtbnVtPjxyZW1vdGUtZGF0YWJhc2UtcHJvdmlkZXI+TkxNPC9yZW1vdGUtZGF0YWJhc2UtcHJv
dmlkZXI+PGxhbmd1YWdlPmVuZzwvbGFuZ3VhZ2U+PC9yZWNvcmQ+PC9DaXRlPjxDaXRlPjxBdXRo
b3I+RGF3c29uPC9BdXRob3I+PFllYXI+MjAxNDwvWWVhcj48UmVjTnVtPjE4PC9SZWNOdW0+PHJl
Y29yZD48cmVjLW51bWJlcj4xODwvcmVjLW51bWJlcj48Zm9yZWlnbi1rZXlzPjxrZXkgYXBwPSJF
TiIgZGItaWQ9ImZkZDB0YWEwYnhmZjlpZTJlcGNwczkwdzl2c2Y1ZHRheDB0ZCIgdGltZXN0YW1w
PSIxNTg4OTA1MDcxIj4xODwva2V5PjwvZm9yZWlnbi1rZXlzPjxyZWYtdHlwZSBuYW1lPSJKb3Vy
bmFsIEFydGljbGUiPjE3PC9yZWYtdHlwZT48Y29udHJpYnV0b3JzPjxhdXRob3JzPjxhdXRob3I+
RGF3c29uLCBTLiBFLjwvYXV0aG9yPjxhdXRob3I+R2licmVlbCwgVC48L2F1dGhvcj48YXV0aG9y
Pk5pY29sYW91LCBOLjwvYXV0aG9yPjxhdXRob3I+QWxSYWJpYWgsIEguPC9hdXRob3I+PGF1dGhv
cj5YdSwgWS48L2F1dGhvcj48YXV0aG9yPkdvb2RhY3JlLCBSLjwvYXV0aG9yPjxhdXRob3I+VXB0
b24sIE0uPC9hdXRob3I+PC9hdXRob3JzPjwvY29udHJpYnV0b3JzPjxhdXRoLWFkZHJlc3M+TWlj
cm9iaW9sb2d5IGFuZCBWaXJvbG9neSBVbml0LCBTY2hvb2wgb2YgTWVkaWNpbmUsIFVuaXZlcnNp
dHkgb2YgTWFuY2hlc3RlciwgTWFuY2hlc3RlciwgVUsuPC9hdXRoLWFkZHJlc3M+PHRpdGxlcz48
dGl0bGU+SW1wbGVtZW50YXRpb24gb2YgRm91cmllciB0cmFuc2Zvcm0gaW5mcmFyZWQgc3BlY3Ry
b3Njb3B5IGZvciB0aGUgcmFwaWQgdHlwaW5nIG9mIHVyb3BhdGhvZ2VuaWMgRXNjaGVyaWNoaWEg
Y29s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Tgz
LTg8L3BhZ2VzPjx2b2x1bWU+MzM8L3ZvbHVtZT48bnVtYmVyPjY8L251bWJlcj48ZWRpdGlvbj4y
MDE0LzAxLzA5PC9lZGl0aW9uPjxrZXl3b3Jkcz48a2V5d29yZD5CYWN0ZXJpYWwgVHlwaW5nIFRl
Y2huaXF1ZXMvKm1ldGhvZHM8L2tleXdvcmQ+PGtleXdvcmQ+SHVtYW5zPC9rZXl3b3JkPjxrZXl3
b3JkPlNwZWN0cm9zY29weSwgRm91cmllciBUcmFuc2Zvcm0gSW5mcmFyZWQvKm1ldGhvZHM8L2tl
eXdvcmQ+PGtleXdvcmQ+VXJvcGF0aG9nZW5pYyBFc2NoZXJpY2hpYSBjb2xpL2NoZW1pc3RyeS8q
Y2xhc3NpZmljYXRpb248L2tleXdvcmQ+PC9rZXl3b3Jkcz48ZGF0ZXM+PHllYXI+MjAxNDwveWVh
cj48cHViLWRhdGVzPjxkYXRlPkp1bjwvZGF0ZT48L3B1Yi1kYXRlcz48L2RhdGVzPjxpc2JuPjA5
MzQtOTcyMzwvaXNibj48YWNjZXNzaW9uLW51bT4yNDM5OTM2NDwvYWNjZXNzaW9uLW51bT48dXJs
cz48L3VybHM+PGVsZWN0cm9uaWMtcmVzb3VyY2UtbnVtPjEwLjEwMDcvczEwMDk2LTAxMy0yMDM2
LTA8L2VsZWN0cm9uaWMtcmVzb3VyY2UtbnVtPjxyZW1vdGUtZGF0YWJhc2UtcHJvdmlkZXI+TkxN
PC9yZW1vdGUtZGF0YWJhc2UtcHJvdmlkZXI+PGxhbmd1YWdlPmVuZzwvbGFuZ3VhZ2U+PC9yZWNv
cmQ+PC9DaXRlPjwvRW5kTm90ZT5=
</w:fldData>
        </w:fldChar>
      </w:r>
      <w:r w:rsidR="0095199D" w:rsidRPr="00207EE5">
        <w:rPr>
          <w:rFonts w:asciiTheme="minorHAnsi" w:hAnsiTheme="minorHAnsi" w:cstheme="minorHAnsi"/>
          <w:color w:val="auto"/>
        </w:rPr>
        <w:instrText xml:space="preserve"> ADDIN EN.CITE </w:instrText>
      </w:r>
      <w:r w:rsidR="0095199D" w:rsidRPr="00207EE5">
        <w:rPr>
          <w:rFonts w:asciiTheme="minorHAnsi" w:hAnsiTheme="minorHAnsi" w:cstheme="minorHAnsi"/>
          <w:color w:val="auto"/>
        </w:rPr>
        <w:fldChar w:fldCharType="begin">
          <w:fldData xml:space="preserve">PEVuZE5vdGU+PENpdGU+PEF1dGhvcj5Sb2RyaWd1ZXotU2FvbmE8L0F1dGhvcj48WWVhcj4yMDAx
PC9ZZWFyPjxSZWNOdW0+MTc8L1JlY051bT48RGlzcGxheVRleHQ+PHN0eWxlIGZhY2U9InN1cGVy
c2NyaXB0Ij4xNywxODwvc3R5bGU+PC9EaXNwbGF5VGV4dD48cmVjb3JkPjxyZWMtbnVtYmVyPjE3
PC9yZWMtbnVtYmVyPjxmb3JlaWduLWtleXM+PGtleSBhcHA9IkVOIiBkYi1pZD0iZmRkMHRhYTBi
eGZmOWllMmVwY3BzOTB3OXZzZjVkdGF4MHRkIiB0aW1lc3RhbXA9IjE1ODg5MDUwMjkiPjE3PC9r
ZXk+PC9mb3JlaWduLWtleXM+PHJlZi10eXBlIG5hbWU9IkpvdXJuYWwgQXJ0aWNsZSI+MTc8L3Jl
Zi10eXBlPjxjb250cmlidXRvcnM+PGF1dGhvcnM+PGF1dGhvcj5Sb2RyaWd1ZXotU2FvbmEsIEwu
IEUuPC9hdXRob3I+PGF1dGhvcj5LaGFtYmF0eSwgRi4gTS48L2F1dGhvcj48YXV0aG9yPkZyeSwg
Ri4gUy48L2F1dGhvcj48YXV0aG9yPkNhbHZleSwgRS4gTS48L2F1dGhvcj48L2F1dGhvcnM+PC9j
b250cmlidXRvcnM+PGF1dGgtYWRkcmVzcz5Kb2ludCBJbnN0aXR1dGUgZm9yIEZvb2QgU2FmZXR5
IGFuZCBBcHBsaWVkIE51dHJpdGlvbiAoSklGU0FOKSwgQ2hlbWlzdHJ5IGFuZCBCaW9jaGVtaXN0
cnkgRGVwYXJ0bWVudCwgVW5pdmVyc2l0eSBvZiBNYXJ5bGFuZCBDb2xsZWdlIFBhcmssIDIwMCBD
IFN0cmVldCBTLlcuLCBXYXNoaW5ndG9uLCBEQyAyMDIwNCwgVVNBLjwvYXV0aC1hZGRyZXNzPjx0
aXRsZXM+PHRpdGxlPlJhcGlkIGRldGVjdGlvbiBhbmQgaWRlbnRpZmljYXRpb24gb2YgYmFjdGVy
aWFsIHN0cmFpbnMgYnkgRm91cmllciB0cmFuc2Zvcm0gbmVhci1pbmZyYXJlZCBzcGVjdHJvc2Nv
cHk8L3RpdGxlPjxzZWNvbmRhcnktdGl0bGU+SiBBZ3JpYyBGb29kIENoZW08L3NlY29uZGFyeS10
aXRsZT48YWx0LXRpdGxlPkpvdXJuYWwgb2YgYWdyaWN1bHR1cmFsIGFuZCBmb29kIGNoZW1pc3Ry
eTwvYWx0LXRpdGxlPjwvdGl0bGVzPjxwZXJpb2RpY2FsPjxmdWxsLXRpdGxlPkogQWdyaWMgRm9v
ZCBDaGVtPC9mdWxsLXRpdGxlPjxhYmJyLTE+Sm91cm5hbCBvZiBhZ3JpY3VsdHVyYWwgYW5kIGZv
b2QgY2hlbWlzdHJ5PC9hYmJyLTE+PC9wZXJpb2RpY2FsPjxhbHQtcGVyaW9kaWNhbD48ZnVsbC10
aXRsZT5KIEFncmljIEZvb2QgQ2hlbTwvZnVsbC10aXRsZT48YWJici0xPkpvdXJuYWwgb2YgYWdy
aWN1bHR1cmFsIGFuZCBmb29kIGNoZW1pc3RyeTwvYWJici0xPjwvYWx0LXBlcmlvZGljYWw+PHBh
Z2VzPjU3NC05PC9wYWdlcz48dm9sdW1lPjQ5PC92b2x1bWU+PG51bWJlcj4yPC9udW1iZXI+PGVk
aXRpb24+MjAwMS8wMy8yMzwvZWRpdGlvbj48a2V5d29yZHM+PGtleXdvcmQ+QmFjaWxsdXMvY2xh
c3NpZmljYXRpb24vaXNvbGF0aW9uICZhbXA7IHB1cmlmaWNhdGlvbjwva2V5d29yZD48a2V5d29y
ZD5CYWN0ZXJpYS8qY2xhc3NpZmljYXRpb24vKmlzb2xhdGlvbiAmYW1wOyBwdXJpZmljYXRpb248
L2tleXdvcmQ+PGtleXdvcmQ+RXNjaGVyaWNoaWEgY29saS9jbGFzc2lmaWNhdGlvbi9pc29sYXRp
b24gJmFtcDsgcHVyaWZpY2F0aW9uPC9rZXl3b3JkPjxrZXl3b3JkPipGb29kIE1pY3JvYmlvbG9n
eTwva2V5d29yZD48a2V5d29yZD5MaXN0ZXJpYS9jbGFzc2lmaWNhdGlvbi9pc29sYXRpb24gJmFt
cDsgcHVyaWZpY2F0aW9uPC9rZXl3b3JkPjxrZXl3b3JkPk11bHRpdmFyaWF0ZSBBbmFseXNpczwv
a2V5d29yZD48a2V5d29yZD5Qc2V1ZG9tb25hcyBhZXJ1Z2lub3NhL2NsYXNzaWZpY2F0aW9uL2lz
b2xhdGlvbiAmYW1wOyBwdXJpZmljYXRpb248L2tleXdvcmQ+PGtleXdvcmQ+U3BlY3Ryb3Njb3B5
LCBGb3VyaWVyIFRyYW5zZm9ybSBJbmZyYXJlZC9tZXRob2RzPC9rZXl3b3JkPjwva2V5d29yZHM+
PGRhdGVzPjx5ZWFyPjIwMDE8L3llYXI+PHB1Yi1kYXRlcz48ZGF0ZT5GZWI8L2RhdGU+PC9wdWIt
ZGF0ZXM+PC9kYXRlcz48aXNibj4wMDIxLTg1NjEgKFByaW50KSYjeEQ7MDAyMS04NTYxPC9pc2Ju
PjxhY2Nlc3Npb24tbnVtPjExMjYxOTk1PC9hY2Nlc3Npb24tbnVtPjx1cmxzPjwvdXJscz48ZWxl
Y3Ryb25pYy1yZXNvdXJjZS1udW0+MTAuMTAyMS9qZjAwMDc3Nmo8L2VsZWN0cm9uaWMtcmVzb3Vy
Y2UtbnVtPjxyZW1vdGUtZGF0YWJhc2UtcHJvdmlkZXI+TkxNPC9yZW1vdGUtZGF0YWJhc2UtcHJv
dmlkZXI+PGxhbmd1YWdlPmVuZzwvbGFuZ3VhZ2U+PC9yZWNvcmQ+PC9DaXRlPjxDaXRlPjxBdXRo
b3I+RGF3c29uPC9BdXRob3I+PFllYXI+MjAxNDwvWWVhcj48UmVjTnVtPjE4PC9SZWNOdW0+PHJl
Y29yZD48cmVjLW51bWJlcj4xODwvcmVjLW51bWJlcj48Zm9yZWlnbi1rZXlzPjxrZXkgYXBwPSJF
TiIgZGItaWQ9ImZkZDB0YWEwYnhmZjlpZTJlcGNwczkwdzl2c2Y1ZHRheDB0ZCIgdGltZXN0YW1w
PSIxNTg4OTA1MDcxIj4xODwva2V5PjwvZm9yZWlnbi1rZXlzPjxyZWYtdHlwZSBuYW1lPSJKb3Vy
bmFsIEFydGljbGUiPjE3PC9yZWYtdHlwZT48Y29udHJpYnV0b3JzPjxhdXRob3JzPjxhdXRob3I+
RGF3c29uLCBTLiBFLjwvYXV0aG9yPjxhdXRob3I+R2licmVlbCwgVC48L2F1dGhvcj48YXV0aG9y
Pk5pY29sYW91LCBOLjwvYXV0aG9yPjxhdXRob3I+QWxSYWJpYWgsIEguPC9hdXRob3I+PGF1dGhv
cj5YdSwgWS48L2F1dGhvcj48YXV0aG9yPkdvb2RhY3JlLCBSLjwvYXV0aG9yPjxhdXRob3I+VXB0
b24sIE0uPC9hdXRob3I+PC9hdXRob3JzPjwvY29udHJpYnV0b3JzPjxhdXRoLWFkZHJlc3M+TWlj
cm9iaW9sb2d5IGFuZCBWaXJvbG9neSBVbml0LCBTY2hvb2wgb2YgTWVkaWNpbmUsIFVuaXZlcnNp
dHkgb2YgTWFuY2hlc3RlciwgTWFuY2hlc3RlciwgVUsuPC9hdXRoLWFkZHJlc3M+PHRpdGxlcz48
dGl0bGU+SW1wbGVtZW50YXRpb24gb2YgRm91cmllciB0cmFuc2Zvcm0gaW5mcmFyZWQgc3BlY3Ry
b3Njb3B5IGZvciB0aGUgcmFwaWQgdHlwaW5nIG9mIHVyb3BhdGhvZ2VuaWMgRXNjaGVyaWNoaWEg
Y29s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Tgz
LTg8L3BhZ2VzPjx2b2x1bWU+MzM8L3ZvbHVtZT48bnVtYmVyPjY8L251bWJlcj48ZWRpdGlvbj4y
MDE0LzAxLzA5PC9lZGl0aW9uPjxrZXl3b3Jkcz48a2V5d29yZD5CYWN0ZXJpYWwgVHlwaW5nIFRl
Y2huaXF1ZXMvKm1ldGhvZHM8L2tleXdvcmQ+PGtleXdvcmQ+SHVtYW5zPC9rZXl3b3JkPjxrZXl3
b3JkPlNwZWN0cm9zY29weSwgRm91cmllciBUcmFuc2Zvcm0gSW5mcmFyZWQvKm1ldGhvZHM8L2tl
eXdvcmQ+PGtleXdvcmQ+VXJvcGF0aG9nZW5pYyBFc2NoZXJpY2hpYSBjb2xpL2NoZW1pc3RyeS8q
Y2xhc3NpZmljYXRpb248L2tleXdvcmQ+PC9rZXl3b3Jkcz48ZGF0ZXM+PHllYXI+MjAxNDwveWVh
cj48cHViLWRhdGVzPjxkYXRlPkp1bjwvZGF0ZT48L3B1Yi1kYXRlcz48L2RhdGVzPjxpc2JuPjA5
MzQtOTcyMzwvaXNibj48YWNjZXNzaW9uLW51bT4yNDM5OTM2NDwvYWNjZXNzaW9uLW51bT48dXJs
cz48L3VybHM+PGVsZWN0cm9uaWMtcmVzb3VyY2UtbnVtPjEwLjEwMDcvczEwMDk2LTAxMy0yMDM2
LTA8L2VsZWN0cm9uaWMtcmVzb3VyY2UtbnVtPjxyZW1vdGUtZGF0YWJhc2UtcHJvdmlkZXI+TkxN
PC9yZW1vdGUtZGF0YWJhc2UtcHJvdmlkZXI+PGxhbmd1YWdlPmVuZzwvbGFuZ3VhZ2U+PC9yZWNv
cmQ+PC9DaXRlPjwvRW5kTm90ZT5=
</w:fldData>
        </w:fldChar>
      </w:r>
      <w:r w:rsidR="0095199D" w:rsidRPr="00207EE5">
        <w:rPr>
          <w:rFonts w:asciiTheme="minorHAnsi" w:hAnsiTheme="minorHAnsi" w:cstheme="minorHAnsi"/>
          <w:color w:val="auto"/>
        </w:rPr>
        <w:instrText xml:space="preserve"> ADDIN EN.CITE.DATA </w:instrText>
      </w:r>
      <w:r w:rsidR="0095199D" w:rsidRPr="00207EE5">
        <w:rPr>
          <w:rFonts w:asciiTheme="minorHAnsi" w:hAnsiTheme="minorHAnsi" w:cstheme="minorHAnsi"/>
          <w:color w:val="auto"/>
        </w:rPr>
      </w:r>
      <w:r w:rsidR="0095199D" w:rsidRPr="00207EE5">
        <w:rPr>
          <w:rFonts w:asciiTheme="minorHAnsi" w:hAnsiTheme="minorHAnsi" w:cstheme="minorHAnsi"/>
          <w:color w:val="auto"/>
        </w:rPr>
        <w:fldChar w:fldCharType="end"/>
      </w:r>
      <w:r w:rsidR="0095199D" w:rsidRPr="00207EE5">
        <w:rPr>
          <w:rFonts w:asciiTheme="minorHAnsi" w:hAnsiTheme="minorHAnsi" w:cstheme="minorHAnsi"/>
          <w:color w:val="auto"/>
        </w:rPr>
      </w:r>
      <w:r w:rsidR="0095199D" w:rsidRPr="00207EE5">
        <w:rPr>
          <w:rFonts w:asciiTheme="minorHAnsi" w:hAnsiTheme="minorHAnsi" w:cstheme="minorHAnsi"/>
          <w:color w:val="auto"/>
        </w:rPr>
        <w:fldChar w:fldCharType="separate"/>
      </w:r>
      <w:r w:rsidR="0095199D" w:rsidRPr="00207EE5">
        <w:rPr>
          <w:rFonts w:asciiTheme="minorHAnsi" w:hAnsiTheme="minorHAnsi" w:cstheme="minorHAnsi"/>
          <w:noProof/>
          <w:color w:val="auto"/>
          <w:vertAlign w:val="superscript"/>
        </w:rPr>
        <w:t>17,18</w:t>
      </w:r>
      <w:r w:rsidR="0095199D" w:rsidRPr="00207EE5">
        <w:rPr>
          <w:rFonts w:asciiTheme="minorHAnsi" w:hAnsiTheme="minorHAnsi" w:cstheme="minorHAnsi"/>
          <w:color w:val="auto"/>
        </w:rPr>
        <w:fldChar w:fldCharType="end"/>
      </w:r>
      <w:r w:rsidR="0095199D" w:rsidRPr="00207EE5">
        <w:rPr>
          <w:rFonts w:asciiTheme="minorHAnsi" w:hAnsiTheme="minorHAnsi" w:cstheme="minorHAnsi"/>
          <w:color w:val="auto"/>
        </w:rPr>
        <w:t xml:space="preserve"> level. </w:t>
      </w:r>
      <w:r w:rsidR="00C86AE2" w:rsidRPr="00207EE5">
        <w:rPr>
          <w:rFonts w:asciiTheme="minorHAnsi" w:hAnsiTheme="minorHAnsi" w:cstheme="minorHAnsi"/>
          <w:color w:val="auto"/>
        </w:rPr>
        <w:t>However</w:t>
      </w:r>
      <w:r w:rsidR="009A34FB" w:rsidRPr="00207EE5">
        <w:rPr>
          <w:rFonts w:asciiTheme="minorHAnsi" w:hAnsiTheme="minorHAnsi" w:cstheme="minorHAnsi"/>
          <w:color w:val="auto"/>
        </w:rPr>
        <w:t>,</w:t>
      </w:r>
      <w:r w:rsidR="00C86AE2" w:rsidRPr="00207EE5">
        <w:rPr>
          <w:rFonts w:asciiTheme="minorHAnsi" w:hAnsiTheme="minorHAnsi" w:cstheme="minorHAnsi"/>
          <w:color w:val="auto"/>
        </w:rPr>
        <w:t xml:space="preserve"> the spatial resolution of conventional IR is restricted to several microns due to the wavelength diffraction spatial resolution limit</w:t>
      </w:r>
      <w:r w:rsidR="00C86AE2" w:rsidRPr="00207EE5">
        <w:rPr>
          <w:rFonts w:asciiTheme="minorHAnsi" w:hAnsiTheme="minorHAnsi" w:cstheme="minorHAnsi"/>
          <w:color w:val="auto"/>
        </w:rPr>
        <w:fldChar w:fldCharType="begin"/>
      </w:r>
      <w:r w:rsidR="00C86AE2" w:rsidRPr="00207EE5">
        <w:rPr>
          <w:rFonts w:asciiTheme="minorHAnsi" w:hAnsiTheme="minorHAnsi" w:cstheme="minorHAnsi"/>
          <w:color w:val="auto"/>
        </w:rPr>
        <w:instrText xml:space="preserve"> ADDIN EN.CITE &lt;EndNote&gt;&lt;Cite&gt;&lt;Author&gt;Kochan&lt;/Author&gt;&lt;Year&gt;2019&lt;/Year&gt;&lt;RecNum&gt;19&lt;/RecNum&gt;&lt;DisplayText&gt;&lt;style face="superscript"&gt;19&lt;/style&gt;&lt;/DisplayText&gt;&lt;record&gt;&lt;rec-number&gt;19&lt;/rec-number&gt;&lt;foreign-keys&gt;&lt;key app="EN" db-id="fdd0taa0bxff9ie2epcps90w9vsf5dtax0td" timestamp="1588906347"&gt;19&lt;/key&gt;&lt;/foreign-keys&gt;&lt;ref-type name="Journal Article"&gt;17&lt;/ref-type&gt;&lt;contributors&gt;&lt;authors&gt;&lt;author&gt;Kochan, Kamila&lt;/author&gt;&lt;author&gt;Nethercott, Cara&lt;/author&gt;&lt;author&gt;Perez−Guaita, David&lt;/author&gt;&lt;author&gt;Jiang, Jhih-Hang&lt;/author&gt;&lt;author&gt;Peleg, Anton Y.&lt;/author&gt;&lt;author&gt;Wood, Bayden R.&lt;/author&gt;&lt;author&gt;Heraud, Philip&lt;/author&gt;&lt;/authors&gt;&lt;/contributors&gt;&lt;titles&gt;&lt;title&gt;Detection of Antimicrobial Resistance-Related Changes in Biochemical Composition of Staphylococcus aureus by Means of Atomic Force Microscopy-Infrared Spectroscopy&lt;/title&gt;&lt;secondary-title&gt;Analytical Chemistry&lt;/secondary-title&gt;&lt;/titles&gt;&lt;periodical&gt;&lt;full-title&gt;Analytical Chemistry&lt;/full-title&gt;&lt;/periodical&gt;&lt;pages&gt;15397-15403&lt;/pages&gt;&lt;volume&gt;91&lt;/volume&gt;&lt;number&gt;24&lt;/number&gt;&lt;dates&gt;&lt;year&gt;2019&lt;/year&gt;&lt;pub-dates&gt;&lt;date&gt;2019/12/17&lt;/date&gt;&lt;/pub-dates&gt;&lt;/dates&gt;&lt;publisher&gt;American Chemical Society&lt;/publisher&gt;&lt;isbn&gt;0003-2700&lt;/isbn&gt;&lt;urls&gt;&lt;related-urls&gt;&lt;url&gt;https://doi.org/10.1021/acs.analchem.9b01671&lt;/url&gt;&lt;/related-urls&gt;&lt;/urls&gt;&lt;electronic-resource-num&gt;10.1021/acs.analchem.9b01671&lt;/electronic-resource-num&gt;&lt;/record&gt;&lt;/Cite&gt;&lt;/EndNote&gt;</w:instrText>
      </w:r>
      <w:r w:rsidR="00C86AE2" w:rsidRPr="00207EE5">
        <w:rPr>
          <w:rFonts w:asciiTheme="minorHAnsi" w:hAnsiTheme="minorHAnsi" w:cstheme="minorHAnsi"/>
          <w:color w:val="auto"/>
        </w:rPr>
        <w:fldChar w:fldCharType="separate"/>
      </w:r>
      <w:r w:rsidR="00C86AE2" w:rsidRPr="00207EE5">
        <w:rPr>
          <w:rFonts w:asciiTheme="minorHAnsi" w:hAnsiTheme="minorHAnsi" w:cstheme="minorHAnsi"/>
          <w:noProof/>
          <w:color w:val="auto"/>
          <w:vertAlign w:val="superscript"/>
        </w:rPr>
        <w:t>19</w:t>
      </w:r>
      <w:r w:rsidR="00C86AE2" w:rsidRPr="00207EE5">
        <w:rPr>
          <w:rFonts w:asciiTheme="minorHAnsi" w:hAnsiTheme="minorHAnsi" w:cstheme="minorHAnsi"/>
          <w:color w:val="auto"/>
        </w:rPr>
        <w:fldChar w:fldCharType="end"/>
      </w:r>
      <w:r w:rsidR="007C0EEA">
        <w:rPr>
          <w:rFonts w:asciiTheme="minorHAnsi" w:hAnsiTheme="minorHAnsi" w:cstheme="minorHAnsi"/>
          <w:color w:val="auto"/>
        </w:rPr>
        <w:t>.</w:t>
      </w:r>
      <w:r w:rsidR="00C86AE2" w:rsidRPr="00207EE5">
        <w:rPr>
          <w:rFonts w:asciiTheme="minorHAnsi" w:hAnsiTheme="minorHAnsi" w:cstheme="minorHAnsi"/>
          <w:color w:val="auto"/>
        </w:rPr>
        <w:t xml:space="preserve"> </w:t>
      </w:r>
      <w:r w:rsidR="002E5355" w:rsidRPr="00207EE5">
        <w:rPr>
          <w:rFonts w:asciiTheme="minorHAnsi" w:hAnsiTheme="minorHAnsi" w:cstheme="minorHAnsi"/>
          <w:color w:val="auto"/>
        </w:rPr>
        <w:t>Since the size of majority of bacteria lies below that limit (e.g.</w:t>
      </w:r>
      <w:r w:rsidR="00207EE5">
        <w:rPr>
          <w:rFonts w:asciiTheme="minorHAnsi" w:hAnsiTheme="minorHAnsi" w:cstheme="minorHAnsi"/>
          <w:color w:val="auto"/>
        </w:rPr>
        <w:t>,</w:t>
      </w:r>
      <w:r w:rsidR="007C0EEA">
        <w:rPr>
          <w:rFonts w:asciiTheme="minorHAnsi" w:hAnsiTheme="minorHAnsi" w:cstheme="minorHAnsi"/>
          <w:color w:val="auto"/>
        </w:rPr>
        <w:t xml:space="preserve"> </w:t>
      </w:r>
      <w:r w:rsidR="009A34FB" w:rsidRPr="00207EE5">
        <w:rPr>
          <w:rFonts w:asciiTheme="minorHAnsi" w:hAnsiTheme="minorHAnsi" w:cstheme="minorHAnsi"/>
          <w:i/>
          <w:iCs/>
          <w:color w:val="auto"/>
        </w:rPr>
        <w:t>Staphylococcus</w:t>
      </w:r>
      <w:r w:rsidR="002E5355" w:rsidRPr="00207EE5">
        <w:rPr>
          <w:rFonts w:asciiTheme="minorHAnsi" w:hAnsiTheme="minorHAnsi" w:cstheme="minorHAnsi"/>
          <w:i/>
          <w:iCs/>
          <w:color w:val="auto"/>
        </w:rPr>
        <w:t xml:space="preserve"> aureus</w:t>
      </w:r>
      <w:r w:rsidR="002E5355" w:rsidRPr="00207EE5">
        <w:rPr>
          <w:rFonts w:asciiTheme="minorHAnsi" w:hAnsiTheme="minorHAnsi" w:cstheme="minorHAnsi"/>
          <w:color w:val="auto"/>
        </w:rPr>
        <w:t xml:space="preserve"> ≈ 400 nm in diameter), conventional IR is not applicable for probing </w:t>
      </w:r>
      <w:r w:rsidR="00DD5E1A" w:rsidRPr="00207EE5">
        <w:rPr>
          <w:rFonts w:asciiTheme="minorHAnsi" w:hAnsiTheme="minorHAnsi" w:cstheme="minorHAnsi"/>
          <w:color w:val="auto"/>
        </w:rPr>
        <w:t>at the</w:t>
      </w:r>
      <w:r w:rsidR="002E5355" w:rsidRPr="00207EE5">
        <w:rPr>
          <w:rFonts w:asciiTheme="minorHAnsi" w:hAnsiTheme="minorHAnsi" w:cstheme="minorHAnsi"/>
          <w:color w:val="auto"/>
        </w:rPr>
        <w:t xml:space="preserve"> single-cell or intracellular level.</w:t>
      </w:r>
    </w:p>
    <w:p w14:paraId="1B937745" w14:textId="1F73202E" w:rsidR="002E5355" w:rsidRPr="00207EE5" w:rsidRDefault="002E5355" w:rsidP="00CD035B">
      <w:pPr>
        <w:rPr>
          <w:rFonts w:asciiTheme="minorHAnsi" w:hAnsiTheme="minorHAnsi" w:cstheme="minorHAnsi"/>
          <w:color w:val="auto"/>
        </w:rPr>
      </w:pPr>
    </w:p>
    <w:p w14:paraId="5993936D" w14:textId="2D331ED3" w:rsidR="006E3142" w:rsidRPr="00207EE5" w:rsidRDefault="002E5355" w:rsidP="00CD035B">
      <w:pPr>
        <w:rPr>
          <w:rFonts w:asciiTheme="minorHAnsi" w:hAnsiTheme="minorHAnsi" w:cstheme="minorHAnsi"/>
          <w:color w:val="auto"/>
        </w:rPr>
      </w:pPr>
      <w:r w:rsidRPr="00207EE5">
        <w:rPr>
          <w:rFonts w:asciiTheme="minorHAnsi" w:hAnsiTheme="minorHAnsi" w:cstheme="minorHAnsi"/>
          <w:color w:val="auto"/>
        </w:rPr>
        <w:t xml:space="preserve">The spatial resolution limitation was recently </w:t>
      </w:r>
      <w:r w:rsidR="00CD4CC9" w:rsidRPr="00207EE5">
        <w:rPr>
          <w:rFonts w:asciiTheme="minorHAnsi" w:hAnsiTheme="minorHAnsi" w:cstheme="minorHAnsi"/>
          <w:color w:val="auto"/>
        </w:rPr>
        <w:t>overcome</w:t>
      </w:r>
      <w:r w:rsidRPr="00207EE5">
        <w:rPr>
          <w:rFonts w:asciiTheme="minorHAnsi" w:hAnsiTheme="minorHAnsi" w:cstheme="minorHAnsi"/>
          <w:color w:val="auto"/>
        </w:rPr>
        <w:t xml:space="preserve"> by combining IR spectroscopy with Atomic Force Microscopy (AFM-IR). In this instance, the IR absorption is detected indirectly, through thermal expansion</w:t>
      </w:r>
      <w:r w:rsidR="00DD5E1A" w:rsidRPr="00207EE5">
        <w:rPr>
          <w:rFonts w:asciiTheme="minorHAnsi" w:hAnsiTheme="minorHAnsi" w:cstheme="minorHAnsi"/>
          <w:color w:val="auto"/>
        </w:rPr>
        <w:t xml:space="preserve"> of the material</w:t>
      </w:r>
      <w:r w:rsidRPr="00207EE5">
        <w:rPr>
          <w:rFonts w:asciiTheme="minorHAnsi" w:hAnsiTheme="minorHAnsi" w:cstheme="minorHAnsi"/>
          <w:color w:val="auto"/>
        </w:rPr>
        <w:fldChar w:fldCharType="begin">
          <w:fldData xml:space="preserve">PEVuZE5vdGU+PENpdGU+PEF1dGhvcj5EYXp6aTwvQXV0aG9yPjxZZWFyPjIwMTc8L1llYXI+PFJl
Y051bT4yMjwvUmVjTnVtPjxEaXNwbGF5VGV4dD48c3R5bGUgZmFjZT0ic3VwZXJzY3JpcHQiPjE5
LTIyPC9zdHlsZT48L0Rpc3BsYXlUZXh0PjxyZWNvcmQ+PHJlYy1udW1iZXI+MjI8L3JlYy1udW1i
ZXI+PGZvcmVpZ24ta2V5cz48a2V5IGFwcD0iRU4iIGRiLWlkPSJmZGQwdGFhMGJ4ZmY5aWUyZXBj
cHM5MHc5dnNmNWR0YXgwdGQiIHRpbWVzdGFtcD0iMTU4ODkwNzA3MSI+MjI8L2tleT48L2ZvcmVp
Z24ta2V5cz48cmVmLXR5cGUgbmFtZT0iSm91cm5hbCBBcnRpY2xlIj4xNzwvcmVmLXR5cGU+PGNv
bnRyaWJ1dG9ycz48YXV0aG9ycz48YXV0aG9yPkRhenppLCBBbGV4YW5kcmU8L2F1dGhvcj48YXV0
aG9yPlByYXRlciwgQ3JhaWcgQi48L2F1dGhvcj48L2F1dGhvcnM+PC9jb250cmlidXRvcnM+PHRp
dGxlcz48dGl0bGU+QUZNLUlSOiBUZWNobm9sb2d5IGFuZCBBcHBsaWNhdGlvbnMgaW4gTmFub3Nj
YWxlIEluZnJhcmVkIFNwZWN0cm9zY29weSBhbmQgQ2hlbWljYWwgSW1hZ2luZzwvdGl0bGU+PHNl
Y29uZGFyeS10aXRsZT5DaGVtaWNhbCBSZXZpZXdzPC9zZWNvbmRhcnktdGl0bGU+PC90aXRsZXM+
PHBlcmlvZGljYWw+PGZ1bGwtdGl0bGU+Q2hlbWljYWwgUmV2aWV3czwvZnVsbC10aXRsZT48L3Bl
cmlvZGljYWw+PHBhZ2VzPjUxNDYtNTE3MzwvcGFnZXM+PHZvbHVtZT4xMTc8L3ZvbHVtZT48bnVt
YmVyPjc8L251bWJlcj48ZGF0ZXM+PHllYXI+MjAxNzwveWVhcj48cHViLWRhdGVzPjxkYXRlPjIw
MTcvMDQvMTI8L2RhdGU+PC9wdWItZGF0ZXM+PC9kYXRlcz48cHVibGlzaGVyPkFtZXJpY2FuIENo
ZW1pY2FsIFNvY2lldHk8L3B1Ymxpc2hlcj48aXNibj4wMDA5LTI2NjU8L2lzYm4+PHVybHM+PHJl
bGF0ZWQtdXJscz48dXJsPmh0dHBzOi8vZG9pLm9yZy8xMC4xMDIxL2Fjcy5jaGVtcmV2LjZiMDA0
NDg8L3VybD48L3JlbGF0ZWQtdXJscz48L3VybHM+PGVsZWN0cm9uaWMtcmVzb3VyY2UtbnVtPjEw
LjEwMjEvYWNzLmNoZW1yZXYuNmIwMDQ0ODwvZWxlY3Ryb25pYy1yZXNvdXJjZS1udW0+PC9yZWNv
cmQ+PC9DaXRlPjxDaXRlPjxBdXRob3I+RGF6emk8L0F1dGhvcj48WWVhcj4yMDEyPC9ZZWFyPjxS
ZWNOdW0+MjM8L1JlY051bT48cmVjb3JkPjxyZWMtbnVtYmVyPjIzPC9yZWMtbnVtYmVyPjxmb3Jl
aWduLWtleXM+PGtleSBhcHA9IkVOIiBkYi1pZD0iZmRkMHRhYTBieGZmOWllMmVwY3BzOTB3OXZz
ZjVkdGF4MHRkIiB0aW1lc3RhbXA9IjE1ODg5MDcxNjIiPjIzPC9rZXk+PC9mb3JlaWduLWtleXM+
PHJlZi10eXBlIG5hbWU9IkpvdXJuYWwgQXJ0aWNsZSI+MTc8L3JlZi10eXBlPjxjb250cmlidXRv
cnM+PGF1dGhvcnM+PGF1dGhvcj5EYXp6aSwgQS48L2F1dGhvcj48YXV0aG9yPlByYXRlciwgQy4g
Qi48L2F1dGhvcj48YXV0aG9yPkh1LCBRLjwvYXV0aG9yPjxhdXRob3I+Q2hhc2UsIEQuIEIuPC9h
dXRob3I+PGF1dGhvcj5SYWJvbHQsIEouIEYuPC9hdXRob3I+PGF1dGhvcj5NYXJjb3R0LCBDLjwv
YXV0aG9yPjwvYXV0aG9ycz48L2NvbnRyaWJ1dG9ycz48YXV0aC1hZGRyZXNzPkxhYm9yYXRvcmll
IGRlIENoaW1pIFBoeXNpcXVlLCBVbml2ZXJzaXRlIFBhcmlzLVN1ZCwgOTE0MDUgT3JzYXksIEZy
YW5jZS48L2F1dGgtYWRkcmVzcz48dGl0bGVzPjx0aXRsZT5BRk0tSVI6IGNvbWJpbmluZyBhdG9t
aWMgZm9yY2UgbWljcm9zY29weSBhbmQgaW5mcmFyZWQgc3BlY3Ryb3Njb3B5IGZvciBuYW5vc2Nh
bGUgY2hlbWljYWwgY2hhcmFjdGVyaXphdGlvbjwvdGl0bGU+PHNlY29uZGFyeS10aXRsZT5BcHBs
IFNwZWN0cm9zYzwvc2Vjb25kYXJ5LXRpdGxlPjxhbHQtdGl0bGU+QXBwbGllZCBzcGVjdHJvc2Nv
cHk8L2FsdC10aXRsZT48L3RpdGxlcz48cGVyaW9kaWNhbD48ZnVsbC10aXRsZT5BcHBsIFNwZWN0
cm9zYzwvZnVsbC10aXRsZT48YWJici0xPkFwcGxpZWQgc3BlY3Ryb3Njb3B5PC9hYmJyLTE+PC9w
ZXJpb2RpY2FsPjxhbHQtcGVyaW9kaWNhbD48ZnVsbC10aXRsZT5BcHBsIFNwZWN0cm9zYzwvZnVs
bC10aXRsZT48YWJici0xPkFwcGxpZWQgc3BlY3Ryb3Njb3B5PC9hYmJyLTE+PC9hbHQtcGVyaW9k
aWNhbD48cGFnZXM+MTM2NS04NDwvcGFnZXM+PHZvbHVtZT42Njwvdm9sdW1lPjxudW1iZXI+MTI8
L251bWJlcj48ZWRpdGlvbj4yMDEyLzEyLzEzPC9lZGl0aW9uPjxkYXRlcz48eWVhcj4yMDEyPC95
ZWFyPjxwdWItZGF0ZXM+PGRhdGU+RGVjPC9kYXRlPjwvcHViLWRhdGVzPjwvZGF0ZXM+PGlzYm4+
MDAwMy03MDI4PC9pc2JuPjxhY2Nlc3Npb24tbnVtPjIzMjMxODk5PC9hY2Nlc3Npb24tbnVtPjx1
cmxzPjwvdXJscz48ZWxlY3Ryb25pYy1yZXNvdXJjZS1udW0+MTAuMTM2Ni8xMi0wNjgwNDwvZWxl
Y3Ryb25pYy1yZXNvdXJjZS1udW0+PHJlbW90ZS1kYXRhYmFzZS1wcm92aWRlcj5OTE08L3JlbW90
ZS1kYXRhYmFzZS1wcm92aWRlcj48bGFuZ3VhZ2U+ZW5nPC9sYW5ndWFnZT48L3JlY29yZD48L0Np
dGU+PENpdGU+PEF1dGhvcj5Lb2NoYW48L0F1dGhvcj48WWVhcj4yMDE5PC9ZZWFyPjxSZWNOdW0+
MTk8L1JlY051bT48cmVjb3JkPjxyZWMtbnVtYmVyPjE5PC9yZWMtbnVtYmVyPjxmb3JlaWduLWtl
eXM+PGtleSBhcHA9IkVOIiBkYi1pZD0iZmRkMHRhYTBieGZmOWllMmVwY3BzOTB3OXZzZjVkdGF4
MHRkIiB0aW1lc3RhbXA9IjE1ODg5MDYzNDciPjE5PC9rZXk+PC9mb3JlaWduLWtleXM+PHJlZi10
eXBlIG5hbWU9IkpvdXJuYWwgQXJ0aWNsZSI+MTc8L3JlZi10eXBlPjxjb250cmlidXRvcnM+PGF1
dGhvcnM+PGF1dGhvcj5Lb2NoYW4sIEthbWlsYTwvYXV0aG9yPjxhdXRob3I+TmV0aGVyY290dCwg
Q2FyYTwvYXV0aG9yPjxhdXRob3I+UGVyZXriiJJHdWFpdGEsIERhdmlkPC9hdXRob3I+PGF1dGhv
cj5KaWFuZywgSmhpaC1IYW5nPC9hdXRob3I+PGF1dGhvcj5QZWxlZywgQW50b24gWS48L2F1dGhv
cj48YXV0aG9yPldvb2QsIEJheWRlbiBSLjwvYXV0aG9yPjxhdXRob3I+SGVyYXVkLCBQaGlsaXA8
L2F1dGhvcj48L2F1dGhvcnM+PC9jb250cmlidXRvcnM+PHRpdGxlcz48dGl0bGU+RGV0ZWN0aW9u
IG9mIEFudGltaWNyb2JpYWwgUmVzaXN0YW5jZS1SZWxhdGVkIENoYW5nZXMgaW4gQmlvY2hlbWlj
YWwgQ29tcG9zaXRpb24gb2YgU3RhcGh5bG9jb2NjdXMgYXVyZXVzIGJ5IE1lYW5zIG9mIEF0b21p
YyBGb3JjZSBNaWNyb3Njb3B5LUluZnJhcmVkIFNwZWN0cm9zY29weTwvdGl0bGU+PHNlY29uZGFy
eS10aXRsZT5BbmFseXRpY2FsIENoZW1pc3RyeTwvc2Vjb25kYXJ5LXRpdGxlPjwvdGl0bGVzPjxw
ZXJpb2RpY2FsPjxmdWxsLXRpdGxlPkFuYWx5dGljYWwgQ2hlbWlzdHJ5PC9mdWxsLXRpdGxlPjwv
cGVyaW9kaWNhbD48cGFnZXM+MTUzOTctMTU0MDM8L3BhZ2VzPjx2b2x1bWU+OTE8L3ZvbHVtZT48
bnVtYmVyPjI0PC9udW1iZXI+PGRhdGVzPjx5ZWFyPjIwMTk8L3llYXI+PHB1Yi1kYXRlcz48ZGF0
ZT4yMDE5LzEyLzE3PC9kYXRlPjwvcHViLWRhdGVzPjwvZGF0ZXM+PHB1Ymxpc2hlcj5BbWVyaWNh
biBDaGVtaWNhbCBTb2NpZXR5PC9wdWJsaXNoZXI+PGlzYm4+MDAwMy0yNzAwPC9pc2JuPjx1cmxz
PjxyZWxhdGVkLXVybHM+PHVybD5odHRwczovL2RvaS5vcmcvMTAuMTAyMS9hY3MuYW5hbGNoZW0u
OWIwMTY3MTwvdXJsPjwvcmVsYXRlZC11cmxzPjwvdXJscz48ZWxlY3Ryb25pYy1yZXNvdXJjZS1u
dW0+MTAuMTAyMS9hY3MuYW5hbGNoZW0uOWIwMTY3MTwvZWxlY3Ryb25pYy1yZXNvdXJjZS1udW0+
PC9yZWNvcmQ+PC9DaXRlPjxDaXRlPjxBdXRob3I+S29jaGFuPC9BdXRob3I+PFllYXI+MjAxODwv
WWVhcj48UmVjTnVtPjIxPC9SZWNOdW0+PHJlY29yZD48cmVjLW51bWJlcj4yMTwvcmVjLW51bWJl
cj48Zm9yZWlnbi1rZXlzPjxrZXkgYXBwPSJFTiIgZGItaWQ9ImZkZDB0YWEwYnhmZjlpZTJlcGNw
czkwdzl2c2Y1ZHRheDB0ZCIgdGltZXN0YW1wPSIxNTg4OTA3MDYxIj4yMTwva2V5PjwvZm9yZWln
bi1rZXlzPjxyZWYtdHlwZSBuYW1lPSJKb3VybmFsIEFydGljbGUiPjE3PC9yZWYtdHlwZT48Y29u
dHJpYnV0b3JzPjxhdXRob3JzPjxhdXRob3I+S29jaGFuLCBLLjwvYXV0aG9yPjxhdXRob3I+UGVy
ZXotR3VhaXRhLCBELjwvYXV0aG9yPjxhdXRob3I+UGlzc2FuZywgSi48L2F1dGhvcj48YXV0aG9y
PkppYW5nLCBKLiBILjwvYXV0aG9yPjxhdXRob3I+UGVsZWcsIEEuIFkuPC9hdXRob3I+PGF1dGhv
cj5NY05hdWdodG9uLCBELjwvYXV0aG9yPjxhdXRob3I+SGVyYXVkLCBQLjwvYXV0aG9yPjxhdXRo
b3I+V29vZCwgQi4gUi48L2F1dGhvcj48L2F1dGhvcnM+PC9jb250cmlidXRvcnM+PGF1dGgtYWRk
cmVzcz5DZW50cmUgZm9yIEJpb3NwZWN0cm9zY29weSBhbmQgU2Nob29sIG9mIENoZW1pc3RyeSwg
TW9uYXNoIFVuaXZlcnNpdHksIENsYXl0b24gQ2FtcHVzLCBNZWxib3VybmUsIDM4MDAgVmljdG9y
aWEsIEF1c3RyYWxpYS4mI3hEO0luZmVjdGlvbiBhbmQgSW1tdW5pdHkgUHJvZ3JhbSwgTW9uYXNo
IEJpb21lZGljaW5lIERpc2NvdmVyeSBJbnN0aXR1dGUgYW5kIERlcGFydG1lbnQgb2YgTWljcm9i
aW9sb2d5LCBNb25hc2ggVW5pdmVyc2l0eSwgQ2xheXRvbiBDYW1wdXMsIE1lbGJvdXJuZSwgMzgw
MCBWaWN0b3JpYSwgQXVzdHJhbGlhLiYjeEQ7RGVwYXJ0bWVudCBvZiBJbmZlY3Rpb3VzIERpc2Vh
c2VzLCBUaGUgQWxmcmVkIEhvc3BpdGFsIGFuZCBDZW50cmFsIENsaW5pY2FsIFNjaG9vbCwgTW9u
YXNoIFVuaXZlcnNpdHksIE1lbGJvdXJuZSwgVmljdG9yaWEgMzAwNCwgQXVzdHJhbGlhLiYjeEQ7
Q2VudHJlIGZvciBCaW9zcGVjdHJvc2NvcHkgYW5kIFNjaG9vbCBvZiBDaGVtaXN0cnksIE1vbmFz
aCBVbml2ZXJzaXR5LCBDbGF5dG9uIENhbXB1cywgTWVsYm91cm5lLCAzODAwIFZpY3RvcmlhLCBB
dXN0cmFsaWEgcGhpbC5oZXJhdWRAbW9uYXNoLmVkdS4mI3hEO01vbmFzaCBCaW9tZWRpY2luZSBE
aXNjb3ZlcnkgSW5zdGl0dXRlIGFuZCB0aGUgRGVwYXJ0bWVudCBvZiBNaWNyb2Jpb2xvZ3ksIE1v
bmFzaCBVbml2ZXJzaXR5LCBDbGF5dG9uIENhbXB1cywgTWVsYm91cm5lLCAzODAwIFZpY3Rvcmlh
LCBBdXN0cmFsaWEuJiN4RDtDZW50cmUgZm9yIEJpb3NwZWN0cm9zY29weSBhbmQgU2Nob29sIG9m
IENoZW1pc3RyeSwgTW9uYXNoIFVuaXZlcnNpdHksIENsYXl0b24gQ2FtcHVzLCBNZWxib3VybmUs
IDM4MDAgVmljdG9yaWEsIEF1c3RyYWxpYSBiYXlkZW4ud29vZEBtb25hc2guZWR1LjwvYXV0aC1h
ZGRyZXNzPjx0aXRsZXM+PHRpdGxlPkluIHZpdm8gYXRvbWljIGZvcmNlIG1pY3Jvc2NvcHktaW5m
cmFyZWQgc3BlY3Ryb3Njb3B5IG9mIGJhY3RlcmlhPC90aXRsZT48c2Vjb25kYXJ5LXRpdGxlPkog
UiBTb2MgSW50ZXJmYWNlPC9zZWNvbmRhcnktdGl0bGU+PGFsdC10aXRsZT5Kb3VybmFsIG9mIHRo
ZSBSb3lhbCBTb2NpZXR5LCBJbnRlcmZhY2U8L2FsdC10aXRsZT48L3RpdGxlcz48cGVyaW9kaWNh
bD48ZnVsbC10aXRsZT5KIFIgU29jIEludGVyZmFjZTwvZnVsbC10aXRsZT48YWJici0xPkpvdXJu
YWwgb2YgdGhlIFJveWFsIFNvY2lldHksIEludGVyZmFjZTwvYWJici0xPjwvcGVyaW9kaWNhbD48
YWx0LXBlcmlvZGljYWw+PGZ1bGwtdGl0bGU+SiBSIFNvYyBJbnRlcmZhY2U8L2Z1bGwtdGl0bGU+
PGFiYnItMT5Kb3VybmFsIG9mIHRoZSBSb3lhbCBTb2NpZXR5LCBJbnRlcmZhY2U8L2FiYnItMT48
L2FsdC1wZXJpb2RpY2FsPjx2b2x1bWU+MTU8L3ZvbHVtZT48bnVtYmVyPjE0MDwvbnVtYmVyPjxl
ZGl0aW9uPjIwMTgvMDMvMzA8L2VkaXRpb24+PGtleXdvcmRzPjxrZXl3b3JkPkNlbGwgV2FsbC9t
ZXRhYm9saXNtLyp1bHRyYXN0cnVjdHVyZTwva2V5d29yZD48a2V5d29yZD5Fc2NoZXJpY2hpYSBj
b2xpL21ldGFib2xpc20vKnVsdHJhc3RydWN0dXJlPC9rZXl3b3JkPjxrZXl3b3JkPk1pY3Jvc2Nv
cHksIEF0b21pYyBGb3JjZS8qbWV0aG9kczwva2V5d29yZD48a2V5d29yZD5TdGFwaHlsb2NvY2N1
cyBhdXJldXMvbWV0YWJvbGlzbS8qdWx0cmFzdHJ1Y3R1cmU8L2tleXdvcmQ+PGtleXdvcmQ+Kkdy
YW0tbmVnYXRpdmUgYmFjdGVyaWE8L2tleXdvcmQ+PGtleXdvcmQ+KkdyYW0tcG9zaXRpdmUgYmFj
dGVyaWE8L2tleXdvcmQ+PGtleXdvcmQ+KmF0b21pYyBmb3JjZSBtaWNyb3Njb3B5LWluZnJhcmVk
PC9rZXl3b3JkPjxrZXl3b3JkPipjZWxsIHdhbGw8L2tleXdvcmQ+PGtleXdvcmQ+KmluIHZpdm88
L2tleXdvcmQ+PC9rZXl3b3Jkcz48ZGF0ZXM+PHllYXI+MjAxODwveWVhcj48cHViLWRhdGVzPjxk
YXRlPk1hcjwvZGF0ZT48L3B1Yi1kYXRlcz48L2RhdGVzPjxpc2JuPjE3NDItNTY2MjwvaXNibj48
YWNjZXNzaW9uLW51bT4yOTU5MzA5MTwvYWNjZXNzaW9uLW51bT48dXJscz48L3VybHM+PGN1c3Rv
bTI+UE1DNTkwODU0MzwvY3VzdG9tMj48ZWxlY3Ryb25pYy1yZXNvdXJjZS1udW0+MTAuMTA5OC9y
c2lmLjIwMTguMDExNTwvZWxlY3Ryb25pYy1yZXNvdXJjZS1udW0+PHJlbW90ZS1kYXRhYmFzZS1w
cm92aWRlcj5OTE08L3JlbW90ZS1kYXRhYmFzZS1wcm92aWRlcj48bGFuZ3VhZ2U+ZW5nPC9sYW5n
dWFnZT48L3JlY29yZD48L0NpdGU+PC9FbmROb3RlPn==
</w:fldData>
        </w:fldChar>
      </w:r>
      <w:r w:rsidRPr="00207EE5">
        <w:rPr>
          <w:rFonts w:asciiTheme="minorHAnsi" w:hAnsiTheme="minorHAnsi" w:cstheme="minorHAnsi"/>
          <w:color w:val="auto"/>
        </w:rPr>
        <w:instrText xml:space="preserve"> ADDIN EN.CITE </w:instrText>
      </w:r>
      <w:r w:rsidRPr="00207EE5">
        <w:rPr>
          <w:rFonts w:asciiTheme="minorHAnsi" w:hAnsiTheme="minorHAnsi" w:cstheme="minorHAnsi"/>
          <w:color w:val="auto"/>
        </w:rPr>
        <w:fldChar w:fldCharType="begin">
          <w:fldData xml:space="preserve">PEVuZE5vdGU+PENpdGU+PEF1dGhvcj5EYXp6aTwvQXV0aG9yPjxZZWFyPjIwMTc8L1llYXI+PFJl
Y051bT4yMjwvUmVjTnVtPjxEaXNwbGF5VGV4dD48c3R5bGUgZmFjZT0ic3VwZXJzY3JpcHQiPjE5
LTIyPC9zdHlsZT48L0Rpc3BsYXlUZXh0PjxyZWNvcmQ+PHJlYy1udW1iZXI+MjI8L3JlYy1udW1i
ZXI+PGZvcmVpZ24ta2V5cz48a2V5IGFwcD0iRU4iIGRiLWlkPSJmZGQwdGFhMGJ4ZmY5aWUyZXBj
cHM5MHc5dnNmNWR0YXgwdGQiIHRpbWVzdGFtcD0iMTU4ODkwNzA3MSI+MjI8L2tleT48L2ZvcmVp
Z24ta2V5cz48cmVmLXR5cGUgbmFtZT0iSm91cm5hbCBBcnRpY2xlIj4xNzwvcmVmLXR5cGU+PGNv
bnRyaWJ1dG9ycz48YXV0aG9ycz48YXV0aG9yPkRhenppLCBBbGV4YW5kcmU8L2F1dGhvcj48YXV0
aG9yPlByYXRlciwgQ3JhaWcgQi48L2F1dGhvcj48L2F1dGhvcnM+PC9jb250cmlidXRvcnM+PHRp
dGxlcz48dGl0bGU+QUZNLUlSOiBUZWNobm9sb2d5IGFuZCBBcHBsaWNhdGlvbnMgaW4gTmFub3Nj
YWxlIEluZnJhcmVkIFNwZWN0cm9zY29weSBhbmQgQ2hlbWljYWwgSW1hZ2luZzwvdGl0bGU+PHNl
Y29uZGFyeS10aXRsZT5DaGVtaWNhbCBSZXZpZXdzPC9zZWNvbmRhcnktdGl0bGU+PC90aXRsZXM+
PHBlcmlvZGljYWw+PGZ1bGwtdGl0bGU+Q2hlbWljYWwgUmV2aWV3czwvZnVsbC10aXRsZT48L3Bl
cmlvZGljYWw+PHBhZ2VzPjUxNDYtNTE3MzwvcGFnZXM+PHZvbHVtZT4xMTc8L3ZvbHVtZT48bnVt
YmVyPjc8L251bWJlcj48ZGF0ZXM+PHllYXI+MjAxNzwveWVhcj48cHViLWRhdGVzPjxkYXRlPjIw
MTcvMDQvMTI8L2RhdGU+PC9wdWItZGF0ZXM+PC9kYXRlcz48cHVibGlzaGVyPkFtZXJpY2FuIENo
ZW1pY2FsIFNvY2lldHk8L3B1Ymxpc2hlcj48aXNibj4wMDA5LTI2NjU8L2lzYm4+PHVybHM+PHJl
bGF0ZWQtdXJscz48dXJsPmh0dHBzOi8vZG9pLm9yZy8xMC4xMDIxL2Fjcy5jaGVtcmV2LjZiMDA0
NDg8L3VybD48L3JlbGF0ZWQtdXJscz48L3VybHM+PGVsZWN0cm9uaWMtcmVzb3VyY2UtbnVtPjEw
LjEwMjEvYWNzLmNoZW1yZXYuNmIwMDQ0ODwvZWxlY3Ryb25pYy1yZXNvdXJjZS1udW0+PC9yZWNv
cmQ+PC9DaXRlPjxDaXRlPjxBdXRob3I+RGF6emk8L0F1dGhvcj48WWVhcj4yMDEyPC9ZZWFyPjxS
ZWNOdW0+MjM8L1JlY051bT48cmVjb3JkPjxyZWMtbnVtYmVyPjIzPC9yZWMtbnVtYmVyPjxmb3Jl
aWduLWtleXM+PGtleSBhcHA9IkVOIiBkYi1pZD0iZmRkMHRhYTBieGZmOWllMmVwY3BzOTB3OXZz
ZjVkdGF4MHRkIiB0aW1lc3RhbXA9IjE1ODg5MDcxNjIiPjIzPC9rZXk+PC9mb3JlaWduLWtleXM+
PHJlZi10eXBlIG5hbWU9IkpvdXJuYWwgQXJ0aWNsZSI+MTc8L3JlZi10eXBlPjxjb250cmlidXRv
cnM+PGF1dGhvcnM+PGF1dGhvcj5EYXp6aSwgQS48L2F1dGhvcj48YXV0aG9yPlByYXRlciwgQy4g
Qi48L2F1dGhvcj48YXV0aG9yPkh1LCBRLjwvYXV0aG9yPjxhdXRob3I+Q2hhc2UsIEQuIEIuPC9h
dXRob3I+PGF1dGhvcj5SYWJvbHQsIEouIEYuPC9hdXRob3I+PGF1dGhvcj5NYXJjb3R0LCBDLjwv
YXV0aG9yPjwvYXV0aG9ycz48L2NvbnRyaWJ1dG9ycz48YXV0aC1hZGRyZXNzPkxhYm9yYXRvcmll
IGRlIENoaW1pIFBoeXNpcXVlLCBVbml2ZXJzaXRlIFBhcmlzLVN1ZCwgOTE0MDUgT3JzYXksIEZy
YW5jZS48L2F1dGgtYWRkcmVzcz48dGl0bGVzPjx0aXRsZT5BRk0tSVI6IGNvbWJpbmluZyBhdG9t
aWMgZm9yY2UgbWljcm9zY29weSBhbmQgaW5mcmFyZWQgc3BlY3Ryb3Njb3B5IGZvciBuYW5vc2Nh
bGUgY2hlbWljYWwgY2hhcmFjdGVyaXphdGlvbjwvdGl0bGU+PHNlY29uZGFyeS10aXRsZT5BcHBs
IFNwZWN0cm9zYzwvc2Vjb25kYXJ5LXRpdGxlPjxhbHQtdGl0bGU+QXBwbGllZCBzcGVjdHJvc2Nv
cHk8L2FsdC10aXRsZT48L3RpdGxlcz48cGVyaW9kaWNhbD48ZnVsbC10aXRsZT5BcHBsIFNwZWN0
cm9zYzwvZnVsbC10aXRsZT48YWJici0xPkFwcGxpZWQgc3BlY3Ryb3Njb3B5PC9hYmJyLTE+PC9w
ZXJpb2RpY2FsPjxhbHQtcGVyaW9kaWNhbD48ZnVsbC10aXRsZT5BcHBsIFNwZWN0cm9zYzwvZnVs
bC10aXRsZT48YWJici0xPkFwcGxpZWQgc3BlY3Ryb3Njb3B5PC9hYmJyLTE+PC9hbHQtcGVyaW9k
aWNhbD48cGFnZXM+MTM2NS04NDwvcGFnZXM+PHZvbHVtZT42Njwvdm9sdW1lPjxudW1iZXI+MTI8
L251bWJlcj48ZWRpdGlvbj4yMDEyLzEyLzEzPC9lZGl0aW9uPjxkYXRlcz48eWVhcj4yMDEyPC95
ZWFyPjxwdWItZGF0ZXM+PGRhdGU+RGVjPC9kYXRlPjwvcHViLWRhdGVzPjwvZGF0ZXM+PGlzYm4+
MDAwMy03MDI4PC9pc2JuPjxhY2Nlc3Npb24tbnVtPjIzMjMxODk5PC9hY2Nlc3Npb24tbnVtPjx1
cmxzPjwvdXJscz48ZWxlY3Ryb25pYy1yZXNvdXJjZS1udW0+MTAuMTM2Ni8xMi0wNjgwNDwvZWxl
Y3Ryb25pYy1yZXNvdXJjZS1udW0+PHJlbW90ZS1kYXRhYmFzZS1wcm92aWRlcj5OTE08L3JlbW90
ZS1kYXRhYmFzZS1wcm92aWRlcj48bGFuZ3VhZ2U+ZW5nPC9sYW5ndWFnZT48L3JlY29yZD48L0Np
dGU+PENpdGU+PEF1dGhvcj5Lb2NoYW48L0F1dGhvcj48WWVhcj4yMDE5PC9ZZWFyPjxSZWNOdW0+
MTk8L1JlY051bT48cmVjb3JkPjxyZWMtbnVtYmVyPjE5PC9yZWMtbnVtYmVyPjxmb3JlaWduLWtl
eXM+PGtleSBhcHA9IkVOIiBkYi1pZD0iZmRkMHRhYTBieGZmOWllMmVwY3BzOTB3OXZzZjVkdGF4
MHRkIiB0aW1lc3RhbXA9IjE1ODg5MDYzNDciPjE5PC9rZXk+PC9mb3JlaWduLWtleXM+PHJlZi10
eXBlIG5hbWU9IkpvdXJuYWwgQXJ0aWNsZSI+MTc8L3JlZi10eXBlPjxjb250cmlidXRvcnM+PGF1
dGhvcnM+PGF1dGhvcj5Lb2NoYW4sIEthbWlsYTwvYXV0aG9yPjxhdXRob3I+TmV0aGVyY290dCwg
Q2FyYTwvYXV0aG9yPjxhdXRob3I+UGVyZXriiJJHdWFpdGEsIERhdmlkPC9hdXRob3I+PGF1dGhv
cj5KaWFuZywgSmhpaC1IYW5nPC9hdXRob3I+PGF1dGhvcj5QZWxlZywgQW50b24gWS48L2F1dGhv
cj48YXV0aG9yPldvb2QsIEJheWRlbiBSLjwvYXV0aG9yPjxhdXRob3I+SGVyYXVkLCBQaGlsaXA8
L2F1dGhvcj48L2F1dGhvcnM+PC9jb250cmlidXRvcnM+PHRpdGxlcz48dGl0bGU+RGV0ZWN0aW9u
IG9mIEFudGltaWNyb2JpYWwgUmVzaXN0YW5jZS1SZWxhdGVkIENoYW5nZXMgaW4gQmlvY2hlbWlj
YWwgQ29tcG9zaXRpb24gb2YgU3RhcGh5bG9jb2NjdXMgYXVyZXVzIGJ5IE1lYW5zIG9mIEF0b21p
YyBGb3JjZSBNaWNyb3Njb3B5LUluZnJhcmVkIFNwZWN0cm9zY29weTwvdGl0bGU+PHNlY29uZGFy
eS10aXRsZT5BbmFseXRpY2FsIENoZW1pc3RyeTwvc2Vjb25kYXJ5LXRpdGxlPjwvdGl0bGVzPjxw
ZXJpb2RpY2FsPjxmdWxsLXRpdGxlPkFuYWx5dGljYWwgQ2hlbWlzdHJ5PC9mdWxsLXRpdGxlPjwv
cGVyaW9kaWNhbD48cGFnZXM+MTUzOTctMTU0MDM8L3BhZ2VzPjx2b2x1bWU+OTE8L3ZvbHVtZT48
bnVtYmVyPjI0PC9udW1iZXI+PGRhdGVzPjx5ZWFyPjIwMTk8L3llYXI+PHB1Yi1kYXRlcz48ZGF0
ZT4yMDE5LzEyLzE3PC9kYXRlPjwvcHViLWRhdGVzPjwvZGF0ZXM+PHB1Ymxpc2hlcj5BbWVyaWNh
biBDaGVtaWNhbCBTb2NpZXR5PC9wdWJsaXNoZXI+PGlzYm4+MDAwMy0yNzAwPC9pc2JuPjx1cmxz
PjxyZWxhdGVkLXVybHM+PHVybD5odHRwczovL2RvaS5vcmcvMTAuMTAyMS9hY3MuYW5hbGNoZW0u
OWIwMTY3MTwvdXJsPjwvcmVsYXRlZC11cmxzPjwvdXJscz48ZWxlY3Ryb25pYy1yZXNvdXJjZS1u
dW0+MTAuMTAyMS9hY3MuYW5hbGNoZW0uOWIwMTY3MTwvZWxlY3Ryb25pYy1yZXNvdXJjZS1udW0+
PC9yZWNvcmQ+PC9DaXRlPjxDaXRlPjxBdXRob3I+S29jaGFuPC9BdXRob3I+PFllYXI+MjAxODwv
WWVhcj48UmVjTnVtPjIxPC9SZWNOdW0+PHJlY29yZD48cmVjLW51bWJlcj4yMTwvcmVjLW51bWJl
cj48Zm9yZWlnbi1rZXlzPjxrZXkgYXBwPSJFTiIgZGItaWQ9ImZkZDB0YWEwYnhmZjlpZTJlcGNw
czkwdzl2c2Y1ZHRheDB0ZCIgdGltZXN0YW1wPSIxNTg4OTA3MDYxIj4yMTwva2V5PjwvZm9yZWln
bi1rZXlzPjxyZWYtdHlwZSBuYW1lPSJKb3VybmFsIEFydGljbGUiPjE3PC9yZWYtdHlwZT48Y29u
dHJpYnV0b3JzPjxhdXRob3JzPjxhdXRob3I+S29jaGFuLCBLLjwvYXV0aG9yPjxhdXRob3I+UGVy
ZXotR3VhaXRhLCBELjwvYXV0aG9yPjxhdXRob3I+UGlzc2FuZywgSi48L2F1dGhvcj48YXV0aG9y
PkppYW5nLCBKLiBILjwvYXV0aG9yPjxhdXRob3I+UGVsZWcsIEEuIFkuPC9hdXRob3I+PGF1dGhv
cj5NY05hdWdodG9uLCBELjwvYXV0aG9yPjxhdXRob3I+SGVyYXVkLCBQLjwvYXV0aG9yPjxhdXRo
b3I+V29vZCwgQi4gUi48L2F1dGhvcj48L2F1dGhvcnM+PC9jb250cmlidXRvcnM+PGF1dGgtYWRk
cmVzcz5DZW50cmUgZm9yIEJpb3NwZWN0cm9zY29weSBhbmQgU2Nob29sIG9mIENoZW1pc3RyeSwg
TW9uYXNoIFVuaXZlcnNpdHksIENsYXl0b24gQ2FtcHVzLCBNZWxib3VybmUsIDM4MDAgVmljdG9y
aWEsIEF1c3RyYWxpYS4mI3hEO0luZmVjdGlvbiBhbmQgSW1tdW5pdHkgUHJvZ3JhbSwgTW9uYXNo
IEJpb21lZGljaW5lIERpc2NvdmVyeSBJbnN0aXR1dGUgYW5kIERlcGFydG1lbnQgb2YgTWljcm9i
aW9sb2d5LCBNb25hc2ggVW5pdmVyc2l0eSwgQ2xheXRvbiBDYW1wdXMsIE1lbGJvdXJuZSwgMzgw
MCBWaWN0b3JpYSwgQXVzdHJhbGlhLiYjeEQ7RGVwYXJ0bWVudCBvZiBJbmZlY3Rpb3VzIERpc2Vh
c2VzLCBUaGUgQWxmcmVkIEhvc3BpdGFsIGFuZCBDZW50cmFsIENsaW5pY2FsIFNjaG9vbCwgTW9u
YXNoIFVuaXZlcnNpdHksIE1lbGJvdXJuZSwgVmljdG9yaWEgMzAwNCwgQXVzdHJhbGlhLiYjeEQ7
Q2VudHJlIGZvciBCaW9zcGVjdHJvc2NvcHkgYW5kIFNjaG9vbCBvZiBDaGVtaXN0cnksIE1vbmFz
aCBVbml2ZXJzaXR5LCBDbGF5dG9uIENhbXB1cywgTWVsYm91cm5lLCAzODAwIFZpY3RvcmlhLCBB
dXN0cmFsaWEgcGhpbC5oZXJhdWRAbW9uYXNoLmVkdS4mI3hEO01vbmFzaCBCaW9tZWRpY2luZSBE
aXNjb3ZlcnkgSW5zdGl0dXRlIGFuZCB0aGUgRGVwYXJ0bWVudCBvZiBNaWNyb2Jpb2xvZ3ksIE1v
bmFzaCBVbml2ZXJzaXR5LCBDbGF5dG9uIENhbXB1cywgTWVsYm91cm5lLCAzODAwIFZpY3Rvcmlh
LCBBdXN0cmFsaWEuJiN4RDtDZW50cmUgZm9yIEJpb3NwZWN0cm9zY29weSBhbmQgU2Nob29sIG9m
IENoZW1pc3RyeSwgTW9uYXNoIFVuaXZlcnNpdHksIENsYXl0b24gQ2FtcHVzLCBNZWxib3VybmUs
IDM4MDAgVmljdG9yaWEsIEF1c3RyYWxpYSBiYXlkZW4ud29vZEBtb25hc2guZWR1LjwvYXV0aC1h
ZGRyZXNzPjx0aXRsZXM+PHRpdGxlPkluIHZpdm8gYXRvbWljIGZvcmNlIG1pY3Jvc2NvcHktaW5m
cmFyZWQgc3BlY3Ryb3Njb3B5IG9mIGJhY3RlcmlhPC90aXRsZT48c2Vjb25kYXJ5LXRpdGxlPkog
UiBTb2MgSW50ZXJmYWNlPC9zZWNvbmRhcnktdGl0bGU+PGFsdC10aXRsZT5Kb3VybmFsIG9mIHRo
ZSBSb3lhbCBTb2NpZXR5LCBJbnRlcmZhY2U8L2FsdC10aXRsZT48L3RpdGxlcz48cGVyaW9kaWNh
bD48ZnVsbC10aXRsZT5KIFIgU29jIEludGVyZmFjZTwvZnVsbC10aXRsZT48YWJici0xPkpvdXJu
YWwgb2YgdGhlIFJveWFsIFNvY2lldHksIEludGVyZmFjZTwvYWJici0xPjwvcGVyaW9kaWNhbD48
YWx0LXBlcmlvZGljYWw+PGZ1bGwtdGl0bGU+SiBSIFNvYyBJbnRlcmZhY2U8L2Z1bGwtdGl0bGU+
PGFiYnItMT5Kb3VybmFsIG9mIHRoZSBSb3lhbCBTb2NpZXR5LCBJbnRlcmZhY2U8L2FiYnItMT48
L2FsdC1wZXJpb2RpY2FsPjx2b2x1bWU+MTU8L3ZvbHVtZT48bnVtYmVyPjE0MDwvbnVtYmVyPjxl
ZGl0aW9uPjIwMTgvMDMvMzA8L2VkaXRpb24+PGtleXdvcmRzPjxrZXl3b3JkPkNlbGwgV2FsbC9t
ZXRhYm9saXNtLyp1bHRyYXN0cnVjdHVyZTwva2V5d29yZD48a2V5d29yZD5Fc2NoZXJpY2hpYSBj
b2xpL21ldGFib2xpc20vKnVsdHJhc3RydWN0dXJlPC9rZXl3b3JkPjxrZXl3b3JkPk1pY3Jvc2Nv
cHksIEF0b21pYyBGb3JjZS8qbWV0aG9kczwva2V5d29yZD48a2V5d29yZD5TdGFwaHlsb2NvY2N1
cyBhdXJldXMvbWV0YWJvbGlzbS8qdWx0cmFzdHJ1Y3R1cmU8L2tleXdvcmQ+PGtleXdvcmQ+Kkdy
YW0tbmVnYXRpdmUgYmFjdGVyaWE8L2tleXdvcmQ+PGtleXdvcmQ+KkdyYW0tcG9zaXRpdmUgYmFj
dGVyaWE8L2tleXdvcmQ+PGtleXdvcmQ+KmF0b21pYyBmb3JjZSBtaWNyb3Njb3B5LWluZnJhcmVk
PC9rZXl3b3JkPjxrZXl3b3JkPipjZWxsIHdhbGw8L2tleXdvcmQ+PGtleXdvcmQ+KmluIHZpdm88
L2tleXdvcmQ+PC9rZXl3b3Jkcz48ZGF0ZXM+PHllYXI+MjAxODwveWVhcj48cHViLWRhdGVzPjxk
YXRlPk1hcjwvZGF0ZT48L3B1Yi1kYXRlcz48L2RhdGVzPjxpc2JuPjE3NDItNTY2MjwvaXNibj48
YWNjZXNzaW9uLW51bT4yOTU5MzA5MTwvYWNjZXNzaW9uLW51bT48dXJscz48L3VybHM+PGN1c3Rv
bTI+UE1DNTkwODU0MzwvY3VzdG9tMj48ZWxlY3Ryb25pYy1yZXNvdXJjZS1udW0+MTAuMTA5OC9y
c2lmLjIwMTguMDExNTwvZWxlY3Ryb25pYy1yZXNvdXJjZS1udW0+PHJlbW90ZS1kYXRhYmFzZS1w
cm92aWRlcj5OTE08L3JlbW90ZS1kYXRhYmFzZS1wcm92aWRlcj48bGFuZ3VhZ2U+ZW5nPC9sYW5n
dWFnZT48L3JlY29yZD48L0NpdGU+PC9FbmROb3RlPn==
</w:fldData>
        </w:fldChar>
      </w:r>
      <w:r w:rsidRPr="00207EE5">
        <w:rPr>
          <w:rFonts w:asciiTheme="minorHAnsi" w:hAnsiTheme="minorHAnsi" w:cstheme="minorHAnsi"/>
          <w:color w:val="auto"/>
        </w:rPr>
        <w:instrText xml:space="preserve"> ADDIN EN.CITE.DATA </w:instrText>
      </w:r>
      <w:r w:rsidRPr="00207EE5">
        <w:rPr>
          <w:rFonts w:asciiTheme="minorHAnsi" w:hAnsiTheme="minorHAnsi" w:cstheme="minorHAnsi"/>
          <w:color w:val="auto"/>
        </w:rPr>
      </w:r>
      <w:r w:rsidRPr="00207EE5">
        <w:rPr>
          <w:rFonts w:asciiTheme="minorHAnsi" w:hAnsiTheme="minorHAnsi" w:cstheme="minorHAnsi"/>
          <w:color w:val="auto"/>
        </w:rPr>
        <w:fldChar w:fldCharType="end"/>
      </w:r>
      <w:r w:rsidRPr="00207EE5">
        <w:rPr>
          <w:rFonts w:asciiTheme="minorHAnsi" w:hAnsiTheme="minorHAnsi" w:cstheme="minorHAnsi"/>
          <w:color w:val="auto"/>
        </w:rPr>
      </w:r>
      <w:r w:rsidRPr="00207EE5">
        <w:rPr>
          <w:rFonts w:asciiTheme="minorHAnsi" w:hAnsiTheme="minorHAnsi" w:cstheme="minorHAnsi"/>
          <w:color w:val="auto"/>
        </w:rPr>
        <w:fldChar w:fldCharType="separate"/>
      </w:r>
      <w:r w:rsidRPr="00207EE5">
        <w:rPr>
          <w:rFonts w:asciiTheme="minorHAnsi" w:hAnsiTheme="minorHAnsi" w:cstheme="minorHAnsi"/>
          <w:noProof/>
          <w:color w:val="auto"/>
          <w:vertAlign w:val="superscript"/>
        </w:rPr>
        <w:t>19</w:t>
      </w:r>
      <w:r w:rsidR="00EE7824">
        <w:rPr>
          <w:rFonts w:asciiTheme="minorHAnsi" w:hAnsiTheme="minorHAnsi" w:cstheme="minorHAnsi"/>
          <w:noProof/>
          <w:color w:val="auto"/>
          <w:vertAlign w:val="superscript"/>
        </w:rPr>
        <w:t>–</w:t>
      </w:r>
      <w:r w:rsidRPr="00207EE5">
        <w:rPr>
          <w:rFonts w:asciiTheme="minorHAnsi" w:hAnsiTheme="minorHAnsi" w:cstheme="minorHAnsi"/>
          <w:noProof/>
          <w:color w:val="auto"/>
          <w:vertAlign w:val="superscript"/>
        </w:rPr>
        <w:t>22</w:t>
      </w:r>
      <w:r w:rsidRPr="00207EE5">
        <w:rPr>
          <w:rFonts w:asciiTheme="minorHAnsi" w:hAnsiTheme="minorHAnsi" w:cstheme="minorHAnsi"/>
          <w:color w:val="auto"/>
        </w:rPr>
        <w:fldChar w:fldCharType="end"/>
      </w:r>
      <w:r w:rsidR="00EE7824">
        <w:rPr>
          <w:rFonts w:asciiTheme="minorHAnsi" w:hAnsiTheme="minorHAnsi" w:cstheme="minorHAnsi"/>
          <w:color w:val="auto"/>
        </w:rPr>
        <w:t>.</w:t>
      </w:r>
      <w:r w:rsidR="009A34FB" w:rsidRPr="00207EE5">
        <w:rPr>
          <w:rFonts w:asciiTheme="minorHAnsi" w:hAnsiTheme="minorHAnsi" w:cstheme="minorHAnsi"/>
          <w:color w:val="auto"/>
        </w:rPr>
        <w:t xml:space="preserve"> </w:t>
      </w:r>
      <w:r w:rsidRPr="00207EE5">
        <w:rPr>
          <w:rFonts w:asciiTheme="minorHAnsi" w:hAnsiTheme="minorHAnsi" w:cstheme="minorHAnsi"/>
          <w:color w:val="auto"/>
        </w:rPr>
        <w:t xml:space="preserve">In brief, the absorption of IR radiation results in </w:t>
      </w:r>
      <w:r w:rsidR="00DD5E1A" w:rsidRPr="00207EE5">
        <w:rPr>
          <w:rFonts w:asciiTheme="minorHAnsi" w:hAnsiTheme="minorHAnsi" w:cstheme="minorHAnsi"/>
          <w:color w:val="auto"/>
        </w:rPr>
        <w:t xml:space="preserve">a </w:t>
      </w:r>
      <w:r w:rsidRPr="00207EE5">
        <w:rPr>
          <w:rFonts w:asciiTheme="minorHAnsi" w:hAnsiTheme="minorHAnsi" w:cstheme="minorHAnsi"/>
          <w:color w:val="auto"/>
        </w:rPr>
        <w:t>local temperature increase</w:t>
      </w:r>
      <w:r w:rsidR="00F75DDC" w:rsidRPr="00207EE5">
        <w:rPr>
          <w:rFonts w:asciiTheme="minorHAnsi" w:hAnsiTheme="minorHAnsi" w:cstheme="minorHAnsi"/>
          <w:color w:val="auto"/>
        </w:rPr>
        <w:t>.</w:t>
      </w:r>
      <w:r w:rsidRPr="00207EE5">
        <w:rPr>
          <w:rFonts w:asciiTheme="minorHAnsi" w:hAnsiTheme="minorHAnsi" w:cstheme="minorHAnsi"/>
          <w:color w:val="auto"/>
        </w:rPr>
        <w:t xml:space="preserve"> </w:t>
      </w:r>
      <w:r w:rsidR="00F75DDC" w:rsidRPr="00207EE5">
        <w:rPr>
          <w:rFonts w:asciiTheme="minorHAnsi" w:hAnsiTheme="minorHAnsi" w:cstheme="minorHAnsi"/>
          <w:color w:val="auto"/>
        </w:rPr>
        <w:t>This</w:t>
      </w:r>
      <w:r w:rsidRPr="00207EE5">
        <w:rPr>
          <w:rFonts w:asciiTheme="minorHAnsi" w:hAnsiTheme="minorHAnsi" w:cstheme="minorHAnsi"/>
          <w:color w:val="auto"/>
        </w:rPr>
        <w:t xml:space="preserve"> can be measured </w:t>
      </w:r>
      <w:r w:rsidR="00F75DDC" w:rsidRPr="00207EE5">
        <w:rPr>
          <w:rFonts w:asciiTheme="minorHAnsi" w:hAnsiTheme="minorHAnsi" w:cstheme="minorHAnsi"/>
          <w:color w:val="auto"/>
        </w:rPr>
        <w:t xml:space="preserve">either </w:t>
      </w:r>
      <w:r w:rsidRPr="00207EE5">
        <w:rPr>
          <w:rFonts w:asciiTheme="minorHAnsi" w:hAnsiTheme="minorHAnsi" w:cstheme="minorHAnsi"/>
          <w:color w:val="auto"/>
        </w:rPr>
        <w:t>directly</w:t>
      </w:r>
      <w:r w:rsidRPr="00207EE5">
        <w:rPr>
          <w:rFonts w:asciiTheme="minorHAnsi" w:hAnsiTheme="minorHAnsi" w:cstheme="minorHAnsi"/>
          <w:color w:val="auto"/>
        </w:rPr>
        <w:fldChar w:fldCharType="begin"/>
      </w:r>
      <w:r w:rsidRPr="00207EE5">
        <w:rPr>
          <w:rFonts w:asciiTheme="minorHAnsi" w:hAnsiTheme="minorHAnsi" w:cstheme="minorHAnsi"/>
          <w:color w:val="auto"/>
        </w:rPr>
        <w:instrText xml:space="preserve"> ADDIN EN.CITE &lt;EndNote&gt;&lt;Cite&gt;&lt;Author&gt;Katzenmeyer&lt;/Author&gt;&lt;Year&gt;2015&lt;/Year&gt;&lt;RecNum&gt;24&lt;/RecNum&gt;&lt;DisplayText&gt;&lt;style face="superscript"&gt;23&lt;/style&gt;&lt;/DisplayText&gt;&lt;record&gt;&lt;rec-number&gt;24&lt;/rec-number&gt;&lt;foreign-keys&gt;&lt;key app="EN" db-id="fdd0taa0bxff9ie2epcps90w9vsf5dtax0td" timestamp="1588907362"&gt;24&lt;/key&gt;&lt;/foreign-keys&gt;&lt;ref-type name="Journal Article"&gt;17&lt;/ref-type&gt;&lt;contributors&gt;&lt;authors&gt;&lt;author&gt;Katzenmeyer, A. M.&lt;/author&gt;&lt;author&gt;Holland, G.&lt;/author&gt;&lt;author&gt;Chae, J.&lt;/author&gt;&lt;author&gt;Band, A.&lt;/author&gt;&lt;author&gt;Kjoller, K.&lt;/author&gt;&lt;author&gt;Centrone, A.&lt;/author&gt;&lt;/authors&gt;&lt;/contributors&gt;&lt;titles&gt;&lt;title&gt;Mid-infrared spectroscopy beyond the diffraction limit via direct measurement of the photothermal effect&lt;/title&gt;&lt;secondary-title&gt;Nanoscale&lt;/secondary-title&gt;&lt;/titles&gt;&lt;periodical&gt;&lt;full-title&gt;Nanoscale&lt;/full-title&gt;&lt;/periodical&gt;&lt;pages&gt;17637-17641&lt;/pages&gt;&lt;volume&gt;7&lt;/volume&gt;&lt;number&gt;42&lt;/number&gt;&lt;dates&gt;&lt;year&gt;2015&lt;/year&gt;&lt;/dates&gt;&lt;publisher&gt;The Royal Society of Chemistry&lt;/publisher&gt;&lt;isbn&gt;2040-3364&lt;/isbn&gt;&lt;work-type&gt;10.1039/C5NR04854K&lt;/work-type&gt;&lt;urls&gt;&lt;related-urls&gt;&lt;url&gt;http://dx.doi.org/10.1039/C5NR04854K&lt;/url&gt;&lt;/related-urls&gt;&lt;/urls&gt;&lt;electronic-resource-num&gt;10.1039/C5NR04854K&lt;/electronic-resource-num&gt;&lt;/record&gt;&lt;/Cite&gt;&lt;/EndNote&gt;</w:instrText>
      </w:r>
      <w:r w:rsidRPr="00207EE5">
        <w:rPr>
          <w:rFonts w:asciiTheme="minorHAnsi" w:hAnsiTheme="minorHAnsi" w:cstheme="minorHAnsi"/>
          <w:color w:val="auto"/>
        </w:rPr>
        <w:fldChar w:fldCharType="separate"/>
      </w:r>
      <w:r w:rsidRPr="00207EE5">
        <w:rPr>
          <w:rFonts w:asciiTheme="minorHAnsi" w:hAnsiTheme="minorHAnsi" w:cstheme="minorHAnsi"/>
          <w:noProof/>
          <w:color w:val="auto"/>
          <w:vertAlign w:val="superscript"/>
        </w:rPr>
        <w:t>23</w:t>
      </w:r>
      <w:r w:rsidRPr="00207EE5">
        <w:rPr>
          <w:rFonts w:asciiTheme="minorHAnsi" w:hAnsiTheme="minorHAnsi" w:cstheme="minorHAnsi"/>
          <w:color w:val="auto"/>
        </w:rPr>
        <w:fldChar w:fldCharType="end"/>
      </w:r>
      <w:r w:rsidRPr="00207EE5">
        <w:rPr>
          <w:rFonts w:asciiTheme="minorHAnsi" w:hAnsiTheme="minorHAnsi" w:cstheme="minorHAnsi"/>
          <w:color w:val="auto"/>
        </w:rPr>
        <w:t xml:space="preserve"> or through </w:t>
      </w:r>
      <w:r w:rsidR="00CD4CC9" w:rsidRPr="00207EE5">
        <w:rPr>
          <w:rFonts w:asciiTheme="minorHAnsi" w:hAnsiTheme="minorHAnsi" w:cstheme="minorHAnsi"/>
          <w:color w:val="auto"/>
        </w:rPr>
        <w:t xml:space="preserve">the </w:t>
      </w:r>
      <w:r w:rsidRPr="00207EE5">
        <w:rPr>
          <w:rFonts w:asciiTheme="minorHAnsi" w:hAnsiTheme="minorHAnsi" w:cstheme="minorHAnsi"/>
          <w:color w:val="auto"/>
        </w:rPr>
        <w:t xml:space="preserve">measurement of </w:t>
      </w:r>
      <w:r w:rsidR="00F75DDC" w:rsidRPr="00207EE5">
        <w:rPr>
          <w:rFonts w:asciiTheme="minorHAnsi" w:hAnsiTheme="minorHAnsi" w:cstheme="minorHAnsi"/>
          <w:color w:val="auto"/>
        </w:rPr>
        <w:t>oscillation of the AFM cantilever probe, resulting from force impulse created by IR absorption</w:t>
      </w:r>
      <w:r w:rsidRPr="00207EE5">
        <w:rPr>
          <w:rFonts w:asciiTheme="minorHAnsi" w:hAnsiTheme="minorHAnsi" w:cstheme="minorHAnsi"/>
          <w:color w:val="auto"/>
        </w:rPr>
        <w:fldChar w:fldCharType="begin">
          <w:fldData xml:space="preserve">PEVuZE5vdGU+PENpdGU+PEF1dGhvcj5EYXp6aTwvQXV0aG9yPjxZZWFyPjIwMTc8L1llYXI+PFJl
Y051bT4yMjwvUmVjTnVtPjxEaXNwbGF5VGV4dD48c3R5bGUgZmFjZT0ic3VwZXJzY3JpcHQiPjIw
LDIxPC9zdHlsZT48L0Rpc3BsYXlUZXh0PjxyZWNvcmQ+PHJlYy1udW1iZXI+MjI8L3JlYy1udW1i
ZXI+PGZvcmVpZ24ta2V5cz48a2V5IGFwcD0iRU4iIGRiLWlkPSJmZGQwdGFhMGJ4ZmY5aWUyZXBj
cHM5MHc5dnNmNWR0YXgwdGQiIHRpbWVzdGFtcD0iMTU4ODkwNzA3MSI+MjI8L2tleT48L2ZvcmVp
Z24ta2V5cz48cmVmLXR5cGUgbmFtZT0iSm91cm5hbCBBcnRpY2xlIj4xNzwvcmVmLXR5cGU+PGNv
bnRyaWJ1dG9ycz48YXV0aG9ycz48YXV0aG9yPkRhenppLCBBbGV4YW5kcmU8L2F1dGhvcj48YXV0
aG9yPlByYXRlciwgQ3JhaWcgQi48L2F1dGhvcj48L2F1dGhvcnM+PC9jb250cmlidXRvcnM+PHRp
dGxlcz48dGl0bGU+QUZNLUlSOiBUZWNobm9sb2d5IGFuZCBBcHBsaWNhdGlvbnMgaW4gTmFub3Nj
YWxlIEluZnJhcmVkIFNwZWN0cm9zY29weSBhbmQgQ2hlbWljYWwgSW1hZ2luZzwvdGl0bGU+PHNl
Y29uZGFyeS10aXRsZT5DaGVtaWNhbCBSZXZpZXdzPC9zZWNvbmRhcnktdGl0bGU+PC90aXRsZXM+
PHBlcmlvZGljYWw+PGZ1bGwtdGl0bGU+Q2hlbWljYWwgUmV2aWV3czwvZnVsbC10aXRsZT48L3Bl
cmlvZGljYWw+PHBhZ2VzPjUxNDYtNTE3MzwvcGFnZXM+PHZvbHVtZT4xMTc8L3ZvbHVtZT48bnVt
YmVyPjc8L251bWJlcj48ZGF0ZXM+PHllYXI+MjAxNzwveWVhcj48cHViLWRhdGVzPjxkYXRlPjIw
MTcvMDQvMTI8L2RhdGU+PC9wdWItZGF0ZXM+PC9kYXRlcz48cHVibGlzaGVyPkFtZXJpY2FuIENo
ZW1pY2FsIFNvY2lldHk8L3B1Ymxpc2hlcj48aXNibj4wMDA5LTI2NjU8L2lzYm4+PHVybHM+PHJl
bGF0ZWQtdXJscz48dXJsPmh0dHBzOi8vZG9pLm9yZy8xMC4xMDIxL2Fjcy5jaGVtcmV2LjZiMDA0
NDg8L3VybD48L3JlbGF0ZWQtdXJscz48L3VybHM+PGVsZWN0cm9uaWMtcmVzb3VyY2UtbnVtPjEw
LjEwMjEvYWNzLmNoZW1yZXYuNmIwMDQ0ODwvZWxlY3Ryb25pYy1yZXNvdXJjZS1udW0+PC9yZWNv
cmQ+PC9DaXRlPjxDaXRlPjxBdXRob3I+RGF6emk8L0F1dGhvcj48WWVhcj4yMDEyPC9ZZWFyPjxS
ZWNOdW0+MjM8L1JlY051bT48cmVjb3JkPjxyZWMtbnVtYmVyPjIzPC9yZWMtbnVtYmVyPjxmb3Jl
aWduLWtleXM+PGtleSBhcHA9IkVOIiBkYi1pZD0iZmRkMHRhYTBieGZmOWllMmVwY3BzOTB3OXZz
ZjVkdGF4MHRkIiB0aW1lc3RhbXA9IjE1ODg5MDcxNjIiPjIzPC9rZXk+PC9mb3JlaWduLWtleXM+
PHJlZi10eXBlIG5hbWU9IkpvdXJuYWwgQXJ0aWNsZSI+MTc8L3JlZi10eXBlPjxjb250cmlidXRv
cnM+PGF1dGhvcnM+PGF1dGhvcj5EYXp6aSwgQS48L2F1dGhvcj48YXV0aG9yPlByYXRlciwgQy4g
Qi48L2F1dGhvcj48YXV0aG9yPkh1LCBRLjwvYXV0aG9yPjxhdXRob3I+Q2hhc2UsIEQuIEIuPC9h
dXRob3I+PGF1dGhvcj5SYWJvbHQsIEouIEYuPC9hdXRob3I+PGF1dGhvcj5NYXJjb3R0LCBDLjwv
YXV0aG9yPjwvYXV0aG9ycz48L2NvbnRyaWJ1dG9ycz48YXV0aC1hZGRyZXNzPkxhYm9yYXRvcmll
IGRlIENoaW1pIFBoeXNpcXVlLCBVbml2ZXJzaXRlIFBhcmlzLVN1ZCwgOTE0MDUgT3JzYXksIEZy
YW5jZS48L2F1dGgtYWRkcmVzcz48dGl0bGVzPjx0aXRsZT5BRk0tSVI6IGNvbWJpbmluZyBhdG9t
aWMgZm9yY2UgbWljcm9zY29weSBhbmQgaW5mcmFyZWQgc3BlY3Ryb3Njb3B5IGZvciBuYW5vc2Nh
bGUgY2hlbWljYWwgY2hhcmFjdGVyaXphdGlvbjwvdGl0bGU+PHNlY29uZGFyeS10aXRsZT5BcHBs
IFNwZWN0cm9zYzwvc2Vjb25kYXJ5LXRpdGxlPjxhbHQtdGl0bGU+QXBwbGllZCBzcGVjdHJvc2Nv
cHk8L2FsdC10aXRsZT48L3RpdGxlcz48cGVyaW9kaWNhbD48ZnVsbC10aXRsZT5BcHBsIFNwZWN0
cm9zYzwvZnVsbC10aXRsZT48YWJici0xPkFwcGxpZWQgc3BlY3Ryb3Njb3B5PC9hYmJyLTE+PC9w
ZXJpb2RpY2FsPjxhbHQtcGVyaW9kaWNhbD48ZnVsbC10aXRsZT5BcHBsIFNwZWN0cm9zYzwvZnVs
bC10aXRsZT48YWJici0xPkFwcGxpZWQgc3BlY3Ryb3Njb3B5PC9hYmJyLTE+PC9hbHQtcGVyaW9k
aWNhbD48cGFnZXM+MTM2NS04NDwvcGFnZXM+PHZvbHVtZT42Njwvdm9sdW1lPjxudW1iZXI+MTI8
L251bWJlcj48ZWRpdGlvbj4yMDEyLzEyLzEzPC9lZGl0aW9uPjxkYXRlcz48eWVhcj4yMDEyPC95
ZWFyPjxwdWItZGF0ZXM+PGRhdGU+RGVjPC9kYXRlPjwvcHViLWRhdGVzPjwvZGF0ZXM+PGlzYm4+
MDAwMy03MDI4PC9pc2JuPjxhY2Nlc3Npb24tbnVtPjIzMjMxODk5PC9hY2Nlc3Npb24tbnVtPjx1
cmxzPjwvdXJscz48ZWxlY3Ryb25pYy1yZXNvdXJjZS1udW0+MTAuMTM2Ni8xMi0wNjgwNDwvZWxl
Y3Ryb25pYy1yZXNvdXJjZS1udW0+PHJlbW90ZS1kYXRhYmFzZS1wcm92aWRlcj5OTE08L3JlbW90
ZS1kYXRhYmFzZS1wcm92aWRlcj48bGFuZ3VhZ2U+ZW5nPC9sYW5ndWFnZT48L3JlY29yZD48L0Np
dGU+PC9FbmROb3RlPgB=
</w:fldData>
        </w:fldChar>
      </w:r>
      <w:r w:rsidRPr="00207EE5">
        <w:rPr>
          <w:rFonts w:asciiTheme="minorHAnsi" w:hAnsiTheme="minorHAnsi" w:cstheme="minorHAnsi"/>
          <w:color w:val="auto"/>
        </w:rPr>
        <w:instrText xml:space="preserve"> ADDIN EN.CITE </w:instrText>
      </w:r>
      <w:r w:rsidRPr="00207EE5">
        <w:rPr>
          <w:rFonts w:asciiTheme="minorHAnsi" w:hAnsiTheme="minorHAnsi" w:cstheme="minorHAnsi"/>
          <w:color w:val="auto"/>
        </w:rPr>
        <w:fldChar w:fldCharType="begin">
          <w:fldData xml:space="preserve">PEVuZE5vdGU+PENpdGU+PEF1dGhvcj5EYXp6aTwvQXV0aG9yPjxZZWFyPjIwMTc8L1llYXI+PFJl
Y051bT4yMjwvUmVjTnVtPjxEaXNwbGF5VGV4dD48c3R5bGUgZmFjZT0ic3VwZXJzY3JpcHQiPjIw
LDIxPC9zdHlsZT48L0Rpc3BsYXlUZXh0PjxyZWNvcmQ+PHJlYy1udW1iZXI+MjI8L3JlYy1udW1i
ZXI+PGZvcmVpZ24ta2V5cz48a2V5IGFwcD0iRU4iIGRiLWlkPSJmZGQwdGFhMGJ4ZmY5aWUyZXBj
cHM5MHc5dnNmNWR0YXgwdGQiIHRpbWVzdGFtcD0iMTU4ODkwNzA3MSI+MjI8L2tleT48L2ZvcmVp
Z24ta2V5cz48cmVmLXR5cGUgbmFtZT0iSm91cm5hbCBBcnRpY2xlIj4xNzwvcmVmLXR5cGU+PGNv
bnRyaWJ1dG9ycz48YXV0aG9ycz48YXV0aG9yPkRhenppLCBBbGV4YW5kcmU8L2F1dGhvcj48YXV0
aG9yPlByYXRlciwgQ3JhaWcgQi48L2F1dGhvcj48L2F1dGhvcnM+PC9jb250cmlidXRvcnM+PHRp
dGxlcz48dGl0bGU+QUZNLUlSOiBUZWNobm9sb2d5IGFuZCBBcHBsaWNhdGlvbnMgaW4gTmFub3Nj
YWxlIEluZnJhcmVkIFNwZWN0cm9zY29weSBhbmQgQ2hlbWljYWwgSW1hZ2luZzwvdGl0bGU+PHNl
Y29uZGFyeS10aXRsZT5DaGVtaWNhbCBSZXZpZXdzPC9zZWNvbmRhcnktdGl0bGU+PC90aXRsZXM+
PHBlcmlvZGljYWw+PGZ1bGwtdGl0bGU+Q2hlbWljYWwgUmV2aWV3czwvZnVsbC10aXRsZT48L3Bl
cmlvZGljYWw+PHBhZ2VzPjUxNDYtNTE3MzwvcGFnZXM+PHZvbHVtZT4xMTc8L3ZvbHVtZT48bnVt
YmVyPjc8L251bWJlcj48ZGF0ZXM+PHllYXI+MjAxNzwveWVhcj48cHViLWRhdGVzPjxkYXRlPjIw
MTcvMDQvMTI8L2RhdGU+PC9wdWItZGF0ZXM+PC9kYXRlcz48cHVibGlzaGVyPkFtZXJpY2FuIENo
ZW1pY2FsIFNvY2lldHk8L3B1Ymxpc2hlcj48aXNibj4wMDA5LTI2NjU8L2lzYm4+PHVybHM+PHJl
bGF0ZWQtdXJscz48dXJsPmh0dHBzOi8vZG9pLm9yZy8xMC4xMDIxL2Fjcy5jaGVtcmV2LjZiMDA0
NDg8L3VybD48L3JlbGF0ZWQtdXJscz48L3VybHM+PGVsZWN0cm9uaWMtcmVzb3VyY2UtbnVtPjEw
LjEwMjEvYWNzLmNoZW1yZXYuNmIwMDQ0ODwvZWxlY3Ryb25pYy1yZXNvdXJjZS1udW0+PC9yZWNv
cmQ+PC9DaXRlPjxDaXRlPjxBdXRob3I+RGF6emk8L0F1dGhvcj48WWVhcj4yMDEyPC9ZZWFyPjxS
ZWNOdW0+MjM8L1JlY051bT48cmVjb3JkPjxyZWMtbnVtYmVyPjIzPC9yZWMtbnVtYmVyPjxmb3Jl
aWduLWtleXM+PGtleSBhcHA9IkVOIiBkYi1pZD0iZmRkMHRhYTBieGZmOWllMmVwY3BzOTB3OXZz
ZjVkdGF4MHRkIiB0aW1lc3RhbXA9IjE1ODg5MDcxNjIiPjIzPC9rZXk+PC9mb3JlaWduLWtleXM+
PHJlZi10eXBlIG5hbWU9IkpvdXJuYWwgQXJ0aWNsZSI+MTc8L3JlZi10eXBlPjxjb250cmlidXRv
cnM+PGF1dGhvcnM+PGF1dGhvcj5EYXp6aSwgQS48L2F1dGhvcj48YXV0aG9yPlByYXRlciwgQy4g
Qi48L2F1dGhvcj48YXV0aG9yPkh1LCBRLjwvYXV0aG9yPjxhdXRob3I+Q2hhc2UsIEQuIEIuPC9h
dXRob3I+PGF1dGhvcj5SYWJvbHQsIEouIEYuPC9hdXRob3I+PGF1dGhvcj5NYXJjb3R0LCBDLjwv
YXV0aG9yPjwvYXV0aG9ycz48L2NvbnRyaWJ1dG9ycz48YXV0aC1hZGRyZXNzPkxhYm9yYXRvcmll
IGRlIENoaW1pIFBoeXNpcXVlLCBVbml2ZXJzaXRlIFBhcmlzLVN1ZCwgOTE0MDUgT3JzYXksIEZy
YW5jZS48L2F1dGgtYWRkcmVzcz48dGl0bGVzPjx0aXRsZT5BRk0tSVI6IGNvbWJpbmluZyBhdG9t
aWMgZm9yY2UgbWljcm9zY29weSBhbmQgaW5mcmFyZWQgc3BlY3Ryb3Njb3B5IGZvciBuYW5vc2Nh
bGUgY2hlbWljYWwgY2hhcmFjdGVyaXphdGlvbjwvdGl0bGU+PHNlY29uZGFyeS10aXRsZT5BcHBs
IFNwZWN0cm9zYzwvc2Vjb25kYXJ5LXRpdGxlPjxhbHQtdGl0bGU+QXBwbGllZCBzcGVjdHJvc2Nv
cHk8L2FsdC10aXRsZT48L3RpdGxlcz48cGVyaW9kaWNhbD48ZnVsbC10aXRsZT5BcHBsIFNwZWN0
cm9zYzwvZnVsbC10aXRsZT48YWJici0xPkFwcGxpZWQgc3BlY3Ryb3Njb3B5PC9hYmJyLTE+PC9w
ZXJpb2RpY2FsPjxhbHQtcGVyaW9kaWNhbD48ZnVsbC10aXRsZT5BcHBsIFNwZWN0cm9zYzwvZnVs
bC10aXRsZT48YWJici0xPkFwcGxpZWQgc3BlY3Ryb3Njb3B5PC9hYmJyLTE+PC9hbHQtcGVyaW9k
aWNhbD48cGFnZXM+MTM2NS04NDwvcGFnZXM+PHZvbHVtZT42Njwvdm9sdW1lPjxudW1iZXI+MTI8
L251bWJlcj48ZWRpdGlvbj4yMDEyLzEyLzEzPC9lZGl0aW9uPjxkYXRlcz48eWVhcj4yMDEyPC95
ZWFyPjxwdWItZGF0ZXM+PGRhdGU+RGVjPC9kYXRlPjwvcHViLWRhdGVzPjwvZGF0ZXM+PGlzYm4+
MDAwMy03MDI4PC9pc2JuPjxhY2Nlc3Npb24tbnVtPjIzMjMxODk5PC9hY2Nlc3Npb24tbnVtPjx1
cmxzPjwvdXJscz48ZWxlY3Ryb25pYy1yZXNvdXJjZS1udW0+MTAuMTM2Ni8xMi0wNjgwNDwvZWxl
Y3Ryb25pYy1yZXNvdXJjZS1udW0+PHJlbW90ZS1kYXRhYmFzZS1wcm92aWRlcj5OTE08L3JlbW90
ZS1kYXRhYmFzZS1wcm92aWRlcj48bGFuZ3VhZ2U+ZW5nPC9sYW5ndWFnZT48L3JlY29yZD48L0Np
dGU+PC9FbmROb3RlPgB=
</w:fldData>
        </w:fldChar>
      </w:r>
      <w:r w:rsidRPr="00207EE5">
        <w:rPr>
          <w:rFonts w:asciiTheme="minorHAnsi" w:hAnsiTheme="minorHAnsi" w:cstheme="minorHAnsi"/>
          <w:color w:val="auto"/>
        </w:rPr>
        <w:instrText xml:space="preserve"> ADDIN EN.CITE.DATA </w:instrText>
      </w:r>
      <w:r w:rsidRPr="00207EE5">
        <w:rPr>
          <w:rFonts w:asciiTheme="minorHAnsi" w:hAnsiTheme="minorHAnsi" w:cstheme="minorHAnsi"/>
          <w:color w:val="auto"/>
        </w:rPr>
      </w:r>
      <w:r w:rsidRPr="00207EE5">
        <w:rPr>
          <w:rFonts w:asciiTheme="minorHAnsi" w:hAnsiTheme="minorHAnsi" w:cstheme="minorHAnsi"/>
          <w:color w:val="auto"/>
        </w:rPr>
        <w:fldChar w:fldCharType="end"/>
      </w:r>
      <w:r w:rsidRPr="00207EE5">
        <w:rPr>
          <w:rFonts w:asciiTheme="minorHAnsi" w:hAnsiTheme="minorHAnsi" w:cstheme="minorHAnsi"/>
          <w:color w:val="auto"/>
        </w:rPr>
      </w:r>
      <w:r w:rsidRPr="00207EE5">
        <w:rPr>
          <w:rFonts w:asciiTheme="minorHAnsi" w:hAnsiTheme="minorHAnsi" w:cstheme="minorHAnsi"/>
          <w:color w:val="auto"/>
        </w:rPr>
        <w:fldChar w:fldCharType="separate"/>
      </w:r>
      <w:r w:rsidRPr="00207EE5">
        <w:rPr>
          <w:rFonts w:asciiTheme="minorHAnsi" w:hAnsiTheme="minorHAnsi" w:cstheme="minorHAnsi"/>
          <w:noProof/>
          <w:color w:val="auto"/>
          <w:vertAlign w:val="superscript"/>
        </w:rPr>
        <w:t>20,21</w:t>
      </w:r>
      <w:r w:rsidRPr="00207EE5">
        <w:rPr>
          <w:rFonts w:asciiTheme="minorHAnsi" w:hAnsiTheme="minorHAnsi" w:cstheme="minorHAnsi"/>
          <w:color w:val="auto"/>
        </w:rPr>
        <w:fldChar w:fldCharType="end"/>
      </w:r>
      <w:r w:rsidR="00EE7824">
        <w:rPr>
          <w:rFonts w:asciiTheme="minorHAnsi" w:hAnsiTheme="minorHAnsi" w:cstheme="minorHAnsi"/>
          <w:color w:val="auto"/>
        </w:rPr>
        <w:t>.</w:t>
      </w:r>
      <w:r w:rsidR="00CD4CC9" w:rsidRPr="00207EE5">
        <w:rPr>
          <w:rFonts w:asciiTheme="minorHAnsi" w:hAnsiTheme="minorHAnsi" w:cstheme="minorHAnsi"/>
          <w:color w:val="auto"/>
        </w:rPr>
        <w:t xml:space="preserve"> </w:t>
      </w:r>
      <w:r w:rsidR="00F75DDC" w:rsidRPr="00207EE5">
        <w:rPr>
          <w:rFonts w:asciiTheme="minorHAnsi" w:hAnsiTheme="minorHAnsi" w:cstheme="minorHAnsi"/>
          <w:color w:val="auto"/>
        </w:rPr>
        <w:t>The combinatory AFM-IR technique</w:t>
      </w:r>
      <w:r w:rsidR="004D4114" w:rsidRPr="00207EE5">
        <w:rPr>
          <w:rFonts w:asciiTheme="minorHAnsi" w:hAnsiTheme="minorHAnsi" w:cstheme="minorHAnsi"/>
          <w:color w:val="auto"/>
        </w:rPr>
        <w:t xml:space="preserve"> enables to achieve</w:t>
      </w:r>
      <w:r w:rsidR="00F75DDC" w:rsidRPr="00207EE5">
        <w:rPr>
          <w:rFonts w:asciiTheme="minorHAnsi" w:hAnsiTheme="minorHAnsi" w:cstheme="minorHAnsi"/>
          <w:color w:val="auto"/>
        </w:rPr>
        <w:t xml:space="preserve"> </w:t>
      </w:r>
      <w:r w:rsidR="009A34FB" w:rsidRPr="00207EE5">
        <w:rPr>
          <w:rFonts w:asciiTheme="minorHAnsi" w:hAnsiTheme="minorHAnsi" w:cstheme="minorHAnsi"/>
          <w:color w:val="auto"/>
        </w:rPr>
        <w:t xml:space="preserve">spatial resolution </w:t>
      </w:r>
      <w:r w:rsidR="00DD5E1A" w:rsidRPr="00207EE5">
        <w:rPr>
          <w:rFonts w:asciiTheme="minorHAnsi" w:hAnsiTheme="minorHAnsi" w:cstheme="minorHAnsi"/>
          <w:color w:val="auto"/>
        </w:rPr>
        <w:t xml:space="preserve">approaching </w:t>
      </w:r>
      <w:r w:rsidR="00F75DDC" w:rsidRPr="00207EE5">
        <w:rPr>
          <w:rFonts w:asciiTheme="minorHAnsi" w:hAnsiTheme="minorHAnsi" w:cstheme="minorHAnsi"/>
          <w:color w:val="auto"/>
        </w:rPr>
        <w:t>20 nm, providing simu</w:t>
      </w:r>
      <w:r w:rsidR="00DD5E1A" w:rsidRPr="00207EE5">
        <w:rPr>
          <w:rFonts w:asciiTheme="minorHAnsi" w:hAnsiTheme="minorHAnsi" w:cstheme="minorHAnsi"/>
          <w:color w:val="auto"/>
        </w:rPr>
        <w:t>l</w:t>
      </w:r>
      <w:r w:rsidR="00F75DDC" w:rsidRPr="00207EE5">
        <w:rPr>
          <w:rFonts w:asciiTheme="minorHAnsi" w:hAnsiTheme="minorHAnsi" w:cstheme="minorHAnsi"/>
          <w:color w:val="auto"/>
        </w:rPr>
        <w:t>t</w:t>
      </w:r>
      <w:r w:rsidR="00DD5E1A" w:rsidRPr="00207EE5">
        <w:rPr>
          <w:rFonts w:asciiTheme="minorHAnsi" w:hAnsiTheme="minorHAnsi" w:cstheme="minorHAnsi"/>
          <w:color w:val="auto"/>
        </w:rPr>
        <w:t>a</w:t>
      </w:r>
      <w:r w:rsidR="00F75DDC" w:rsidRPr="00207EE5">
        <w:rPr>
          <w:rFonts w:asciiTheme="minorHAnsi" w:hAnsiTheme="minorHAnsi" w:cstheme="minorHAnsi"/>
          <w:color w:val="auto"/>
        </w:rPr>
        <w:t>n</w:t>
      </w:r>
      <w:r w:rsidR="00DD5E1A" w:rsidRPr="00207EE5">
        <w:rPr>
          <w:rFonts w:asciiTheme="minorHAnsi" w:hAnsiTheme="minorHAnsi" w:cstheme="minorHAnsi"/>
          <w:color w:val="auto"/>
        </w:rPr>
        <w:t>e</w:t>
      </w:r>
      <w:r w:rsidR="00F75DDC" w:rsidRPr="00207EE5">
        <w:rPr>
          <w:rFonts w:asciiTheme="minorHAnsi" w:hAnsiTheme="minorHAnsi" w:cstheme="minorHAnsi"/>
          <w:color w:val="auto"/>
        </w:rPr>
        <w:t>ous</w:t>
      </w:r>
      <w:r w:rsidR="00DD5E1A" w:rsidRPr="00207EE5">
        <w:rPr>
          <w:rFonts w:asciiTheme="minorHAnsi" w:hAnsiTheme="minorHAnsi" w:cstheme="minorHAnsi"/>
          <w:color w:val="auto"/>
        </w:rPr>
        <w:t xml:space="preserve"> </w:t>
      </w:r>
      <w:r w:rsidR="00F75DDC" w:rsidRPr="00207EE5">
        <w:rPr>
          <w:rFonts w:asciiTheme="minorHAnsi" w:hAnsiTheme="minorHAnsi" w:cstheme="minorHAnsi"/>
          <w:color w:val="auto"/>
        </w:rPr>
        <w:t xml:space="preserve">information about local </w:t>
      </w:r>
      <w:r w:rsidR="004D4114" w:rsidRPr="00207EE5">
        <w:rPr>
          <w:rFonts w:asciiTheme="minorHAnsi" w:hAnsiTheme="minorHAnsi" w:cstheme="minorHAnsi"/>
          <w:color w:val="auto"/>
        </w:rPr>
        <w:t>physical properties of a</w:t>
      </w:r>
      <w:r w:rsidR="00EE7824">
        <w:rPr>
          <w:rFonts w:asciiTheme="minorHAnsi" w:hAnsiTheme="minorHAnsi" w:cstheme="minorHAnsi"/>
          <w:color w:val="auto"/>
        </w:rPr>
        <w:t xml:space="preserve"> </w:t>
      </w:r>
      <w:r w:rsidR="00F75DDC" w:rsidRPr="00207EE5">
        <w:rPr>
          <w:rFonts w:asciiTheme="minorHAnsi" w:hAnsiTheme="minorHAnsi" w:cstheme="minorHAnsi"/>
          <w:color w:val="auto"/>
        </w:rPr>
        <w:t xml:space="preserve">sample (AFM) and its chemical composition (AFM-IR). Collection of both, single spectra from selected spots and mapping of the intensity of selected wavenumber </w:t>
      </w:r>
      <w:r w:rsidR="00DD5E1A" w:rsidRPr="00207EE5">
        <w:rPr>
          <w:rFonts w:asciiTheme="minorHAnsi" w:hAnsiTheme="minorHAnsi" w:cstheme="minorHAnsi"/>
          <w:color w:val="auto"/>
        </w:rPr>
        <w:t xml:space="preserve">values </w:t>
      </w:r>
      <w:r w:rsidR="009A34FB" w:rsidRPr="00207EE5">
        <w:rPr>
          <w:rFonts w:asciiTheme="minorHAnsi" w:hAnsiTheme="minorHAnsi" w:cstheme="minorHAnsi"/>
          <w:color w:val="auto"/>
        </w:rPr>
        <w:t>within</w:t>
      </w:r>
      <w:r w:rsidR="00F75DDC" w:rsidRPr="00207EE5">
        <w:rPr>
          <w:rFonts w:asciiTheme="minorHAnsi" w:hAnsiTheme="minorHAnsi" w:cstheme="minorHAnsi"/>
          <w:color w:val="auto"/>
        </w:rPr>
        <w:t xml:space="preserve"> a chosen area are possible.</w:t>
      </w:r>
    </w:p>
    <w:p w14:paraId="39D8DB5B" w14:textId="77777777" w:rsidR="006E3142" w:rsidRPr="00207EE5" w:rsidRDefault="006E3142" w:rsidP="00CD035B">
      <w:pPr>
        <w:rPr>
          <w:rFonts w:asciiTheme="minorHAnsi" w:hAnsiTheme="minorHAnsi" w:cstheme="minorHAnsi"/>
          <w:color w:val="auto"/>
        </w:rPr>
      </w:pPr>
    </w:p>
    <w:p w14:paraId="54C862AC" w14:textId="38FADA65" w:rsidR="002F326C" w:rsidRPr="00207EE5" w:rsidRDefault="00F75DDC" w:rsidP="00CD035B">
      <w:pPr>
        <w:rPr>
          <w:rFonts w:asciiTheme="minorHAnsi" w:hAnsiTheme="minorHAnsi" w:cstheme="minorHAnsi"/>
          <w:color w:val="auto"/>
        </w:rPr>
      </w:pPr>
      <w:r w:rsidRPr="00207EE5">
        <w:rPr>
          <w:rFonts w:asciiTheme="minorHAnsi" w:hAnsiTheme="minorHAnsi" w:cstheme="minorHAnsi"/>
          <w:color w:val="auto"/>
        </w:rPr>
        <w:t>Considering the achievable spatial resolution of AFM-IR, it</w:t>
      </w:r>
      <w:r w:rsidR="009A34FB" w:rsidRPr="00207EE5">
        <w:rPr>
          <w:rFonts w:asciiTheme="minorHAnsi" w:hAnsiTheme="minorHAnsi" w:cstheme="minorHAnsi"/>
          <w:color w:val="auto"/>
        </w:rPr>
        <w:t xml:space="preserve"> is evident that the technique</w:t>
      </w:r>
      <w:r w:rsidRPr="00207EE5">
        <w:rPr>
          <w:rFonts w:asciiTheme="minorHAnsi" w:hAnsiTheme="minorHAnsi" w:cstheme="minorHAnsi"/>
          <w:color w:val="auto"/>
        </w:rPr>
        <w:t xml:space="preserve"> opens the poss</w:t>
      </w:r>
      <w:r w:rsidR="009A34FB" w:rsidRPr="00207EE5">
        <w:rPr>
          <w:rFonts w:asciiTheme="minorHAnsi" w:hAnsiTheme="minorHAnsi" w:cstheme="minorHAnsi"/>
          <w:color w:val="auto"/>
        </w:rPr>
        <w:t>ibility of chemical/phenotypic</w:t>
      </w:r>
      <w:r w:rsidRPr="00207EE5">
        <w:rPr>
          <w:rFonts w:asciiTheme="minorHAnsi" w:hAnsiTheme="minorHAnsi" w:cstheme="minorHAnsi"/>
          <w:color w:val="auto"/>
        </w:rPr>
        <w:t xml:space="preserve"> pr</w:t>
      </w:r>
      <w:r w:rsidR="009A34FB" w:rsidRPr="00207EE5">
        <w:rPr>
          <w:rFonts w:asciiTheme="minorHAnsi" w:hAnsiTheme="minorHAnsi" w:cstheme="minorHAnsi"/>
          <w:color w:val="auto"/>
        </w:rPr>
        <w:t xml:space="preserve">obing </w:t>
      </w:r>
      <w:r w:rsidR="00CD4CC9" w:rsidRPr="00207EE5">
        <w:rPr>
          <w:rFonts w:asciiTheme="minorHAnsi" w:hAnsiTheme="minorHAnsi" w:cstheme="minorHAnsi"/>
          <w:color w:val="auto"/>
        </w:rPr>
        <w:t xml:space="preserve">of </w:t>
      </w:r>
      <w:r w:rsidR="009A34FB" w:rsidRPr="00207EE5">
        <w:rPr>
          <w:rFonts w:asciiTheme="minorHAnsi" w:hAnsiTheme="minorHAnsi" w:cstheme="minorHAnsi"/>
          <w:color w:val="auto"/>
        </w:rPr>
        <w:t>single bacteri</w:t>
      </w:r>
      <w:r w:rsidR="00CD4CC9" w:rsidRPr="00207EE5">
        <w:rPr>
          <w:rFonts w:asciiTheme="minorHAnsi" w:hAnsiTheme="minorHAnsi" w:cstheme="minorHAnsi"/>
          <w:color w:val="auto"/>
        </w:rPr>
        <w:t>um cell</w:t>
      </w:r>
      <w:r w:rsidR="009A34FB" w:rsidRPr="00207EE5">
        <w:rPr>
          <w:rFonts w:asciiTheme="minorHAnsi" w:hAnsiTheme="minorHAnsi" w:cstheme="minorHAnsi"/>
          <w:color w:val="auto"/>
        </w:rPr>
        <w:t xml:space="preserve"> and</w:t>
      </w:r>
      <w:r w:rsidRPr="00207EE5">
        <w:rPr>
          <w:rFonts w:asciiTheme="minorHAnsi" w:hAnsiTheme="minorHAnsi" w:cstheme="minorHAnsi"/>
          <w:color w:val="auto"/>
        </w:rPr>
        <w:t xml:space="preserve"> their intracellular composition</w:t>
      </w:r>
      <w:r w:rsidR="00643198" w:rsidRPr="00207EE5">
        <w:rPr>
          <w:rFonts w:asciiTheme="minorHAnsi" w:hAnsiTheme="minorHAnsi" w:cstheme="minorHAnsi"/>
          <w:color w:val="auto"/>
        </w:rPr>
        <w:fldChar w:fldCharType="begin"/>
      </w:r>
      <w:r w:rsidR="00643198" w:rsidRPr="00207EE5">
        <w:rPr>
          <w:rFonts w:asciiTheme="minorHAnsi" w:hAnsiTheme="minorHAnsi" w:cstheme="minorHAnsi"/>
          <w:color w:val="auto"/>
        </w:rPr>
        <w:instrText xml:space="preserve"> ADDIN EN.CITE &lt;EndNote&gt;&lt;Cite&gt;&lt;RecNum&gt;35&lt;/RecNum&gt;&lt;DisplayText&gt;&lt;style face="superscript"&gt;24&lt;/style&gt;&lt;/DisplayText&gt;&lt;record&gt;&lt;rec-number&gt;35&lt;/rec-number&gt;&lt;foreign-keys&gt;&lt;key app="EN" db-id="fdd0taa0bxff9ie2epcps90w9vsf5dtax0td" timestamp="1591322417"&gt;35&lt;/key&gt;&lt;/foreign-keys&gt;&lt;ref-type name="Web Page"&gt;12&lt;/ref-type&gt;&lt;contributors&gt;&lt;/contributors&gt;&lt;titles&gt;&lt;title&gt;Bruker Life Science Applications&lt;/title&gt;&lt;/titles&gt;&lt;volume&gt;2020&lt;/volume&gt;&lt;number&gt;04.06.2020&lt;/number&gt;&lt;dates&gt;&lt;/dates&gt;&lt;urls&gt;&lt;related-urls&gt;&lt;url&gt;https://www.bruker.com/products/surface-and-dimensional-analysis/nanoscale-infrared-spectrometers/nanoscale-ir-spectroscopy-applications/life-sciences.html&lt;/url&gt;&lt;/related-urls&gt;&lt;/urls&gt;&lt;/record&gt;&lt;/Cite&gt;&lt;/EndNote&gt;</w:instrText>
      </w:r>
      <w:r w:rsidR="00643198" w:rsidRPr="00207EE5">
        <w:rPr>
          <w:rFonts w:asciiTheme="minorHAnsi" w:hAnsiTheme="minorHAnsi" w:cstheme="minorHAnsi"/>
          <w:color w:val="auto"/>
        </w:rPr>
        <w:fldChar w:fldCharType="separate"/>
      </w:r>
      <w:r w:rsidR="00643198" w:rsidRPr="00207EE5">
        <w:rPr>
          <w:rFonts w:asciiTheme="minorHAnsi" w:hAnsiTheme="minorHAnsi" w:cstheme="minorHAnsi"/>
          <w:noProof/>
          <w:color w:val="auto"/>
          <w:vertAlign w:val="superscript"/>
        </w:rPr>
        <w:t>24</w:t>
      </w:r>
      <w:r w:rsidR="00643198" w:rsidRPr="00207EE5">
        <w:rPr>
          <w:rFonts w:asciiTheme="minorHAnsi" w:hAnsiTheme="minorHAnsi" w:cstheme="minorHAnsi"/>
          <w:color w:val="auto"/>
        </w:rPr>
        <w:fldChar w:fldCharType="end"/>
      </w:r>
      <w:r w:rsidR="00CD4CC9" w:rsidRPr="00207EE5">
        <w:rPr>
          <w:rFonts w:asciiTheme="minorHAnsi" w:hAnsiTheme="minorHAnsi" w:cstheme="minorHAnsi"/>
          <w:color w:val="auto"/>
        </w:rPr>
        <w:t>.</w:t>
      </w:r>
      <w:r w:rsidR="00DD5E1A" w:rsidRPr="00207EE5">
        <w:rPr>
          <w:rFonts w:asciiTheme="minorHAnsi" w:hAnsiTheme="minorHAnsi" w:cstheme="minorHAnsi"/>
          <w:color w:val="auto"/>
        </w:rPr>
        <w:t xml:space="preserve"> Hitherto</w:t>
      </w:r>
      <w:r w:rsidRPr="00207EE5">
        <w:rPr>
          <w:rFonts w:asciiTheme="minorHAnsi" w:hAnsiTheme="minorHAnsi" w:cstheme="minorHAnsi"/>
          <w:color w:val="auto"/>
        </w:rPr>
        <w:t>, several examples of the application of AFM-IR for single bacteria were demonstrated in the literature</w:t>
      </w:r>
      <w:r w:rsidRPr="00207EE5">
        <w:rPr>
          <w:rFonts w:asciiTheme="minorHAnsi" w:hAnsiTheme="minorHAnsi" w:cstheme="minorHAnsi"/>
          <w:color w:val="auto"/>
        </w:rPr>
        <w:fldChar w:fldCharType="begin">
          <w:fldData xml:space="preserve">PEVuZE5vdGU+PENpdGU+PEF1dGhvcj5EYXp6aTwvQXV0aG9yPjxZZWFyPjIwMTc8L1llYXI+PFJl
Y051bT4yMjwvUmVjTnVtPjxEaXNwbGF5VGV4dD48c3R5bGUgZmFjZT0ic3VwZXJzY3JpcHQiPjE5
LTIyLDI1LTI4PC9zdHlsZT48L0Rpc3BsYXlUZXh0PjxyZWNvcmQ+PHJlYy1udW1iZXI+MjI8L3Jl
Yy1udW1iZXI+PGZvcmVpZ24ta2V5cz48a2V5IGFwcD0iRU4iIGRiLWlkPSJmZGQwdGFhMGJ4ZmY5
aWUyZXBjcHM5MHc5dnNmNWR0YXgwdGQiIHRpbWVzdGFtcD0iMTU4ODkwNzA3MSI+MjI8L2tleT48
L2ZvcmVpZ24ta2V5cz48cmVmLXR5cGUgbmFtZT0iSm91cm5hbCBBcnRpY2xlIj4xNzwvcmVmLXR5
cGU+PGNvbnRyaWJ1dG9ycz48YXV0aG9ycz48YXV0aG9yPkRhenppLCBBbGV4YW5kcmU8L2F1dGhv
cj48YXV0aG9yPlByYXRlciwgQ3JhaWcgQi48L2F1dGhvcj48L2F1dGhvcnM+PC9jb250cmlidXRv
cnM+PHRpdGxlcz48dGl0bGU+QUZNLUlSOiBUZWNobm9sb2d5IGFuZCBBcHBsaWNhdGlvbnMgaW4g
TmFub3NjYWxlIEluZnJhcmVkIFNwZWN0cm9zY29weSBhbmQgQ2hlbWljYWwgSW1hZ2luZzwvdGl0
bGU+PHNlY29uZGFyeS10aXRsZT5DaGVtaWNhbCBSZXZpZXdzPC9zZWNvbmRhcnktdGl0bGU+PC90
aXRsZXM+PHBlcmlvZGljYWw+PGZ1bGwtdGl0bGU+Q2hlbWljYWwgUmV2aWV3czwvZnVsbC10aXRs
ZT48L3BlcmlvZGljYWw+PHBhZ2VzPjUxNDYtNTE3MzwvcGFnZXM+PHZvbHVtZT4xMTc8L3ZvbHVt
ZT48bnVtYmVyPjc8L251bWJlcj48ZGF0ZXM+PHllYXI+MjAxNzwveWVhcj48cHViLWRhdGVzPjxk
YXRlPjIwMTcvMDQvMTI8L2RhdGU+PC9wdWItZGF0ZXM+PC9kYXRlcz48cHVibGlzaGVyPkFtZXJp
Y2FuIENoZW1pY2FsIFNvY2lldHk8L3B1Ymxpc2hlcj48aXNibj4wMDA5LTI2NjU8L2lzYm4+PHVy
bHM+PHJlbGF0ZWQtdXJscz48dXJsPmh0dHBzOi8vZG9pLm9yZy8xMC4xMDIxL2Fjcy5jaGVtcmV2
LjZiMDA0NDg8L3VybD48L3JlbGF0ZWQtdXJscz48L3VybHM+PGVsZWN0cm9uaWMtcmVzb3VyY2Ut
bnVtPjEwLjEwMjEvYWNzLmNoZW1yZXYuNmIwMDQ0ODwvZWxlY3Ryb25pYy1yZXNvdXJjZS1udW0+
PC9yZWNvcmQ+PC9DaXRlPjxDaXRlPjxBdXRob3I+RGF6emk8L0F1dGhvcj48WWVhcj4yMDEyPC9Z
ZWFyPjxSZWNOdW0+MjM8L1JlY051bT48cmVjb3JkPjxyZWMtbnVtYmVyPjIzPC9yZWMtbnVtYmVy
Pjxmb3JlaWduLWtleXM+PGtleSBhcHA9IkVOIiBkYi1pZD0iZmRkMHRhYTBieGZmOWllMmVwY3Bz
OTB3OXZzZjVkdGF4MHRkIiB0aW1lc3RhbXA9IjE1ODg5MDcxNjIiPjIzPC9rZXk+PC9mb3JlaWdu
LWtleXM+PHJlZi10eXBlIG5hbWU9IkpvdXJuYWwgQXJ0aWNsZSI+MTc8L3JlZi10eXBlPjxjb250
cmlidXRvcnM+PGF1dGhvcnM+PGF1dGhvcj5EYXp6aSwgQS48L2F1dGhvcj48YXV0aG9yPlByYXRl
ciwgQy4gQi48L2F1dGhvcj48YXV0aG9yPkh1LCBRLjwvYXV0aG9yPjxhdXRob3I+Q2hhc2UsIEQu
IEIuPC9hdXRob3I+PGF1dGhvcj5SYWJvbHQsIEouIEYuPC9hdXRob3I+PGF1dGhvcj5NYXJjb3R0
LCBDLjwvYXV0aG9yPjwvYXV0aG9ycz48L2NvbnRyaWJ1dG9ycz48YXV0aC1hZGRyZXNzPkxhYm9y
YXRvcmllIGRlIENoaW1pIFBoeXNpcXVlLCBVbml2ZXJzaXRlIFBhcmlzLVN1ZCwgOTE0MDUgT3Jz
YXksIEZyYW5jZS48L2F1dGgtYWRkcmVzcz48dGl0bGVzPjx0aXRsZT5BRk0tSVI6IGNvbWJpbmlu
ZyBhdG9taWMgZm9yY2UgbWljcm9zY29weSBhbmQgaW5mcmFyZWQgc3BlY3Ryb3Njb3B5IGZvciBu
YW5vc2NhbGUgY2hlbWljYWwgY2hhcmFjdGVyaXphdGlvbjwvdGl0bGU+PHNlY29uZGFyeS10aXRs
ZT5BcHBsIFNwZWN0cm9zYzwvc2Vjb25kYXJ5LXRpdGxlPjxhbHQtdGl0bGU+QXBwbGllZCBzcGVj
dHJvc2NvcHk8L2FsdC10aXRsZT48L3RpdGxlcz48cGVyaW9kaWNhbD48ZnVsbC10aXRsZT5BcHBs
IFNwZWN0cm9zYzwvZnVsbC10aXRsZT48YWJici0xPkFwcGxpZWQgc3BlY3Ryb3Njb3B5PC9hYmJy
LTE+PC9wZXJpb2RpY2FsPjxhbHQtcGVyaW9kaWNhbD48ZnVsbC10aXRsZT5BcHBsIFNwZWN0cm9z
YzwvZnVsbC10aXRsZT48YWJici0xPkFwcGxpZWQgc3BlY3Ryb3Njb3B5PC9hYmJyLTE+PC9hbHQt
cGVyaW9kaWNhbD48cGFnZXM+MTM2NS04NDwvcGFnZXM+PHZvbHVtZT42Njwvdm9sdW1lPjxudW1i
ZXI+MTI8L251bWJlcj48ZWRpdGlvbj4yMDEyLzEyLzEzPC9lZGl0aW9uPjxkYXRlcz48eWVhcj4y
MDEyPC95ZWFyPjxwdWItZGF0ZXM+PGRhdGU+RGVjPC9kYXRlPjwvcHViLWRhdGVzPjwvZGF0ZXM+
PGlzYm4+MDAwMy03MDI4PC9pc2JuPjxhY2Nlc3Npb24tbnVtPjIzMjMxODk5PC9hY2Nlc3Npb24t
bnVtPjx1cmxzPjwvdXJscz48ZWxlY3Ryb25pYy1yZXNvdXJjZS1udW0+MTAuMTM2Ni8xMi0wNjgw
NDwvZWxlY3Ryb25pYy1yZXNvdXJjZS1udW0+PHJlbW90ZS1kYXRhYmFzZS1wcm92aWRlcj5OTE08
L3JlbW90ZS1kYXRhYmFzZS1wcm92aWRlcj48bGFuZ3VhZ2U+ZW5nPC9sYW5ndWFnZT48L3JlY29y
ZD48L0NpdGU+PENpdGU+PEF1dGhvcj5Lb2NoYW48L0F1dGhvcj48WWVhcj4yMDE5PC9ZZWFyPjxS
ZWNOdW0+MTk8L1JlY051bT48cmVjb3JkPjxyZWMtbnVtYmVyPjE5PC9yZWMtbnVtYmVyPjxmb3Jl
aWduLWtleXM+PGtleSBhcHA9IkVOIiBkYi1pZD0iZmRkMHRhYTBieGZmOWllMmVwY3BzOTB3OXZz
ZjVkdGF4MHRkIiB0aW1lc3RhbXA9IjE1ODg5MDYzNDciPjE5PC9rZXk+PC9mb3JlaWduLWtleXM+
PHJlZi10eXBlIG5hbWU9IkpvdXJuYWwgQXJ0aWNsZSI+MTc8L3JlZi10eXBlPjxjb250cmlidXRv
cnM+PGF1dGhvcnM+PGF1dGhvcj5Lb2NoYW4sIEthbWlsYTwvYXV0aG9yPjxhdXRob3I+TmV0aGVy
Y290dCwgQ2FyYTwvYXV0aG9yPjxhdXRob3I+UGVyZXriiJJHdWFpdGEsIERhdmlkPC9hdXRob3I+
PGF1dGhvcj5KaWFuZywgSmhpaC1IYW5nPC9hdXRob3I+PGF1dGhvcj5QZWxlZywgQW50b24gWS48
L2F1dGhvcj48YXV0aG9yPldvb2QsIEJheWRlbiBSLjwvYXV0aG9yPjxhdXRob3I+SGVyYXVkLCBQ
aGlsaXA8L2F1dGhvcj48L2F1dGhvcnM+PC9jb250cmlidXRvcnM+PHRpdGxlcz48dGl0bGU+RGV0
ZWN0aW9uIG9mIEFudGltaWNyb2JpYWwgUmVzaXN0YW5jZS1SZWxhdGVkIENoYW5nZXMgaW4gQmlv
Y2hlbWljYWwgQ29tcG9zaXRpb24gb2YgU3RhcGh5bG9jb2NjdXMgYXVyZXVzIGJ5IE1lYW5zIG9m
IEF0b21pYyBGb3JjZSBNaWNyb3Njb3B5LUluZnJhcmVkIFNwZWN0cm9zY29weTwvdGl0bGU+PHNl
Y29uZGFyeS10aXRsZT5BbmFseXRpY2FsIENoZW1pc3RyeTwvc2Vjb25kYXJ5LXRpdGxlPjwvdGl0
bGVzPjxwZXJpb2RpY2FsPjxmdWxsLXRpdGxlPkFuYWx5dGljYWwgQ2hlbWlzdHJ5PC9mdWxsLXRp
dGxlPjwvcGVyaW9kaWNhbD48cGFnZXM+MTUzOTctMTU0MDM8L3BhZ2VzPjx2b2x1bWU+OTE8L3Zv
bHVtZT48bnVtYmVyPjI0PC9udW1iZXI+PGRhdGVzPjx5ZWFyPjIwMTk8L3llYXI+PHB1Yi1kYXRl
cz48ZGF0ZT4yMDE5LzEyLzE3PC9kYXRlPjwvcHViLWRhdGVzPjwvZGF0ZXM+PHB1Ymxpc2hlcj5B
bWVyaWNhbiBDaGVtaWNhbCBTb2NpZXR5PC9wdWJsaXNoZXI+PGlzYm4+MDAwMy0yNzAwPC9pc2Ju
Pjx1cmxzPjxyZWxhdGVkLXVybHM+PHVybD5odHRwczovL2RvaS5vcmcvMTAuMTAyMS9hY3MuYW5h
bGNoZW0uOWIwMTY3MTwvdXJsPjwvcmVsYXRlZC11cmxzPjwvdXJscz48ZWxlY3Ryb25pYy1yZXNv
dXJjZS1udW0+MTAuMTAyMS9hY3MuYW5hbGNoZW0uOWIwMTY3MTwvZWxlY3Ryb25pYy1yZXNvdXJj
ZS1udW0+PC9yZWNvcmQ+PC9DaXRlPjxDaXRlPjxBdXRob3I+S29jaGFuPC9BdXRob3I+PFllYXI+
MjAxODwvWWVhcj48UmVjTnVtPjIxPC9SZWNOdW0+PHJlY29yZD48cmVjLW51bWJlcj4yMTwvcmVj
LW51bWJlcj48Zm9yZWlnbi1rZXlzPjxrZXkgYXBwPSJFTiIgZGItaWQ9ImZkZDB0YWEwYnhmZjlp
ZTJlcGNwczkwdzl2c2Y1ZHRheDB0ZCIgdGltZXN0YW1wPSIxNTg4OTA3MDYxIj4yMTwva2V5Pjwv
Zm9yZWlnbi1rZXlzPjxyZWYtdHlwZSBuYW1lPSJKb3VybmFsIEFydGljbGUiPjE3PC9yZWYtdHlw
ZT48Y29udHJpYnV0b3JzPjxhdXRob3JzPjxhdXRob3I+S29jaGFuLCBLLjwvYXV0aG9yPjxhdXRo
b3I+UGVyZXotR3VhaXRhLCBELjwvYXV0aG9yPjxhdXRob3I+UGlzc2FuZywgSi48L2F1dGhvcj48
YXV0aG9yPkppYW5nLCBKLiBILjwvYXV0aG9yPjxhdXRob3I+UGVsZWcsIEEuIFkuPC9hdXRob3I+
PGF1dGhvcj5NY05hdWdodG9uLCBELjwvYXV0aG9yPjxhdXRob3I+SGVyYXVkLCBQLjwvYXV0aG9y
PjxhdXRob3I+V29vZCwgQi4gUi48L2F1dGhvcj48L2F1dGhvcnM+PC9jb250cmlidXRvcnM+PGF1
dGgtYWRkcmVzcz5DZW50cmUgZm9yIEJpb3NwZWN0cm9zY29weSBhbmQgU2Nob29sIG9mIENoZW1p
c3RyeSwgTW9uYXNoIFVuaXZlcnNpdHksIENsYXl0b24gQ2FtcHVzLCBNZWxib3VybmUsIDM4MDAg
VmljdG9yaWEsIEF1c3RyYWxpYS4mI3hEO0luZmVjdGlvbiBhbmQgSW1tdW5pdHkgUHJvZ3JhbSwg
TW9uYXNoIEJpb21lZGljaW5lIERpc2NvdmVyeSBJbnN0aXR1dGUgYW5kIERlcGFydG1lbnQgb2Yg
TWljcm9iaW9sb2d5LCBNb25hc2ggVW5pdmVyc2l0eSwgQ2xheXRvbiBDYW1wdXMsIE1lbGJvdXJu
ZSwgMzgwMCBWaWN0b3JpYSwgQXVzdHJhbGlhLiYjeEQ7RGVwYXJ0bWVudCBvZiBJbmZlY3Rpb3Vz
IERpc2Vhc2VzLCBUaGUgQWxmcmVkIEhvc3BpdGFsIGFuZCBDZW50cmFsIENsaW5pY2FsIFNjaG9v
bCwgTW9uYXNoIFVuaXZlcnNpdHksIE1lbGJvdXJuZSwgVmljdG9yaWEgMzAwNCwgQXVzdHJhbGlh
LiYjeEQ7Q2VudHJlIGZvciBCaW9zcGVjdHJvc2NvcHkgYW5kIFNjaG9vbCBvZiBDaGVtaXN0cnks
IE1vbmFzaCBVbml2ZXJzaXR5LCBDbGF5dG9uIENhbXB1cywgTWVsYm91cm5lLCAzODAwIFZpY3Rv
cmlhLCBBdXN0cmFsaWEgcGhpbC5oZXJhdWRAbW9uYXNoLmVkdS4mI3hEO01vbmFzaCBCaW9tZWRp
Y2luZSBEaXNjb3ZlcnkgSW5zdGl0dXRlIGFuZCB0aGUgRGVwYXJ0bWVudCBvZiBNaWNyb2Jpb2xv
Z3ksIE1vbmFzaCBVbml2ZXJzaXR5LCBDbGF5dG9uIENhbXB1cywgTWVsYm91cm5lLCAzODAwIFZp
Y3RvcmlhLCBBdXN0cmFsaWEuJiN4RDtDZW50cmUgZm9yIEJpb3NwZWN0cm9zY29weSBhbmQgU2No
b29sIG9mIENoZW1pc3RyeSwgTW9uYXNoIFVuaXZlcnNpdHksIENsYXl0b24gQ2FtcHVzLCBNZWxi
b3VybmUsIDM4MDAgVmljdG9yaWEsIEF1c3RyYWxpYSBiYXlkZW4ud29vZEBtb25hc2guZWR1Ljwv
YXV0aC1hZGRyZXNzPjx0aXRsZXM+PHRpdGxlPkluIHZpdm8gYXRvbWljIGZvcmNlIG1pY3Jvc2Nv
cHktaW5mcmFyZWQgc3BlY3Ryb3Njb3B5IG9mIGJhY3RlcmlhPC90aXRsZT48c2Vjb25kYXJ5LXRp
dGxlPkogUiBTb2MgSW50ZXJmYWNlPC9zZWNvbmRhcnktdGl0bGU+PGFsdC10aXRsZT5Kb3VybmFs
IG9mIHRoZSBSb3lhbCBTb2NpZXR5LCBJbnRlcmZhY2U8L2FsdC10aXRsZT48L3RpdGxlcz48cGVy
aW9kaWNhbD48ZnVsbC10aXRsZT5KIFIgU29jIEludGVyZmFjZTwvZnVsbC10aXRsZT48YWJici0x
PkpvdXJuYWwgb2YgdGhlIFJveWFsIFNvY2lldHksIEludGVyZmFjZTwvYWJici0xPjwvcGVyaW9k
aWNhbD48YWx0LXBlcmlvZGljYWw+PGZ1bGwtdGl0bGU+SiBSIFNvYyBJbnRlcmZhY2U8L2Z1bGwt
dGl0bGU+PGFiYnItMT5Kb3VybmFsIG9mIHRoZSBSb3lhbCBTb2NpZXR5LCBJbnRlcmZhY2U8L2Fi
YnItMT48L2FsdC1wZXJpb2RpY2FsPjx2b2x1bWU+MTU8L3ZvbHVtZT48bnVtYmVyPjE0MDwvbnVt
YmVyPjxlZGl0aW9uPjIwMTgvMDMvMzA8L2VkaXRpb24+PGtleXdvcmRzPjxrZXl3b3JkPkNlbGwg
V2FsbC9tZXRhYm9saXNtLyp1bHRyYXN0cnVjdHVyZTwva2V5d29yZD48a2V5d29yZD5Fc2NoZXJp
Y2hpYSBjb2xpL21ldGFib2xpc20vKnVsdHJhc3RydWN0dXJlPC9rZXl3b3JkPjxrZXl3b3JkPk1p
Y3Jvc2NvcHksIEF0b21pYyBGb3JjZS8qbWV0aG9kczwva2V5d29yZD48a2V5d29yZD5TdGFwaHls
b2NvY2N1cyBhdXJldXMvbWV0YWJvbGlzbS8qdWx0cmFzdHJ1Y3R1cmU8L2tleXdvcmQ+PGtleXdv
cmQ+KkdyYW0tbmVnYXRpdmUgYmFjdGVyaWE8L2tleXdvcmQ+PGtleXdvcmQ+KkdyYW0tcG9zaXRp
dmUgYmFjdGVyaWE8L2tleXdvcmQ+PGtleXdvcmQ+KmF0b21pYyBmb3JjZSBtaWNyb3Njb3B5LWlu
ZnJhcmVkPC9rZXl3b3JkPjxrZXl3b3JkPipjZWxsIHdhbGw8L2tleXdvcmQ+PGtleXdvcmQ+Kmlu
IHZpdm88L2tleXdvcmQ+PC9rZXl3b3Jkcz48ZGF0ZXM+PHllYXI+MjAxODwveWVhcj48cHViLWRh
dGVzPjxkYXRlPk1hcjwvZGF0ZT48L3B1Yi1kYXRlcz48L2RhdGVzPjxpc2JuPjE3NDItNTY2Mjwv
aXNibj48YWNjZXNzaW9uLW51bT4yOTU5MzA5MTwvYWNjZXNzaW9uLW51bT48dXJscz48L3VybHM+
PGN1c3RvbTI+UE1DNTkwODU0MzwvY3VzdG9tMj48ZWxlY3Ryb25pYy1yZXNvdXJjZS1udW0+MTAu
MTA5OC9yc2lmLjIwMTguMDExNTwvZWxlY3Ryb25pYy1yZXNvdXJjZS1udW0+PHJlbW90ZS1kYXRh
YmFzZS1wcm92aWRlcj5OTE08L3JlbW90ZS1kYXRhYmFzZS1wcm92aWRlcj48bGFuZ3VhZ2U+ZW5n
PC9sYW5ndWFnZT48L3JlY29yZD48L0NpdGU+PENpdGU+PEF1dGhvcj5NYXlldDwvQXV0aG9yPjxZ
ZWFyPjIwMTA8L1llYXI+PFJlY051bT4yNTwvUmVjTnVtPjxyZWNvcmQ+PHJlYy1udW1iZXI+MjU8
L3JlYy1udW1iZXI+PGZvcmVpZ24ta2V5cz48a2V5IGFwcD0iRU4iIGRiLWlkPSJmZGQwdGFhMGJ4
ZmY5aWUyZXBjcHM5MHc5dnNmNWR0YXgwdGQiIHRpbWVzdGFtcD0iMTU4ODkwODA5MCI+MjU8L2tl
eT48L2ZvcmVpZ24ta2V5cz48cmVmLXR5cGUgbmFtZT0iSm91cm5hbCBBcnRpY2xlIj4xNzwvcmVm
LXR5cGU+PGNvbnRyaWJ1dG9ycz48YXV0aG9ycz48YXV0aG9yPk1heWV0LCBDLjwvYXV0aG9yPjxh
dXRob3I+RGF6emksIEEuPC9hdXRob3I+PGF1dGhvcj5QcmF6ZXJlcywgUi48L2F1dGhvcj48YXV0
aG9yPk9ydGVnYSwgSi4gTS48L2F1dGhvcj48YXV0aG9yPkphaWxsYXJkLCBELjwvYXV0aG9yPjwv
YXV0aG9ycz48L2NvbnRyaWJ1dG9ycz48YXV0aC1hZGRyZXNzPkxhYm9yYXRvaXJlIGRlIENoaW1p
ZSBQaHlzaXF1ZSwgVW5pdmVyc2l0ZSBQYXJpcy1TdWQsIDkxNDA1IE9yc2F5IENlZGV4LCBGcmFu
Y2UuPC9hdXRoLWFkZHJlc3M+PHRpdGxlcz48dGl0bGU+SW4gc2l0dSBpZGVudGlmaWNhdGlvbiBh
bmQgaW1hZ2luZyBvZiBiYWN0ZXJpYWwgcG9seW1lciBuYW5vZ3JhbnVsZXMgYnkgaW5mcmFyZWQg
bmFub3NwZWN0cm9zY29weTwvdGl0bGU+PHNlY29uZGFyeS10aXRsZT5BbmFseXN0PC9zZWNvbmRh
cnktdGl0bGU+PGFsdC10aXRsZT5UaGUgQW5hbHlzdDwvYWx0LXRpdGxlPjwvdGl0bGVzPjxwZXJp
b2RpY2FsPjxmdWxsLXRpdGxlPkFuYWx5c3Q8L2Z1bGwtdGl0bGU+PGFiYnItMT5UaGUgQW5hbHlz
dDwvYWJici0xPjwvcGVyaW9kaWNhbD48YWx0LXBlcmlvZGljYWw+PGZ1bGwtdGl0bGU+QW5hbHlz
dDwvZnVsbC10aXRsZT48YWJici0xPlRoZSBBbmFseXN0PC9hYmJyLTE+PC9hbHQtcGVyaW9kaWNh
bD48cGFnZXM+MjU0MC01PC9wYWdlcz48dm9sdW1lPjEzNTwvdm9sdW1lPjxudW1iZXI+MTA8L251
bWJlcj48ZWRpdGlvbj4yMDEwLzA5LzA4PC9lZGl0aW9uPjxrZXl3b3Jkcz48a2V5d29yZD5IeWRy
b3h5YnV0eXJhdGVzLypjaGVtaXN0cnk8L2tleXdvcmQ+PGtleXdvcmQ+TWljcm9zY29weSwgQXRv
bWljIEZvcmNlLyptZXRob2RzPC9rZXl3b3JkPjxrZXl3b3JkPk1pY3Jvc2NvcHksIEVsZWN0cm9u
LCBUcmFuc21pc3Npb248L2tleXdvcmQ+PGtleXdvcmQ+TmFub3BhcnRpY2xlcy8qY2hlbWlzdHJ5
PC9rZXl3b3JkPjxrZXl3b3JkPlBhcnRpY2xlIFNpemU8L2tleXdvcmQ+PGtleXdvcmQ+UG9seW1l
cnMvY2hlbWlzdHJ5PC9rZXl3b3JkPjxrZXl3b3JkPlJob2RvYmFjdGVyIGNhcHN1bGF0dXMvY2hl
bWlzdHJ5PC9rZXl3b3JkPjxrZXl3b3JkPlNwZWN0cm9zY29weSwgRm91cmllciBUcmFuc2Zvcm0g
SW5mcmFyZWQvKm1ldGhvZHM8L2tleXdvcmQ+PC9rZXl3b3Jkcz48ZGF0ZXM+PHllYXI+MjAxMDwv
eWVhcj48cHViLWRhdGVzPjxkYXRlPk9jdDwvZGF0ZT48L3B1Yi1kYXRlcz48L2RhdGVzPjxpc2Ju
PjAwMDMtMjY1NDwvaXNibj48YWNjZXNzaW9uLW51bT4yMDgyMDQ5MTwvYWNjZXNzaW9uLW51bT48
dXJscz48L3VybHM+PGVsZWN0cm9uaWMtcmVzb3VyY2UtbnVtPjEwLjEwMzkvYzBhbjAwMjkwYTwv
ZWxlY3Ryb25pYy1yZXNvdXJjZS1udW0+PHJlbW90ZS1kYXRhYmFzZS1wcm92aWRlcj5OTE08L3Jl
bW90ZS1kYXRhYmFzZS1wcm92aWRlcj48bGFuZ3VhZ2U+ZW5nPC9sYW5ndWFnZT48L3JlY29yZD48
L0NpdGU+PENpdGU+PEF1dGhvcj5CYWxkYXNzYXJyZTwvQXV0aG9yPjxZZWFyPjIwMTY8L1llYXI+
PFJlY051bT4yNjwvUmVjTnVtPjxyZWNvcmQ+PHJlYy1udW1iZXI+MjY8L3JlYy1udW1iZXI+PGZv
cmVpZ24ta2V5cz48a2V5IGFwcD0iRU4iIGRiLWlkPSJmZGQwdGFhMGJ4ZmY5aWUyZXBjcHM5MHc5
dnNmNWR0YXgwdGQiIHRpbWVzdGFtcD0iMTU4ODkwODE3MSI+MjY8L2tleT48L2ZvcmVpZ24ta2V5
cz48cmVmLXR5cGUgbmFtZT0iSm91cm5hbCBBcnRpY2xlIj4xNzwvcmVmLXR5cGU+PGNvbnRyaWJ1
dG9ycz48YXV0aG9ycz48YXV0aG9yPkJhbGRhc3NhcnJlLCBMLjwvYXV0aG9yPjxhdXRob3I+R2ls
aWJlcnRpLCBWLjwvYXV0aG9yPjxhdXRob3I+Um9zYSwgQS48L2F1dGhvcj48YXV0aG9yPk9ydG9s
YW5pLCBNLjwvYXV0aG9yPjxhdXRob3I+Qm9uYW1vcmUsIEEuPC9hdXRob3I+PGF1dGhvcj5CYWlv
Y2NvLCBQLjwvYXV0aG9yPjxhdXRob3I+S2pvbGxlciwgSy48L2F1dGhvcj48YXV0aG9yPkNhbHZh
bmksIFAuPC9hdXRob3I+PGF1dGhvcj5OdWNhcmEsIEEuPC9hdXRob3I+PC9hdXRob3JzPjwvY29u
dHJpYnV0b3JzPjxhdXRoLWFkZHJlc3M+Q2VudGVyIGZvciBMaWZlIE5hbm8gU2NpZW5jZUBTYXBp
ZW56YSwgSXN0aXR1dG8gSXRhbGlhbm8gZGkgVGVjbm9sb2dpYSwgVi5sZSBSZWdpbmEgRWxlbmEg
MjkxLCBSb21lIEktMDAxODUsIEl0YWx5LjwvYXV0aC1hZGRyZXNzPjx0aXRsZXM+PHRpdGxlPk1h
cHBpbmcgdGhlIGFtaWRlIEkgYWJzb3JwdGlvbiBpbiBzaW5nbGUgYmFjdGVyaWEgYW5kIG1hbW1h
bGlhbiBjZWxscyB3aXRoIHJlc29uYW50IGluZnJhcmVkIG5hbm9zcGVjdHJvc2NvcHk8L3RpdGxl
PjxzZWNvbmRhcnktdGl0bGU+TmFub3RlY2hub2xvZ3k8L3NlY29uZGFyeS10aXRsZT48YWx0LXRp
dGxlPk5hbm90ZWNobm9sb2d5PC9hbHQtdGl0bGU+PC90aXRsZXM+PHBlcmlvZGljYWw+PGZ1bGwt
dGl0bGU+TmFub3RlY2hub2xvZ3k8L2Z1bGwtdGl0bGU+PGFiYnItMT5OYW5vdGVjaG5vbG9neTwv
YWJici0xPjwvcGVyaW9kaWNhbD48YWx0LXBlcmlvZGljYWw+PGZ1bGwtdGl0bGU+TmFub3RlY2hu
b2xvZ3k8L2Z1bGwtdGl0bGU+PGFiYnItMT5OYW5vdGVjaG5vbG9neTwvYWJici0xPjwvYWx0LXBl
cmlvZGljYWw+PHBhZ2VzPjA3NTEwMTwvcGFnZXM+PHZvbHVtZT4yNzwvdm9sdW1lPjxudW1iZXI+
NzwvbnVtYmVyPjxlZGl0aW9uPjIwMTYvMDEvMTk8L2VkaXRpb24+PGtleXdvcmRzPjxrZXl3b3Jk
PkFtaWRlcy8qYW5hbHlzaXM8L2tleXdvcmQ+PGtleXdvcmQ+RXNjaGVyaWNoaWEgY29saS8qY2hl
bWlzdHJ5L2N5dG9sb2d5PC9rZXl3b3JkPjxrZXl3b3JkPkhlTGEgQ2VsbHM8L2tleXdvcmQ+PGtl
eXdvcmQ+SHVtYW5zPC9rZXl3b3JkPjxrZXl3b3JkPk1pY3Jvc2NvcHksIEF0b21pYyBGb3JjZS8q
bWV0aG9kczwva2V5d29yZD48a2V5d29yZD5TcGVjdHJvcGhvdG9tZXRyeSwgSW5mcmFyZWQvKm1l
dGhvZHM8L2tleXdvcmQ+PC9rZXl3b3Jkcz48ZGF0ZXM+PHllYXI+MjAxNjwveWVhcj48cHViLWRh
dGVzPjxkYXRlPkZlYiAxOTwvZGF0ZT48L3B1Yi1kYXRlcz48L2RhdGVzPjxpc2JuPjA5NTctNDQ4
NDwvaXNibj48YWNjZXNzaW9uLW51bT4yNjc3ODMyMDwvYWNjZXNzaW9uLW51bT48dXJscz48L3Vy
bHM+PGVsZWN0cm9uaWMtcmVzb3VyY2UtbnVtPjEwLjEwODgvMDk1Ny00NDg0LzI3LzcvMDc1MTAx
PC9lbGVjdHJvbmljLXJlc291cmNlLW51bT48cmVtb3RlLWRhdGFiYXNlLXByb3ZpZGVyPk5MTTwv
cmVtb3RlLWRhdGFiYXNlLXByb3ZpZGVyPjxsYW5ndWFnZT5lbmc8L2xhbmd1YWdlPjwvcmVjb3Jk
PjwvQ2l0ZT48Q2l0ZT48QXV0aG9yPlZpdHJ5PC9BdXRob3I+PFllYXI+MjAxNjwvWWVhcj48UmVj
TnVtPjI3PC9SZWNOdW0+PHJlY29yZD48cmVjLW51bWJlcj4yNzwvcmVjLW51bWJlcj48Zm9yZWln
bi1rZXlzPjxrZXkgYXBwPSJFTiIgZGItaWQ9ImZkZDB0YWEwYnhmZjlpZTJlcGNwczkwdzl2c2Y1
ZHRheDB0ZCIgdGltZXN0YW1wPSIxNTg4OTA4MjE1Ij4yNzwva2V5PjwvZm9yZWlnbi1rZXlzPjxy
ZWYtdHlwZSBuYW1lPSJKb3VybmFsIEFydGljbGUiPjE3PC9yZWYtdHlwZT48Y29udHJpYnV0b3Jz
PjxhdXRob3JzPjxhdXRob3I+Vml0cnksIFBhdWxpbmU8L2F1dGhvcj48YXV0aG9yPlJlYm9pcywg
Um9sYW5kbzwvYXV0aG9yPjxhdXRob3I+Qm91cmlsbG90LCBFcmljPC9hdXRob3I+PGF1dGhvcj5E
ZW5pc2V0LUJlc3NlYXUsIEFyaWFuZTwvYXV0aG9yPjxhdXRob3I+Vmlyb2xsZSwgTWFyaWUtSm9l
bGxlPC9hdXRob3I+PGF1dGhvcj5MZXNuaWV3c2thLCBFcmljPC9hdXRob3I+PGF1dGhvcj5EYXp6
aSwgQWxleGFuZHJlPC9hdXRob3I+PC9hdXRob3JzPjwvY29udHJpYnV0b3JzPjx0aXRsZXM+PHRp
dGxlPkNvbWJpbmluZyBpbmZyYXJlZCBhbmQgbW9kZSBzeW50aGVzaXppbmcgYXRvbWljIGZvcmNl
IG1pY3Jvc2NvcHk6IEFwcGxpY2F0aW9uIHRvIHRoZSBzdHVkeSBvZiBsaXBpZCB2ZXNpY2xlcyBp
bnNpZGUgU3RyZXB0b215Y2VzIGJhY3RlcmlhPC90aXRsZT48c2Vjb25kYXJ5LXRpdGxlPk5hbm8g
UmVzZWFyY2g8L3NlY29uZGFyeS10aXRsZT48L3RpdGxlcz48cGVyaW9kaWNhbD48ZnVsbC10aXRs
ZT5OYW5vIFJlc2VhcmNoPC9mdWxsLXRpdGxlPjwvcGVyaW9kaWNhbD48cGFnZXM+MTY3NC0xNjgx
PC9wYWdlcz48dm9sdW1lPjk8L3ZvbHVtZT48bnVtYmVyPjY8L251bWJlcj48ZGF0ZXM+PHllYXI+
MjAxNjwveWVhcj48cHViLWRhdGVzPjxkYXRlPjIwMTYvMDYvMDE8L2RhdGU+PC9wdWItZGF0ZXM+
PC9kYXRlcz48aXNibj4xOTk4LTAwMDA8L2lzYm4+PHVybHM+PHJlbGF0ZWQtdXJscz48dXJsPmh0
dHBzOi8vZG9pLm9yZy8xMC4xMDA3L3MxMjI3NC0wMTYtMTA2MS02PC91cmw+PC9yZWxhdGVkLXVy
bHM+PC91cmxzPjxlbGVjdHJvbmljLXJlc291cmNlLW51bT4xMC4xMDA3L3MxMjI3NC0wMTYtMTA2
MS02PC9lbGVjdHJvbmljLXJlc291cmNlLW51bT48L3JlY29yZD48L0NpdGU+PENpdGU+PEF1dGhv
cj5EYXp6aTwvQXV0aG9yPjxZZWFyPjIwMDg8L1llYXI+PFJlY051bT4yODwvUmVjTnVtPjxyZWNv
cmQ+PHJlYy1udW1iZXI+Mjg8L3JlYy1udW1iZXI+PGZvcmVpZ24ta2V5cz48a2V5IGFwcD0iRU4i
IGRiLWlkPSJmZGQwdGFhMGJ4ZmY5aWUyZXBjcHM5MHc5dnNmNWR0YXgwdGQiIHRpbWVzdGFtcD0i
MTU4ODkwODU4NCI+Mjg8L2tleT48L2ZvcmVpZ24ta2V5cz48cmVmLXR5cGUgbmFtZT0iSm91cm5h
bCBBcnRpY2xlIj4xNzwvcmVmLXR5cGU+PGNvbnRyaWJ1dG9ycz48YXV0aG9ycz48YXV0aG9yPkRh
enppLCBBLjwvYXV0aG9yPjxhdXRob3I+UHJhemVyZXMsIFIuPC9hdXRob3I+PGF1dGhvcj5HbG90
aW4sIEYuPC9hdXRob3I+PGF1dGhvcj5PcnRlZ2EsIEouIE0uPC9hdXRob3I+PGF1dGhvcj5BbC1T
YXdhZnRhaCwgTS48L2F1dGhvcj48YXV0aG9yPmRlIEZydXRvcywgTS48L2F1dGhvcj48L2F1dGhv
cnM+PC9jb250cmlidXRvcnM+PGF1dGgtYWRkcmVzcz5DTElPL0xDUCwgQmF0LiAyMDEgUG9ydGUg
MiwgVW5pdi4gUGFyaXMtU3VkLCA5MTQwNSBPcnNheSwgQ2VkZXgsIEZyYW5jZS48L2F1dGgtYWRk
cmVzcz48dGl0bGVzPjx0aXRsZT5DaGVtaWNhbCBtYXBwaW5nIG9mIHRoZSBkaXN0cmlidXRpb24g
b2YgdmlydXNlcyBpbnRvIGluZmVjdGVkIGJhY3RlcmlhIHdpdGggYSBwaG90b3RoZXJtYWwgbWV0
aG9kPC90aXRsZT48c2Vjb25kYXJ5LXRpdGxlPlVsdHJhbWljcm9zY29weTwvc2Vjb25kYXJ5LXRp
dGxlPjxhbHQtdGl0bGU+VWx0cmFtaWNyb3Njb3B5PC9hbHQtdGl0bGU+PC90aXRsZXM+PHBlcmlv
ZGljYWw+PGZ1bGwtdGl0bGU+VWx0cmFtaWNyb3Njb3B5PC9mdWxsLXRpdGxlPjxhYmJyLTE+VWx0
cmFtaWNyb3Njb3B5PC9hYmJyLTE+PC9wZXJpb2RpY2FsPjxhbHQtcGVyaW9kaWNhbD48ZnVsbC10
aXRsZT5VbHRyYW1pY3Jvc2NvcHk8L2Z1bGwtdGl0bGU+PGFiYnItMT5VbHRyYW1pY3Jvc2NvcHk8
L2FiYnItMT48L2FsdC1wZXJpb2RpY2FsPjxwYWdlcz42MzUtNDE8L3BhZ2VzPjx2b2x1bWU+MTA4
PC92b2x1bWU+PG51bWJlcj43PC9udW1iZXI+PGVkaXRpb24+MjAwNy8xMS8yNzwvZWRpdGlvbj48
a2V5d29yZHM+PGtleXdvcmQ+QmFjdGVyaWEvdWx0cmFzdHJ1Y3R1cmUvKnZpcm9sb2d5PC9rZXl3
b3JkPjxrZXl3b3JkPkJhY3RlcmlvcGhhZ2VzL2dyb3d0aCAmYW1wOyBkZXZlbG9wbWVudC8qaXNv
bGF0aW9uICZhbXA7IHB1cmlmaWNhdGlvbjwva2V5d29yZD48a2V5d29yZD4qTWljcm9zcGVjdHJv
cGhvdG9tZXRyeTwva2V5d29yZD48a2V5d29yZD4qU3BlY3Ryb3Bob3RvbWV0cnksIEluZnJhcmVk
PC9rZXl3b3JkPjwva2V5d29yZHM+PGRhdGVzPjx5ZWFyPjIwMDg8L3llYXI+PHB1Yi1kYXRlcz48
ZGF0ZT5KdW48L2RhdGU+PC9wdWItZGF0ZXM+PC9kYXRlcz48aXNibj4wMzA0LTM5OTEgKFByaW50
KSYjeEQ7MDMwNC0zOTkxPC9pc2JuPjxhY2Nlc3Npb24tbnVtPjE4MDM3NTY0PC9hY2Nlc3Npb24t
bnVtPjx1cmxzPjwvdXJscz48ZWxlY3Ryb25pYy1yZXNvdXJjZS1udW0+MTAuMTAxNi9qLnVsdHJh
bWljLjIwMDcuMTAuMDA4PC9lbGVjdHJvbmljLXJlc291cmNlLW51bT48cmVtb3RlLWRhdGFiYXNl
LXByb3ZpZGVyPk5MTTwvcmVtb3RlLWRhdGFiYXNlLXByb3ZpZGVyPjxsYW5ndWFnZT5lbmc8L2xh
bmd1YWdlPjwvcmVjb3JkPjwvQ2l0ZT48L0VuZE5vdGU+AG==
</w:fldData>
        </w:fldChar>
      </w:r>
      <w:r w:rsidR="00643198" w:rsidRPr="00207EE5">
        <w:rPr>
          <w:rFonts w:asciiTheme="minorHAnsi" w:hAnsiTheme="minorHAnsi" w:cstheme="minorHAnsi"/>
          <w:color w:val="auto"/>
        </w:rPr>
        <w:instrText xml:space="preserve"> ADDIN EN.CITE </w:instrText>
      </w:r>
      <w:r w:rsidR="00643198" w:rsidRPr="00207EE5">
        <w:rPr>
          <w:rFonts w:asciiTheme="minorHAnsi" w:hAnsiTheme="minorHAnsi" w:cstheme="minorHAnsi"/>
          <w:color w:val="auto"/>
        </w:rPr>
        <w:fldChar w:fldCharType="begin">
          <w:fldData xml:space="preserve">PEVuZE5vdGU+PENpdGU+PEF1dGhvcj5EYXp6aTwvQXV0aG9yPjxZZWFyPjIwMTc8L1llYXI+PFJl
Y051bT4yMjwvUmVjTnVtPjxEaXNwbGF5VGV4dD48c3R5bGUgZmFjZT0ic3VwZXJzY3JpcHQiPjE5
LTIyLDI1LTI4PC9zdHlsZT48L0Rpc3BsYXlUZXh0PjxyZWNvcmQ+PHJlYy1udW1iZXI+MjI8L3Jl
Yy1udW1iZXI+PGZvcmVpZ24ta2V5cz48a2V5IGFwcD0iRU4iIGRiLWlkPSJmZGQwdGFhMGJ4ZmY5
aWUyZXBjcHM5MHc5dnNmNWR0YXgwdGQiIHRpbWVzdGFtcD0iMTU4ODkwNzA3MSI+MjI8L2tleT48
L2ZvcmVpZ24ta2V5cz48cmVmLXR5cGUgbmFtZT0iSm91cm5hbCBBcnRpY2xlIj4xNzwvcmVmLXR5
cGU+PGNvbnRyaWJ1dG9ycz48YXV0aG9ycz48YXV0aG9yPkRhenppLCBBbGV4YW5kcmU8L2F1dGhv
cj48YXV0aG9yPlByYXRlciwgQ3JhaWcgQi48L2F1dGhvcj48L2F1dGhvcnM+PC9jb250cmlidXRv
cnM+PHRpdGxlcz48dGl0bGU+QUZNLUlSOiBUZWNobm9sb2d5IGFuZCBBcHBsaWNhdGlvbnMgaW4g
TmFub3NjYWxlIEluZnJhcmVkIFNwZWN0cm9zY29weSBhbmQgQ2hlbWljYWwgSW1hZ2luZzwvdGl0
bGU+PHNlY29uZGFyeS10aXRsZT5DaGVtaWNhbCBSZXZpZXdzPC9zZWNvbmRhcnktdGl0bGU+PC90
aXRsZXM+PHBlcmlvZGljYWw+PGZ1bGwtdGl0bGU+Q2hlbWljYWwgUmV2aWV3czwvZnVsbC10aXRs
ZT48L3BlcmlvZGljYWw+PHBhZ2VzPjUxNDYtNTE3MzwvcGFnZXM+PHZvbHVtZT4xMTc8L3ZvbHVt
ZT48bnVtYmVyPjc8L251bWJlcj48ZGF0ZXM+PHllYXI+MjAxNzwveWVhcj48cHViLWRhdGVzPjxk
YXRlPjIwMTcvMDQvMTI8L2RhdGU+PC9wdWItZGF0ZXM+PC9kYXRlcz48cHVibGlzaGVyPkFtZXJp
Y2FuIENoZW1pY2FsIFNvY2lldHk8L3B1Ymxpc2hlcj48aXNibj4wMDA5LTI2NjU8L2lzYm4+PHVy
bHM+PHJlbGF0ZWQtdXJscz48dXJsPmh0dHBzOi8vZG9pLm9yZy8xMC4xMDIxL2Fjcy5jaGVtcmV2
LjZiMDA0NDg8L3VybD48L3JlbGF0ZWQtdXJscz48L3VybHM+PGVsZWN0cm9uaWMtcmVzb3VyY2Ut
bnVtPjEwLjEwMjEvYWNzLmNoZW1yZXYuNmIwMDQ0ODwvZWxlY3Ryb25pYy1yZXNvdXJjZS1udW0+
PC9yZWNvcmQ+PC9DaXRlPjxDaXRlPjxBdXRob3I+RGF6emk8L0F1dGhvcj48WWVhcj4yMDEyPC9Z
ZWFyPjxSZWNOdW0+MjM8L1JlY051bT48cmVjb3JkPjxyZWMtbnVtYmVyPjIzPC9yZWMtbnVtYmVy
Pjxmb3JlaWduLWtleXM+PGtleSBhcHA9IkVOIiBkYi1pZD0iZmRkMHRhYTBieGZmOWllMmVwY3Bz
OTB3OXZzZjVkdGF4MHRkIiB0aW1lc3RhbXA9IjE1ODg5MDcxNjIiPjIzPC9rZXk+PC9mb3JlaWdu
LWtleXM+PHJlZi10eXBlIG5hbWU9IkpvdXJuYWwgQXJ0aWNsZSI+MTc8L3JlZi10eXBlPjxjb250
cmlidXRvcnM+PGF1dGhvcnM+PGF1dGhvcj5EYXp6aSwgQS48L2F1dGhvcj48YXV0aG9yPlByYXRl
ciwgQy4gQi48L2F1dGhvcj48YXV0aG9yPkh1LCBRLjwvYXV0aG9yPjxhdXRob3I+Q2hhc2UsIEQu
IEIuPC9hdXRob3I+PGF1dGhvcj5SYWJvbHQsIEouIEYuPC9hdXRob3I+PGF1dGhvcj5NYXJjb3R0
LCBDLjwvYXV0aG9yPjwvYXV0aG9ycz48L2NvbnRyaWJ1dG9ycz48YXV0aC1hZGRyZXNzPkxhYm9y
YXRvcmllIGRlIENoaW1pIFBoeXNpcXVlLCBVbml2ZXJzaXRlIFBhcmlzLVN1ZCwgOTE0MDUgT3Jz
YXksIEZyYW5jZS48L2F1dGgtYWRkcmVzcz48dGl0bGVzPjx0aXRsZT5BRk0tSVI6IGNvbWJpbmlu
ZyBhdG9taWMgZm9yY2UgbWljcm9zY29weSBhbmQgaW5mcmFyZWQgc3BlY3Ryb3Njb3B5IGZvciBu
YW5vc2NhbGUgY2hlbWljYWwgY2hhcmFjdGVyaXphdGlvbjwvdGl0bGU+PHNlY29uZGFyeS10aXRs
ZT5BcHBsIFNwZWN0cm9zYzwvc2Vjb25kYXJ5LXRpdGxlPjxhbHQtdGl0bGU+QXBwbGllZCBzcGVj
dHJvc2NvcHk8L2FsdC10aXRsZT48L3RpdGxlcz48cGVyaW9kaWNhbD48ZnVsbC10aXRsZT5BcHBs
IFNwZWN0cm9zYzwvZnVsbC10aXRsZT48YWJici0xPkFwcGxpZWQgc3BlY3Ryb3Njb3B5PC9hYmJy
LTE+PC9wZXJpb2RpY2FsPjxhbHQtcGVyaW9kaWNhbD48ZnVsbC10aXRsZT5BcHBsIFNwZWN0cm9z
YzwvZnVsbC10aXRsZT48YWJici0xPkFwcGxpZWQgc3BlY3Ryb3Njb3B5PC9hYmJyLTE+PC9hbHQt
cGVyaW9kaWNhbD48cGFnZXM+MTM2NS04NDwvcGFnZXM+PHZvbHVtZT42Njwvdm9sdW1lPjxudW1i
ZXI+MTI8L251bWJlcj48ZWRpdGlvbj4yMDEyLzEyLzEzPC9lZGl0aW9uPjxkYXRlcz48eWVhcj4y
MDEyPC95ZWFyPjxwdWItZGF0ZXM+PGRhdGU+RGVjPC9kYXRlPjwvcHViLWRhdGVzPjwvZGF0ZXM+
PGlzYm4+MDAwMy03MDI4PC9pc2JuPjxhY2Nlc3Npb24tbnVtPjIzMjMxODk5PC9hY2Nlc3Npb24t
bnVtPjx1cmxzPjwvdXJscz48ZWxlY3Ryb25pYy1yZXNvdXJjZS1udW0+MTAuMTM2Ni8xMi0wNjgw
NDwvZWxlY3Ryb25pYy1yZXNvdXJjZS1udW0+PHJlbW90ZS1kYXRhYmFzZS1wcm92aWRlcj5OTE08
L3JlbW90ZS1kYXRhYmFzZS1wcm92aWRlcj48bGFuZ3VhZ2U+ZW5nPC9sYW5ndWFnZT48L3JlY29y
ZD48L0NpdGU+PENpdGU+PEF1dGhvcj5Lb2NoYW48L0F1dGhvcj48WWVhcj4yMDE5PC9ZZWFyPjxS
ZWNOdW0+MTk8L1JlY051bT48cmVjb3JkPjxyZWMtbnVtYmVyPjE5PC9yZWMtbnVtYmVyPjxmb3Jl
aWduLWtleXM+PGtleSBhcHA9IkVOIiBkYi1pZD0iZmRkMHRhYTBieGZmOWllMmVwY3BzOTB3OXZz
ZjVkdGF4MHRkIiB0aW1lc3RhbXA9IjE1ODg5MDYzNDciPjE5PC9rZXk+PC9mb3JlaWduLWtleXM+
PHJlZi10eXBlIG5hbWU9IkpvdXJuYWwgQXJ0aWNsZSI+MTc8L3JlZi10eXBlPjxjb250cmlidXRv
cnM+PGF1dGhvcnM+PGF1dGhvcj5Lb2NoYW4sIEthbWlsYTwvYXV0aG9yPjxhdXRob3I+TmV0aGVy
Y290dCwgQ2FyYTwvYXV0aG9yPjxhdXRob3I+UGVyZXriiJJHdWFpdGEsIERhdmlkPC9hdXRob3I+
PGF1dGhvcj5KaWFuZywgSmhpaC1IYW5nPC9hdXRob3I+PGF1dGhvcj5QZWxlZywgQW50b24gWS48
L2F1dGhvcj48YXV0aG9yPldvb2QsIEJheWRlbiBSLjwvYXV0aG9yPjxhdXRob3I+SGVyYXVkLCBQ
aGlsaXA8L2F1dGhvcj48L2F1dGhvcnM+PC9jb250cmlidXRvcnM+PHRpdGxlcz48dGl0bGU+RGV0
ZWN0aW9uIG9mIEFudGltaWNyb2JpYWwgUmVzaXN0YW5jZS1SZWxhdGVkIENoYW5nZXMgaW4gQmlv
Y2hlbWljYWwgQ29tcG9zaXRpb24gb2YgU3RhcGh5bG9jb2NjdXMgYXVyZXVzIGJ5IE1lYW5zIG9m
IEF0b21pYyBGb3JjZSBNaWNyb3Njb3B5LUluZnJhcmVkIFNwZWN0cm9zY29weTwvdGl0bGU+PHNl
Y29uZGFyeS10aXRsZT5BbmFseXRpY2FsIENoZW1pc3RyeTwvc2Vjb25kYXJ5LXRpdGxlPjwvdGl0
bGVzPjxwZXJpb2RpY2FsPjxmdWxsLXRpdGxlPkFuYWx5dGljYWwgQ2hlbWlzdHJ5PC9mdWxsLXRp
dGxlPjwvcGVyaW9kaWNhbD48cGFnZXM+MTUzOTctMTU0MDM8L3BhZ2VzPjx2b2x1bWU+OTE8L3Zv
bHVtZT48bnVtYmVyPjI0PC9udW1iZXI+PGRhdGVzPjx5ZWFyPjIwMTk8L3llYXI+PHB1Yi1kYXRl
cz48ZGF0ZT4yMDE5LzEyLzE3PC9kYXRlPjwvcHViLWRhdGVzPjwvZGF0ZXM+PHB1Ymxpc2hlcj5B
bWVyaWNhbiBDaGVtaWNhbCBTb2NpZXR5PC9wdWJsaXNoZXI+PGlzYm4+MDAwMy0yNzAwPC9pc2Ju
Pjx1cmxzPjxyZWxhdGVkLXVybHM+PHVybD5odHRwczovL2RvaS5vcmcvMTAuMTAyMS9hY3MuYW5h
bGNoZW0uOWIwMTY3MTwvdXJsPjwvcmVsYXRlZC11cmxzPjwvdXJscz48ZWxlY3Ryb25pYy1yZXNv
dXJjZS1udW0+MTAuMTAyMS9hY3MuYW5hbGNoZW0uOWIwMTY3MTwvZWxlY3Ryb25pYy1yZXNvdXJj
ZS1udW0+PC9yZWNvcmQ+PC9DaXRlPjxDaXRlPjxBdXRob3I+S29jaGFuPC9BdXRob3I+PFllYXI+
MjAxODwvWWVhcj48UmVjTnVtPjIxPC9SZWNOdW0+PHJlY29yZD48cmVjLW51bWJlcj4yMTwvcmVj
LW51bWJlcj48Zm9yZWlnbi1rZXlzPjxrZXkgYXBwPSJFTiIgZGItaWQ9ImZkZDB0YWEwYnhmZjlp
ZTJlcGNwczkwdzl2c2Y1ZHRheDB0ZCIgdGltZXN0YW1wPSIxNTg4OTA3MDYxIj4yMTwva2V5Pjwv
Zm9yZWlnbi1rZXlzPjxyZWYtdHlwZSBuYW1lPSJKb3VybmFsIEFydGljbGUiPjE3PC9yZWYtdHlw
ZT48Y29udHJpYnV0b3JzPjxhdXRob3JzPjxhdXRob3I+S29jaGFuLCBLLjwvYXV0aG9yPjxhdXRo
b3I+UGVyZXotR3VhaXRhLCBELjwvYXV0aG9yPjxhdXRob3I+UGlzc2FuZywgSi48L2F1dGhvcj48
YXV0aG9yPkppYW5nLCBKLiBILjwvYXV0aG9yPjxhdXRob3I+UGVsZWcsIEEuIFkuPC9hdXRob3I+
PGF1dGhvcj5NY05hdWdodG9uLCBELjwvYXV0aG9yPjxhdXRob3I+SGVyYXVkLCBQLjwvYXV0aG9y
PjxhdXRob3I+V29vZCwgQi4gUi48L2F1dGhvcj48L2F1dGhvcnM+PC9jb250cmlidXRvcnM+PGF1
dGgtYWRkcmVzcz5DZW50cmUgZm9yIEJpb3NwZWN0cm9zY29weSBhbmQgU2Nob29sIG9mIENoZW1p
c3RyeSwgTW9uYXNoIFVuaXZlcnNpdHksIENsYXl0b24gQ2FtcHVzLCBNZWxib3VybmUsIDM4MDAg
VmljdG9yaWEsIEF1c3RyYWxpYS4mI3hEO0luZmVjdGlvbiBhbmQgSW1tdW5pdHkgUHJvZ3JhbSwg
TW9uYXNoIEJpb21lZGljaW5lIERpc2NvdmVyeSBJbnN0aXR1dGUgYW5kIERlcGFydG1lbnQgb2Yg
TWljcm9iaW9sb2d5LCBNb25hc2ggVW5pdmVyc2l0eSwgQ2xheXRvbiBDYW1wdXMsIE1lbGJvdXJu
ZSwgMzgwMCBWaWN0b3JpYSwgQXVzdHJhbGlhLiYjeEQ7RGVwYXJ0bWVudCBvZiBJbmZlY3Rpb3Vz
IERpc2Vhc2VzLCBUaGUgQWxmcmVkIEhvc3BpdGFsIGFuZCBDZW50cmFsIENsaW5pY2FsIFNjaG9v
bCwgTW9uYXNoIFVuaXZlcnNpdHksIE1lbGJvdXJuZSwgVmljdG9yaWEgMzAwNCwgQXVzdHJhbGlh
LiYjeEQ7Q2VudHJlIGZvciBCaW9zcGVjdHJvc2NvcHkgYW5kIFNjaG9vbCBvZiBDaGVtaXN0cnks
IE1vbmFzaCBVbml2ZXJzaXR5LCBDbGF5dG9uIENhbXB1cywgTWVsYm91cm5lLCAzODAwIFZpY3Rv
cmlhLCBBdXN0cmFsaWEgcGhpbC5oZXJhdWRAbW9uYXNoLmVkdS4mI3hEO01vbmFzaCBCaW9tZWRp
Y2luZSBEaXNjb3ZlcnkgSW5zdGl0dXRlIGFuZCB0aGUgRGVwYXJ0bWVudCBvZiBNaWNyb2Jpb2xv
Z3ksIE1vbmFzaCBVbml2ZXJzaXR5LCBDbGF5dG9uIENhbXB1cywgTWVsYm91cm5lLCAzODAwIFZp
Y3RvcmlhLCBBdXN0cmFsaWEuJiN4RDtDZW50cmUgZm9yIEJpb3NwZWN0cm9zY29weSBhbmQgU2No
b29sIG9mIENoZW1pc3RyeSwgTW9uYXNoIFVuaXZlcnNpdHksIENsYXl0b24gQ2FtcHVzLCBNZWxi
b3VybmUsIDM4MDAgVmljdG9yaWEsIEF1c3RyYWxpYSBiYXlkZW4ud29vZEBtb25hc2guZWR1Ljwv
YXV0aC1hZGRyZXNzPjx0aXRsZXM+PHRpdGxlPkluIHZpdm8gYXRvbWljIGZvcmNlIG1pY3Jvc2Nv
cHktaW5mcmFyZWQgc3BlY3Ryb3Njb3B5IG9mIGJhY3RlcmlhPC90aXRsZT48c2Vjb25kYXJ5LXRp
dGxlPkogUiBTb2MgSW50ZXJmYWNlPC9zZWNvbmRhcnktdGl0bGU+PGFsdC10aXRsZT5Kb3VybmFs
IG9mIHRoZSBSb3lhbCBTb2NpZXR5LCBJbnRlcmZhY2U8L2FsdC10aXRsZT48L3RpdGxlcz48cGVy
aW9kaWNhbD48ZnVsbC10aXRsZT5KIFIgU29jIEludGVyZmFjZTwvZnVsbC10aXRsZT48YWJici0x
PkpvdXJuYWwgb2YgdGhlIFJveWFsIFNvY2lldHksIEludGVyZmFjZTwvYWJici0xPjwvcGVyaW9k
aWNhbD48YWx0LXBlcmlvZGljYWw+PGZ1bGwtdGl0bGU+SiBSIFNvYyBJbnRlcmZhY2U8L2Z1bGwt
dGl0bGU+PGFiYnItMT5Kb3VybmFsIG9mIHRoZSBSb3lhbCBTb2NpZXR5LCBJbnRlcmZhY2U8L2Fi
YnItMT48L2FsdC1wZXJpb2RpY2FsPjx2b2x1bWU+MTU8L3ZvbHVtZT48bnVtYmVyPjE0MDwvbnVt
YmVyPjxlZGl0aW9uPjIwMTgvMDMvMzA8L2VkaXRpb24+PGtleXdvcmRzPjxrZXl3b3JkPkNlbGwg
V2FsbC9tZXRhYm9saXNtLyp1bHRyYXN0cnVjdHVyZTwva2V5d29yZD48a2V5d29yZD5Fc2NoZXJp
Y2hpYSBjb2xpL21ldGFib2xpc20vKnVsdHJhc3RydWN0dXJlPC9rZXl3b3JkPjxrZXl3b3JkPk1p
Y3Jvc2NvcHksIEF0b21pYyBGb3JjZS8qbWV0aG9kczwva2V5d29yZD48a2V5d29yZD5TdGFwaHls
b2NvY2N1cyBhdXJldXMvbWV0YWJvbGlzbS8qdWx0cmFzdHJ1Y3R1cmU8L2tleXdvcmQ+PGtleXdv
cmQ+KkdyYW0tbmVnYXRpdmUgYmFjdGVyaWE8L2tleXdvcmQ+PGtleXdvcmQ+KkdyYW0tcG9zaXRp
dmUgYmFjdGVyaWE8L2tleXdvcmQ+PGtleXdvcmQ+KmF0b21pYyBmb3JjZSBtaWNyb3Njb3B5LWlu
ZnJhcmVkPC9rZXl3b3JkPjxrZXl3b3JkPipjZWxsIHdhbGw8L2tleXdvcmQ+PGtleXdvcmQ+Kmlu
IHZpdm88L2tleXdvcmQ+PC9rZXl3b3Jkcz48ZGF0ZXM+PHllYXI+MjAxODwveWVhcj48cHViLWRh
dGVzPjxkYXRlPk1hcjwvZGF0ZT48L3B1Yi1kYXRlcz48L2RhdGVzPjxpc2JuPjE3NDItNTY2Mjwv
aXNibj48YWNjZXNzaW9uLW51bT4yOTU5MzA5MTwvYWNjZXNzaW9uLW51bT48dXJscz48L3VybHM+
PGN1c3RvbTI+UE1DNTkwODU0MzwvY3VzdG9tMj48ZWxlY3Ryb25pYy1yZXNvdXJjZS1udW0+MTAu
MTA5OC9yc2lmLjIwMTguMDExNTwvZWxlY3Ryb25pYy1yZXNvdXJjZS1udW0+PHJlbW90ZS1kYXRh
YmFzZS1wcm92aWRlcj5OTE08L3JlbW90ZS1kYXRhYmFzZS1wcm92aWRlcj48bGFuZ3VhZ2U+ZW5n
PC9sYW5ndWFnZT48L3JlY29yZD48L0NpdGU+PENpdGU+PEF1dGhvcj5NYXlldDwvQXV0aG9yPjxZ
ZWFyPjIwMTA8L1llYXI+PFJlY051bT4yNTwvUmVjTnVtPjxyZWNvcmQ+PHJlYy1udW1iZXI+MjU8
L3JlYy1udW1iZXI+PGZvcmVpZ24ta2V5cz48a2V5IGFwcD0iRU4iIGRiLWlkPSJmZGQwdGFhMGJ4
ZmY5aWUyZXBjcHM5MHc5dnNmNWR0YXgwdGQiIHRpbWVzdGFtcD0iMTU4ODkwODA5MCI+MjU8L2tl
eT48L2ZvcmVpZ24ta2V5cz48cmVmLXR5cGUgbmFtZT0iSm91cm5hbCBBcnRpY2xlIj4xNzwvcmVm
LXR5cGU+PGNvbnRyaWJ1dG9ycz48YXV0aG9ycz48YXV0aG9yPk1heWV0LCBDLjwvYXV0aG9yPjxh
dXRob3I+RGF6emksIEEuPC9hdXRob3I+PGF1dGhvcj5QcmF6ZXJlcywgUi48L2F1dGhvcj48YXV0
aG9yPk9ydGVnYSwgSi4gTS48L2F1dGhvcj48YXV0aG9yPkphaWxsYXJkLCBELjwvYXV0aG9yPjwv
YXV0aG9ycz48L2NvbnRyaWJ1dG9ycz48YXV0aC1hZGRyZXNzPkxhYm9yYXRvaXJlIGRlIENoaW1p
ZSBQaHlzaXF1ZSwgVW5pdmVyc2l0ZSBQYXJpcy1TdWQsIDkxNDA1IE9yc2F5IENlZGV4LCBGcmFu
Y2UuPC9hdXRoLWFkZHJlc3M+PHRpdGxlcz48dGl0bGU+SW4gc2l0dSBpZGVudGlmaWNhdGlvbiBh
bmQgaW1hZ2luZyBvZiBiYWN0ZXJpYWwgcG9seW1lciBuYW5vZ3JhbnVsZXMgYnkgaW5mcmFyZWQg
bmFub3NwZWN0cm9zY29weTwvdGl0bGU+PHNlY29uZGFyeS10aXRsZT5BbmFseXN0PC9zZWNvbmRh
cnktdGl0bGU+PGFsdC10aXRsZT5UaGUgQW5hbHlzdDwvYWx0LXRpdGxlPjwvdGl0bGVzPjxwZXJp
b2RpY2FsPjxmdWxsLXRpdGxlPkFuYWx5c3Q8L2Z1bGwtdGl0bGU+PGFiYnItMT5UaGUgQW5hbHlz
dDwvYWJici0xPjwvcGVyaW9kaWNhbD48YWx0LXBlcmlvZGljYWw+PGZ1bGwtdGl0bGU+QW5hbHlz
dDwvZnVsbC10aXRsZT48YWJici0xPlRoZSBBbmFseXN0PC9hYmJyLTE+PC9hbHQtcGVyaW9kaWNh
bD48cGFnZXM+MjU0MC01PC9wYWdlcz48dm9sdW1lPjEzNTwvdm9sdW1lPjxudW1iZXI+MTA8L251
bWJlcj48ZWRpdGlvbj4yMDEwLzA5LzA4PC9lZGl0aW9uPjxrZXl3b3Jkcz48a2V5d29yZD5IeWRy
b3h5YnV0eXJhdGVzLypjaGVtaXN0cnk8L2tleXdvcmQ+PGtleXdvcmQ+TWljcm9zY29weSwgQXRv
bWljIEZvcmNlLyptZXRob2RzPC9rZXl3b3JkPjxrZXl3b3JkPk1pY3Jvc2NvcHksIEVsZWN0cm9u
LCBUcmFuc21pc3Npb248L2tleXdvcmQ+PGtleXdvcmQ+TmFub3BhcnRpY2xlcy8qY2hlbWlzdHJ5
PC9rZXl3b3JkPjxrZXl3b3JkPlBhcnRpY2xlIFNpemU8L2tleXdvcmQ+PGtleXdvcmQ+UG9seW1l
cnMvY2hlbWlzdHJ5PC9rZXl3b3JkPjxrZXl3b3JkPlJob2RvYmFjdGVyIGNhcHN1bGF0dXMvY2hl
bWlzdHJ5PC9rZXl3b3JkPjxrZXl3b3JkPlNwZWN0cm9zY29weSwgRm91cmllciBUcmFuc2Zvcm0g
SW5mcmFyZWQvKm1ldGhvZHM8L2tleXdvcmQ+PC9rZXl3b3Jkcz48ZGF0ZXM+PHllYXI+MjAxMDwv
eWVhcj48cHViLWRhdGVzPjxkYXRlPk9jdDwvZGF0ZT48L3B1Yi1kYXRlcz48L2RhdGVzPjxpc2Ju
PjAwMDMtMjY1NDwvaXNibj48YWNjZXNzaW9uLW51bT4yMDgyMDQ5MTwvYWNjZXNzaW9uLW51bT48
dXJscz48L3VybHM+PGVsZWN0cm9uaWMtcmVzb3VyY2UtbnVtPjEwLjEwMzkvYzBhbjAwMjkwYTwv
ZWxlY3Ryb25pYy1yZXNvdXJjZS1udW0+PHJlbW90ZS1kYXRhYmFzZS1wcm92aWRlcj5OTE08L3Jl
bW90ZS1kYXRhYmFzZS1wcm92aWRlcj48bGFuZ3VhZ2U+ZW5nPC9sYW5ndWFnZT48L3JlY29yZD48
L0NpdGU+PENpdGU+PEF1dGhvcj5CYWxkYXNzYXJyZTwvQXV0aG9yPjxZZWFyPjIwMTY8L1llYXI+
PFJlY051bT4yNjwvUmVjTnVtPjxyZWNvcmQ+PHJlYy1udW1iZXI+MjY8L3JlYy1udW1iZXI+PGZv
cmVpZ24ta2V5cz48a2V5IGFwcD0iRU4iIGRiLWlkPSJmZGQwdGFhMGJ4ZmY5aWUyZXBjcHM5MHc5
dnNmNWR0YXgwdGQiIHRpbWVzdGFtcD0iMTU4ODkwODE3MSI+MjY8L2tleT48L2ZvcmVpZ24ta2V5
cz48cmVmLXR5cGUgbmFtZT0iSm91cm5hbCBBcnRpY2xlIj4xNzwvcmVmLXR5cGU+PGNvbnRyaWJ1
dG9ycz48YXV0aG9ycz48YXV0aG9yPkJhbGRhc3NhcnJlLCBMLjwvYXV0aG9yPjxhdXRob3I+R2ls
aWJlcnRpLCBWLjwvYXV0aG9yPjxhdXRob3I+Um9zYSwgQS48L2F1dGhvcj48YXV0aG9yPk9ydG9s
YW5pLCBNLjwvYXV0aG9yPjxhdXRob3I+Qm9uYW1vcmUsIEEuPC9hdXRob3I+PGF1dGhvcj5CYWlv
Y2NvLCBQLjwvYXV0aG9yPjxhdXRob3I+S2pvbGxlciwgSy48L2F1dGhvcj48YXV0aG9yPkNhbHZh
bmksIFAuPC9hdXRob3I+PGF1dGhvcj5OdWNhcmEsIEEuPC9hdXRob3I+PC9hdXRob3JzPjwvY29u
dHJpYnV0b3JzPjxhdXRoLWFkZHJlc3M+Q2VudGVyIGZvciBMaWZlIE5hbm8gU2NpZW5jZUBTYXBp
ZW56YSwgSXN0aXR1dG8gSXRhbGlhbm8gZGkgVGVjbm9sb2dpYSwgVi5sZSBSZWdpbmEgRWxlbmEg
MjkxLCBSb21lIEktMDAxODUsIEl0YWx5LjwvYXV0aC1hZGRyZXNzPjx0aXRsZXM+PHRpdGxlPk1h
cHBpbmcgdGhlIGFtaWRlIEkgYWJzb3JwdGlvbiBpbiBzaW5nbGUgYmFjdGVyaWEgYW5kIG1hbW1h
bGlhbiBjZWxscyB3aXRoIHJlc29uYW50IGluZnJhcmVkIG5hbm9zcGVjdHJvc2NvcHk8L3RpdGxl
PjxzZWNvbmRhcnktdGl0bGU+TmFub3RlY2hub2xvZ3k8L3NlY29uZGFyeS10aXRsZT48YWx0LXRp
dGxlPk5hbm90ZWNobm9sb2d5PC9hbHQtdGl0bGU+PC90aXRsZXM+PHBlcmlvZGljYWw+PGZ1bGwt
dGl0bGU+TmFub3RlY2hub2xvZ3k8L2Z1bGwtdGl0bGU+PGFiYnItMT5OYW5vdGVjaG5vbG9neTwv
YWJici0xPjwvcGVyaW9kaWNhbD48YWx0LXBlcmlvZGljYWw+PGZ1bGwtdGl0bGU+TmFub3RlY2hu
b2xvZ3k8L2Z1bGwtdGl0bGU+PGFiYnItMT5OYW5vdGVjaG5vbG9neTwvYWJici0xPjwvYWx0LXBl
cmlvZGljYWw+PHBhZ2VzPjA3NTEwMTwvcGFnZXM+PHZvbHVtZT4yNzwvdm9sdW1lPjxudW1iZXI+
NzwvbnVtYmVyPjxlZGl0aW9uPjIwMTYvMDEvMTk8L2VkaXRpb24+PGtleXdvcmRzPjxrZXl3b3Jk
PkFtaWRlcy8qYW5hbHlzaXM8L2tleXdvcmQ+PGtleXdvcmQ+RXNjaGVyaWNoaWEgY29saS8qY2hl
bWlzdHJ5L2N5dG9sb2d5PC9rZXl3b3JkPjxrZXl3b3JkPkhlTGEgQ2VsbHM8L2tleXdvcmQ+PGtl
eXdvcmQ+SHVtYW5zPC9rZXl3b3JkPjxrZXl3b3JkPk1pY3Jvc2NvcHksIEF0b21pYyBGb3JjZS8q
bWV0aG9kczwva2V5d29yZD48a2V5d29yZD5TcGVjdHJvcGhvdG9tZXRyeSwgSW5mcmFyZWQvKm1l
dGhvZHM8L2tleXdvcmQ+PC9rZXl3b3Jkcz48ZGF0ZXM+PHllYXI+MjAxNjwveWVhcj48cHViLWRh
dGVzPjxkYXRlPkZlYiAxOTwvZGF0ZT48L3B1Yi1kYXRlcz48L2RhdGVzPjxpc2JuPjA5NTctNDQ4
NDwvaXNibj48YWNjZXNzaW9uLW51bT4yNjc3ODMyMDwvYWNjZXNzaW9uLW51bT48dXJscz48L3Vy
bHM+PGVsZWN0cm9uaWMtcmVzb3VyY2UtbnVtPjEwLjEwODgvMDk1Ny00NDg0LzI3LzcvMDc1MTAx
PC9lbGVjdHJvbmljLXJlc291cmNlLW51bT48cmVtb3RlLWRhdGFiYXNlLXByb3ZpZGVyPk5MTTwv
cmVtb3RlLWRhdGFiYXNlLXByb3ZpZGVyPjxsYW5ndWFnZT5lbmc8L2xhbmd1YWdlPjwvcmVjb3Jk
PjwvQ2l0ZT48Q2l0ZT48QXV0aG9yPlZpdHJ5PC9BdXRob3I+PFllYXI+MjAxNjwvWWVhcj48UmVj
TnVtPjI3PC9SZWNOdW0+PHJlY29yZD48cmVjLW51bWJlcj4yNzwvcmVjLW51bWJlcj48Zm9yZWln
bi1rZXlzPjxrZXkgYXBwPSJFTiIgZGItaWQ9ImZkZDB0YWEwYnhmZjlpZTJlcGNwczkwdzl2c2Y1
ZHRheDB0ZCIgdGltZXN0YW1wPSIxNTg4OTA4MjE1Ij4yNzwva2V5PjwvZm9yZWlnbi1rZXlzPjxy
ZWYtdHlwZSBuYW1lPSJKb3VybmFsIEFydGljbGUiPjE3PC9yZWYtdHlwZT48Y29udHJpYnV0b3Jz
PjxhdXRob3JzPjxhdXRob3I+Vml0cnksIFBhdWxpbmU8L2F1dGhvcj48YXV0aG9yPlJlYm9pcywg
Um9sYW5kbzwvYXV0aG9yPjxhdXRob3I+Qm91cmlsbG90LCBFcmljPC9hdXRob3I+PGF1dGhvcj5E
ZW5pc2V0LUJlc3NlYXUsIEFyaWFuZTwvYXV0aG9yPjxhdXRob3I+Vmlyb2xsZSwgTWFyaWUtSm9l
bGxlPC9hdXRob3I+PGF1dGhvcj5MZXNuaWV3c2thLCBFcmljPC9hdXRob3I+PGF1dGhvcj5EYXp6
aSwgQWxleGFuZHJlPC9hdXRob3I+PC9hdXRob3JzPjwvY29udHJpYnV0b3JzPjx0aXRsZXM+PHRp
dGxlPkNvbWJpbmluZyBpbmZyYXJlZCBhbmQgbW9kZSBzeW50aGVzaXppbmcgYXRvbWljIGZvcmNl
IG1pY3Jvc2NvcHk6IEFwcGxpY2F0aW9uIHRvIHRoZSBzdHVkeSBvZiBsaXBpZCB2ZXNpY2xlcyBp
bnNpZGUgU3RyZXB0b215Y2VzIGJhY3RlcmlhPC90aXRsZT48c2Vjb25kYXJ5LXRpdGxlPk5hbm8g
UmVzZWFyY2g8L3NlY29uZGFyeS10aXRsZT48L3RpdGxlcz48cGVyaW9kaWNhbD48ZnVsbC10aXRs
ZT5OYW5vIFJlc2VhcmNoPC9mdWxsLXRpdGxlPjwvcGVyaW9kaWNhbD48cGFnZXM+MTY3NC0xNjgx
PC9wYWdlcz48dm9sdW1lPjk8L3ZvbHVtZT48bnVtYmVyPjY8L251bWJlcj48ZGF0ZXM+PHllYXI+
MjAxNjwveWVhcj48cHViLWRhdGVzPjxkYXRlPjIwMTYvMDYvMDE8L2RhdGU+PC9wdWItZGF0ZXM+
PC9kYXRlcz48aXNibj4xOTk4LTAwMDA8L2lzYm4+PHVybHM+PHJlbGF0ZWQtdXJscz48dXJsPmh0
dHBzOi8vZG9pLm9yZy8xMC4xMDA3L3MxMjI3NC0wMTYtMTA2MS02PC91cmw+PC9yZWxhdGVkLXVy
bHM+PC91cmxzPjxlbGVjdHJvbmljLXJlc291cmNlLW51bT4xMC4xMDA3L3MxMjI3NC0wMTYtMTA2
MS02PC9lbGVjdHJvbmljLXJlc291cmNlLW51bT48L3JlY29yZD48L0NpdGU+PENpdGU+PEF1dGhv
cj5EYXp6aTwvQXV0aG9yPjxZZWFyPjIwMDg8L1llYXI+PFJlY051bT4yODwvUmVjTnVtPjxyZWNv
cmQ+PHJlYy1udW1iZXI+Mjg8L3JlYy1udW1iZXI+PGZvcmVpZ24ta2V5cz48a2V5IGFwcD0iRU4i
IGRiLWlkPSJmZGQwdGFhMGJ4ZmY5aWUyZXBjcHM5MHc5dnNmNWR0YXgwdGQiIHRpbWVzdGFtcD0i
MTU4ODkwODU4NCI+Mjg8L2tleT48L2ZvcmVpZ24ta2V5cz48cmVmLXR5cGUgbmFtZT0iSm91cm5h
bCBBcnRpY2xlIj4xNzwvcmVmLXR5cGU+PGNvbnRyaWJ1dG9ycz48YXV0aG9ycz48YXV0aG9yPkRh
enppLCBBLjwvYXV0aG9yPjxhdXRob3I+UHJhemVyZXMsIFIuPC9hdXRob3I+PGF1dGhvcj5HbG90
aW4sIEYuPC9hdXRob3I+PGF1dGhvcj5PcnRlZ2EsIEouIE0uPC9hdXRob3I+PGF1dGhvcj5BbC1T
YXdhZnRhaCwgTS48L2F1dGhvcj48YXV0aG9yPmRlIEZydXRvcywgTS48L2F1dGhvcj48L2F1dGhv
cnM+PC9jb250cmlidXRvcnM+PGF1dGgtYWRkcmVzcz5DTElPL0xDUCwgQmF0LiAyMDEgUG9ydGUg
MiwgVW5pdi4gUGFyaXMtU3VkLCA5MTQwNSBPcnNheSwgQ2VkZXgsIEZyYW5jZS48L2F1dGgtYWRk
cmVzcz48dGl0bGVzPjx0aXRsZT5DaGVtaWNhbCBtYXBwaW5nIG9mIHRoZSBkaXN0cmlidXRpb24g
b2YgdmlydXNlcyBpbnRvIGluZmVjdGVkIGJhY3RlcmlhIHdpdGggYSBwaG90b3RoZXJtYWwgbWV0
aG9kPC90aXRsZT48c2Vjb25kYXJ5LXRpdGxlPlVsdHJhbWljcm9zY29weTwvc2Vjb25kYXJ5LXRp
dGxlPjxhbHQtdGl0bGU+VWx0cmFtaWNyb3Njb3B5PC9hbHQtdGl0bGU+PC90aXRsZXM+PHBlcmlv
ZGljYWw+PGZ1bGwtdGl0bGU+VWx0cmFtaWNyb3Njb3B5PC9mdWxsLXRpdGxlPjxhYmJyLTE+VWx0
cmFtaWNyb3Njb3B5PC9hYmJyLTE+PC9wZXJpb2RpY2FsPjxhbHQtcGVyaW9kaWNhbD48ZnVsbC10
aXRsZT5VbHRyYW1pY3Jvc2NvcHk8L2Z1bGwtdGl0bGU+PGFiYnItMT5VbHRyYW1pY3Jvc2NvcHk8
L2FiYnItMT48L2FsdC1wZXJpb2RpY2FsPjxwYWdlcz42MzUtNDE8L3BhZ2VzPjx2b2x1bWU+MTA4
PC92b2x1bWU+PG51bWJlcj43PC9udW1iZXI+PGVkaXRpb24+MjAwNy8xMS8yNzwvZWRpdGlvbj48
a2V5d29yZHM+PGtleXdvcmQ+QmFjdGVyaWEvdWx0cmFzdHJ1Y3R1cmUvKnZpcm9sb2d5PC9rZXl3
b3JkPjxrZXl3b3JkPkJhY3RlcmlvcGhhZ2VzL2dyb3d0aCAmYW1wOyBkZXZlbG9wbWVudC8qaXNv
bGF0aW9uICZhbXA7IHB1cmlmaWNhdGlvbjwva2V5d29yZD48a2V5d29yZD4qTWljcm9zcGVjdHJv
cGhvdG9tZXRyeTwva2V5d29yZD48a2V5d29yZD4qU3BlY3Ryb3Bob3RvbWV0cnksIEluZnJhcmVk
PC9rZXl3b3JkPjwva2V5d29yZHM+PGRhdGVzPjx5ZWFyPjIwMDg8L3llYXI+PHB1Yi1kYXRlcz48
ZGF0ZT5KdW48L2RhdGU+PC9wdWItZGF0ZXM+PC9kYXRlcz48aXNibj4wMzA0LTM5OTEgKFByaW50
KSYjeEQ7MDMwNC0zOTkxPC9pc2JuPjxhY2Nlc3Npb24tbnVtPjE4MDM3NTY0PC9hY2Nlc3Npb24t
bnVtPjx1cmxzPjwvdXJscz48ZWxlY3Ryb25pYy1yZXNvdXJjZS1udW0+MTAuMTAxNi9qLnVsdHJh
bWljLjIwMDcuMTAuMDA4PC9lbGVjdHJvbmljLXJlc291cmNlLW51bT48cmVtb3RlLWRhdGFiYXNl
LXByb3ZpZGVyPk5MTTwvcmVtb3RlLWRhdGFiYXNlLXByb3ZpZGVyPjxsYW5ndWFnZT5lbmc8L2xh
bmd1YWdlPjwvcmVjb3JkPjwvQ2l0ZT48L0VuZE5vdGU+AG==
</w:fldData>
        </w:fldChar>
      </w:r>
      <w:r w:rsidR="00643198" w:rsidRPr="00207EE5">
        <w:rPr>
          <w:rFonts w:asciiTheme="minorHAnsi" w:hAnsiTheme="minorHAnsi" w:cstheme="minorHAnsi"/>
          <w:color w:val="auto"/>
        </w:rPr>
        <w:instrText xml:space="preserve"> ADDIN EN.CITE.DATA </w:instrText>
      </w:r>
      <w:r w:rsidR="00643198" w:rsidRPr="00207EE5">
        <w:rPr>
          <w:rFonts w:asciiTheme="minorHAnsi" w:hAnsiTheme="minorHAnsi" w:cstheme="minorHAnsi"/>
          <w:color w:val="auto"/>
        </w:rPr>
      </w:r>
      <w:r w:rsidR="00643198" w:rsidRPr="00207EE5">
        <w:rPr>
          <w:rFonts w:asciiTheme="minorHAnsi" w:hAnsiTheme="minorHAnsi" w:cstheme="minorHAnsi"/>
          <w:color w:val="auto"/>
        </w:rPr>
        <w:fldChar w:fldCharType="end"/>
      </w:r>
      <w:r w:rsidRPr="00207EE5">
        <w:rPr>
          <w:rFonts w:asciiTheme="minorHAnsi" w:hAnsiTheme="minorHAnsi" w:cstheme="minorHAnsi"/>
          <w:color w:val="auto"/>
        </w:rPr>
      </w:r>
      <w:r w:rsidRPr="00207EE5">
        <w:rPr>
          <w:rFonts w:asciiTheme="minorHAnsi" w:hAnsiTheme="minorHAnsi" w:cstheme="minorHAnsi"/>
          <w:color w:val="auto"/>
        </w:rPr>
        <w:fldChar w:fldCharType="separate"/>
      </w:r>
      <w:r w:rsidR="00643198" w:rsidRPr="00207EE5">
        <w:rPr>
          <w:rFonts w:asciiTheme="minorHAnsi" w:hAnsiTheme="minorHAnsi" w:cstheme="minorHAnsi"/>
          <w:noProof/>
          <w:color w:val="auto"/>
          <w:vertAlign w:val="superscript"/>
        </w:rPr>
        <w:t>19</w:t>
      </w:r>
      <w:r w:rsidR="007D7E65">
        <w:rPr>
          <w:rFonts w:asciiTheme="minorHAnsi" w:hAnsiTheme="minorHAnsi" w:cstheme="minorHAnsi"/>
          <w:noProof/>
          <w:color w:val="auto"/>
          <w:vertAlign w:val="superscript"/>
        </w:rPr>
        <w:t>–</w:t>
      </w:r>
      <w:r w:rsidR="00643198" w:rsidRPr="00207EE5">
        <w:rPr>
          <w:rFonts w:asciiTheme="minorHAnsi" w:hAnsiTheme="minorHAnsi" w:cstheme="minorHAnsi"/>
          <w:noProof/>
          <w:color w:val="auto"/>
          <w:vertAlign w:val="superscript"/>
        </w:rPr>
        <w:t>22,25</w:t>
      </w:r>
      <w:r w:rsidR="007D7E65">
        <w:rPr>
          <w:rFonts w:asciiTheme="minorHAnsi" w:hAnsiTheme="minorHAnsi" w:cstheme="minorHAnsi"/>
          <w:noProof/>
          <w:color w:val="auto"/>
          <w:vertAlign w:val="superscript"/>
        </w:rPr>
        <w:t>–</w:t>
      </w:r>
      <w:r w:rsidR="00643198" w:rsidRPr="00207EE5">
        <w:rPr>
          <w:rFonts w:asciiTheme="minorHAnsi" w:hAnsiTheme="minorHAnsi" w:cstheme="minorHAnsi"/>
          <w:noProof/>
          <w:color w:val="auto"/>
          <w:vertAlign w:val="superscript"/>
        </w:rPr>
        <w:t>28</w:t>
      </w:r>
      <w:r w:rsidRPr="00207EE5">
        <w:rPr>
          <w:rFonts w:asciiTheme="minorHAnsi" w:hAnsiTheme="minorHAnsi" w:cstheme="minorHAnsi"/>
          <w:color w:val="auto"/>
        </w:rPr>
        <w:fldChar w:fldCharType="end"/>
      </w:r>
      <w:r w:rsidR="00FA7751">
        <w:rPr>
          <w:rFonts w:asciiTheme="minorHAnsi" w:hAnsiTheme="minorHAnsi" w:cstheme="minorHAnsi"/>
          <w:color w:val="auto"/>
        </w:rPr>
        <w:t>.</w:t>
      </w:r>
      <w:r w:rsidR="009B2784" w:rsidRPr="00207EE5">
        <w:rPr>
          <w:rFonts w:asciiTheme="minorHAnsi" w:hAnsiTheme="minorHAnsi" w:cstheme="minorHAnsi"/>
          <w:color w:val="auto"/>
        </w:rPr>
        <w:t xml:space="preserve"> These involve single spectra</w:t>
      </w:r>
      <w:r w:rsidR="00DD5E1A" w:rsidRPr="00207EE5">
        <w:rPr>
          <w:rFonts w:asciiTheme="minorHAnsi" w:hAnsiTheme="minorHAnsi" w:cstheme="minorHAnsi"/>
          <w:color w:val="auto"/>
        </w:rPr>
        <w:t>l</w:t>
      </w:r>
      <w:r w:rsidR="009B2784" w:rsidRPr="00207EE5">
        <w:rPr>
          <w:rFonts w:asciiTheme="minorHAnsi" w:hAnsiTheme="minorHAnsi" w:cstheme="minorHAnsi"/>
          <w:color w:val="auto"/>
        </w:rPr>
        <w:t xml:space="preserve"> analysis</w:t>
      </w:r>
      <w:r w:rsidR="009B2784" w:rsidRPr="00207EE5">
        <w:rPr>
          <w:rFonts w:asciiTheme="minorHAnsi" w:hAnsiTheme="minorHAnsi" w:cstheme="minorHAnsi"/>
          <w:color w:val="auto"/>
        </w:rPr>
        <w:fldChar w:fldCharType="begin">
          <w:fldData xml:space="preserve">PEVuZE5vdGU+PENpdGU+PEF1dGhvcj5EYXp6aTwvQXV0aG9yPjxZZWFyPjIwMTI8L1llYXI+PFJl
Y051bT4yMzwvUmVjTnVtPjxEaXNwbGF5VGV4dD48c3R5bGUgZmFjZT0ic3VwZXJzY3JpcHQiPjE5
LDIxLDIyPC9zdHlsZT48L0Rpc3BsYXlUZXh0PjxyZWNvcmQ+PHJlYy1udW1iZXI+MjM8L3JlYy1u
dW1iZXI+PGZvcmVpZ24ta2V5cz48a2V5IGFwcD0iRU4iIGRiLWlkPSJmZGQwdGFhMGJ4ZmY5aWUy
ZXBjcHM5MHc5dnNmNWR0YXgwdGQiIHRpbWVzdGFtcD0iMTU4ODkwNzE2MiI+MjM8L2tleT48L2Zv
cmVpZ24ta2V5cz48cmVmLXR5cGUgbmFtZT0iSm91cm5hbCBBcnRpY2xlIj4xNzwvcmVmLXR5cGU+
PGNvbnRyaWJ1dG9ycz48YXV0aG9ycz48YXV0aG9yPkRhenppLCBBLjwvYXV0aG9yPjxhdXRob3I+
UHJhdGVyLCBDLiBCLjwvYXV0aG9yPjxhdXRob3I+SHUsIFEuPC9hdXRob3I+PGF1dGhvcj5DaGFz
ZSwgRC4gQi48L2F1dGhvcj48YXV0aG9yPlJhYm9sdCwgSi4gRi48L2F1dGhvcj48YXV0aG9yPk1h
cmNvdHQsIEMuPC9hdXRob3I+PC9hdXRob3JzPjwvY29udHJpYnV0b3JzPjxhdXRoLWFkZHJlc3M+
TGFib3JhdG9yaWUgZGUgQ2hpbWkgUGh5c2lxdWUsIFVuaXZlcnNpdGUgUGFyaXMtU3VkLCA5MTQw
NSBPcnNheSwgRnJhbmNlLjwvYXV0aC1hZGRyZXNzPjx0aXRsZXM+PHRpdGxlPkFGTS1JUjogY29t
YmluaW5nIGF0b21pYyBmb3JjZSBtaWNyb3Njb3B5IGFuZCBpbmZyYXJlZCBzcGVjdHJvc2NvcHkg
Zm9yIG5hbm9zY2FsZSBjaGVtaWNhbCBjaGFyYWN0ZXJpemF0aW9uPC90aXRsZT48c2Vjb25kYXJ5
LXRpdGxlPkFwcGwgU3BlY3Ryb3NjPC9zZWNvbmRhcnktdGl0bGU+PGFsdC10aXRsZT5BcHBsaWVk
IHNwZWN0cm9zY29weTwvYWx0LXRpdGxlPjwvdGl0bGVzPjxwZXJpb2RpY2FsPjxmdWxsLXRpdGxl
PkFwcGwgU3BlY3Ryb3NjPC9mdWxsLXRpdGxlPjxhYmJyLTE+QXBwbGllZCBzcGVjdHJvc2NvcHk8
L2FiYnItMT48L3BlcmlvZGljYWw+PGFsdC1wZXJpb2RpY2FsPjxmdWxsLXRpdGxlPkFwcGwgU3Bl
Y3Ryb3NjPC9mdWxsLXRpdGxlPjxhYmJyLTE+QXBwbGllZCBzcGVjdHJvc2NvcHk8L2FiYnItMT48
L2FsdC1wZXJpb2RpY2FsPjxwYWdlcz4xMzY1LTg0PC9wYWdlcz48dm9sdW1lPjY2PC92b2x1bWU+
PG51bWJlcj4xMjwvbnVtYmVyPjxlZGl0aW9uPjIwMTIvMTIvMTM8L2VkaXRpb24+PGRhdGVzPjx5
ZWFyPjIwMTI8L3llYXI+PHB1Yi1kYXRlcz48ZGF0ZT5EZWM8L2RhdGU+PC9wdWItZGF0ZXM+PC9k
YXRlcz48aXNibj4wMDAzLTcwMjg8L2lzYm4+PGFjY2Vzc2lvbi1udW0+MjMyMzE4OTk8L2FjY2Vz
c2lvbi1udW0+PHVybHM+PC91cmxzPjxlbGVjdHJvbmljLXJlc291cmNlLW51bT4xMC4xMzY2LzEy
LTA2ODA0PC9lbGVjdHJvbmljLXJlc291cmNlLW51bT48cmVtb3RlLWRhdGFiYXNlLXByb3ZpZGVy
Pk5MTTwvcmVtb3RlLWRhdGFiYXNlLXByb3ZpZGVyPjxsYW5ndWFnZT5lbmc8L2xhbmd1YWdlPjwv
cmVjb3JkPjwvQ2l0ZT48Q2l0ZT48QXV0aG9yPktvY2hhbjwvQXV0aG9yPjxZZWFyPjIwMTk8L1ll
YXI+PFJlY051bT4xOTwvUmVjTnVtPjxyZWNvcmQ+PHJlYy1udW1iZXI+MTk8L3JlYy1udW1iZXI+
PGZvcmVpZ24ta2V5cz48a2V5IGFwcD0iRU4iIGRiLWlkPSJmZGQwdGFhMGJ4ZmY5aWUyZXBjcHM5
MHc5dnNmNWR0YXgwdGQiIHRpbWVzdGFtcD0iMTU4ODkwNjM0NyI+MTk8L2tleT48L2ZvcmVpZ24t
a2V5cz48cmVmLXR5cGUgbmFtZT0iSm91cm5hbCBBcnRpY2xlIj4xNzwvcmVmLXR5cGU+PGNvbnRy
aWJ1dG9ycz48YXV0aG9ycz48YXV0aG9yPktvY2hhbiwgS2FtaWxhPC9hdXRob3I+PGF1dGhvcj5O
ZXRoZXJjb3R0LCBDYXJhPC9hdXRob3I+PGF1dGhvcj5QZXJleuKIkkd1YWl0YSwgRGF2aWQ8L2F1
dGhvcj48YXV0aG9yPkppYW5nLCBKaGloLUhhbmc8L2F1dGhvcj48YXV0aG9yPlBlbGVnLCBBbnRv
biBZLjwvYXV0aG9yPjxhdXRob3I+V29vZCwgQmF5ZGVuIFIuPC9hdXRob3I+PGF1dGhvcj5IZXJh
dWQsIFBoaWxpcDwvYXV0aG9yPjwvYXV0aG9ycz48L2NvbnRyaWJ1dG9ycz48dGl0bGVzPjx0aXRs
ZT5EZXRlY3Rpb24gb2YgQW50aW1pY3JvYmlhbCBSZXNpc3RhbmNlLVJlbGF0ZWQgQ2hhbmdlcyBp
biBCaW9jaGVtaWNhbCBDb21wb3NpdGlvbiBvZiBTdGFwaHlsb2NvY2N1cyBhdXJldXMgYnkgTWVh
bnMgb2YgQXRvbWljIEZvcmNlIE1pY3Jvc2NvcHktSW5mcmFyZWQgU3BlY3Ryb3Njb3B5PC90aXRs
ZT48c2Vjb25kYXJ5LXRpdGxlPkFuYWx5dGljYWwgQ2hlbWlzdHJ5PC9zZWNvbmRhcnktdGl0bGU+
PC90aXRsZXM+PHBlcmlvZGljYWw+PGZ1bGwtdGl0bGU+QW5hbHl0aWNhbCBDaGVtaXN0cnk8L2Z1
bGwtdGl0bGU+PC9wZXJpb2RpY2FsPjxwYWdlcz4xNTM5Ny0xNTQwMzwvcGFnZXM+PHZvbHVtZT45
MTwvdm9sdW1lPjxudW1iZXI+MjQ8L251bWJlcj48ZGF0ZXM+PHllYXI+MjAxOTwveWVhcj48cHVi
LWRhdGVzPjxkYXRlPjIwMTkvMTIvMTc8L2RhdGU+PC9wdWItZGF0ZXM+PC9kYXRlcz48cHVibGlz
aGVyPkFtZXJpY2FuIENoZW1pY2FsIFNvY2lldHk8L3B1Ymxpc2hlcj48aXNibj4wMDAzLTI3MDA8
L2lzYm4+PHVybHM+PHJlbGF0ZWQtdXJscz48dXJsPmh0dHBzOi8vZG9pLm9yZy8xMC4xMDIxL2Fj
cy5hbmFsY2hlbS45YjAxNjcxPC91cmw+PC9yZWxhdGVkLXVybHM+PC91cmxzPjxlbGVjdHJvbmlj
LXJlc291cmNlLW51bT4xMC4xMDIxL2Fjcy5hbmFsY2hlbS45YjAxNjcxPC9lbGVjdHJvbmljLXJl
c291cmNlLW51bT48L3JlY29yZD48L0NpdGU+PENpdGU+PEF1dGhvcj5Lb2NoYW48L0F1dGhvcj48
WWVhcj4yMDE4PC9ZZWFyPjxSZWNOdW0+MjE8L1JlY051bT48cmVjb3JkPjxyZWMtbnVtYmVyPjIx
PC9yZWMtbnVtYmVyPjxmb3JlaWduLWtleXM+PGtleSBhcHA9IkVOIiBkYi1pZD0iZmRkMHRhYTBi
eGZmOWllMmVwY3BzOTB3OXZzZjVkdGF4MHRkIiB0aW1lc3RhbXA9IjE1ODg5MDcwNjEiPjIxPC9r
ZXk+PC9mb3JlaWduLWtleXM+PHJlZi10eXBlIG5hbWU9IkpvdXJuYWwgQXJ0aWNsZSI+MTc8L3Jl
Zi10eXBlPjxjb250cmlidXRvcnM+PGF1dGhvcnM+PGF1dGhvcj5Lb2NoYW4sIEsuPC9hdXRob3I+
PGF1dGhvcj5QZXJlei1HdWFpdGEsIEQuPC9hdXRob3I+PGF1dGhvcj5QaXNzYW5nLCBKLjwvYXV0
aG9yPjxhdXRob3I+SmlhbmcsIEouIEguPC9hdXRob3I+PGF1dGhvcj5QZWxlZywgQS4gWS48L2F1
dGhvcj48YXV0aG9yPk1jTmF1Z2h0b24sIEQuPC9hdXRob3I+PGF1dGhvcj5IZXJhdWQsIFAuPC9h
dXRob3I+PGF1dGhvcj5Xb29kLCBCLiBSLjwvYXV0aG9yPjwvYXV0aG9ycz48L2NvbnRyaWJ1dG9y
cz48YXV0aC1hZGRyZXNzPkNlbnRyZSBmb3IgQmlvc3BlY3Ryb3Njb3B5IGFuZCBTY2hvb2wgb2Yg
Q2hlbWlzdHJ5LCBNb25hc2ggVW5pdmVyc2l0eSwgQ2xheXRvbiBDYW1wdXMsIE1lbGJvdXJuZSwg
MzgwMCBWaWN0b3JpYSwgQXVzdHJhbGlhLiYjeEQ7SW5mZWN0aW9uIGFuZCBJbW11bml0eSBQcm9n
cmFtLCBNb25hc2ggQmlvbWVkaWNpbmUgRGlzY292ZXJ5IEluc3RpdHV0ZSBhbmQgRGVwYXJ0bWVu
dCBvZiBNaWNyb2Jpb2xvZ3ksIE1vbmFzaCBVbml2ZXJzaXR5LCBDbGF5dG9uIENhbXB1cywgTWVs
Ym91cm5lLCAzODAwIFZpY3RvcmlhLCBBdXN0cmFsaWEuJiN4RDtEZXBhcnRtZW50IG9mIEluZmVj
dGlvdXMgRGlzZWFzZXMsIFRoZSBBbGZyZWQgSG9zcGl0YWwgYW5kIENlbnRyYWwgQ2xpbmljYWwg
U2Nob29sLCBNb25hc2ggVW5pdmVyc2l0eSwgTWVsYm91cm5lLCBWaWN0b3JpYSAzMDA0LCBBdXN0
cmFsaWEuJiN4RDtDZW50cmUgZm9yIEJpb3NwZWN0cm9zY29weSBhbmQgU2Nob29sIG9mIENoZW1p
c3RyeSwgTW9uYXNoIFVuaXZlcnNpdHksIENsYXl0b24gQ2FtcHVzLCBNZWxib3VybmUsIDM4MDAg
VmljdG9yaWEsIEF1c3RyYWxpYSBwaGlsLmhlcmF1ZEBtb25hc2guZWR1LiYjeEQ7TW9uYXNoIEJp
b21lZGljaW5lIERpc2NvdmVyeSBJbnN0aXR1dGUgYW5kIHRoZSBEZXBhcnRtZW50IG9mIE1pY3Jv
YmlvbG9neSwgTW9uYXNoIFVuaXZlcnNpdHksIENsYXl0b24gQ2FtcHVzLCBNZWxib3VybmUsIDM4
MDAgVmljdG9yaWEsIEF1c3RyYWxpYS4mI3hEO0NlbnRyZSBmb3IgQmlvc3BlY3Ryb3Njb3B5IGFu
ZCBTY2hvb2wgb2YgQ2hlbWlzdHJ5LCBNb25hc2ggVW5pdmVyc2l0eSwgQ2xheXRvbiBDYW1wdXMs
IE1lbGJvdXJuZSwgMzgwMCBWaWN0b3JpYSwgQXVzdHJhbGlhIGJheWRlbi53b29kQG1vbmFzaC5l
ZHUuPC9hdXRoLWFkZHJlc3M+PHRpdGxlcz48dGl0bGU+SW4gdml2byBhdG9taWMgZm9yY2UgbWlj
cm9zY29weS1pbmZyYXJlZCBzcGVjdHJvc2NvcHkgb2YgYmFjdGVyaWE8L3RpdGxlPjxzZWNvbmRh
cnktdGl0bGU+SiBSIFNvYyBJbnRlcmZhY2U8L3NlY29uZGFyeS10aXRsZT48YWx0LXRpdGxlPkpv
dXJuYWwgb2YgdGhlIFJveWFsIFNvY2lldHksIEludGVyZmFjZTwvYWx0LXRpdGxlPjwvdGl0bGVz
PjxwZXJpb2RpY2FsPjxmdWxsLXRpdGxlPkogUiBTb2MgSW50ZXJmYWNlPC9mdWxsLXRpdGxlPjxh
YmJyLTE+Sm91cm5hbCBvZiB0aGUgUm95YWwgU29jaWV0eSwgSW50ZXJmYWNlPC9hYmJyLTE+PC9w
ZXJpb2RpY2FsPjxhbHQtcGVyaW9kaWNhbD48ZnVsbC10aXRsZT5KIFIgU29jIEludGVyZmFjZTwv
ZnVsbC10aXRsZT48YWJici0xPkpvdXJuYWwgb2YgdGhlIFJveWFsIFNvY2lldHksIEludGVyZmFj
ZTwvYWJici0xPjwvYWx0LXBlcmlvZGljYWw+PHZvbHVtZT4xNTwvdm9sdW1lPjxudW1iZXI+MTQw
PC9udW1iZXI+PGVkaXRpb24+MjAxOC8wMy8zMDwvZWRpdGlvbj48a2V5d29yZHM+PGtleXdvcmQ+
Q2VsbCBXYWxsL21ldGFib2xpc20vKnVsdHJhc3RydWN0dXJlPC9rZXl3b3JkPjxrZXl3b3JkPkVz
Y2hlcmljaGlhIGNvbGkvbWV0YWJvbGlzbS8qdWx0cmFzdHJ1Y3R1cmU8L2tleXdvcmQ+PGtleXdv
cmQ+TWljcm9zY29weSwgQXRvbWljIEZvcmNlLyptZXRob2RzPC9rZXl3b3JkPjxrZXl3b3JkPlN0
YXBoeWxvY29jY3VzIGF1cmV1cy9tZXRhYm9saXNtLyp1bHRyYXN0cnVjdHVyZTwva2V5d29yZD48
a2V5d29yZD4qR3JhbS1uZWdhdGl2ZSBiYWN0ZXJpYTwva2V5d29yZD48a2V5d29yZD4qR3JhbS1w
b3NpdGl2ZSBiYWN0ZXJpYTwva2V5d29yZD48a2V5d29yZD4qYXRvbWljIGZvcmNlIG1pY3Jvc2Nv
cHktaW5mcmFyZWQ8L2tleXdvcmQ+PGtleXdvcmQ+KmNlbGwgd2FsbDwva2V5d29yZD48a2V5d29y
ZD4qaW4gdml2bzwva2V5d29yZD48L2tleXdvcmRzPjxkYXRlcz48eWVhcj4yMDE4PC95ZWFyPjxw
dWItZGF0ZXM+PGRhdGU+TWFyPC9kYXRlPjwvcHViLWRhdGVzPjwvZGF0ZXM+PGlzYm4+MTc0Mi01
NjYyPC9pc2JuPjxhY2Nlc3Npb24tbnVtPjI5NTkzMDkxPC9hY2Nlc3Npb24tbnVtPjx1cmxzPjwv
dXJscz48Y3VzdG9tMj5QTUM1OTA4NTQzPC9jdXN0b20yPjxlbGVjdHJvbmljLXJlc291cmNlLW51
bT4xMC4xMDk4L3JzaWYuMjAxOC4wMTE1PC9lbGVjdHJvbmljLXJlc291cmNlLW51bT48cmVtb3Rl
LWRhdGFiYXNlLXByb3ZpZGVyPk5MTTwvcmVtb3RlLWRhdGFiYXNlLXByb3ZpZGVyPjxsYW5ndWFn
ZT5lbmc8L2xhbmd1YWdlPjwvcmVjb3JkPjwvQ2l0ZT48L0VuZE5vdGU+AG==
</w:fldData>
        </w:fldChar>
      </w:r>
      <w:r w:rsidR="009B2784" w:rsidRPr="00207EE5">
        <w:rPr>
          <w:rFonts w:asciiTheme="minorHAnsi" w:hAnsiTheme="minorHAnsi" w:cstheme="minorHAnsi"/>
          <w:color w:val="auto"/>
        </w:rPr>
        <w:instrText xml:space="preserve"> ADDIN EN.CITE </w:instrText>
      </w:r>
      <w:r w:rsidR="009B2784" w:rsidRPr="00207EE5">
        <w:rPr>
          <w:rFonts w:asciiTheme="minorHAnsi" w:hAnsiTheme="minorHAnsi" w:cstheme="minorHAnsi"/>
          <w:color w:val="auto"/>
        </w:rPr>
        <w:fldChar w:fldCharType="begin">
          <w:fldData xml:space="preserve">PEVuZE5vdGU+PENpdGU+PEF1dGhvcj5EYXp6aTwvQXV0aG9yPjxZZWFyPjIwMTI8L1llYXI+PFJl
Y051bT4yMzwvUmVjTnVtPjxEaXNwbGF5VGV4dD48c3R5bGUgZmFjZT0ic3VwZXJzY3JpcHQiPjE5
LDIxLDIyPC9zdHlsZT48L0Rpc3BsYXlUZXh0PjxyZWNvcmQ+PHJlYy1udW1iZXI+MjM8L3JlYy1u
dW1iZXI+PGZvcmVpZ24ta2V5cz48a2V5IGFwcD0iRU4iIGRiLWlkPSJmZGQwdGFhMGJ4ZmY5aWUy
ZXBjcHM5MHc5dnNmNWR0YXgwdGQiIHRpbWVzdGFtcD0iMTU4ODkwNzE2MiI+MjM8L2tleT48L2Zv
cmVpZ24ta2V5cz48cmVmLXR5cGUgbmFtZT0iSm91cm5hbCBBcnRpY2xlIj4xNzwvcmVmLXR5cGU+
PGNvbnRyaWJ1dG9ycz48YXV0aG9ycz48YXV0aG9yPkRhenppLCBBLjwvYXV0aG9yPjxhdXRob3I+
UHJhdGVyLCBDLiBCLjwvYXV0aG9yPjxhdXRob3I+SHUsIFEuPC9hdXRob3I+PGF1dGhvcj5DaGFz
ZSwgRC4gQi48L2F1dGhvcj48YXV0aG9yPlJhYm9sdCwgSi4gRi48L2F1dGhvcj48YXV0aG9yPk1h
cmNvdHQsIEMuPC9hdXRob3I+PC9hdXRob3JzPjwvY29udHJpYnV0b3JzPjxhdXRoLWFkZHJlc3M+
TGFib3JhdG9yaWUgZGUgQ2hpbWkgUGh5c2lxdWUsIFVuaXZlcnNpdGUgUGFyaXMtU3VkLCA5MTQw
NSBPcnNheSwgRnJhbmNlLjwvYXV0aC1hZGRyZXNzPjx0aXRsZXM+PHRpdGxlPkFGTS1JUjogY29t
YmluaW5nIGF0b21pYyBmb3JjZSBtaWNyb3Njb3B5IGFuZCBpbmZyYXJlZCBzcGVjdHJvc2NvcHkg
Zm9yIG5hbm9zY2FsZSBjaGVtaWNhbCBjaGFyYWN0ZXJpemF0aW9uPC90aXRsZT48c2Vjb25kYXJ5
LXRpdGxlPkFwcGwgU3BlY3Ryb3NjPC9zZWNvbmRhcnktdGl0bGU+PGFsdC10aXRsZT5BcHBsaWVk
IHNwZWN0cm9zY29weTwvYWx0LXRpdGxlPjwvdGl0bGVzPjxwZXJpb2RpY2FsPjxmdWxsLXRpdGxl
PkFwcGwgU3BlY3Ryb3NjPC9mdWxsLXRpdGxlPjxhYmJyLTE+QXBwbGllZCBzcGVjdHJvc2NvcHk8
L2FiYnItMT48L3BlcmlvZGljYWw+PGFsdC1wZXJpb2RpY2FsPjxmdWxsLXRpdGxlPkFwcGwgU3Bl
Y3Ryb3NjPC9mdWxsLXRpdGxlPjxhYmJyLTE+QXBwbGllZCBzcGVjdHJvc2NvcHk8L2FiYnItMT48
L2FsdC1wZXJpb2RpY2FsPjxwYWdlcz4xMzY1LTg0PC9wYWdlcz48dm9sdW1lPjY2PC92b2x1bWU+
PG51bWJlcj4xMjwvbnVtYmVyPjxlZGl0aW9uPjIwMTIvMTIvMTM8L2VkaXRpb24+PGRhdGVzPjx5
ZWFyPjIwMTI8L3llYXI+PHB1Yi1kYXRlcz48ZGF0ZT5EZWM8L2RhdGU+PC9wdWItZGF0ZXM+PC9k
YXRlcz48aXNibj4wMDAzLTcwMjg8L2lzYm4+PGFjY2Vzc2lvbi1udW0+MjMyMzE4OTk8L2FjY2Vz
c2lvbi1udW0+PHVybHM+PC91cmxzPjxlbGVjdHJvbmljLXJlc291cmNlLW51bT4xMC4xMzY2LzEy
LTA2ODA0PC9lbGVjdHJvbmljLXJlc291cmNlLW51bT48cmVtb3RlLWRhdGFiYXNlLXByb3ZpZGVy
Pk5MTTwvcmVtb3RlLWRhdGFiYXNlLXByb3ZpZGVyPjxsYW5ndWFnZT5lbmc8L2xhbmd1YWdlPjwv
cmVjb3JkPjwvQ2l0ZT48Q2l0ZT48QXV0aG9yPktvY2hhbjwvQXV0aG9yPjxZZWFyPjIwMTk8L1ll
YXI+PFJlY051bT4xOTwvUmVjTnVtPjxyZWNvcmQ+PHJlYy1udW1iZXI+MTk8L3JlYy1udW1iZXI+
PGZvcmVpZ24ta2V5cz48a2V5IGFwcD0iRU4iIGRiLWlkPSJmZGQwdGFhMGJ4ZmY5aWUyZXBjcHM5
MHc5dnNmNWR0YXgwdGQiIHRpbWVzdGFtcD0iMTU4ODkwNjM0NyI+MTk8L2tleT48L2ZvcmVpZ24t
a2V5cz48cmVmLXR5cGUgbmFtZT0iSm91cm5hbCBBcnRpY2xlIj4xNzwvcmVmLXR5cGU+PGNvbnRy
aWJ1dG9ycz48YXV0aG9ycz48YXV0aG9yPktvY2hhbiwgS2FtaWxhPC9hdXRob3I+PGF1dGhvcj5O
ZXRoZXJjb3R0LCBDYXJhPC9hdXRob3I+PGF1dGhvcj5QZXJleuKIkkd1YWl0YSwgRGF2aWQ8L2F1
dGhvcj48YXV0aG9yPkppYW5nLCBKaGloLUhhbmc8L2F1dGhvcj48YXV0aG9yPlBlbGVnLCBBbnRv
biBZLjwvYXV0aG9yPjxhdXRob3I+V29vZCwgQmF5ZGVuIFIuPC9hdXRob3I+PGF1dGhvcj5IZXJh
dWQsIFBoaWxpcDwvYXV0aG9yPjwvYXV0aG9ycz48L2NvbnRyaWJ1dG9ycz48dGl0bGVzPjx0aXRs
ZT5EZXRlY3Rpb24gb2YgQW50aW1pY3JvYmlhbCBSZXNpc3RhbmNlLVJlbGF0ZWQgQ2hhbmdlcyBp
biBCaW9jaGVtaWNhbCBDb21wb3NpdGlvbiBvZiBTdGFwaHlsb2NvY2N1cyBhdXJldXMgYnkgTWVh
bnMgb2YgQXRvbWljIEZvcmNlIE1pY3Jvc2NvcHktSW5mcmFyZWQgU3BlY3Ryb3Njb3B5PC90aXRs
ZT48c2Vjb25kYXJ5LXRpdGxlPkFuYWx5dGljYWwgQ2hlbWlzdHJ5PC9zZWNvbmRhcnktdGl0bGU+
PC90aXRsZXM+PHBlcmlvZGljYWw+PGZ1bGwtdGl0bGU+QW5hbHl0aWNhbCBDaGVtaXN0cnk8L2Z1
bGwtdGl0bGU+PC9wZXJpb2RpY2FsPjxwYWdlcz4xNTM5Ny0xNTQwMzwvcGFnZXM+PHZvbHVtZT45
MTwvdm9sdW1lPjxudW1iZXI+MjQ8L251bWJlcj48ZGF0ZXM+PHllYXI+MjAxOTwveWVhcj48cHVi
LWRhdGVzPjxkYXRlPjIwMTkvMTIvMTc8L2RhdGU+PC9wdWItZGF0ZXM+PC9kYXRlcz48cHVibGlz
aGVyPkFtZXJpY2FuIENoZW1pY2FsIFNvY2lldHk8L3B1Ymxpc2hlcj48aXNibj4wMDAzLTI3MDA8
L2lzYm4+PHVybHM+PHJlbGF0ZWQtdXJscz48dXJsPmh0dHBzOi8vZG9pLm9yZy8xMC4xMDIxL2Fj
cy5hbmFsY2hlbS45YjAxNjcxPC91cmw+PC9yZWxhdGVkLXVybHM+PC91cmxzPjxlbGVjdHJvbmlj
LXJlc291cmNlLW51bT4xMC4xMDIxL2Fjcy5hbmFsY2hlbS45YjAxNjcxPC9lbGVjdHJvbmljLXJl
c291cmNlLW51bT48L3JlY29yZD48L0NpdGU+PENpdGU+PEF1dGhvcj5Lb2NoYW48L0F1dGhvcj48
WWVhcj4yMDE4PC9ZZWFyPjxSZWNOdW0+MjE8L1JlY051bT48cmVjb3JkPjxyZWMtbnVtYmVyPjIx
PC9yZWMtbnVtYmVyPjxmb3JlaWduLWtleXM+PGtleSBhcHA9IkVOIiBkYi1pZD0iZmRkMHRhYTBi
eGZmOWllMmVwY3BzOTB3OXZzZjVkdGF4MHRkIiB0aW1lc3RhbXA9IjE1ODg5MDcwNjEiPjIxPC9r
ZXk+PC9mb3JlaWduLWtleXM+PHJlZi10eXBlIG5hbWU9IkpvdXJuYWwgQXJ0aWNsZSI+MTc8L3Jl
Zi10eXBlPjxjb250cmlidXRvcnM+PGF1dGhvcnM+PGF1dGhvcj5Lb2NoYW4sIEsuPC9hdXRob3I+
PGF1dGhvcj5QZXJlei1HdWFpdGEsIEQuPC9hdXRob3I+PGF1dGhvcj5QaXNzYW5nLCBKLjwvYXV0
aG9yPjxhdXRob3I+SmlhbmcsIEouIEguPC9hdXRob3I+PGF1dGhvcj5QZWxlZywgQS4gWS48L2F1
dGhvcj48YXV0aG9yPk1jTmF1Z2h0b24sIEQuPC9hdXRob3I+PGF1dGhvcj5IZXJhdWQsIFAuPC9h
dXRob3I+PGF1dGhvcj5Xb29kLCBCLiBSLjwvYXV0aG9yPjwvYXV0aG9ycz48L2NvbnRyaWJ1dG9y
cz48YXV0aC1hZGRyZXNzPkNlbnRyZSBmb3IgQmlvc3BlY3Ryb3Njb3B5IGFuZCBTY2hvb2wgb2Yg
Q2hlbWlzdHJ5LCBNb25hc2ggVW5pdmVyc2l0eSwgQ2xheXRvbiBDYW1wdXMsIE1lbGJvdXJuZSwg
MzgwMCBWaWN0b3JpYSwgQXVzdHJhbGlhLiYjeEQ7SW5mZWN0aW9uIGFuZCBJbW11bml0eSBQcm9n
cmFtLCBNb25hc2ggQmlvbWVkaWNpbmUgRGlzY292ZXJ5IEluc3RpdHV0ZSBhbmQgRGVwYXJ0bWVu
dCBvZiBNaWNyb2Jpb2xvZ3ksIE1vbmFzaCBVbml2ZXJzaXR5LCBDbGF5dG9uIENhbXB1cywgTWVs
Ym91cm5lLCAzODAwIFZpY3RvcmlhLCBBdXN0cmFsaWEuJiN4RDtEZXBhcnRtZW50IG9mIEluZmVj
dGlvdXMgRGlzZWFzZXMsIFRoZSBBbGZyZWQgSG9zcGl0YWwgYW5kIENlbnRyYWwgQ2xpbmljYWwg
U2Nob29sLCBNb25hc2ggVW5pdmVyc2l0eSwgTWVsYm91cm5lLCBWaWN0b3JpYSAzMDA0LCBBdXN0
cmFsaWEuJiN4RDtDZW50cmUgZm9yIEJpb3NwZWN0cm9zY29weSBhbmQgU2Nob29sIG9mIENoZW1p
c3RyeSwgTW9uYXNoIFVuaXZlcnNpdHksIENsYXl0b24gQ2FtcHVzLCBNZWxib3VybmUsIDM4MDAg
VmljdG9yaWEsIEF1c3RyYWxpYSBwaGlsLmhlcmF1ZEBtb25hc2guZWR1LiYjeEQ7TW9uYXNoIEJp
b21lZGljaW5lIERpc2NvdmVyeSBJbnN0aXR1dGUgYW5kIHRoZSBEZXBhcnRtZW50IG9mIE1pY3Jv
YmlvbG9neSwgTW9uYXNoIFVuaXZlcnNpdHksIENsYXl0b24gQ2FtcHVzLCBNZWxib3VybmUsIDM4
MDAgVmljdG9yaWEsIEF1c3RyYWxpYS4mI3hEO0NlbnRyZSBmb3IgQmlvc3BlY3Ryb3Njb3B5IGFu
ZCBTY2hvb2wgb2YgQ2hlbWlzdHJ5LCBNb25hc2ggVW5pdmVyc2l0eSwgQ2xheXRvbiBDYW1wdXMs
IE1lbGJvdXJuZSwgMzgwMCBWaWN0b3JpYSwgQXVzdHJhbGlhIGJheWRlbi53b29kQG1vbmFzaC5l
ZHUuPC9hdXRoLWFkZHJlc3M+PHRpdGxlcz48dGl0bGU+SW4gdml2byBhdG9taWMgZm9yY2UgbWlj
cm9zY29weS1pbmZyYXJlZCBzcGVjdHJvc2NvcHkgb2YgYmFjdGVyaWE8L3RpdGxlPjxzZWNvbmRh
cnktdGl0bGU+SiBSIFNvYyBJbnRlcmZhY2U8L3NlY29uZGFyeS10aXRsZT48YWx0LXRpdGxlPkpv
dXJuYWwgb2YgdGhlIFJveWFsIFNvY2lldHksIEludGVyZmFjZTwvYWx0LXRpdGxlPjwvdGl0bGVz
PjxwZXJpb2RpY2FsPjxmdWxsLXRpdGxlPkogUiBTb2MgSW50ZXJmYWNlPC9mdWxsLXRpdGxlPjxh
YmJyLTE+Sm91cm5hbCBvZiB0aGUgUm95YWwgU29jaWV0eSwgSW50ZXJmYWNlPC9hYmJyLTE+PC9w
ZXJpb2RpY2FsPjxhbHQtcGVyaW9kaWNhbD48ZnVsbC10aXRsZT5KIFIgU29jIEludGVyZmFjZTwv
ZnVsbC10aXRsZT48YWJici0xPkpvdXJuYWwgb2YgdGhlIFJveWFsIFNvY2lldHksIEludGVyZmFj
ZTwvYWJici0xPjwvYWx0LXBlcmlvZGljYWw+PHZvbHVtZT4xNTwvdm9sdW1lPjxudW1iZXI+MTQw
PC9udW1iZXI+PGVkaXRpb24+MjAxOC8wMy8zMDwvZWRpdGlvbj48a2V5d29yZHM+PGtleXdvcmQ+
Q2VsbCBXYWxsL21ldGFib2xpc20vKnVsdHJhc3RydWN0dXJlPC9rZXl3b3JkPjxrZXl3b3JkPkVz
Y2hlcmljaGlhIGNvbGkvbWV0YWJvbGlzbS8qdWx0cmFzdHJ1Y3R1cmU8L2tleXdvcmQ+PGtleXdv
cmQ+TWljcm9zY29weSwgQXRvbWljIEZvcmNlLyptZXRob2RzPC9rZXl3b3JkPjxrZXl3b3JkPlN0
YXBoeWxvY29jY3VzIGF1cmV1cy9tZXRhYm9saXNtLyp1bHRyYXN0cnVjdHVyZTwva2V5d29yZD48
a2V5d29yZD4qR3JhbS1uZWdhdGl2ZSBiYWN0ZXJpYTwva2V5d29yZD48a2V5d29yZD4qR3JhbS1w
b3NpdGl2ZSBiYWN0ZXJpYTwva2V5d29yZD48a2V5d29yZD4qYXRvbWljIGZvcmNlIG1pY3Jvc2Nv
cHktaW5mcmFyZWQ8L2tleXdvcmQ+PGtleXdvcmQ+KmNlbGwgd2FsbDwva2V5d29yZD48a2V5d29y
ZD4qaW4gdml2bzwva2V5d29yZD48L2tleXdvcmRzPjxkYXRlcz48eWVhcj4yMDE4PC95ZWFyPjxw
dWItZGF0ZXM+PGRhdGU+TWFyPC9kYXRlPjwvcHViLWRhdGVzPjwvZGF0ZXM+PGlzYm4+MTc0Mi01
NjYyPC9pc2JuPjxhY2Nlc3Npb24tbnVtPjI5NTkzMDkxPC9hY2Nlc3Npb24tbnVtPjx1cmxzPjwv
dXJscz48Y3VzdG9tMj5QTUM1OTA4NTQzPC9jdXN0b20yPjxlbGVjdHJvbmljLXJlc291cmNlLW51
bT4xMC4xMDk4L3JzaWYuMjAxOC4wMTE1PC9lbGVjdHJvbmljLXJlc291cmNlLW51bT48cmVtb3Rl
LWRhdGFiYXNlLXByb3ZpZGVyPk5MTTwvcmVtb3RlLWRhdGFiYXNlLXByb3ZpZGVyPjxsYW5ndWFn
ZT5lbmc8L2xhbmd1YWdlPjwvcmVjb3JkPjwvQ2l0ZT48L0VuZE5vdGU+AG==
</w:fldData>
        </w:fldChar>
      </w:r>
      <w:r w:rsidR="009B2784" w:rsidRPr="00207EE5">
        <w:rPr>
          <w:rFonts w:asciiTheme="minorHAnsi" w:hAnsiTheme="minorHAnsi" w:cstheme="minorHAnsi"/>
          <w:color w:val="auto"/>
        </w:rPr>
        <w:instrText xml:space="preserve"> ADDIN EN.CITE.DATA </w:instrText>
      </w:r>
      <w:r w:rsidR="009B2784" w:rsidRPr="00207EE5">
        <w:rPr>
          <w:rFonts w:asciiTheme="minorHAnsi" w:hAnsiTheme="minorHAnsi" w:cstheme="minorHAnsi"/>
          <w:color w:val="auto"/>
        </w:rPr>
      </w:r>
      <w:r w:rsidR="009B2784" w:rsidRPr="00207EE5">
        <w:rPr>
          <w:rFonts w:asciiTheme="minorHAnsi" w:hAnsiTheme="minorHAnsi" w:cstheme="minorHAnsi"/>
          <w:color w:val="auto"/>
        </w:rPr>
        <w:fldChar w:fldCharType="end"/>
      </w:r>
      <w:r w:rsidR="009B2784" w:rsidRPr="00207EE5">
        <w:rPr>
          <w:rFonts w:asciiTheme="minorHAnsi" w:hAnsiTheme="minorHAnsi" w:cstheme="minorHAnsi"/>
          <w:color w:val="auto"/>
        </w:rPr>
      </w:r>
      <w:r w:rsidR="009B2784" w:rsidRPr="00207EE5">
        <w:rPr>
          <w:rFonts w:asciiTheme="minorHAnsi" w:hAnsiTheme="minorHAnsi" w:cstheme="minorHAnsi"/>
          <w:color w:val="auto"/>
        </w:rPr>
        <w:fldChar w:fldCharType="separate"/>
      </w:r>
      <w:r w:rsidR="009B2784" w:rsidRPr="00207EE5">
        <w:rPr>
          <w:rFonts w:asciiTheme="minorHAnsi" w:hAnsiTheme="minorHAnsi" w:cstheme="minorHAnsi"/>
          <w:noProof/>
          <w:color w:val="auto"/>
          <w:vertAlign w:val="superscript"/>
        </w:rPr>
        <w:t>19,21,22</w:t>
      </w:r>
      <w:r w:rsidR="009B2784" w:rsidRPr="00207EE5">
        <w:rPr>
          <w:rFonts w:asciiTheme="minorHAnsi" w:hAnsiTheme="minorHAnsi" w:cstheme="minorHAnsi"/>
          <w:color w:val="auto"/>
        </w:rPr>
        <w:fldChar w:fldCharType="end"/>
      </w:r>
      <w:r w:rsidR="009B2784" w:rsidRPr="00207EE5">
        <w:rPr>
          <w:rFonts w:asciiTheme="minorHAnsi" w:hAnsiTheme="minorHAnsi" w:cstheme="minorHAnsi"/>
          <w:color w:val="auto"/>
        </w:rPr>
        <w:t xml:space="preserve"> and mapping </w:t>
      </w:r>
      <w:r w:rsidR="00DD5E1A" w:rsidRPr="00207EE5">
        <w:rPr>
          <w:rFonts w:asciiTheme="minorHAnsi" w:hAnsiTheme="minorHAnsi" w:cstheme="minorHAnsi"/>
          <w:color w:val="auto"/>
        </w:rPr>
        <w:t>at the</w:t>
      </w:r>
      <w:r w:rsidR="009B2784" w:rsidRPr="00207EE5">
        <w:rPr>
          <w:rFonts w:asciiTheme="minorHAnsi" w:hAnsiTheme="minorHAnsi" w:cstheme="minorHAnsi"/>
          <w:color w:val="auto"/>
        </w:rPr>
        <w:t xml:space="preserve"> subcellular level</w:t>
      </w:r>
      <w:r w:rsidR="009B2784" w:rsidRPr="00207EE5">
        <w:rPr>
          <w:rFonts w:asciiTheme="minorHAnsi" w:hAnsiTheme="minorHAnsi" w:cstheme="minorHAnsi"/>
          <w:color w:val="auto"/>
        </w:rPr>
        <w:fldChar w:fldCharType="begin">
          <w:fldData xml:space="preserve">PEVuZE5vdGU+PENpdGU+PEF1dGhvcj5CYWxkYXNzYXJyZTwvQXV0aG9yPjxZZWFyPjIwMTY8L1ll
YXI+PFJlY051bT4yNjwvUmVjTnVtPjxEaXNwbGF5VGV4dD48c3R5bGUgZmFjZT0ic3VwZXJzY3Jp
cHQiPjE5LDIyLDI1LTI4PC9zdHlsZT48L0Rpc3BsYXlUZXh0PjxyZWNvcmQ+PHJlYy1udW1iZXI+
MjY8L3JlYy1udW1iZXI+PGZvcmVpZ24ta2V5cz48a2V5IGFwcD0iRU4iIGRiLWlkPSJmZGQwdGFh
MGJ4ZmY5aWUyZXBjcHM5MHc5dnNmNWR0YXgwdGQiIHRpbWVzdGFtcD0iMTU4ODkwODE3MSI+MjY8
L2tleT48L2ZvcmVpZ24ta2V5cz48cmVmLXR5cGUgbmFtZT0iSm91cm5hbCBBcnRpY2xlIj4xNzwv
cmVmLXR5cGU+PGNvbnRyaWJ1dG9ycz48YXV0aG9ycz48YXV0aG9yPkJhbGRhc3NhcnJlLCBMLjwv
YXV0aG9yPjxhdXRob3I+R2lsaWJlcnRpLCBWLjwvYXV0aG9yPjxhdXRob3I+Um9zYSwgQS48L2F1
dGhvcj48YXV0aG9yPk9ydG9sYW5pLCBNLjwvYXV0aG9yPjxhdXRob3I+Qm9uYW1vcmUsIEEuPC9h
dXRob3I+PGF1dGhvcj5CYWlvY2NvLCBQLjwvYXV0aG9yPjxhdXRob3I+S2pvbGxlciwgSy48L2F1
dGhvcj48YXV0aG9yPkNhbHZhbmksIFAuPC9hdXRob3I+PGF1dGhvcj5OdWNhcmEsIEEuPC9hdXRo
b3I+PC9hdXRob3JzPjwvY29udHJpYnV0b3JzPjxhdXRoLWFkZHJlc3M+Q2VudGVyIGZvciBMaWZl
IE5hbm8gU2NpZW5jZUBTYXBpZW56YSwgSXN0aXR1dG8gSXRhbGlhbm8gZGkgVGVjbm9sb2dpYSwg
Vi5sZSBSZWdpbmEgRWxlbmEgMjkxLCBSb21lIEktMDAxODUsIEl0YWx5LjwvYXV0aC1hZGRyZXNz
Pjx0aXRsZXM+PHRpdGxlPk1hcHBpbmcgdGhlIGFtaWRlIEkgYWJzb3JwdGlvbiBpbiBzaW5nbGUg
YmFjdGVyaWEgYW5kIG1hbW1hbGlhbiBjZWxscyB3aXRoIHJlc29uYW50IGluZnJhcmVkIG5hbm9z
cGVjdHJvc2NvcHk8L3RpdGxlPjxzZWNvbmRhcnktdGl0bGU+TmFub3RlY2hub2xvZ3k8L3NlY29u
ZGFyeS10aXRsZT48YWx0LXRpdGxlPk5hbm90ZWNobm9sb2d5PC9hbHQtdGl0bGU+PC90aXRsZXM+
PHBlcmlvZGljYWw+PGZ1bGwtdGl0bGU+TmFub3RlY2hub2xvZ3k8L2Z1bGwtdGl0bGU+PGFiYnIt
MT5OYW5vdGVjaG5vbG9neTwvYWJici0xPjwvcGVyaW9kaWNhbD48YWx0LXBlcmlvZGljYWw+PGZ1
bGwtdGl0bGU+TmFub3RlY2hub2xvZ3k8L2Z1bGwtdGl0bGU+PGFiYnItMT5OYW5vdGVjaG5vbG9n
eTwvYWJici0xPjwvYWx0LXBlcmlvZGljYWw+PHBhZ2VzPjA3NTEwMTwvcGFnZXM+PHZvbHVtZT4y
Nzwvdm9sdW1lPjxudW1iZXI+NzwvbnVtYmVyPjxlZGl0aW9uPjIwMTYvMDEvMTk8L2VkaXRpb24+
PGtleXdvcmRzPjxrZXl3b3JkPkFtaWRlcy8qYW5hbHlzaXM8L2tleXdvcmQ+PGtleXdvcmQ+RXNj
aGVyaWNoaWEgY29saS8qY2hlbWlzdHJ5L2N5dG9sb2d5PC9rZXl3b3JkPjxrZXl3b3JkPkhlTGEg
Q2VsbHM8L2tleXdvcmQ+PGtleXdvcmQ+SHVtYW5zPC9rZXl3b3JkPjxrZXl3b3JkPk1pY3Jvc2Nv
cHksIEF0b21pYyBGb3JjZS8qbWV0aG9kczwva2V5d29yZD48a2V5d29yZD5TcGVjdHJvcGhvdG9t
ZXRyeSwgSW5mcmFyZWQvKm1ldGhvZHM8L2tleXdvcmQ+PC9rZXl3b3Jkcz48ZGF0ZXM+PHllYXI+
MjAxNjwveWVhcj48cHViLWRhdGVzPjxkYXRlPkZlYiAxOTwvZGF0ZT48L3B1Yi1kYXRlcz48L2Rh
dGVzPjxpc2JuPjA5NTctNDQ4NDwvaXNibj48YWNjZXNzaW9uLW51bT4yNjc3ODMyMDwvYWNjZXNz
aW9uLW51bT48dXJscz48L3VybHM+PGVsZWN0cm9uaWMtcmVzb3VyY2UtbnVtPjEwLjEwODgvMDk1
Ny00NDg0LzI3LzcvMDc1MTAxPC9lbGVjdHJvbmljLXJlc291cmNlLW51bT48cmVtb3RlLWRhdGFi
YXNlLXByb3ZpZGVyPk5MTTwvcmVtb3RlLWRhdGFiYXNlLXByb3ZpZGVyPjxsYW5ndWFnZT5lbmc8
L2xhbmd1YWdlPjwvcmVjb3JkPjwvQ2l0ZT48Q2l0ZT48QXV0aG9yPktvY2hhbjwvQXV0aG9yPjxZ
ZWFyPjIwMTk8L1llYXI+PFJlY051bT4xOTwvUmVjTnVtPjxyZWNvcmQ+PHJlYy1udW1iZXI+MTk8
L3JlYy1udW1iZXI+PGZvcmVpZ24ta2V5cz48a2V5IGFwcD0iRU4iIGRiLWlkPSJmZGQwdGFhMGJ4
ZmY5aWUyZXBjcHM5MHc5dnNmNWR0YXgwdGQiIHRpbWVzdGFtcD0iMTU4ODkwNjM0NyI+MTk8L2tl
eT48L2ZvcmVpZ24ta2V5cz48cmVmLXR5cGUgbmFtZT0iSm91cm5hbCBBcnRpY2xlIj4xNzwvcmVm
LXR5cGU+PGNvbnRyaWJ1dG9ycz48YXV0aG9ycz48YXV0aG9yPktvY2hhbiwgS2FtaWxhPC9hdXRo
b3I+PGF1dGhvcj5OZXRoZXJjb3R0LCBDYXJhPC9hdXRob3I+PGF1dGhvcj5QZXJleuKIkkd1YWl0
YSwgRGF2aWQ8L2F1dGhvcj48YXV0aG9yPkppYW5nLCBKaGloLUhhbmc8L2F1dGhvcj48YXV0aG9y
PlBlbGVnLCBBbnRvbiBZLjwvYXV0aG9yPjxhdXRob3I+V29vZCwgQmF5ZGVuIFIuPC9hdXRob3I+
PGF1dGhvcj5IZXJhdWQsIFBoaWxpcDwvYXV0aG9yPjwvYXV0aG9ycz48L2NvbnRyaWJ1dG9ycz48
dGl0bGVzPjx0aXRsZT5EZXRlY3Rpb24gb2YgQW50aW1pY3JvYmlhbCBSZXNpc3RhbmNlLVJlbGF0
ZWQgQ2hhbmdlcyBpbiBCaW9jaGVtaWNhbCBDb21wb3NpdGlvbiBvZiBTdGFwaHlsb2NvY2N1cyBh
dXJldXMgYnkgTWVhbnMgb2YgQXRvbWljIEZvcmNlIE1pY3Jvc2NvcHktSW5mcmFyZWQgU3BlY3Ry
b3Njb3B5PC90aXRsZT48c2Vjb25kYXJ5LXRpdGxlPkFuYWx5dGljYWwgQ2hlbWlzdHJ5PC9zZWNv
bmRhcnktdGl0bGU+PC90aXRsZXM+PHBlcmlvZGljYWw+PGZ1bGwtdGl0bGU+QW5hbHl0aWNhbCBD
aGVtaXN0cnk8L2Z1bGwtdGl0bGU+PC9wZXJpb2RpY2FsPjxwYWdlcz4xNTM5Ny0xNTQwMzwvcGFn
ZXM+PHZvbHVtZT45MTwvdm9sdW1lPjxudW1iZXI+MjQ8L251bWJlcj48ZGF0ZXM+PHllYXI+MjAx
OTwveWVhcj48cHViLWRhdGVzPjxkYXRlPjIwMTkvMTIvMTc8L2RhdGU+PC9wdWItZGF0ZXM+PC9k
YXRlcz48cHVibGlzaGVyPkFtZXJpY2FuIENoZW1pY2FsIFNvY2lldHk8L3B1Ymxpc2hlcj48aXNi
bj4wMDAzLTI3MDA8L2lzYm4+PHVybHM+PHJlbGF0ZWQtdXJscz48dXJsPmh0dHBzOi8vZG9pLm9y
Zy8xMC4xMDIxL2Fjcy5hbmFsY2hlbS45YjAxNjcxPC91cmw+PC9yZWxhdGVkLXVybHM+PC91cmxz
PjxlbGVjdHJvbmljLXJlc291cmNlLW51bT4xMC4xMDIxL2Fjcy5hbmFsY2hlbS45YjAxNjcxPC9l
bGVjdHJvbmljLXJlc291cmNlLW51bT48L3JlY29yZD48L0NpdGU+PENpdGU+PEF1dGhvcj5Lb2No
YW48L0F1dGhvcj48WWVhcj4yMDE4PC9ZZWFyPjxSZWNOdW0+MjE8L1JlY051bT48cmVjb3JkPjxy
ZWMtbnVtYmVyPjIxPC9yZWMtbnVtYmVyPjxmb3JlaWduLWtleXM+PGtleSBhcHA9IkVOIiBkYi1p
ZD0iZmRkMHRhYTBieGZmOWllMmVwY3BzOTB3OXZzZjVkdGF4MHRkIiB0aW1lc3RhbXA9IjE1ODg5
MDcwNjEiPjIxPC9rZXk+PC9mb3JlaWduLWtleXM+PHJlZi10eXBlIG5hbWU9IkpvdXJuYWwgQXJ0
aWNsZSI+MTc8L3JlZi10eXBlPjxjb250cmlidXRvcnM+PGF1dGhvcnM+PGF1dGhvcj5Lb2NoYW4s
IEsuPC9hdXRob3I+PGF1dGhvcj5QZXJlei1HdWFpdGEsIEQuPC9hdXRob3I+PGF1dGhvcj5QaXNz
YW5nLCBKLjwvYXV0aG9yPjxhdXRob3I+SmlhbmcsIEouIEguPC9hdXRob3I+PGF1dGhvcj5QZWxl
ZywgQS4gWS48L2F1dGhvcj48YXV0aG9yPk1jTmF1Z2h0b24sIEQuPC9hdXRob3I+PGF1dGhvcj5I
ZXJhdWQsIFAuPC9hdXRob3I+PGF1dGhvcj5Xb29kLCBCLiBSLjwvYXV0aG9yPjwvYXV0aG9ycz48
L2NvbnRyaWJ1dG9ycz48YXV0aC1hZGRyZXNzPkNlbnRyZSBmb3IgQmlvc3BlY3Ryb3Njb3B5IGFu
ZCBTY2hvb2wgb2YgQ2hlbWlzdHJ5LCBNb25hc2ggVW5pdmVyc2l0eSwgQ2xheXRvbiBDYW1wdXMs
IE1lbGJvdXJuZSwgMzgwMCBWaWN0b3JpYSwgQXVzdHJhbGlhLiYjeEQ7SW5mZWN0aW9uIGFuZCBJ
bW11bml0eSBQcm9ncmFtLCBNb25hc2ggQmlvbWVkaWNpbmUgRGlzY292ZXJ5IEluc3RpdHV0ZSBh
bmQgRGVwYXJ0bWVudCBvZiBNaWNyb2Jpb2xvZ3ksIE1vbmFzaCBVbml2ZXJzaXR5LCBDbGF5dG9u
IENhbXB1cywgTWVsYm91cm5lLCAzODAwIFZpY3RvcmlhLCBBdXN0cmFsaWEuJiN4RDtEZXBhcnRt
ZW50IG9mIEluZmVjdGlvdXMgRGlzZWFzZXMsIFRoZSBBbGZyZWQgSG9zcGl0YWwgYW5kIENlbnRy
YWwgQ2xpbmljYWwgU2Nob29sLCBNb25hc2ggVW5pdmVyc2l0eSwgTWVsYm91cm5lLCBWaWN0b3Jp
YSAzMDA0LCBBdXN0cmFsaWEuJiN4RDtDZW50cmUgZm9yIEJpb3NwZWN0cm9zY29weSBhbmQgU2No
b29sIG9mIENoZW1pc3RyeSwgTW9uYXNoIFVuaXZlcnNpdHksIENsYXl0b24gQ2FtcHVzLCBNZWxi
b3VybmUsIDM4MDAgVmljdG9yaWEsIEF1c3RyYWxpYSBwaGlsLmhlcmF1ZEBtb25hc2guZWR1LiYj
eEQ7TW9uYXNoIEJpb21lZGljaW5lIERpc2NvdmVyeSBJbnN0aXR1dGUgYW5kIHRoZSBEZXBhcnRt
ZW50IG9mIE1pY3JvYmlvbG9neSwgTW9uYXNoIFVuaXZlcnNpdHksIENsYXl0b24gQ2FtcHVzLCBN
ZWxib3VybmUsIDM4MDAgVmljdG9yaWEsIEF1c3RyYWxpYS4mI3hEO0NlbnRyZSBmb3IgQmlvc3Bl
Y3Ryb3Njb3B5IGFuZCBTY2hvb2wgb2YgQ2hlbWlzdHJ5LCBNb25hc2ggVW5pdmVyc2l0eSwgQ2xh
eXRvbiBDYW1wdXMsIE1lbGJvdXJuZSwgMzgwMCBWaWN0b3JpYSwgQXVzdHJhbGlhIGJheWRlbi53
b29kQG1vbmFzaC5lZHUuPC9hdXRoLWFkZHJlc3M+PHRpdGxlcz48dGl0bGU+SW4gdml2byBhdG9t
aWMgZm9yY2UgbWljcm9zY29weS1pbmZyYXJlZCBzcGVjdHJvc2NvcHkgb2YgYmFjdGVyaWE8L3Rp
dGxlPjxzZWNvbmRhcnktdGl0bGU+SiBSIFNvYyBJbnRlcmZhY2U8L3NlY29uZGFyeS10aXRsZT48
YWx0LXRpdGxlPkpvdXJuYWwgb2YgdGhlIFJveWFsIFNvY2lldHksIEludGVyZmFjZTwvYWx0LXRp
dGxlPjwvdGl0bGVzPjxwZXJpb2RpY2FsPjxmdWxsLXRpdGxlPkogUiBTb2MgSW50ZXJmYWNlPC9m
dWxsLXRpdGxlPjxhYmJyLTE+Sm91cm5hbCBvZiB0aGUgUm95YWwgU29jaWV0eSwgSW50ZXJmYWNl
PC9hYmJyLTE+PC9wZXJpb2RpY2FsPjxhbHQtcGVyaW9kaWNhbD48ZnVsbC10aXRsZT5KIFIgU29j
IEludGVyZmFjZTwvZnVsbC10aXRsZT48YWJici0xPkpvdXJuYWwgb2YgdGhlIFJveWFsIFNvY2ll
dHksIEludGVyZmFjZTwvYWJici0xPjwvYWx0LXBlcmlvZGljYWw+PHZvbHVtZT4xNTwvdm9sdW1l
PjxudW1iZXI+MTQwPC9udW1iZXI+PGVkaXRpb24+MjAxOC8wMy8zMDwvZWRpdGlvbj48a2V5d29y
ZHM+PGtleXdvcmQ+Q2VsbCBXYWxsL21ldGFib2xpc20vKnVsdHJhc3RydWN0dXJlPC9rZXl3b3Jk
PjxrZXl3b3JkPkVzY2hlcmljaGlhIGNvbGkvbWV0YWJvbGlzbS8qdWx0cmFzdHJ1Y3R1cmU8L2tl
eXdvcmQ+PGtleXdvcmQ+TWljcm9zY29weSwgQXRvbWljIEZvcmNlLyptZXRob2RzPC9rZXl3b3Jk
PjxrZXl3b3JkPlN0YXBoeWxvY29jY3VzIGF1cmV1cy9tZXRhYm9saXNtLyp1bHRyYXN0cnVjdHVy
ZTwva2V5d29yZD48a2V5d29yZD4qR3JhbS1uZWdhdGl2ZSBiYWN0ZXJpYTwva2V5d29yZD48a2V5
d29yZD4qR3JhbS1wb3NpdGl2ZSBiYWN0ZXJpYTwva2V5d29yZD48a2V5d29yZD4qYXRvbWljIGZv
cmNlIG1pY3Jvc2NvcHktaW5mcmFyZWQ8L2tleXdvcmQ+PGtleXdvcmQ+KmNlbGwgd2FsbDwva2V5
d29yZD48a2V5d29yZD4qaW4gdml2bzwva2V5d29yZD48L2tleXdvcmRzPjxkYXRlcz48eWVhcj4y
MDE4PC95ZWFyPjxwdWItZGF0ZXM+PGRhdGU+TWFyPC9kYXRlPjwvcHViLWRhdGVzPjwvZGF0ZXM+
PGlzYm4+MTc0Mi01NjYyPC9pc2JuPjxhY2Nlc3Npb24tbnVtPjI5NTkzMDkxPC9hY2Nlc3Npb24t
bnVtPjx1cmxzPjwvdXJscz48Y3VzdG9tMj5QTUM1OTA4NTQzPC9jdXN0b20yPjxlbGVjdHJvbmlj
LXJlc291cmNlLW51bT4xMC4xMDk4L3JzaWYuMjAxOC4wMTE1PC9lbGVjdHJvbmljLXJlc291cmNl
LW51bT48cmVtb3RlLWRhdGFiYXNlLXByb3ZpZGVyPk5MTTwvcmVtb3RlLWRhdGFiYXNlLXByb3Zp
ZGVyPjxsYW5ndWFnZT5lbmc8L2xhbmd1YWdlPjwvcmVjb3JkPjwvQ2l0ZT48Q2l0ZT48QXV0aG9y
Pk1heWV0PC9BdXRob3I+PFllYXI+MjAxMDwvWWVhcj48UmVjTnVtPjI1PC9SZWNOdW0+PHJlY29y
ZD48cmVjLW51bWJlcj4yNTwvcmVjLW51bWJlcj48Zm9yZWlnbi1rZXlzPjxrZXkgYXBwPSJFTiIg
ZGItaWQ9ImZkZDB0YWEwYnhmZjlpZTJlcGNwczkwdzl2c2Y1ZHRheDB0ZCIgdGltZXN0YW1wPSIx
NTg4OTA4MDkwIj4yNTwva2V5PjwvZm9yZWlnbi1rZXlzPjxyZWYtdHlwZSBuYW1lPSJKb3VybmFs
IEFydGljbGUiPjE3PC9yZWYtdHlwZT48Y29udHJpYnV0b3JzPjxhdXRob3JzPjxhdXRob3I+TWF5
ZXQsIEMuPC9hdXRob3I+PGF1dGhvcj5EYXp6aSwgQS48L2F1dGhvcj48YXV0aG9yPlByYXplcmVz
LCBSLjwvYXV0aG9yPjxhdXRob3I+T3J0ZWdhLCBKLiBNLjwvYXV0aG9yPjxhdXRob3I+SmFpbGxh
cmQsIEQuPC9hdXRob3I+PC9hdXRob3JzPjwvY29udHJpYnV0b3JzPjxhdXRoLWFkZHJlc3M+TGFi
b3JhdG9pcmUgZGUgQ2hpbWllIFBoeXNpcXVlLCBVbml2ZXJzaXRlIFBhcmlzLVN1ZCwgOTE0MDUg
T3JzYXkgQ2VkZXgsIEZyYW5jZS48L2F1dGgtYWRkcmVzcz48dGl0bGVzPjx0aXRsZT5JbiBzaXR1
IGlkZW50aWZpY2F0aW9uIGFuZCBpbWFnaW5nIG9mIGJhY3RlcmlhbCBwb2x5bWVyIG5hbm9ncmFu
dWxlcyBieSBpbmZyYXJlZCBuYW5vc3BlY3Ryb3Njb3B5PC90aXRsZT48c2Vjb25kYXJ5LXRpdGxl
PkFuYWx5c3Q8L3NlY29uZGFyeS10aXRsZT48YWx0LXRpdGxlPlRoZSBBbmFseXN0PC9hbHQtdGl0
bGU+PC90aXRsZXM+PHBlcmlvZGljYWw+PGZ1bGwtdGl0bGU+QW5hbHlzdDwvZnVsbC10aXRsZT48
YWJici0xPlRoZSBBbmFseXN0PC9hYmJyLTE+PC9wZXJpb2RpY2FsPjxhbHQtcGVyaW9kaWNhbD48
ZnVsbC10aXRsZT5BbmFseXN0PC9mdWxsLXRpdGxlPjxhYmJyLTE+VGhlIEFuYWx5c3Q8L2FiYnIt
MT48L2FsdC1wZXJpb2RpY2FsPjxwYWdlcz4yNTQwLTU8L3BhZ2VzPjx2b2x1bWU+MTM1PC92b2x1
bWU+PG51bWJlcj4xMDwvbnVtYmVyPjxlZGl0aW9uPjIwMTAvMDkvMDg8L2VkaXRpb24+PGtleXdv
cmRzPjxrZXl3b3JkPkh5ZHJveHlidXR5cmF0ZXMvKmNoZW1pc3RyeTwva2V5d29yZD48a2V5d29y
ZD5NaWNyb3Njb3B5LCBBdG9taWMgRm9yY2UvKm1ldGhvZHM8L2tleXdvcmQ+PGtleXdvcmQ+TWlj
cm9zY29weSwgRWxlY3Ryb24sIFRyYW5zbWlzc2lvbjwva2V5d29yZD48a2V5d29yZD5OYW5vcGFy
dGljbGVzLypjaGVtaXN0cnk8L2tleXdvcmQ+PGtleXdvcmQ+UGFydGljbGUgU2l6ZTwva2V5d29y
ZD48a2V5d29yZD5Qb2x5bWVycy9jaGVtaXN0cnk8L2tleXdvcmQ+PGtleXdvcmQ+UmhvZG9iYWN0
ZXIgY2Fwc3VsYXR1cy9jaGVtaXN0cnk8L2tleXdvcmQ+PGtleXdvcmQ+U3BlY3Ryb3Njb3B5LCBG
b3VyaWVyIFRyYW5zZm9ybSBJbmZyYXJlZC8qbWV0aG9kczwva2V5d29yZD48L2tleXdvcmRzPjxk
YXRlcz48eWVhcj4yMDEwPC95ZWFyPjxwdWItZGF0ZXM+PGRhdGU+T2N0PC9kYXRlPjwvcHViLWRh
dGVzPjwvZGF0ZXM+PGlzYm4+MDAwMy0yNjU0PC9pc2JuPjxhY2Nlc3Npb24tbnVtPjIwODIwNDkx
PC9hY2Nlc3Npb24tbnVtPjx1cmxzPjwvdXJscz48ZWxlY3Ryb25pYy1yZXNvdXJjZS1udW0+MTAu
MTAzOS9jMGFuMDAyOTBhPC9lbGVjdHJvbmljLXJlc291cmNlLW51bT48cmVtb3RlLWRhdGFiYXNl
LXByb3ZpZGVyPk5MTTwvcmVtb3RlLWRhdGFiYXNlLXByb3ZpZGVyPjxsYW5ndWFnZT5lbmc8L2xh
bmd1YWdlPjwvcmVjb3JkPjwvQ2l0ZT48Q2l0ZT48QXV0aG9yPlZpdHJ5PC9BdXRob3I+PFllYXI+
MjAxNjwvWWVhcj48UmVjTnVtPjI3PC9SZWNOdW0+PHJlY29yZD48cmVjLW51bWJlcj4yNzwvcmVj
LW51bWJlcj48Zm9yZWlnbi1rZXlzPjxrZXkgYXBwPSJFTiIgZGItaWQ9ImZkZDB0YWEwYnhmZjlp
ZTJlcGNwczkwdzl2c2Y1ZHRheDB0ZCIgdGltZXN0YW1wPSIxNTg4OTA4MjE1Ij4yNzwva2V5Pjwv
Zm9yZWlnbi1rZXlzPjxyZWYtdHlwZSBuYW1lPSJKb3VybmFsIEFydGljbGUiPjE3PC9yZWYtdHlw
ZT48Y29udHJpYnV0b3JzPjxhdXRob3JzPjxhdXRob3I+Vml0cnksIFBhdWxpbmU8L2F1dGhvcj48
YXV0aG9yPlJlYm9pcywgUm9sYW5kbzwvYXV0aG9yPjxhdXRob3I+Qm91cmlsbG90LCBFcmljPC9h
dXRob3I+PGF1dGhvcj5EZW5pc2V0LUJlc3NlYXUsIEFyaWFuZTwvYXV0aG9yPjxhdXRob3I+Vmly
b2xsZSwgTWFyaWUtSm9lbGxlPC9hdXRob3I+PGF1dGhvcj5MZXNuaWV3c2thLCBFcmljPC9hdXRo
b3I+PGF1dGhvcj5EYXp6aSwgQWxleGFuZHJlPC9hdXRob3I+PC9hdXRob3JzPjwvY29udHJpYnV0
b3JzPjx0aXRsZXM+PHRpdGxlPkNvbWJpbmluZyBpbmZyYXJlZCBhbmQgbW9kZSBzeW50aGVzaXpp
bmcgYXRvbWljIGZvcmNlIG1pY3Jvc2NvcHk6IEFwcGxpY2F0aW9uIHRvIHRoZSBzdHVkeSBvZiBs
aXBpZCB2ZXNpY2xlcyBpbnNpZGUgU3RyZXB0b215Y2VzIGJhY3RlcmlhPC90aXRsZT48c2Vjb25k
YXJ5LXRpdGxlPk5hbm8gUmVzZWFyY2g8L3NlY29uZGFyeS10aXRsZT48L3RpdGxlcz48cGVyaW9k
aWNhbD48ZnVsbC10aXRsZT5OYW5vIFJlc2VhcmNoPC9mdWxsLXRpdGxlPjwvcGVyaW9kaWNhbD48
cGFnZXM+MTY3NC0xNjgxPC9wYWdlcz48dm9sdW1lPjk8L3ZvbHVtZT48bnVtYmVyPjY8L251bWJl
cj48ZGF0ZXM+PHllYXI+MjAxNjwveWVhcj48cHViLWRhdGVzPjxkYXRlPjIwMTYvMDYvMDE8L2Rh
dGU+PC9wdWItZGF0ZXM+PC9kYXRlcz48aXNibj4xOTk4LTAwMDA8L2lzYm4+PHVybHM+PHJlbGF0
ZWQtdXJscz48dXJsPmh0dHBzOi8vZG9pLm9yZy8xMC4xMDA3L3MxMjI3NC0wMTYtMTA2MS02PC91
cmw+PC9yZWxhdGVkLXVybHM+PC91cmxzPjxlbGVjdHJvbmljLXJlc291cmNlLW51bT4xMC4xMDA3
L3MxMjI3NC0wMTYtMTA2MS02PC9lbGVjdHJvbmljLXJlc291cmNlLW51bT48L3JlY29yZD48L0Np
dGU+PENpdGU+PEF1dGhvcj5EYXp6aTwvQXV0aG9yPjxZZWFyPjIwMDg8L1llYXI+PFJlY051bT4y
ODwvUmVjTnVtPjxyZWNvcmQ+PHJlYy1udW1iZXI+Mjg8L3JlYy1udW1iZXI+PGZvcmVpZ24ta2V5
cz48a2V5IGFwcD0iRU4iIGRiLWlkPSJmZGQwdGFhMGJ4ZmY5aWUyZXBjcHM5MHc5dnNmNWR0YXgw
dGQiIHRpbWVzdGFtcD0iMTU4ODkwODU4NCI+Mjg8L2tleT48L2ZvcmVpZ24ta2V5cz48cmVmLXR5
cGUgbmFtZT0iSm91cm5hbCBBcnRpY2xlIj4xNzwvcmVmLXR5cGU+PGNvbnRyaWJ1dG9ycz48YXV0
aG9ycz48YXV0aG9yPkRhenppLCBBLjwvYXV0aG9yPjxhdXRob3I+UHJhemVyZXMsIFIuPC9hdXRo
b3I+PGF1dGhvcj5HbG90aW4sIEYuPC9hdXRob3I+PGF1dGhvcj5PcnRlZ2EsIEouIE0uPC9hdXRo
b3I+PGF1dGhvcj5BbC1TYXdhZnRhaCwgTS48L2F1dGhvcj48YXV0aG9yPmRlIEZydXRvcywgTS48
L2F1dGhvcj48L2F1dGhvcnM+PC9jb250cmlidXRvcnM+PGF1dGgtYWRkcmVzcz5DTElPL0xDUCwg
QmF0LiAyMDEgUG9ydGUgMiwgVW5pdi4gUGFyaXMtU3VkLCA5MTQwNSBPcnNheSwgQ2VkZXgsIEZy
YW5jZS48L2F1dGgtYWRkcmVzcz48dGl0bGVzPjx0aXRsZT5DaGVtaWNhbCBtYXBwaW5nIG9mIHRo
ZSBkaXN0cmlidXRpb24gb2YgdmlydXNlcyBpbnRvIGluZmVjdGVkIGJhY3RlcmlhIHdpdGggYSBw
aG90b3RoZXJtYWwgbWV0aG9kPC90aXRsZT48c2Vjb25kYXJ5LXRpdGxlPlVsdHJhbWljcm9zY29w
eTwvc2Vjb25kYXJ5LXRpdGxlPjxhbHQtdGl0bGU+VWx0cmFtaWNyb3Njb3B5PC9hbHQtdGl0bGU+
PC90aXRsZXM+PHBlcmlvZGljYWw+PGZ1bGwtdGl0bGU+VWx0cmFtaWNyb3Njb3B5PC9mdWxsLXRp
dGxlPjxhYmJyLTE+VWx0cmFtaWNyb3Njb3B5PC9hYmJyLTE+PC9wZXJpb2RpY2FsPjxhbHQtcGVy
aW9kaWNhbD48ZnVsbC10aXRsZT5VbHRyYW1pY3Jvc2NvcHk8L2Z1bGwtdGl0bGU+PGFiYnItMT5V
bHRyYW1pY3Jvc2NvcHk8L2FiYnItMT48L2FsdC1wZXJpb2RpY2FsPjxwYWdlcz42MzUtNDE8L3Bh
Z2VzPjx2b2x1bWU+MTA4PC92b2x1bWU+PG51bWJlcj43PC9udW1iZXI+PGVkaXRpb24+MjAwNy8x
MS8yNzwvZWRpdGlvbj48a2V5d29yZHM+PGtleXdvcmQ+QmFjdGVyaWEvdWx0cmFzdHJ1Y3R1cmUv
KnZpcm9sb2d5PC9rZXl3b3JkPjxrZXl3b3JkPkJhY3RlcmlvcGhhZ2VzL2dyb3d0aCAmYW1wOyBk
ZXZlbG9wbWVudC8qaXNvbGF0aW9uICZhbXA7IHB1cmlmaWNhdGlvbjwva2V5d29yZD48a2V5d29y
ZD4qTWljcm9zcGVjdHJvcGhvdG9tZXRyeTwva2V5d29yZD48a2V5d29yZD4qU3BlY3Ryb3Bob3Rv
bWV0cnksIEluZnJhcmVkPC9rZXl3b3JkPjwva2V5d29yZHM+PGRhdGVzPjx5ZWFyPjIwMDg8L3ll
YXI+PHB1Yi1kYXRlcz48ZGF0ZT5KdW48L2RhdGU+PC9wdWItZGF0ZXM+PC9kYXRlcz48aXNibj4w
MzA0LTM5OTEgKFByaW50KSYjeEQ7MDMwNC0zOTkxPC9pc2JuPjxhY2Nlc3Npb24tbnVtPjE4MDM3
NTY0PC9hY2Nlc3Npb24tbnVtPjx1cmxzPjwvdXJscz48ZWxlY3Ryb25pYy1yZXNvdXJjZS1udW0+
MTAuMTAxNi9qLnVsdHJhbWljLjIwMDcuMTAuMDA4PC9lbGVjdHJvbmljLXJlc291cmNlLW51bT48
cmVtb3RlLWRhdGFiYXNlLXByb3ZpZGVyPk5MTTwvcmVtb3RlLWRhdGFiYXNlLXByb3ZpZGVyPjxs
YW5ndWFnZT5lbmc8L2xhbmd1YWdlPjwvcmVjb3JkPjwvQ2l0ZT48L0VuZE5vdGU+AG==
</w:fldData>
        </w:fldChar>
      </w:r>
      <w:r w:rsidR="00643198" w:rsidRPr="00207EE5">
        <w:rPr>
          <w:rFonts w:asciiTheme="minorHAnsi" w:hAnsiTheme="minorHAnsi" w:cstheme="minorHAnsi"/>
          <w:color w:val="auto"/>
        </w:rPr>
        <w:instrText xml:space="preserve"> ADDIN EN.CITE </w:instrText>
      </w:r>
      <w:r w:rsidR="00643198" w:rsidRPr="00207EE5">
        <w:rPr>
          <w:rFonts w:asciiTheme="minorHAnsi" w:hAnsiTheme="minorHAnsi" w:cstheme="minorHAnsi"/>
          <w:color w:val="auto"/>
        </w:rPr>
        <w:fldChar w:fldCharType="begin">
          <w:fldData xml:space="preserve">PEVuZE5vdGU+PENpdGU+PEF1dGhvcj5CYWxkYXNzYXJyZTwvQXV0aG9yPjxZZWFyPjIwMTY8L1ll
YXI+PFJlY051bT4yNjwvUmVjTnVtPjxEaXNwbGF5VGV4dD48c3R5bGUgZmFjZT0ic3VwZXJzY3Jp
cHQiPjE5LDIyLDI1LTI4PC9zdHlsZT48L0Rpc3BsYXlUZXh0PjxyZWNvcmQ+PHJlYy1udW1iZXI+
MjY8L3JlYy1udW1iZXI+PGZvcmVpZ24ta2V5cz48a2V5IGFwcD0iRU4iIGRiLWlkPSJmZGQwdGFh
MGJ4ZmY5aWUyZXBjcHM5MHc5dnNmNWR0YXgwdGQiIHRpbWVzdGFtcD0iMTU4ODkwODE3MSI+MjY8
L2tleT48L2ZvcmVpZ24ta2V5cz48cmVmLXR5cGUgbmFtZT0iSm91cm5hbCBBcnRpY2xlIj4xNzwv
cmVmLXR5cGU+PGNvbnRyaWJ1dG9ycz48YXV0aG9ycz48YXV0aG9yPkJhbGRhc3NhcnJlLCBMLjwv
YXV0aG9yPjxhdXRob3I+R2lsaWJlcnRpLCBWLjwvYXV0aG9yPjxhdXRob3I+Um9zYSwgQS48L2F1
dGhvcj48YXV0aG9yPk9ydG9sYW5pLCBNLjwvYXV0aG9yPjxhdXRob3I+Qm9uYW1vcmUsIEEuPC9h
dXRob3I+PGF1dGhvcj5CYWlvY2NvLCBQLjwvYXV0aG9yPjxhdXRob3I+S2pvbGxlciwgSy48L2F1
dGhvcj48YXV0aG9yPkNhbHZhbmksIFAuPC9hdXRob3I+PGF1dGhvcj5OdWNhcmEsIEEuPC9hdXRo
b3I+PC9hdXRob3JzPjwvY29udHJpYnV0b3JzPjxhdXRoLWFkZHJlc3M+Q2VudGVyIGZvciBMaWZl
IE5hbm8gU2NpZW5jZUBTYXBpZW56YSwgSXN0aXR1dG8gSXRhbGlhbm8gZGkgVGVjbm9sb2dpYSwg
Vi5sZSBSZWdpbmEgRWxlbmEgMjkxLCBSb21lIEktMDAxODUsIEl0YWx5LjwvYXV0aC1hZGRyZXNz
Pjx0aXRsZXM+PHRpdGxlPk1hcHBpbmcgdGhlIGFtaWRlIEkgYWJzb3JwdGlvbiBpbiBzaW5nbGUg
YmFjdGVyaWEgYW5kIG1hbW1hbGlhbiBjZWxscyB3aXRoIHJlc29uYW50IGluZnJhcmVkIG5hbm9z
cGVjdHJvc2NvcHk8L3RpdGxlPjxzZWNvbmRhcnktdGl0bGU+TmFub3RlY2hub2xvZ3k8L3NlY29u
ZGFyeS10aXRsZT48YWx0LXRpdGxlPk5hbm90ZWNobm9sb2d5PC9hbHQtdGl0bGU+PC90aXRsZXM+
PHBlcmlvZGljYWw+PGZ1bGwtdGl0bGU+TmFub3RlY2hub2xvZ3k8L2Z1bGwtdGl0bGU+PGFiYnIt
MT5OYW5vdGVjaG5vbG9neTwvYWJici0xPjwvcGVyaW9kaWNhbD48YWx0LXBlcmlvZGljYWw+PGZ1
bGwtdGl0bGU+TmFub3RlY2hub2xvZ3k8L2Z1bGwtdGl0bGU+PGFiYnItMT5OYW5vdGVjaG5vbG9n
eTwvYWJici0xPjwvYWx0LXBlcmlvZGljYWw+PHBhZ2VzPjA3NTEwMTwvcGFnZXM+PHZvbHVtZT4y
Nzwvdm9sdW1lPjxudW1iZXI+NzwvbnVtYmVyPjxlZGl0aW9uPjIwMTYvMDEvMTk8L2VkaXRpb24+
PGtleXdvcmRzPjxrZXl3b3JkPkFtaWRlcy8qYW5hbHlzaXM8L2tleXdvcmQ+PGtleXdvcmQ+RXNj
aGVyaWNoaWEgY29saS8qY2hlbWlzdHJ5L2N5dG9sb2d5PC9rZXl3b3JkPjxrZXl3b3JkPkhlTGEg
Q2VsbHM8L2tleXdvcmQ+PGtleXdvcmQ+SHVtYW5zPC9rZXl3b3JkPjxrZXl3b3JkPk1pY3Jvc2Nv
cHksIEF0b21pYyBGb3JjZS8qbWV0aG9kczwva2V5d29yZD48a2V5d29yZD5TcGVjdHJvcGhvdG9t
ZXRyeSwgSW5mcmFyZWQvKm1ldGhvZHM8L2tleXdvcmQ+PC9rZXl3b3Jkcz48ZGF0ZXM+PHllYXI+
MjAxNjwveWVhcj48cHViLWRhdGVzPjxkYXRlPkZlYiAxOTwvZGF0ZT48L3B1Yi1kYXRlcz48L2Rh
dGVzPjxpc2JuPjA5NTctNDQ4NDwvaXNibj48YWNjZXNzaW9uLW51bT4yNjc3ODMyMDwvYWNjZXNz
aW9uLW51bT48dXJscz48L3VybHM+PGVsZWN0cm9uaWMtcmVzb3VyY2UtbnVtPjEwLjEwODgvMDk1
Ny00NDg0LzI3LzcvMDc1MTAxPC9lbGVjdHJvbmljLXJlc291cmNlLW51bT48cmVtb3RlLWRhdGFi
YXNlLXByb3ZpZGVyPk5MTTwvcmVtb3RlLWRhdGFiYXNlLXByb3ZpZGVyPjxsYW5ndWFnZT5lbmc8
L2xhbmd1YWdlPjwvcmVjb3JkPjwvQ2l0ZT48Q2l0ZT48QXV0aG9yPktvY2hhbjwvQXV0aG9yPjxZ
ZWFyPjIwMTk8L1llYXI+PFJlY051bT4xOTwvUmVjTnVtPjxyZWNvcmQ+PHJlYy1udW1iZXI+MTk8
L3JlYy1udW1iZXI+PGZvcmVpZ24ta2V5cz48a2V5IGFwcD0iRU4iIGRiLWlkPSJmZGQwdGFhMGJ4
ZmY5aWUyZXBjcHM5MHc5dnNmNWR0YXgwdGQiIHRpbWVzdGFtcD0iMTU4ODkwNjM0NyI+MTk8L2tl
eT48L2ZvcmVpZ24ta2V5cz48cmVmLXR5cGUgbmFtZT0iSm91cm5hbCBBcnRpY2xlIj4xNzwvcmVm
LXR5cGU+PGNvbnRyaWJ1dG9ycz48YXV0aG9ycz48YXV0aG9yPktvY2hhbiwgS2FtaWxhPC9hdXRo
b3I+PGF1dGhvcj5OZXRoZXJjb3R0LCBDYXJhPC9hdXRob3I+PGF1dGhvcj5QZXJleuKIkkd1YWl0
YSwgRGF2aWQ8L2F1dGhvcj48YXV0aG9yPkppYW5nLCBKaGloLUhhbmc8L2F1dGhvcj48YXV0aG9y
PlBlbGVnLCBBbnRvbiBZLjwvYXV0aG9yPjxhdXRob3I+V29vZCwgQmF5ZGVuIFIuPC9hdXRob3I+
PGF1dGhvcj5IZXJhdWQsIFBoaWxpcDwvYXV0aG9yPjwvYXV0aG9ycz48L2NvbnRyaWJ1dG9ycz48
dGl0bGVzPjx0aXRsZT5EZXRlY3Rpb24gb2YgQW50aW1pY3JvYmlhbCBSZXNpc3RhbmNlLVJlbGF0
ZWQgQ2hhbmdlcyBpbiBCaW9jaGVtaWNhbCBDb21wb3NpdGlvbiBvZiBTdGFwaHlsb2NvY2N1cyBh
dXJldXMgYnkgTWVhbnMgb2YgQXRvbWljIEZvcmNlIE1pY3Jvc2NvcHktSW5mcmFyZWQgU3BlY3Ry
b3Njb3B5PC90aXRsZT48c2Vjb25kYXJ5LXRpdGxlPkFuYWx5dGljYWwgQ2hlbWlzdHJ5PC9zZWNv
bmRhcnktdGl0bGU+PC90aXRsZXM+PHBlcmlvZGljYWw+PGZ1bGwtdGl0bGU+QW5hbHl0aWNhbCBD
aGVtaXN0cnk8L2Z1bGwtdGl0bGU+PC9wZXJpb2RpY2FsPjxwYWdlcz4xNTM5Ny0xNTQwMzwvcGFn
ZXM+PHZvbHVtZT45MTwvdm9sdW1lPjxudW1iZXI+MjQ8L251bWJlcj48ZGF0ZXM+PHllYXI+MjAx
OTwveWVhcj48cHViLWRhdGVzPjxkYXRlPjIwMTkvMTIvMTc8L2RhdGU+PC9wdWItZGF0ZXM+PC9k
YXRlcz48cHVibGlzaGVyPkFtZXJpY2FuIENoZW1pY2FsIFNvY2lldHk8L3B1Ymxpc2hlcj48aXNi
bj4wMDAzLTI3MDA8L2lzYm4+PHVybHM+PHJlbGF0ZWQtdXJscz48dXJsPmh0dHBzOi8vZG9pLm9y
Zy8xMC4xMDIxL2Fjcy5hbmFsY2hlbS45YjAxNjcxPC91cmw+PC9yZWxhdGVkLXVybHM+PC91cmxz
PjxlbGVjdHJvbmljLXJlc291cmNlLW51bT4xMC4xMDIxL2Fjcy5hbmFsY2hlbS45YjAxNjcxPC9l
bGVjdHJvbmljLXJlc291cmNlLW51bT48L3JlY29yZD48L0NpdGU+PENpdGU+PEF1dGhvcj5Lb2No
YW48L0F1dGhvcj48WWVhcj4yMDE4PC9ZZWFyPjxSZWNOdW0+MjE8L1JlY051bT48cmVjb3JkPjxy
ZWMtbnVtYmVyPjIxPC9yZWMtbnVtYmVyPjxmb3JlaWduLWtleXM+PGtleSBhcHA9IkVOIiBkYi1p
ZD0iZmRkMHRhYTBieGZmOWllMmVwY3BzOTB3OXZzZjVkdGF4MHRkIiB0aW1lc3RhbXA9IjE1ODg5
MDcwNjEiPjIxPC9rZXk+PC9mb3JlaWduLWtleXM+PHJlZi10eXBlIG5hbWU9IkpvdXJuYWwgQXJ0
aWNsZSI+MTc8L3JlZi10eXBlPjxjb250cmlidXRvcnM+PGF1dGhvcnM+PGF1dGhvcj5Lb2NoYW4s
IEsuPC9hdXRob3I+PGF1dGhvcj5QZXJlei1HdWFpdGEsIEQuPC9hdXRob3I+PGF1dGhvcj5QaXNz
YW5nLCBKLjwvYXV0aG9yPjxhdXRob3I+SmlhbmcsIEouIEguPC9hdXRob3I+PGF1dGhvcj5QZWxl
ZywgQS4gWS48L2F1dGhvcj48YXV0aG9yPk1jTmF1Z2h0b24sIEQuPC9hdXRob3I+PGF1dGhvcj5I
ZXJhdWQsIFAuPC9hdXRob3I+PGF1dGhvcj5Xb29kLCBCLiBSLjwvYXV0aG9yPjwvYXV0aG9ycz48
L2NvbnRyaWJ1dG9ycz48YXV0aC1hZGRyZXNzPkNlbnRyZSBmb3IgQmlvc3BlY3Ryb3Njb3B5IGFu
ZCBTY2hvb2wgb2YgQ2hlbWlzdHJ5LCBNb25hc2ggVW5pdmVyc2l0eSwgQ2xheXRvbiBDYW1wdXMs
IE1lbGJvdXJuZSwgMzgwMCBWaWN0b3JpYSwgQXVzdHJhbGlhLiYjeEQ7SW5mZWN0aW9uIGFuZCBJ
bW11bml0eSBQcm9ncmFtLCBNb25hc2ggQmlvbWVkaWNpbmUgRGlzY292ZXJ5IEluc3RpdHV0ZSBh
bmQgRGVwYXJ0bWVudCBvZiBNaWNyb2Jpb2xvZ3ksIE1vbmFzaCBVbml2ZXJzaXR5LCBDbGF5dG9u
IENhbXB1cywgTWVsYm91cm5lLCAzODAwIFZpY3RvcmlhLCBBdXN0cmFsaWEuJiN4RDtEZXBhcnRt
ZW50IG9mIEluZmVjdGlvdXMgRGlzZWFzZXMsIFRoZSBBbGZyZWQgSG9zcGl0YWwgYW5kIENlbnRy
YWwgQ2xpbmljYWwgU2Nob29sLCBNb25hc2ggVW5pdmVyc2l0eSwgTWVsYm91cm5lLCBWaWN0b3Jp
YSAzMDA0LCBBdXN0cmFsaWEuJiN4RDtDZW50cmUgZm9yIEJpb3NwZWN0cm9zY29weSBhbmQgU2No
b29sIG9mIENoZW1pc3RyeSwgTW9uYXNoIFVuaXZlcnNpdHksIENsYXl0b24gQ2FtcHVzLCBNZWxi
b3VybmUsIDM4MDAgVmljdG9yaWEsIEF1c3RyYWxpYSBwaGlsLmhlcmF1ZEBtb25hc2guZWR1LiYj
eEQ7TW9uYXNoIEJpb21lZGljaW5lIERpc2NvdmVyeSBJbnN0aXR1dGUgYW5kIHRoZSBEZXBhcnRt
ZW50IG9mIE1pY3JvYmlvbG9neSwgTW9uYXNoIFVuaXZlcnNpdHksIENsYXl0b24gQ2FtcHVzLCBN
ZWxib3VybmUsIDM4MDAgVmljdG9yaWEsIEF1c3RyYWxpYS4mI3hEO0NlbnRyZSBmb3IgQmlvc3Bl
Y3Ryb3Njb3B5IGFuZCBTY2hvb2wgb2YgQ2hlbWlzdHJ5LCBNb25hc2ggVW5pdmVyc2l0eSwgQ2xh
eXRvbiBDYW1wdXMsIE1lbGJvdXJuZSwgMzgwMCBWaWN0b3JpYSwgQXVzdHJhbGlhIGJheWRlbi53
b29kQG1vbmFzaC5lZHUuPC9hdXRoLWFkZHJlc3M+PHRpdGxlcz48dGl0bGU+SW4gdml2byBhdG9t
aWMgZm9yY2UgbWljcm9zY29weS1pbmZyYXJlZCBzcGVjdHJvc2NvcHkgb2YgYmFjdGVyaWE8L3Rp
dGxlPjxzZWNvbmRhcnktdGl0bGU+SiBSIFNvYyBJbnRlcmZhY2U8L3NlY29uZGFyeS10aXRsZT48
YWx0LXRpdGxlPkpvdXJuYWwgb2YgdGhlIFJveWFsIFNvY2lldHksIEludGVyZmFjZTwvYWx0LXRp
dGxlPjwvdGl0bGVzPjxwZXJpb2RpY2FsPjxmdWxsLXRpdGxlPkogUiBTb2MgSW50ZXJmYWNlPC9m
dWxsLXRpdGxlPjxhYmJyLTE+Sm91cm5hbCBvZiB0aGUgUm95YWwgU29jaWV0eSwgSW50ZXJmYWNl
PC9hYmJyLTE+PC9wZXJpb2RpY2FsPjxhbHQtcGVyaW9kaWNhbD48ZnVsbC10aXRsZT5KIFIgU29j
IEludGVyZmFjZTwvZnVsbC10aXRsZT48YWJici0xPkpvdXJuYWwgb2YgdGhlIFJveWFsIFNvY2ll
dHksIEludGVyZmFjZTwvYWJici0xPjwvYWx0LXBlcmlvZGljYWw+PHZvbHVtZT4xNTwvdm9sdW1l
PjxudW1iZXI+MTQwPC9udW1iZXI+PGVkaXRpb24+MjAxOC8wMy8zMDwvZWRpdGlvbj48a2V5d29y
ZHM+PGtleXdvcmQ+Q2VsbCBXYWxsL21ldGFib2xpc20vKnVsdHJhc3RydWN0dXJlPC9rZXl3b3Jk
PjxrZXl3b3JkPkVzY2hlcmljaGlhIGNvbGkvbWV0YWJvbGlzbS8qdWx0cmFzdHJ1Y3R1cmU8L2tl
eXdvcmQ+PGtleXdvcmQ+TWljcm9zY29weSwgQXRvbWljIEZvcmNlLyptZXRob2RzPC9rZXl3b3Jk
PjxrZXl3b3JkPlN0YXBoeWxvY29jY3VzIGF1cmV1cy9tZXRhYm9saXNtLyp1bHRyYXN0cnVjdHVy
ZTwva2V5d29yZD48a2V5d29yZD4qR3JhbS1uZWdhdGl2ZSBiYWN0ZXJpYTwva2V5d29yZD48a2V5
d29yZD4qR3JhbS1wb3NpdGl2ZSBiYWN0ZXJpYTwva2V5d29yZD48a2V5d29yZD4qYXRvbWljIGZv
cmNlIG1pY3Jvc2NvcHktaW5mcmFyZWQ8L2tleXdvcmQ+PGtleXdvcmQ+KmNlbGwgd2FsbDwva2V5
d29yZD48a2V5d29yZD4qaW4gdml2bzwva2V5d29yZD48L2tleXdvcmRzPjxkYXRlcz48eWVhcj4y
MDE4PC95ZWFyPjxwdWItZGF0ZXM+PGRhdGU+TWFyPC9kYXRlPjwvcHViLWRhdGVzPjwvZGF0ZXM+
PGlzYm4+MTc0Mi01NjYyPC9pc2JuPjxhY2Nlc3Npb24tbnVtPjI5NTkzMDkxPC9hY2Nlc3Npb24t
bnVtPjx1cmxzPjwvdXJscz48Y3VzdG9tMj5QTUM1OTA4NTQzPC9jdXN0b20yPjxlbGVjdHJvbmlj
LXJlc291cmNlLW51bT4xMC4xMDk4L3JzaWYuMjAxOC4wMTE1PC9lbGVjdHJvbmljLXJlc291cmNl
LW51bT48cmVtb3RlLWRhdGFiYXNlLXByb3ZpZGVyPk5MTTwvcmVtb3RlLWRhdGFiYXNlLXByb3Zp
ZGVyPjxsYW5ndWFnZT5lbmc8L2xhbmd1YWdlPjwvcmVjb3JkPjwvQ2l0ZT48Q2l0ZT48QXV0aG9y
Pk1heWV0PC9BdXRob3I+PFllYXI+MjAxMDwvWWVhcj48UmVjTnVtPjI1PC9SZWNOdW0+PHJlY29y
ZD48cmVjLW51bWJlcj4yNTwvcmVjLW51bWJlcj48Zm9yZWlnbi1rZXlzPjxrZXkgYXBwPSJFTiIg
ZGItaWQ9ImZkZDB0YWEwYnhmZjlpZTJlcGNwczkwdzl2c2Y1ZHRheDB0ZCIgdGltZXN0YW1wPSIx
NTg4OTA4MDkwIj4yNTwva2V5PjwvZm9yZWlnbi1rZXlzPjxyZWYtdHlwZSBuYW1lPSJKb3VybmFs
IEFydGljbGUiPjE3PC9yZWYtdHlwZT48Y29udHJpYnV0b3JzPjxhdXRob3JzPjxhdXRob3I+TWF5
ZXQsIEMuPC9hdXRob3I+PGF1dGhvcj5EYXp6aSwgQS48L2F1dGhvcj48YXV0aG9yPlByYXplcmVz
LCBSLjwvYXV0aG9yPjxhdXRob3I+T3J0ZWdhLCBKLiBNLjwvYXV0aG9yPjxhdXRob3I+SmFpbGxh
cmQsIEQuPC9hdXRob3I+PC9hdXRob3JzPjwvY29udHJpYnV0b3JzPjxhdXRoLWFkZHJlc3M+TGFi
b3JhdG9pcmUgZGUgQ2hpbWllIFBoeXNpcXVlLCBVbml2ZXJzaXRlIFBhcmlzLVN1ZCwgOTE0MDUg
T3JzYXkgQ2VkZXgsIEZyYW5jZS48L2F1dGgtYWRkcmVzcz48dGl0bGVzPjx0aXRsZT5JbiBzaXR1
IGlkZW50aWZpY2F0aW9uIGFuZCBpbWFnaW5nIG9mIGJhY3RlcmlhbCBwb2x5bWVyIG5hbm9ncmFu
dWxlcyBieSBpbmZyYXJlZCBuYW5vc3BlY3Ryb3Njb3B5PC90aXRsZT48c2Vjb25kYXJ5LXRpdGxl
PkFuYWx5c3Q8L3NlY29uZGFyeS10aXRsZT48YWx0LXRpdGxlPlRoZSBBbmFseXN0PC9hbHQtdGl0
bGU+PC90aXRsZXM+PHBlcmlvZGljYWw+PGZ1bGwtdGl0bGU+QW5hbHlzdDwvZnVsbC10aXRsZT48
YWJici0xPlRoZSBBbmFseXN0PC9hYmJyLTE+PC9wZXJpb2RpY2FsPjxhbHQtcGVyaW9kaWNhbD48
ZnVsbC10aXRsZT5BbmFseXN0PC9mdWxsLXRpdGxlPjxhYmJyLTE+VGhlIEFuYWx5c3Q8L2FiYnIt
MT48L2FsdC1wZXJpb2RpY2FsPjxwYWdlcz4yNTQwLTU8L3BhZ2VzPjx2b2x1bWU+MTM1PC92b2x1
bWU+PG51bWJlcj4xMDwvbnVtYmVyPjxlZGl0aW9uPjIwMTAvMDkvMDg8L2VkaXRpb24+PGtleXdv
cmRzPjxrZXl3b3JkPkh5ZHJveHlidXR5cmF0ZXMvKmNoZW1pc3RyeTwva2V5d29yZD48a2V5d29y
ZD5NaWNyb3Njb3B5LCBBdG9taWMgRm9yY2UvKm1ldGhvZHM8L2tleXdvcmQ+PGtleXdvcmQ+TWlj
cm9zY29weSwgRWxlY3Ryb24sIFRyYW5zbWlzc2lvbjwva2V5d29yZD48a2V5d29yZD5OYW5vcGFy
dGljbGVzLypjaGVtaXN0cnk8L2tleXdvcmQ+PGtleXdvcmQ+UGFydGljbGUgU2l6ZTwva2V5d29y
ZD48a2V5d29yZD5Qb2x5bWVycy9jaGVtaXN0cnk8L2tleXdvcmQ+PGtleXdvcmQ+UmhvZG9iYWN0
ZXIgY2Fwc3VsYXR1cy9jaGVtaXN0cnk8L2tleXdvcmQ+PGtleXdvcmQ+U3BlY3Ryb3Njb3B5LCBG
b3VyaWVyIFRyYW5zZm9ybSBJbmZyYXJlZC8qbWV0aG9kczwva2V5d29yZD48L2tleXdvcmRzPjxk
YXRlcz48eWVhcj4yMDEwPC95ZWFyPjxwdWItZGF0ZXM+PGRhdGU+T2N0PC9kYXRlPjwvcHViLWRh
dGVzPjwvZGF0ZXM+PGlzYm4+MDAwMy0yNjU0PC9pc2JuPjxhY2Nlc3Npb24tbnVtPjIwODIwNDkx
PC9hY2Nlc3Npb24tbnVtPjx1cmxzPjwvdXJscz48ZWxlY3Ryb25pYy1yZXNvdXJjZS1udW0+MTAu
MTAzOS9jMGFuMDAyOTBhPC9lbGVjdHJvbmljLXJlc291cmNlLW51bT48cmVtb3RlLWRhdGFiYXNl
LXByb3ZpZGVyPk5MTTwvcmVtb3RlLWRhdGFiYXNlLXByb3ZpZGVyPjxsYW5ndWFnZT5lbmc8L2xh
bmd1YWdlPjwvcmVjb3JkPjwvQ2l0ZT48Q2l0ZT48QXV0aG9yPlZpdHJ5PC9BdXRob3I+PFllYXI+
MjAxNjwvWWVhcj48UmVjTnVtPjI3PC9SZWNOdW0+PHJlY29yZD48cmVjLW51bWJlcj4yNzwvcmVj
LW51bWJlcj48Zm9yZWlnbi1rZXlzPjxrZXkgYXBwPSJFTiIgZGItaWQ9ImZkZDB0YWEwYnhmZjlp
ZTJlcGNwczkwdzl2c2Y1ZHRheDB0ZCIgdGltZXN0YW1wPSIxNTg4OTA4MjE1Ij4yNzwva2V5Pjwv
Zm9yZWlnbi1rZXlzPjxyZWYtdHlwZSBuYW1lPSJKb3VybmFsIEFydGljbGUiPjE3PC9yZWYtdHlw
ZT48Y29udHJpYnV0b3JzPjxhdXRob3JzPjxhdXRob3I+Vml0cnksIFBhdWxpbmU8L2F1dGhvcj48
YXV0aG9yPlJlYm9pcywgUm9sYW5kbzwvYXV0aG9yPjxhdXRob3I+Qm91cmlsbG90LCBFcmljPC9h
dXRob3I+PGF1dGhvcj5EZW5pc2V0LUJlc3NlYXUsIEFyaWFuZTwvYXV0aG9yPjxhdXRob3I+Vmly
b2xsZSwgTWFyaWUtSm9lbGxlPC9hdXRob3I+PGF1dGhvcj5MZXNuaWV3c2thLCBFcmljPC9hdXRo
b3I+PGF1dGhvcj5EYXp6aSwgQWxleGFuZHJlPC9hdXRob3I+PC9hdXRob3JzPjwvY29udHJpYnV0
b3JzPjx0aXRsZXM+PHRpdGxlPkNvbWJpbmluZyBpbmZyYXJlZCBhbmQgbW9kZSBzeW50aGVzaXpp
bmcgYXRvbWljIGZvcmNlIG1pY3Jvc2NvcHk6IEFwcGxpY2F0aW9uIHRvIHRoZSBzdHVkeSBvZiBs
aXBpZCB2ZXNpY2xlcyBpbnNpZGUgU3RyZXB0b215Y2VzIGJhY3RlcmlhPC90aXRsZT48c2Vjb25k
YXJ5LXRpdGxlPk5hbm8gUmVzZWFyY2g8L3NlY29uZGFyeS10aXRsZT48L3RpdGxlcz48cGVyaW9k
aWNhbD48ZnVsbC10aXRsZT5OYW5vIFJlc2VhcmNoPC9mdWxsLXRpdGxlPjwvcGVyaW9kaWNhbD48
cGFnZXM+MTY3NC0xNjgxPC9wYWdlcz48dm9sdW1lPjk8L3ZvbHVtZT48bnVtYmVyPjY8L251bWJl
cj48ZGF0ZXM+PHllYXI+MjAxNjwveWVhcj48cHViLWRhdGVzPjxkYXRlPjIwMTYvMDYvMDE8L2Rh
dGU+PC9wdWItZGF0ZXM+PC9kYXRlcz48aXNibj4xOTk4LTAwMDA8L2lzYm4+PHVybHM+PHJlbGF0
ZWQtdXJscz48dXJsPmh0dHBzOi8vZG9pLm9yZy8xMC4xMDA3L3MxMjI3NC0wMTYtMTA2MS02PC91
cmw+PC9yZWxhdGVkLXVybHM+PC91cmxzPjxlbGVjdHJvbmljLXJlc291cmNlLW51bT4xMC4xMDA3
L3MxMjI3NC0wMTYtMTA2MS02PC9lbGVjdHJvbmljLXJlc291cmNlLW51bT48L3JlY29yZD48L0Np
dGU+PENpdGU+PEF1dGhvcj5EYXp6aTwvQXV0aG9yPjxZZWFyPjIwMDg8L1llYXI+PFJlY051bT4y
ODwvUmVjTnVtPjxyZWNvcmQ+PHJlYy1udW1iZXI+Mjg8L3JlYy1udW1iZXI+PGZvcmVpZ24ta2V5
cz48a2V5IGFwcD0iRU4iIGRiLWlkPSJmZGQwdGFhMGJ4ZmY5aWUyZXBjcHM5MHc5dnNmNWR0YXgw
dGQiIHRpbWVzdGFtcD0iMTU4ODkwODU4NCI+Mjg8L2tleT48L2ZvcmVpZ24ta2V5cz48cmVmLXR5
cGUgbmFtZT0iSm91cm5hbCBBcnRpY2xlIj4xNzwvcmVmLXR5cGU+PGNvbnRyaWJ1dG9ycz48YXV0
aG9ycz48YXV0aG9yPkRhenppLCBBLjwvYXV0aG9yPjxhdXRob3I+UHJhemVyZXMsIFIuPC9hdXRo
b3I+PGF1dGhvcj5HbG90aW4sIEYuPC9hdXRob3I+PGF1dGhvcj5PcnRlZ2EsIEouIE0uPC9hdXRo
b3I+PGF1dGhvcj5BbC1TYXdhZnRhaCwgTS48L2F1dGhvcj48YXV0aG9yPmRlIEZydXRvcywgTS48
L2F1dGhvcj48L2F1dGhvcnM+PC9jb250cmlidXRvcnM+PGF1dGgtYWRkcmVzcz5DTElPL0xDUCwg
QmF0LiAyMDEgUG9ydGUgMiwgVW5pdi4gUGFyaXMtU3VkLCA5MTQwNSBPcnNheSwgQ2VkZXgsIEZy
YW5jZS48L2F1dGgtYWRkcmVzcz48dGl0bGVzPjx0aXRsZT5DaGVtaWNhbCBtYXBwaW5nIG9mIHRo
ZSBkaXN0cmlidXRpb24gb2YgdmlydXNlcyBpbnRvIGluZmVjdGVkIGJhY3RlcmlhIHdpdGggYSBw
aG90b3RoZXJtYWwgbWV0aG9kPC90aXRsZT48c2Vjb25kYXJ5LXRpdGxlPlVsdHJhbWljcm9zY29w
eTwvc2Vjb25kYXJ5LXRpdGxlPjxhbHQtdGl0bGU+VWx0cmFtaWNyb3Njb3B5PC9hbHQtdGl0bGU+
PC90aXRsZXM+PHBlcmlvZGljYWw+PGZ1bGwtdGl0bGU+VWx0cmFtaWNyb3Njb3B5PC9mdWxsLXRp
dGxlPjxhYmJyLTE+VWx0cmFtaWNyb3Njb3B5PC9hYmJyLTE+PC9wZXJpb2RpY2FsPjxhbHQtcGVy
aW9kaWNhbD48ZnVsbC10aXRsZT5VbHRyYW1pY3Jvc2NvcHk8L2Z1bGwtdGl0bGU+PGFiYnItMT5V
bHRyYW1pY3Jvc2NvcHk8L2FiYnItMT48L2FsdC1wZXJpb2RpY2FsPjxwYWdlcz42MzUtNDE8L3Bh
Z2VzPjx2b2x1bWU+MTA4PC92b2x1bWU+PG51bWJlcj43PC9udW1iZXI+PGVkaXRpb24+MjAwNy8x
MS8yNzwvZWRpdGlvbj48a2V5d29yZHM+PGtleXdvcmQ+QmFjdGVyaWEvdWx0cmFzdHJ1Y3R1cmUv
KnZpcm9sb2d5PC9rZXl3b3JkPjxrZXl3b3JkPkJhY3RlcmlvcGhhZ2VzL2dyb3d0aCAmYW1wOyBk
ZXZlbG9wbWVudC8qaXNvbGF0aW9uICZhbXA7IHB1cmlmaWNhdGlvbjwva2V5d29yZD48a2V5d29y
ZD4qTWljcm9zcGVjdHJvcGhvdG9tZXRyeTwva2V5d29yZD48a2V5d29yZD4qU3BlY3Ryb3Bob3Rv
bWV0cnksIEluZnJhcmVkPC9rZXl3b3JkPjwva2V5d29yZHM+PGRhdGVzPjx5ZWFyPjIwMDg8L3ll
YXI+PHB1Yi1kYXRlcz48ZGF0ZT5KdW48L2RhdGU+PC9wdWItZGF0ZXM+PC9kYXRlcz48aXNibj4w
MzA0LTM5OTEgKFByaW50KSYjeEQ7MDMwNC0zOTkxPC9pc2JuPjxhY2Nlc3Npb24tbnVtPjE4MDM3
NTY0PC9hY2Nlc3Npb24tbnVtPjx1cmxzPjwvdXJscz48ZWxlY3Ryb25pYy1yZXNvdXJjZS1udW0+
MTAuMTAxNi9qLnVsdHJhbWljLjIwMDcuMTAuMDA4PC9lbGVjdHJvbmljLXJlc291cmNlLW51bT48
cmVtb3RlLWRhdGFiYXNlLXByb3ZpZGVyPk5MTTwvcmVtb3RlLWRhdGFiYXNlLXByb3ZpZGVyPjxs
YW5ndWFnZT5lbmc8L2xhbmd1YWdlPjwvcmVjb3JkPjwvQ2l0ZT48L0VuZE5vdGU+AG==
</w:fldData>
        </w:fldChar>
      </w:r>
      <w:r w:rsidR="00643198" w:rsidRPr="00207EE5">
        <w:rPr>
          <w:rFonts w:asciiTheme="minorHAnsi" w:hAnsiTheme="minorHAnsi" w:cstheme="minorHAnsi"/>
          <w:color w:val="auto"/>
        </w:rPr>
        <w:instrText xml:space="preserve"> ADDIN EN.CITE.DATA </w:instrText>
      </w:r>
      <w:r w:rsidR="00643198" w:rsidRPr="00207EE5">
        <w:rPr>
          <w:rFonts w:asciiTheme="minorHAnsi" w:hAnsiTheme="minorHAnsi" w:cstheme="minorHAnsi"/>
          <w:color w:val="auto"/>
        </w:rPr>
      </w:r>
      <w:r w:rsidR="00643198" w:rsidRPr="00207EE5">
        <w:rPr>
          <w:rFonts w:asciiTheme="minorHAnsi" w:hAnsiTheme="minorHAnsi" w:cstheme="minorHAnsi"/>
          <w:color w:val="auto"/>
        </w:rPr>
        <w:fldChar w:fldCharType="end"/>
      </w:r>
      <w:r w:rsidR="009B2784" w:rsidRPr="00207EE5">
        <w:rPr>
          <w:rFonts w:asciiTheme="minorHAnsi" w:hAnsiTheme="minorHAnsi" w:cstheme="minorHAnsi"/>
          <w:color w:val="auto"/>
        </w:rPr>
      </w:r>
      <w:r w:rsidR="009B2784" w:rsidRPr="00207EE5">
        <w:rPr>
          <w:rFonts w:asciiTheme="minorHAnsi" w:hAnsiTheme="minorHAnsi" w:cstheme="minorHAnsi"/>
          <w:color w:val="auto"/>
        </w:rPr>
        <w:fldChar w:fldCharType="separate"/>
      </w:r>
      <w:r w:rsidR="00643198" w:rsidRPr="00207EE5">
        <w:rPr>
          <w:rFonts w:asciiTheme="minorHAnsi" w:hAnsiTheme="minorHAnsi" w:cstheme="minorHAnsi"/>
          <w:noProof/>
          <w:color w:val="auto"/>
          <w:vertAlign w:val="superscript"/>
        </w:rPr>
        <w:t>19,22,25</w:t>
      </w:r>
      <w:r w:rsidR="00735B81">
        <w:rPr>
          <w:rFonts w:asciiTheme="minorHAnsi" w:hAnsiTheme="minorHAnsi" w:cstheme="minorHAnsi"/>
          <w:noProof/>
          <w:color w:val="auto"/>
          <w:vertAlign w:val="superscript"/>
        </w:rPr>
        <w:t>–</w:t>
      </w:r>
      <w:r w:rsidR="00643198" w:rsidRPr="00207EE5">
        <w:rPr>
          <w:rFonts w:asciiTheme="minorHAnsi" w:hAnsiTheme="minorHAnsi" w:cstheme="minorHAnsi"/>
          <w:noProof/>
          <w:color w:val="auto"/>
          <w:vertAlign w:val="superscript"/>
        </w:rPr>
        <w:t>28</w:t>
      </w:r>
      <w:r w:rsidR="009B2784" w:rsidRPr="00207EE5">
        <w:rPr>
          <w:rFonts w:asciiTheme="minorHAnsi" w:hAnsiTheme="minorHAnsi" w:cstheme="minorHAnsi"/>
          <w:color w:val="auto"/>
        </w:rPr>
        <w:fldChar w:fldCharType="end"/>
      </w:r>
      <w:r w:rsidR="007D7E65">
        <w:rPr>
          <w:rFonts w:asciiTheme="minorHAnsi" w:hAnsiTheme="minorHAnsi" w:cstheme="minorHAnsi"/>
          <w:color w:val="auto"/>
        </w:rPr>
        <w:t>.</w:t>
      </w:r>
      <w:r w:rsidR="009B2784" w:rsidRPr="00207EE5">
        <w:rPr>
          <w:rFonts w:asciiTheme="minorHAnsi" w:hAnsiTheme="minorHAnsi" w:cstheme="minorHAnsi"/>
          <w:color w:val="auto"/>
        </w:rPr>
        <w:t xml:space="preserve"> For example, the ability to detect intracellular lipid vesicles</w:t>
      </w:r>
      <w:r w:rsidR="009B2784" w:rsidRPr="00207EE5">
        <w:rPr>
          <w:rFonts w:asciiTheme="minorHAnsi" w:hAnsiTheme="minorHAnsi" w:cstheme="minorHAnsi"/>
          <w:color w:val="auto"/>
        </w:rPr>
        <w:fldChar w:fldCharType="begin"/>
      </w:r>
      <w:r w:rsidR="00643198" w:rsidRPr="00207EE5">
        <w:rPr>
          <w:rFonts w:asciiTheme="minorHAnsi" w:hAnsiTheme="minorHAnsi" w:cstheme="minorHAnsi"/>
          <w:color w:val="auto"/>
        </w:rPr>
        <w:instrText xml:space="preserve"> ADDIN EN.CITE &lt;EndNote&gt;&lt;Cite&gt;&lt;Author&gt;Vitry&lt;/Author&gt;&lt;Year&gt;2016&lt;/Year&gt;&lt;RecNum&gt;27&lt;/RecNum&gt;&lt;DisplayText&gt;&lt;style face="superscript"&gt;27&lt;/style&gt;&lt;/DisplayText&gt;&lt;record&gt;&lt;rec-number&gt;27&lt;/rec-number&gt;&lt;foreign-keys&gt;&lt;key app="EN" db-id="fdd0taa0bxff9ie2epcps90w9vsf5dtax0td" timestamp="1588908215"&gt;27&lt;/key&gt;&lt;/foreign-keys&gt;&lt;ref-type name="Journal Article"&gt;17&lt;/ref-type&gt;&lt;contributors&gt;&lt;authors&gt;&lt;author&gt;Vitry, Pauline&lt;/author&gt;&lt;author&gt;Rebois, Rolando&lt;/author&gt;&lt;author&gt;Bourillot, Eric&lt;/author&gt;&lt;author&gt;Deniset-Besseau, Ariane&lt;/author&gt;&lt;author&gt;Virolle, Marie-Joelle&lt;/author&gt;&lt;author&gt;Lesniewska, Eric&lt;/author&gt;&lt;author&gt;Dazzi, Alexandre&lt;/author&gt;&lt;/authors&gt;&lt;/contributors&gt;&lt;titles&gt;&lt;title&gt;Combining infrared and mode synthesizing atomic force microscopy: Application to the study of lipid vesicles inside Streptomyces bacteria&lt;/title&gt;&lt;secondary-title&gt;Nano Research&lt;/secondary-title&gt;&lt;/titles&gt;&lt;periodical&gt;&lt;full-title&gt;Nano Research&lt;/full-title&gt;&lt;/periodical&gt;&lt;pages&gt;1674-1681&lt;/pages&gt;&lt;volume&gt;9&lt;/volume&gt;&lt;number&gt;6&lt;/number&gt;&lt;dates&gt;&lt;year&gt;2016&lt;/year&gt;&lt;pub-dates&gt;&lt;date&gt;2016/06/01&lt;/date&gt;&lt;/pub-dates&gt;&lt;/dates&gt;&lt;isbn&gt;1998-0000&lt;/isbn&gt;&lt;urls&gt;&lt;related-urls&gt;&lt;url&gt;https://doi.org/10.1007/s12274-016-1061-6&lt;/url&gt;&lt;/related-urls&gt;&lt;/urls&gt;&lt;electronic-resource-num&gt;10.1007/s12274-016-1061-6&lt;/electronic-resource-num&gt;&lt;/record&gt;&lt;/Cite&gt;&lt;/EndNote&gt;</w:instrText>
      </w:r>
      <w:r w:rsidR="009B2784" w:rsidRPr="00207EE5">
        <w:rPr>
          <w:rFonts w:asciiTheme="minorHAnsi" w:hAnsiTheme="minorHAnsi" w:cstheme="minorHAnsi"/>
          <w:color w:val="auto"/>
        </w:rPr>
        <w:fldChar w:fldCharType="separate"/>
      </w:r>
      <w:r w:rsidR="00643198" w:rsidRPr="00207EE5">
        <w:rPr>
          <w:rFonts w:asciiTheme="minorHAnsi" w:hAnsiTheme="minorHAnsi" w:cstheme="minorHAnsi"/>
          <w:noProof/>
          <w:color w:val="auto"/>
          <w:vertAlign w:val="superscript"/>
        </w:rPr>
        <w:t>27</w:t>
      </w:r>
      <w:r w:rsidR="009B2784" w:rsidRPr="00207EE5">
        <w:rPr>
          <w:rFonts w:asciiTheme="minorHAnsi" w:hAnsiTheme="minorHAnsi" w:cstheme="minorHAnsi"/>
          <w:color w:val="auto"/>
        </w:rPr>
        <w:fldChar w:fldCharType="end"/>
      </w:r>
      <w:r w:rsidR="009B2784" w:rsidRPr="00207EE5">
        <w:rPr>
          <w:rFonts w:asciiTheme="minorHAnsi" w:hAnsiTheme="minorHAnsi" w:cstheme="minorHAnsi"/>
          <w:color w:val="auto"/>
        </w:rPr>
        <w:t xml:space="preserve"> and viruses</w:t>
      </w:r>
      <w:r w:rsidR="009B2784" w:rsidRPr="00207EE5">
        <w:rPr>
          <w:rFonts w:asciiTheme="minorHAnsi" w:hAnsiTheme="minorHAnsi" w:cstheme="minorHAnsi"/>
          <w:color w:val="auto"/>
        </w:rPr>
        <w:fldChar w:fldCharType="begin"/>
      </w:r>
      <w:r w:rsidR="00643198" w:rsidRPr="00207EE5">
        <w:rPr>
          <w:rFonts w:asciiTheme="minorHAnsi" w:hAnsiTheme="minorHAnsi" w:cstheme="minorHAnsi"/>
          <w:color w:val="auto"/>
        </w:rPr>
        <w:instrText xml:space="preserve"> ADDIN EN.CITE &lt;EndNote&gt;&lt;Cite&gt;&lt;Author&gt;Dazzi&lt;/Author&gt;&lt;Year&gt;2008&lt;/Year&gt;&lt;RecNum&gt;28&lt;/RecNum&gt;&lt;DisplayText&gt;&lt;style face="superscript"&gt;28&lt;/style&gt;&lt;/DisplayText&gt;&lt;record&gt;&lt;rec-number&gt;28&lt;/rec-number&gt;&lt;foreign-keys&gt;&lt;key app="EN" db-id="fdd0taa0bxff9ie2epcps90w9vsf5dtax0td" timestamp="1588908584"&gt;28&lt;/key&gt;&lt;/foreign-keys&gt;&lt;ref-type name="Journal Article"&gt;17&lt;/ref-type&gt;&lt;contributors&gt;&lt;authors&gt;&lt;author&gt;Dazzi, A.&lt;/author&gt;&lt;author&gt;Prazeres, R.&lt;/author&gt;&lt;author&gt;Glotin, F.&lt;/author&gt;&lt;author&gt;Ortega, J. M.&lt;/author&gt;&lt;author&gt;Al-Sawaftah, M.&lt;/author&gt;&lt;author&gt;de Frutos, M.&lt;/author&gt;&lt;/authors&gt;&lt;/contributors&gt;&lt;auth-address&gt;CLIO/LCP, Bat. 201 Porte 2, Univ. Paris-Sud, 91405 Orsay, Cedex, France.&lt;/auth-address&gt;&lt;titles&gt;&lt;title&gt;Chemical mapping of the distribution of viruses into infected bacteria with a photothermal method&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635-41&lt;/pages&gt;&lt;volume&gt;108&lt;/volume&gt;&lt;number&gt;7&lt;/number&gt;&lt;edition&gt;2007/11/27&lt;/edition&gt;&lt;keywords&gt;&lt;keyword&gt;Bacteria/ultrastructure/*virology&lt;/keyword&gt;&lt;keyword&gt;Bacteriophages/growth &amp;amp; development/*isolation &amp;amp; purification&lt;/keyword&gt;&lt;keyword&gt;*Microspectrophotometry&lt;/keyword&gt;&lt;keyword&gt;*Spectrophotometry, Infrared&lt;/keyword&gt;&lt;/keywords&gt;&lt;dates&gt;&lt;year&gt;2008&lt;/year&gt;&lt;pub-dates&gt;&lt;date&gt;Jun&lt;/date&gt;&lt;/pub-dates&gt;&lt;/dates&gt;&lt;isbn&gt;0304-3991 (Print)&amp;#xD;0304-3991&lt;/isbn&gt;&lt;accession-num&gt;18037564&lt;/accession-num&gt;&lt;urls&gt;&lt;/urls&gt;&lt;electronic-resource-num&gt;10.1016/j.ultramic.2007.10.008&lt;/electronic-resource-num&gt;&lt;remote-database-provider&gt;NLM&lt;/remote-database-provider&gt;&lt;language&gt;eng&lt;/language&gt;&lt;/record&gt;&lt;/Cite&gt;&lt;/EndNote&gt;</w:instrText>
      </w:r>
      <w:r w:rsidR="009B2784" w:rsidRPr="00207EE5">
        <w:rPr>
          <w:rFonts w:asciiTheme="minorHAnsi" w:hAnsiTheme="minorHAnsi" w:cstheme="minorHAnsi"/>
          <w:color w:val="auto"/>
        </w:rPr>
        <w:fldChar w:fldCharType="separate"/>
      </w:r>
      <w:r w:rsidR="00643198" w:rsidRPr="00207EE5">
        <w:rPr>
          <w:rFonts w:asciiTheme="minorHAnsi" w:hAnsiTheme="minorHAnsi" w:cstheme="minorHAnsi"/>
          <w:noProof/>
          <w:color w:val="auto"/>
          <w:vertAlign w:val="superscript"/>
        </w:rPr>
        <w:t>28</w:t>
      </w:r>
      <w:r w:rsidR="009B2784" w:rsidRPr="00207EE5">
        <w:rPr>
          <w:rFonts w:asciiTheme="minorHAnsi" w:hAnsiTheme="minorHAnsi" w:cstheme="minorHAnsi"/>
          <w:color w:val="auto"/>
        </w:rPr>
        <w:fldChar w:fldCharType="end"/>
      </w:r>
      <w:r w:rsidR="009B2784" w:rsidRPr="00207EE5">
        <w:rPr>
          <w:rFonts w:asciiTheme="minorHAnsi" w:hAnsiTheme="minorHAnsi" w:cstheme="minorHAnsi"/>
          <w:color w:val="auto"/>
        </w:rPr>
        <w:t xml:space="preserve"> within single bacterium</w:t>
      </w:r>
      <w:r w:rsidR="00DD5E1A" w:rsidRPr="00207EE5">
        <w:rPr>
          <w:rFonts w:asciiTheme="minorHAnsi" w:hAnsiTheme="minorHAnsi" w:cstheme="minorHAnsi"/>
          <w:color w:val="auto"/>
        </w:rPr>
        <w:t xml:space="preserve"> has been described</w:t>
      </w:r>
      <w:r w:rsidR="009B2784" w:rsidRPr="00207EE5">
        <w:rPr>
          <w:rFonts w:asciiTheme="minorHAnsi" w:hAnsiTheme="minorHAnsi" w:cstheme="minorHAnsi"/>
          <w:color w:val="auto"/>
        </w:rPr>
        <w:t>.</w:t>
      </w:r>
      <w:r w:rsidR="006E3142" w:rsidRPr="00207EE5">
        <w:rPr>
          <w:rFonts w:asciiTheme="minorHAnsi" w:hAnsiTheme="minorHAnsi" w:cstheme="minorHAnsi"/>
          <w:color w:val="auto"/>
        </w:rPr>
        <w:t xml:space="preserve"> These results demonstrate </w:t>
      </w:r>
      <w:r w:rsidR="00DD5E1A" w:rsidRPr="00207EE5">
        <w:rPr>
          <w:rFonts w:asciiTheme="minorHAnsi" w:hAnsiTheme="minorHAnsi" w:cstheme="minorHAnsi"/>
          <w:color w:val="auto"/>
        </w:rPr>
        <w:t xml:space="preserve">the </w:t>
      </w:r>
      <w:r w:rsidR="006E3142" w:rsidRPr="00207EE5">
        <w:rPr>
          <w:rFonts w:asciiTheme="minorHAnsi" w:hAnsiTheme="minorHAnsi" w:cstheme="minorHAnsi"/>
          <w:color w:val="auto"/>
        </w:rPr>
        <w:t>usefulness of AFM-IR for nanoscale studies of single bacteria</w:t>
      </w:r>
      <w:r w:rsidR="00DD5E1A" w:rsidRPr="00207EE5">
        <w:rPr>
          <w:rFonts w:asciiTheme="minorHAnsi" w:hAnsiTheme="minorHAnsi" w:cstheme="minorHAnsi"/>
          <w:color w:val="auto"/>
        </w:rPr>
        <w:t xml:space="preserve"> and </w:t>
      </w:r>
      <w:r w:rsidR="006E3142" w:rsidRPr="00207EE5">
        <w:rPr>
          <w:rFonts w:asciiTheme="minorHAnsi" w:hAnsiTheme="minorHAnsi" w:cstheme="minorHAnsi"/>
          <w:color w:val="auto"/>
        </w:rPr>
        <w:t>clinically relevant pathogens</w:t>
      </w:r>
      <w:r w:rsidR="006E3142" w:rsidRPr="00207EE5">
        <w:rPr>
          <w:rFonts w:asciiTheme="minorHAnsi" w:hAnsiTheme="minorHAnsi" w:cstheme="minorHAnsi"/>
          <w:color w:val="auto"/>
        </w:rPr>
        <w:fldChar w:fldCharType="begin"/>
      </w:r>
      <w:r w:rsidR="006E3142" w:rsidRPr="00207EE5">
        <w:rPr>
          <w:rFonts w:asciiTheme="minorHAnsi" w:hAnsiTheme="minorHAnsi" w:cstheme="minorHAnsi"/>
          <w:color w:val="auto"/>
        </w:rPr>
        <w:instrText xml:space="preserve"> ADDIN EN.CITE &lt;EndNote&gt;&lt;Cite&gt;&lt;Author&gt;Kochan&lt;/Author&gt;&lt;Year&gt;2019&lt;/Year&gt;&lt;RecNum&gt;19&lt;/RecNum&gt;&lt;DisplayText&gt;&lt;style face="superscript"&gt;19&lt;/style&gt;&lt;/DisplayText&gt;&lt;record&gt;&lt;rec-number&gt;19&lt;/rec-number&gt;&lt;foreign-keys&gt;&lt;key app="EN" db-id="fdd0taa0bxff9ie2epcps90w9vsf5dtax0td" timestamp="1588906347"&gt;19&lt;/key&gt;&lt;/foreign-keys&gt;&lt;ref-type name="Journal Article"&gt;17&lt;/ref-type&gt;&lt;contributors&gt;&lt;authors&gt;&lt;author&gt;Kochan, Kamila&lt;/author&gt;&lt;author&gt;Nethercott, Cara&lt;/author&gt;&lt;author&gt;Perez−Guaita, David&lt;/author&gt;&lt;author&gt;Jiang, Jhih-Hang&lt;/author&gt;&lt;author&gt;Peleg, Anton Y.&lt;/author&gt;&lt;author&gt;Wood, Bayden R.&lt;/author&gt;&lt;author&gt;Heraud, Philip&lt;/author&gt;&lt;/authors&gt;&lt;/contributors&gt;&lt;titles&gt;&lt;title&gt;Detection of Antimicrobial Resistance-Related Changes in Biochemical Composition of Staphylococcus aureus by Means of Atomic Force Microscopy-Infrared Spectroscopy&lt;/title&gt;&lt;secondary-title&gt;Analytical Chemistry&lt;/secondary-title&gt;&lt;/titles&gt;&lt;periodical&gt;&lt;full-title&gt;Analytical Chemistry&lt;/full-title&gt;&lt;/periodical&gt;&lt;pages&gt;15397-15403&lt;/pages&gt;&lt;volume&gt;91&lt;/volume&gt;&lt;number&gt;24&lt;/number&gt;&lt;dates&gt;&lt;year&gt;2019&lt;/year&gt;&lt;pub-dates&gt;&lt;date&gt;2019/12/17&lt;/date&gt;&lt;/pub-dates&gt;&lt;/dates&gt;&lt;publisher&gt;American Chemical Society&lt;/publisher&gt;&lt;isbn&gt;0003-2700&lt;/isbn&gt;&lt;urls&gt;&lt;related-urls&gt;&lt;url&gt;https://doi.org/10.1021/acs.analchem.9b01671&lt;/url&gt;&lt;/related-urls&gt;&lt;/urls&gt;&lt;electronic-resource-num&gt;10.1021/acs.analchem.9b01671&lt;/electronic-resource-num&gt;&lt;/record&gt;&lt;/Cite&gt;&lt;/EndNote&gt;</w:instrText>
      </w:r>
      <w:r w:rsidR="006E3142" w:rsidRPr="00207EE5">
        <w:rPr>
          <w:rFonts w:asciiTheme="minorHAnsi" w:hAnsiTheme="minorHAnsi" w:cstheme="minorHAnsi"/>
          <w:color w:val="auto"/>
        </w:rPr>
        <w:fldChar w:fldCharType="separate"/>
      </w:r>
      <w:r w:rsidR="006E3142" w:rsidRPr="00207EE5">
        <w:rPr>
          <w:rFonts w:asciiTheme="minorHAnsi" w:hAnsiTheme="minorHAnsi" w:cstheme="minorHAnsi"/>
          <w:noProof/>
          <w:color w:val="auto"/>
          <w:vertAlign w:val="superscript"/>
        </w:rPr>
        <w:t>19</w:t>
      </w:r>
      <w:r w:rsidR="006E3142" w:rsidRPr="00207EE5">
        <w:rPr>
          <w:rFonts w:asciiTheme="minorHAnsi" w:hAnsiTheme="minorHAnsi" w:cstheme="minorHAnsi"/>
          <w:color w:val="auto"/>
        </w:rPr>
        <w:fldChar w:fldCharType="end"/>
      </w:r>
      <w:r w:rsidR="007D7E65" w:rsidRPr="00207EE5">
        <w:rPr>
          <w:rFonts w:asciiTheme="minorHAnsi" w:hAnsiTheme="minorHAnsi" w:cstheme="minorHAnsi"/>
          <w:color w:val="auto"/>
        </w:rPr>
        <w:t>.</w:t>
      </w:r>
    </w:p>
    <w:p w14:paraId="27D47B8B" w14:textId="77777777" w:rsidR="002F326C" w:rsidRPr="00207EE5" w:rsidRDefault="002F326C" w:rsidP="00CD035B">
      <w:pPr>
        <w:rPr>
          <w:rFonts w:asciiTheme="minorHAnsi" w:hAnsiTheme="minorHAnsi" w:cstheme="minorHAnsi"/>
          <w:color w:val="auto"/>
        </w:rPr>
      </w:pPr>
    </w:p>
    <w:p w14:paraId="4C92ED3D" w14:textId="40AA364C" w:rsidR="002E5355" w:rsidRPr="00207EE5" w:rsidRDefault="006E3142" w:rsidP="00CD035B">
      <w:pPr>
        <w:rPr>
          <w:rFonts w:asciiTheme="minorHAnsi" w:hAnsiTheme="minorHAnsi" w:cstheme="minorHAnsi"/>
          <w:color w:val="auto"/>
        </w:rPr>
      </w:pPr>
      <w:r w:rsidRPr="00207EE5">
        <w:rPr>
          <w:rFonts w:asciiTheme="minorHAnsi" w:hAnsiTheme="minorHAnsi" w:cstheme="minorHAnsi"/>
          <w:color w:val="auto"/>
        </w:rPr>
        <w:t xml:space="preserve">Hence, </w:t>
      </w:r>
      <w:r w:rsidR="00DD5E1A" w:rsidRPr="00207EE5">
        <w:rPr>
          <w:rFonts w:asciiTheme="minorHAnsi" w:hAnsiTheme="minorHAnsi" w:cstheme="minorHAnsi"/>
          <w:color w:val="auto"/>
        </w:rPr>
        <w:t xml:space="preserve">we present a </w:t>
      </w:r>
      <w:r w:rsidRPr="00207EE5">
        <w:rPr>
          <w:rFonts w:asciiTheme="minorHAnsi" w:hAnsiTheme="minorHAnsi" w:cstheme="minorHAnsi"/>
          <w:color w:val="auto"/>
        </w:rPr>
        <w:t xml:space="preserve">sample preparation and collection </w:t>
      </w:r>
      <w:r w:rsidR="00DD5E1A" w:rsidRPr="00207EE5">
        <w:rPr>
          <w:rFonts w:asciiTheme="minorHAnsi" w:hAnsiTheme="minorHAnsi" w:cstheme="minorHAnsi"/>
          <w:color w:val="auto"/>
        </w:rPr>
        <w:t>method for</w:t>
      </w:r>
      <w:r w:rsidRPr="00207EE5">
        <w:rPr>
          <w:rFonts w:asciiTheme="minorHAnsi" w:hAnsiTheme="minorHAnsi" w:cstheme="minorHAnsi"/>
          <w:color w:val="auto"/>
        </w:rPr>
        <w:t xml:space="preserve"> AF</w:t>
      </w:r>
      <w:r w:rsidR="009A34FB" w:rsidRPr="00207EE5">
        <w:rPr>
          <w:rFonts w:asciiTheme="minorHAnsi" w:hAnsiTheme="minorHAnsi" w:cstheme="minorHAnsi"/>
          <w:color w:val="auto"/>
        </w:rPr>
        <w:t>M-IR data of multilayer, mono</w:t>
      </w:r>
      <w:r w:rsidRPr="00207EE5">
        <w:rPr>
          <w:rFonts w:asciiTheme="minorHAnsi" w:hAnsiTheme="minorHAnsi" w:cstheme="minorHAnsi"/>
          <w:color w:val="auto"/>
        </w:rPr>
        <w:t>layer and single</w:t>
      </w:r>
      <w:r w:rsidR="004F1D8B">
        <w:rPr>
          <w:rFonts w:asciiTheme="minorHAnsi" w:hAnsiTheme="minorHAnsi" w:cstheme="minorHAnsi"/>
          <w:color w:val="auto"/>
        </w:rPr>
        <w:t xml:space="preserve"> </w:t>
      </w:r>
      <w:r w:rsidRPr="00207EE5">
        <w:rPr>
          <w:rFonts w:asciiTheme="minorHAnsi" w:hAnsiTheme="minorHAnsi" w:cstheme="minorHAnsi"/>
          <w:color w:val="auto"/>
        </w:rPr>
        <w:t xml:space="preserve">cell bacterial samples. </w:t>
      </w:r>
      <w:r w:rsidR="002F326C" w:rsidRPr="00207EE5">
        <w:rPr>
          <w:rFonts w:asciiTheme="minorHAnsi" w:hAnsiTheme="minorHAnsi" w:cstheme="minorHAnsi"/>
          <w:color w:val="auto"/>
        </w:rPr>
        <w:t xml:space="preserve">The protocol </w:t>
      </w:r>
      <w:r w:rsidR="00DD5E1A" w:rsidRPr="00207EE5">
        <w:rPr>
          <w:rFonts w:asciiTheme="minorHAnsi" w:hAnsiTheme="minorHAnsi" w:cstheme="minorHAnsi"/>
          <w:color w:val="auto"/>
        </w:rPr>
        <w:t xml:space="preserve">described herein </w:t>
      </w:r>
      <w:r w:rsidR="002F326C" w:rsidRPr="00207EE5">
        <w:rPr>
          <w:rFonts w:asciiTheme="minorHAnsi" w:hAnsiTheme="minorHAnsi" w:cstheme="minorHAnsi"/>
          <w:color w:val="auto"/>
        </w:rPr>
        <w:t xml:space="preserve">was </w:t>
      </w:r>
      <w:r w:rsidR="00DD5E1A" w:rsidRPr="00207EE5">
        <w:rPr>
          <w:rFonts w:asciiTheme="minorHAnsi" w:hAnsiTheme="minorHAnsi" w:cstheme="minorHAnsi"/>
          <w:color w:val="auto"/>
        </w:rPr>
        <w:t xml:space="preserve">applied to </w:t>
      </w:r>
      <w:r w:rsidR="002F326C" w:rsidRPr="00207EE5">
        <w:rPr>
          <w:rFonts w:asciiTheme="minorHAnsi" w:hAnsiTheme="minorHAnsi" w:cstheme="minorHAnsi"/>
          <w:color w:val="auto"/>
        </w:rPr>
        <w:t xml:space="preserve">study </w:t>
      </w:r>
      <w:r w:rsidR="00DD5E1A" w:rsidRPr="00207EE5">
        <w:rPr>
          <w:rFonts w:asciiTheme="minorHAnsi" w:hAnsiTheme="minorHAnsi" w:cstheme="minorHAnsi"/>
          <w:color w:val="auto"/>
        </w:rPr>
        <w:t xml:space="preserve">different </w:t>
      </w:r>
      <w:r w:rsidR="002F326C" w:rsidRPr="00207EE5">
        <w:rPr>
          <w:rFonts w:asciiTheme="minorHAnsi" w:hAnsiTheme="minorHAnsi" w:cstheme="minorHAnsi"/>
          <w:color w:val="auto"/>
        </w:rPr>
        <w:t>species of bacteria</w:t>
      </w:r>
      <w:r w:rsidR="002F326C" w:rsidRPr="00207EE5">
        <w:rPr>
          <w:rFonts w:asciiTheme="minorHAnsi" w:hAnsiTheme="minorHAnsi" w:cstheme="minorHAnsi"/>
          <w:color w:val="auto"/>
        </w:rPr>
        <w:fldChar w:fldCharType="begin">
          <w:fldData xml:space="preserve">PEVuZE5vdGU+PENpdGU+PEF1dGhvcj5Lb2NoYW48L0F1dGhvcj48WWVhcj4yMDE4PC9ZZWFyPjxS
ZWNOdW0+MjE8L1JlY051bT48RGlzcGxheVRleHQ+PHN0eWxlIGZhY2U9InN1cGVyc2NyaXB0Ij4y
Mjwvc3R5bGU+PC9EaXNwbGF5VGV4dD48cmVjb3JkPjxyZWMtbnVtYmVyPjIxPC9yZWMtbnVtYmVy
Pjxmb3JlaWduLWtleXM+PGtleSBhcHA9IkVOIiBkYi1pZD0iZmRkMHRhYTBieGZmOWllMmVwY3Bz
OTB3OXZzZjVkdGF4MHRkIiB0aW1lc3RhbXA9IjE1ODg5MDcwNjEiPjIxPC9rZXk+PC9mb3JlaWdu
LWtleXM+PHJlZi10eXBlIG5hbWU9IkpvdXJuYWwgQXJ0aWNsZSI+MTc8L3JlZi10eXBlPjxjb250
cmlidXRvcnM+PGF1dGhvcnM+PGF1dGhvcj5Lb2NoYW4sIEsuPC9hdXRob3I+PGF1dGhvcj5QZXJl
ei1HdWFpdGEsIEQuPC9hdXRob3I+PGF1dGhvcj5QaXNzYW5nLCBKLjwvYXV0aG9yPjxhdXRob3I+
SmlhbmcsIEouIEguPC9hdXRob3I+PGF1dGhvcj5QZWxlZywgQS4gWS48L2F1dGhvcj48YXV0aG9y
Pk1jTmF1Z2h0b24sIEQuPC9hdXRob3I+PGF1dGhvcj5IZXJhdWQsIFAuPC9hdXRob3I+PGF1dGhv
cj5Xb29kLCBCLiBSLjwvYXV0aG9yPjwvYXV0aG9ycz48L2NvbnRyaWJ1dG9ycz48YXV0aC1hZGRy
ZXNzPkNlbnRyZSBmb3IgQmlvc3BlY3Ryb3Njb3B5IGFuZCBTY2hvb2wgb2YgQ2hlbWlzdHJ5LCBN
b25hc2ggVW5pdmVyc2l0eSwgQ2xheXRvbiBDYW1wdXMsIE1lbGJvdXJuZSwgMzgwMCBWaWN0b3Jp
YSwgQXVzdHJhbGlhLiYjeEQ7SW5mZWN0aW9uIGFuZCBJbW11bml0eSBQcm9ncmFtLCBNb25hc2gg
QmlvbWVkaWNpbmUgRGlzY292ZXJ5IEluc3RpdHV0ZSBhbmQgRGVwYXJ0bWVudCBvZiBNaWNyb2Jp
b2xvZ3ksIE1vbmFzaCBVbml2ZXJzaXR5LCBDbGF5dG9uIENhbXB1cywgTWVsYm91cm5lLCAzODAw
IFZpY3RvcmlhLCBBdXN0cmFsaWEuJiN4RDtEZXBhcnRtZW50IG9mIEluZmVjdGlvdXMgRGlzZWFz
ZXMsIFRoZSBBbGZyZWQgSG9zcGl0YWwgYW5kIENlbnRyYWwgQ2xpbmljYWwgU2Nob29sLCBNb25h
c2ggVW5pdmVyc2l0eSwgTWVsYm91cm5lLCBWaWN0b3JpYSAzMDA0LCBBdXN0cmFsaWEuJiN4RDtD
ZW50cmUgZm9yIEJpb3NwZWN0cm9zY29weSBhbmQgU2Nob29sIG9mIENoZW1pc3RyeSwgTW9uYXNo
IFVuaXZlcnNpdHksIENsYXl0b24gQ2FtcHVzLCBNZWxib3VybmUsIDM4MDAgVmljdG9yaWEsIEF1
c3RyYWxpYSBwaGlsLmhlcmF1ZEBtb25hc2guZWR1LiYjeEQ7TW9uYXNoIEJpb21lZGljaW5lIERp
c2NvdmVyeSBJbnN0aXR1dGUgYW5kIHRoZSBEZXBhcnRtZW50IG9mIE1pY3JvYmlvbG9neSwgTW9u
YXNoIFVuaXZlcnNpdHksIENsYXl0b24gQ2FtcHVzLCBNZWxib3VybmUsIDM4MDAgVmljdG9yaWEs
IEF1c3RyYWxpYS4mI3hEO0NlbnRyZSBmb3IgQmlvc3BlY3Ryb3Njb3B5IGFuZCBTY2hvb2wgb2Yg
Q2hlbWlzdHJ5LCBNb25hc2ggVW5pdmVyc2l0eSwgQ2xheXRvbiBDYW1wdXMsIE1lbGJvdXJuZSwg
MzgwMCBWaWN0b3JpYSwgQXVzdHJhbGlhIGJheWRlbi53b29kQG1vbmFzaC5lZHUuPC9hdXRoLWFk
ZHJlc3M+PHRpdGxlcz48dGl0bGU+SW4gdml2byBhdG9taWMgZm9yY2UgbWljcm9zY29weS1pbmZy
YXJlZCBzcGVjdHJvc2NvcHkgb2YgYmFjdGVyaWE8L3RpdGxlPjxzZWNvbmRhcnktdGl0bGU+SiBS
IFNvYyBJbnRlcmZhY2U8L3NlY29uZGFyeS10aXRsZT48YWx0LXRpdGxlPkpvdXJuYWwgb2YgdGhl
IFJveWFsIFNvY2lldHksIEludGVyZmFjZTwvYWx0LXRpdGxlPjwvdGl0bGVzPjxwZXJpb2RpY2Fs
PjxmdWxsLXRpdGxlPkogUiBTb2MgSW50ZXJmYWNlPC9mdWxsLXRpdGxlPjxhYmJyLTE+Sm91cm5h
bCBvZiB0aGUgUm95YWwgU29jaWV0eSwgSW50ZXJmYWNlPC9hYmJyLTE+PC9wZXJpb2RpY2FsPjxh
bHQtcGVyaW9kaWNhbD48ZnVsbC10aXRsZT5KIFIgU29jIEludGVyZmFjZTwvZnVsbC10aXRsZT48
YWJici0xPkpvdXJuYWwgb2YgdGhlIFJveWFsIFNvY2lldHksIEludGVyZmFjZTwvYWJici0xPjwv
YWx0LXBlcmlvZGljYWw+PHZvbHVtZT4xNTwvdm9sdW1lPjxudW1iZXI+MTQwPC9udW1iZXI+PGVk
aXRpb24+MjAxOC8wMy8zMDwvZWRpdGlvbj48a2V5d29yZHM+PGtleXdvcmQ+Q2VsbCBXYWxsL21l
dGFib2xpc20vKnVsdHJhc3RydWN0dXJlPC9rZXl3b3JkPjxrZXl3b3JkPkVzY2hlcmljaGlhIGNv
bGkvbWV0YWJvbGlzbS8qdWx0cmFzdHJ1Y3R1cmU8L2tleXdvcmQ+PGtleXdvcmQ+TWljcm9zY29w
eSwgQXRvbWljIEZvcmNlLyptZXRob2RzPC9rZXl3b3JkPjxrZXl3b3JkPlN0YXBoeWxvY29jY3Vz
IGF1cmV1cy9tZXRhYm9saXNtLyp1bHRyYXN0cnVjdHVyZTwva2V5d29yZD48a2V5d29yZD4qR3Jh
bS1uZWdhdGl2ZSBiYWN0ZXJpYTwva2V5d29yZD48a2V5d29yZD4qR3JhbS1wb3NpdGl2ZSBiYWN0
ZXJpYTwva2V5d29yZD48a2V5d29yZD4qYXRvbWljIGZvcmNlIG1pY3Jvc2NvcHktaW5mcmFyZWQ8
L2tleXdvcmQ+PGtleXdvcmQ+KmNlbGwgd2FsbDwva2V5d29yZD48a2V5d29yZD4qaW4gdml2bzwv
a2V5d29yZD48L2tleXdvcmRzPjxkYXRlcz48eWVhcj4yMDE4PC95ZWFyPjxwdWItZGF0ZXM+PGRh
dGU+TWFyPC9kYXRlPjwvcHViLWRhdGVzPjwvZGF0ZXM+PGlzYm4+MTc0Mi01NjYyPC9pc2JuPjxh
Y2Nlc3Npb24tbnVtPjI5NTkzMDkxPC9hY2Nlc3Npb24tbnVtPjx1cmxzPjwvdXJscz48Y3VzdG9t
Mj5QTUM1OTA4NTQzPC9jdXN0b20yPjxlbGVjdHJvbmljLXJlc291cmNlLW51bT4xMC4xMDk4L3Jz
aWYuMjAxOC4wMTE1PC9lbGVjdHJvbmljLXJlc291cmNlLW51bT48cmVtb3RlLWRhdGFiYXNlLXBy
b3ZpZGVyPk5MTTwvcmVtb3RlLWRhdGFiYXNlLXByb3ZpZGVyPjxsYW5ndWFnZT5lbmc8L2xhbmd1
YWdlPjwvcmVjb3JkPjwvQ2l0ZT48L0VuZE5vdGU+
</w:fldData>
        </w:fldChar>
      </w:r>
      <w:r w:rsidR="002F326C" w:rsidRPr="00207EE5">
        <w:rPr>
          <w:rFonts w:asciiTheme="minorHAnsi" w:hAnsiTheme="minorHAnsi" w:cstheme="minorHAnsi"/>
          <w:color w:val="auto"/>
        </w:rPr>
        <w:instrText xml:space="preserve"> ADDIN EN.CITE </w:instrText>
      </w:r>
      <w:r w:rsidR="002F326C" w:rsidRPr="00207EE5">
        <w:rPr>
          <w:rFonts w:asciiTheme="minorHAnsi" w:hAnsiTheme="minorHAnsi" w:cstheme="minorHAnsi"/>
          <w:color w:val="auto"/>
        </w:rPr>
        <w:fldChar w:fldCharType="begin">
          <w:fldData xml:space="preserve">PEVuZE5vdGU+PENpdGU+PEF1dGhvcj5Lb2NoYW48L0F1dGhvcj48WWVhcj4yMDE4PC9ZZWFyPjxS
ZWNOdW0+MjE8L1JlY051bT48RGlzcGxheVRleHQ+PHN0eWxlIGZhY2U9InN1cGVyc2NyaXB0Ij4y
Mjwvc3R5bGU+PC9EaXNwbGF5VGV4dD48cmVjb3JkPjxyZWMtbnVtYmVyPjIxPC9yZWMtbnVtYmVy
Pjxmb3JlaWduLWtleXM+PGtleSBhcHA9IkVOIiBkYi1pZD0iZmRkMHRhYTBieGZmOWllMmVwY3Bz
OTB3OXZzZjVkdGF4MHRkIiB0aW1lc3RhbXA9IjE1ODg5MDcwNjEiPjIxPC9rZXk+PC9mb3JlaWdu
LWtleXM+PHJlZi10eXBlIG5hbWU9IkpvdXJuYWwgQXJ0aWNsZSI+MTc8L3JlZi10eXBlPjxjb250
cmlidXRvcnM+PGF1dGhvcnM+PGF1dGhvcj5Lb2NoYW4sIEsuPC9hdXRob3I+PGF1dGhvcj5QZXJl
ei1HdWFpdGEsIEQuPC9hdXRob3I+PGF1dGhvcj5QaXNzYW5nLCBKLjwvYXV0aG9yPjxhdXRob3I+
SmlhbmcsIEouIEguPC9hdXRob3I+PGF1dGhvcj5QZWxlZywgQS4gWS48L2F1dGhvcj48YXV0aG9y
Pk1jTmF1Z2h0b24sIEQuPC9hdXRob3I+PGF1dGhvcj5IZXJhdWQsIFAuPC9hdXRob3I+PGF1dGhv
cj5Xb29kLCBCLiBSLjwvYXV0aG9yPjwvYXV0aG9ycz48L2NvbnRyaWJ1dG9ycz48YXV0aC1hZGRy
ZXNzPkNlbnRyZSBmb3IgQmlvc3BlY3Ryb3Njb3B5IGFuZCBTY2hvb2wgb2YgQ2hlbWlzdHJ5LCBN
b25hc2ggVW5pdmVyc2l0eSwgQ2xheXRvbiBDYW1wdXMsIE1lbGJvdXJuZSwgMzgwMCBWaWN0b3Jp
YSwgQXVzdHJhbGlhLiYjeEQ7SW5mZWN0aW9uIGFuZCBJbW11bml0eSBQcm9ncmFtLCBNb25hc2gg
QmlvbWVkaWNpbmUgRGlzY292ZXJ5IEluc3RpdHV0ZSBhbmQgRGVwYXJ0bWVudCBvZiBNaWNyb2Jp
b2xvZ3ksIE1vbmFzaCBVbml2ZXJzaXR5LCBDbGF5dG9uIENhbXB1cywgTWVsYm91cm5lLCAzODAw
IFZpY3RvcmlhLCBBdXN0cmFsaWEuJiN4RDtEZXBhcnRtZW50IG9mIEluZmVjdGlvdXMgRGlzZWFz
ZXMsIFRoZSBBbGZyZWQgSG9zcGl0YWwgYW5kIENlbnRyYWwgQ2xpbmljYWwgU2Nob29sLCBNb25h
c2ggVW5pdmVyc2l0eSwgTWVsYm91cm5lLCBWaWN0b3JpYSAzMDA0LCBBdXN0cmFsaWEuJiN4RDtD
ZW50cmUgZm9yIEJpb3NwZWN0cm9zY29weSBhbmQgU2Nob29sIG9mIENoZW1pc3RyeSwgTW9uYXNo
IFVuaXZlcnNpdHksIENsYXl0b24gQ2FtcHVzLCBNZWxib3VybmUsIDM4MDAgVmljdG9yaWEsIEF1
c3RyYWxpYSBwaGlsLmhlcmF1ZEBtb25hc2guZWR1LiYjeEQ7TW9uYXNoIEJpb21lZGljaW5lIERp
c2NvdmVyeSBJbnN0aXR1dGUgYW5kIHRoZSBEZXBhcnRtZW50IG9mIE1pY3JvYmlvbG9neSwgTW9u
YXNoIFVuaXZlcnNpdHksIENsYXl0b24gQ2FtcHVzLCBNZWxib3VybmUsIDM4MDAgVmljdG9yaWEs
IEF1c3RyYWxpYS4mI3hEO0NlbnRyZSBmb3IgQmlvc3BlY3Ryb3Njb3B5IGFuZCBTY2hvb2wgb2Yg
Q2hlbWlzdHJ5LCBNb25hc2ggVW5pdmVyc2l0eSwgQ2xheXRvbiBDYW1wdXMsIE1lbGJvdXJuZSwg
MzgwMCBWaWN0b3JpYSwgQXVzdHJhbGlhIGJheWRlbi53b29kQG1vbmFzaC5lZHUuPC9hdXRoLWFk
ZHJlc3M+PHRpdGxlcz48dGl0bGU+SW4gdml2byBhdG9taWMgZm9yY2UgbWljcm9zY29weS1pbmZy
YXJlZCBzcGVjdHJvc2NvcHkgb2YgYmFjdGVyaWE8L3RpdGxlPjxzZWNvbmRhcnktdGl0bGU+SiBS
IFNvYyBJbnRlcmZhY2U8L3NlY29uZGFyeS10aXRsZT48YWx0LXRpdGxlPkpvdXJuYWwgb2YgdGhl
IFJveWFsIFNvY2lldHksIEludGVyZmFjZTwvYWx0LXRpdGxlPjwvdGl0bGVzPjxwZXJpb2RpY2Fs
PjxmdWxsLXRpdGxlPkogUiBTb2MgSW50ZXJmYWNlPC9mdWxsLXRpdGxlPjxhYmJyLTE+Sm91cm5h
bCBvZiB0aGUgUm95YWwgU29jaWV0eSwgSW50ZXJmYWNlPC9hYmJyLTE+PC9wZXJpb2RpY2FsPjxh
bHQtcGVyaW9kaWNhbD48ZnVsbC10aXRsZT5KIFIgU29jIEludGVyZmFjZTwvZnVsbC10aXRsZT48
YWJici0xPkpvdXJuYWwgb2YgdGhlIFJveWFsIFNvY2lldHksIEludGVyZmFjZTwvYWJici0xPjwv
YWx0LXBlcmlvZGljYWw+PHZvbHVtZT4xNTwvdm9sdW1lPjxudW1iZXI+MTQwPC9udW1iZXI+PGVk
aXRpb24+MjAxOC8wMy8zMDwvZWRpdGlvbj48a2V5d29yZHM+PGtleXdvcmQ+Q2VsbCBXYWxsL21l
dGFib2xpc20vKnVsdHJhc3RydWN0dXJlPC9rZXl3b3JkPjxrZXl3b3JkPkVzY2hlcmljaGlhIGNv
bGkvbWV0YWJvbGlzbS8qdWx0cmFzdHJ1Y3R1cmU8L2tleXdvcmQ+PGtleXdvcmQ+TWljcm9zY29w
eSwgQXRvbWljIEZvcmNlLyptZXRob2RzPC9rZXl3b3JkPjxrZXl3b3JkPlN0YXBoeWxvY29jY3Vz
IGF1cmV1cy9tZXRhYm9saXNtLyp1bHRyYXN0cnVjdHVyZTwva2V5d29yZD48a2V5d29yZD4qR3Jh
bS1uZWdhdGl2ZSBiYWN0ZXJpYTwva2V5d29yZD48a2V5d29yZD4qR3JhbS1wb3NpdGl2ZSBiYWN0
ZXJpYTwva2V5d29yZD48a2V5d29yZD4qYXRvbWljIGZvcmNlIG1pY3Jvc2NvcHktaW5mcmFyZWQ8
L2tleXdvcmQ+PGtleXdvcmQ+KmNlbGwgd2FsbDwva2V5d29yZD48a2V5d29yZD4qaW4gdml2bzwv
a2V5d29yZD48L2tleXdvcmRzPjxkYXRlcz48eWVhcj4yMDE4PC95ZWFyPjxwdWItZGF0ZXM+PGRh
dGU+TWFyPC9kYXRlPjwvcHViLWRhdGVzPjwvZGF0ZXM+PGlzYm4+MTc0Mi01NjYyPC9pc2JuPjxh
Y2Nlc3Npb24tbnVtPjI5NTkzMDkxPC9hY2Nlc3Npb24tbnVtPjx1cmxzPjwvdXJscz48Y3VzdG9t
Mj5QTUM1OTA4NTQzPC9jdXN0b20yPjxlbGVjdHJvbmljLXJlc291cmNlLW51bT4xMC4xMDk4L3Jz
aWYuMjAxOC4wMTE1PC9lbGVjdHJvbmljLXJlc291cmNlLW51bT48cmVtb3RlLWRhdGFiYXNlLXBy
b3ZpZGVyPk5MTTwvcmVtb3RlLWRhdGFiYXNlLXByb3ZpZGVyPjxsYW5ndWFnZT5lbmc8L2xhbmd1
YWdlPjwvcmVjb3JkPjwvQ2l0ZT48L0VuZE5vdGU+
</w:fldData>
        </w:fldChar>
      </w:r>
      <w:r w:rsidR="002F326C" w:rsidRPr="00207EE5">
        <w:rPr>
          <w:rFonts w:asciiTheme="minorHAnsi" w:hAnsiTheme="minorHAnsi" w:cstheme="minorHAnsi"/>
          <w:color w:val="auto"/>
        </w:rPr>
        <w:instrText xml:space="preserve"> ADDIN EN.CITE.DATA </w:instrText>
      </w:r>
      <w:r w:rsidR="002F326C" w:rsidRPr="00207EE5">
        <w:rPr>
          <w:rFonts w:asciiTheme="minorHAnsi" w:hAnsiTheme="minorHAnsi" w:cstheme="minorHAnsi"/>
          <w:color w:val="auto"/>
        </w:rPr>
      </w:r>
      <w:r w:rsidR="002F326C" w:rsidRPr="00207EE5">
        <w:rPr>
          <w:rFonts w:asciiTheme="minorHAnsi" w:hAnsiTheme="minorHAnsi" w:cstheme="minorHAnsi"/>
          <w:color w:val="auto"/>
        </w:rPr>
        <w:fldChar w:fldCharType="end"/>
      </w:r>
      <w:r w:rsidR="002F326C" w:rsidRPr="00207EE5">
        <w:rPr>
          <w:rFonts w:asciiTheme="minorHAnsi" w:hAnsiTheme="minorHAnsi" w:cstheme="minorHAnsi"/>
          <w:color w:val="auto"/>
        </w:rPr>
      </w:r>
      <w:r w:rsidR="002F326C" w:rsidRPr="00207EE5">
        <w:rPr>
          <w:rFonts w:asciiTheme="minorHAnsi" w:hAnsiTheme="minorHAnsi" w:cstheme="minorHAnsi"/>
          <w:color w:val="auto"/>
        </w:rPr>
        <w:fldChar w:fldCharType="separate"/>
      </w:r>
      <w:r w:rsidR="002F326C" w:rsidRPr="00207EE5">
        <w:rPr>
          <w:rFonts w:asciiTheme="minorHAnsi" w:hAnsiTheme="minorHAnsi" w:cstheme="minorHAnsi"/>
          <w:noProof/>
          <w:color w:val="auto"/>
          <w:vertAlign w:val="superscript"/>
        </w:rPr>
        <w:t>22</w:t>
      </w:r>
      <w:r w:rsidR="002F326C" w:rsidRPr="00207EE5">
        <w:rPr>
          <w:rFonts w:asciiTheme="minorHAnsi" w:hAnsiTheme="minorHAnsi" w:cstheme="minorHAnsi"/>
          <w:color w:val="auto"/>
        </w:rPr>
        <w:fldChar w:fldCharType="end"/>
      </w:r>
      <w:r w:rsidR="002F326C" w:rsidRPr="00207EE5">
        <w:rPr>
          <w:rFonts w:asciiTheme="minorHAnsi" w:hAnsiTheme="minorHAnsi" w:cstheme="minorHAnsi"/>
          <w:color w:val="auto"/>
        </w:rPr>
        <w:t xml:space="preserve"> and the changes </w:t>
      </w:r>
      <w:r w:rsidR="00DD5E1A" w:rsidRPr="00207EE5">
        <w:rPr>
          <w:rFonts w:asciiTheme="minorHAnsi" w:hAnsiTheme="minorHAnsi" w:cstheme="minorHAnsi"/>
          <w:color w:val="auto"/>
        </w:rPr>
        <w:t>in their</w:t>
      </w:r>
      <w:r w:rsidR="002F326C" w:rsidRPr="00207EE5">
        <w:rPr>
          <w:rFonts w:asciiTheme="minorHAnsi" w:hAnsiTheme="minorHAnsi" w:cstheme="minorHAnsi"/>
          <w:color w:val="auto"/>
        </w:rPr>
        <w:t xml:space="preserve"> chemical composition</w:t>
      </w:r>
      <w:r w:rsidR="00DD5E1A" w:rsidRPr="00207EE5">
        <w:rPr>
          <w:rFonts w:asciiTheme="minorHAnsi" w:hAnsiTheme="minorHAnsi" w:cstheme="minorHAnsi"/>
          <w:color w:val="auto"/>
        </w:rPr>
        <w:t xml:space="preserve">. In particular, the </w:t>
      </w:r>
      <w:r w:rsidR="002F326C" w:rsidRPr="00207EE5">
        <w:rPr>
          <w:rFonts w:asciiTheme="minorHAnsi" w:hAnsiTheme="minorHAnsi" w:cstheme="minorHAnsi"/>
          <w:color w:val="auto"/>
        </w:rPr>
        <w:t xml:space="preserve">in vivo development </w:t>
      </w:r>
      <w:r w:rsidR="00DD5E1A" w:rsidRPr="00207EE5">
        <w:rPr>
          <w:rFonts w:asciiTheme="minorHAnsi" w:hAnsiTheme="minorHAnsi" w:cstheme="minorHAnsi"/>
          <w:color w:val="auto"/>
        </w:rPr>
        <w:t xml:space="preserve">of </w:t>
      </w:r>
      <w:r w:rsidR="002F326C" w:rsidRPr="00207EE5">
        <w:rPr>
          <w:rFonts w:asciiTheme="minorHAnsi" w:hAnsiTheme="minorHAnsi" w:cstheme="minorHAnsi"/>
          <w:color w:val="auto"/>
        </w:rPr>
        <w:t xml:space="preserve">vancomycin resistance and daptomycin non-susceptibility </w:t>
      </w:r>
      <w:r w:rsidR="00DD5E1A" w:rsidRPr="00207EE5">
        <w:rPr>
          <w:rFonts w:asciiTheme="minorHAnsi" w:hAnsiTheme="minorHAnsi" w:cstheme="minorHAnsi"/>
          <w:color w:val="auto"/>
        </w:rPr>
        <w:t xml:space="preserve">was investigated in </w:t>
      </w:r>
      <w:r w:rsidR="002F326C" w:rsidRPr="00207EE5">
        <w:rPr>
          <w:rFonts w:asciiTheme="minorHAnsi" w:hAnsiTheme="minorHAnsi" w:cstheme="minorHAnsi"/>
          <w:color w:val="auto"/>
        </w:rPr>
        <w:t xml:space="preserve">clinical pairs of </w:t>
      </w:r>
      <w:r w:rsidR="002F326C" w:rsidRPr="00207EE5">
        <w:rPr>
          <w:rFonts w:asciiTheme="minorHAnsi" w:hAnsiTheme="minorHAnsi" w:cstheme="minorHAnsi"/>
          <w:i/>
          <w:iCs/>
          <w:color w:val="auto"/>
        </w:rPr>
        <w:t>S. aureus</w:t>
      </w:r>
      <w:r w:rsidR="009A34FB" w:rsidRPr="00207EE5">
        <w:rPr>
          <w:rFonts w:asciiTheme="minorHAnsi" w:hAnsiTheme="minorHAnsi" w:cstheme="minorHAnsi"/>
          <w:i/>
          <w:iCs/>
          <w:color w:val="auto"/>
        </w:rPr>
        <w:fldChar w:fldCharType="begin"/>
      </w:r>
      <w:r w:rsidR="009A34FB" w:rsidRPr="00207EE5">
        <w:rPr>
          <w:rFonts w:asciiTheme="minorHAnsi" w:hAnsiTheme="minorHAnsi" w:cstheme="minorHAnsi"/>
          <w:i/>
          <w:iCs/>
          <w:color w:val="auto"/>
        </w:rPr>
        <w:instrText xml:space="preserve"> ADDIN EN.CITE &lt;EndNote&gt;&lt;Cite&gt;&lt;Author&gt;Kochan&lt;/Author&gt;&lt;Year&gt;2019&lt;/Year&gt;&lt;RecNum&gt;19&lt;/RecNum&gt;&lt;DisplayText&gt;&lt;style face="superscript"&gt;19&lt;/style&gt;&lt;/DisplayText&gt;&lt;record&gt;&lt;rec-number&gt;19&lt;/rec-number&gt;&lt;foreign-keys&gt;&lt;key app="EN" db-id="fdd0taa0bxff9ie2epcps90w9vsf5dtax0td" timestamp="1588906347"&gt;19&lt;/key&gt;&lt;/foreign-keys&gt;&lt;ref-type name="Journal Article"&gt;17&lt;/ref-type&gt;&lt;contributors&gt;&lt;authors&gt;&lt;author&gt;Kochan, Kamila&lt;/author&gt;&lt;author&gt;Nethercott, Cara&lt;/author&gt;&lt;author&gt;Perez−Guaita, David&lt;/author&gt;&lt;author&gt;Jiang, Jhih-Hang&lt;/author&gt;&lt;author&gt;Peleg, Anton Y.&lt;/author&gt;&lt;author&gt;Wood, Bayden R.&lt;/author&gt;&lt;author&gt;Heraud, Philip&lt;/author&gt;&lt;/authors&gt;&lt;/contributors&gt;&lt;titles&gt;&lt;title&gt;Detection of Antimicrobial Resistance-Related Changes in Biochemical Composition of Staphylococcus aureus by Means of Atomic Force Microscopy-Infrared Spectroscopy&lt;/title&gt;&lt;secondary-title&gt;Analytical Chemistry&lt;/secondary-title&gt;&lt;/titles&gt;&lt;periodical&gt;&lt;full-title&gt;Analytical Chemistry&lt;/full-title&gt;&lt;/periodical&gt;&lt;pages&gt;15397-15403&lt;/pages&gt;&lt;volume&gt;91&lt;/volume&gt;&lt;number&gt;24&lt;/number&gt;&lt;dates&gt;&lt;year&gt;2019&lt;/year&gt;&lt;pub-dates&gt;&lt;date&gt;2019/12/17&lt;/date&gt;&lt;/pub-dates&gt;&lt;/dates&gt;&lt;publisher&gt;American Chemical Society&lt;/publisher&gt;&lt;isbn&gt;0003-2700&lt;/isbn&gt;&lt;urls&gt;&lt;related-urls&gt;&lt;url&gt;https://doi.org/10.1021/acs.analchem.9b01671&lt;/url&gt;&lt;/related-urls&gt;&lt;/urls&gt;&lt;electronic-resource-num&gt;10.1021/acs.analchem.9b01671&lt;/electronic-resource-num&gt;&lt;/record&gt;&lt;/Cite&gt;&lt;/EndNote&gt;</w:instrText>
      </w:r>
      <w:r w:rsidR="009A34FB" w:rsidRPr="00207EE5">
        <w:rPr>
          <w:rFonts w:asciiTheme="minorHAnsi" w:hAnsiTheme="minorHAnsi" w:cstheme="minorHAnsi"/>
          <w:i/>
          <w:iCs/>
          <w:color w:val="auto"/>
        </w:rPr>
        <w:fldChar w:fldCharType="separate"/>
      </w:r>
      <w:r w:rsidR="009A34FB" w:rsidRPr="00207EE5">
        <w:rPr>
          <w:rFonts w:asciiTheme="minorHAnsi" w:hAnsiTheme="minorHAnsi" w:cstheme="minorHAnsi"/>
          <w:i/>
          <w:iCs/>
          <w:noProof/>
          <w:color w:val="auto"/>
          <w:vertAlign w:val="superscript"/>
        </w:rPr>
        <w:t>1</w:t>
      </w:r>
      <w:r w:rsidR="009A34FB" w:rsidRPr="00207EE5">
        <w:rPr>
          <w:rFonts w:asciiTheme="minorHAnsi" w:hAnsiTheme="minorHAnsi" w:cstheme="minorHAnsi"/>
          <w:noProof/>
          <w:color w:val="auto"/>
          <w:vertAlign w:val="superscript"/>
        </w:rPr>
        <w:t>9</w:t>
      </w:r>
      <w:r w:rsidR="009A34FB" w:rsidRPr="00207EE5">
        <w:rPr>
          <w:rFonts w:asciiTheme="minorHAnsi" w:hAnsiTheme="minorHAnsi" w:cstheme="minorHAnsi"/>
          <w:i/>
          <w:iCs/>
          <w:color w:val="auto"/>
        </w:rPr>
        <w:fldChar w:fldCharType="end"/>
      </w:r>
      <w:r w:rsidR="007D7E65" w:rsidRPr="007D7E65">
        <w:rPr>
          <w:rFonts w:asciiTheme="minorHAnsi" w:hAnsiTheme="minorHAnsi" w:cstheme="minorHAnsi"/>
          <w:color w:val="auto"/>
        </w:rPr>
        <w:t>.</w:t>
      </w:r>
      <w:r w:rsidR="002F326C" w:rsidRPr="0083621C">
        <w:rPr>
          <w:rFonts w:asciiTheme="minorHAnsi" w:hAnsiTheme="minorHAnsi" w:cstheme="minorHAnsi"/>
          <w:color w:val="auto"/>
        </w:rPr>
        <w:t xml:space="preserve"> </w:t>
      </w:r>
      <w:r w:rsidR="002F326C" w:rsidRPr="00207EE5">
        <w:rPr>
          <w:rFonts w:asciiTheme="minorHAnsi" w:hAnsiTheme="minorHAnsi" w:cstheme="minorHAnsi"/>
          <w:color w:val="auto"/>
        </w:rPr>
        <w:t xml:space="preserve">Both, vancomycin intermittent resistance and daptomycin non-susceptibility in </w:t>
      </w:r>
      <w:r w:rsidR="002F326C" w:rsidRPr="00207EE5">
        <w:rPr>
          <w:rFonts w:asciiTheme="minorHAnsi" w:hAnsiTheme="minorHAnsi" w:cstheme="minorHAnsi"/>
          <w:i/>
          <w:iCs/>
          <w:color w:val="auto"/>
        </w:rPr>
        <w:t>S. aureus</w:t>
      </w:r>
      <w:r w:rsidR="002F326C" w:rsidRPr="00207EE5">
        <w:rPr>
          <w:rFonts w:asciiTheme="minorHAnsi" w:hAnsiTheme="minorHAnsi" w:cstheme="minorHAnsi"/>
          <w:color w:val="auto"/>
        </w:rPr>
        <w:t xml:space="preserve"> (VISA </w:t>
      </w:r>
      <w:r w:rsidR="007059B6">
        <w:rPr>
          <w:rFonts w:asciiTheme="minorHAnsi" w:hAnsiTheme="minorHAnsi" w:cstheme="minorHAnsi"/>
          <w:color w:val="auto"/>
        </w:rPr>
        <w:t>and</w:t>
      </w:r>
      <w:r w:rsidR="002F326C" w:rsidRPr="00207EE5">
        <w:rPr>
          <w:rFonts w:asciiTheme="minorHAnsi" w:hAnsiTheme="minorHAnsi" w:cstheme="minorHAnsi"/>
          <w:color w:val="auto"/>
        </w:rPr>
        <w:t xml:space="preserve"> </w:t>
      </w:r>
      <w:proofErr w:type="spellStart"/>
      <w:r w:rsidR="002F326C" w:rsidRPr="00207EE5">
        <w:rPr>
          <w:rFonts w:asciiTheme="minorHAnsi" w:hAnsiTheme="minorHAnsi" w:cstheme="minorHAnsi"/>
          <w:color w:val="auto"/>
        </w:rPr>
        <w:t>DpR</w:t>
      </w:r>
      <w:proofErr w:type="spellEnd"/>
      <w:r w:rsidR="002F326C" w:rsidRPr="00207EE5">
        <w:rPr>
          <w:rFonts w:asciiTheme="minorHAnsi" w:hAnsiTheme="minorHAnsi" w:cstheme="minorHAnsi"/>
          <w:color w:val="auto"/>
        </w:rPr>
        <w:t xml:space="preserve">) emerged relatively recently, following the increased use </w:t>
      </w:r>
      <w:r w:rsidR="00DD5E1A" w:rsidRPr="00207EE5">
        <w:rPr>
          <w:rFonts w:asciiTheme="minorHAnsi" w:hAnsiTheme="minorHAnsi" w:cstheme="minorHAnsi"/>
          <w:color w:val="auto"/>
        </w:rPr>
        <w:t xml:space="preserve">and introduction of </w:t>
      </w:r>
      <w:r w:rsidR="002F326C" w:rsidRPr="00207EE5">
        <w:rPr>
          <w:rFonts w:asciiTheme="minorHAnsi" w:hAnsiTheme="minorHAnsi" w:cstheme="minorHAnsi"/>
          <w:color w:val="auto"/>
        </w:rPr>
        <w:t xml:space="preserve">these antibiotics to clinics, </w:t>
      </w:r>
      <w:r w:rsidR="00CF220F" w:rsidRPr="00207EE5">
        <w:rPr>
          <w:rFonts w:asciiTheme="minorHAnsi" w:hAnsiTheme="minorHAnsi" w:cstheme="minorHAnsi"/>
          <w:color w:val="auto"/>
        </w:rPr>
        <w:t xml:space="preserve">constituting </w:t>
      </w:r>
      <w:r w:rsidR="002F326C" w:rsidRPr="00207EE5">
        <w:rPr>
          <w:rFonts w:asciiTheme="minorHAnsi" w:hAnsiTheme="minorHAnsi" w:cstheme="minorHAnsi"/>
          <w:color w:val="auto"/>
        </w:rPr>
        <w:t>a</w:t>
      </w:r>
      <w:r w:rsidR="00A6429C">
        <w:rPr>
          <w:rFonts w:asciiTheme="minorHAnsi" w:hAnsiTheme="minorHAnsi" w:cstheme="minorHAnsi"/>
          <w:color w:val="auto"/>
        </w:rPr>
        <w:t xml:space="preserve"> </w:t>
      </w:r>
      <w:r w:rsidR="005569E3" w:rsidRPr="00207EE5">
        <w:rPr>
          <w:rFonts w:asciiTheme="minorHAnsi" w:hAnsiTheme="minorHAnsi" w:cstheme="minorHAnsi"/>
          <w:color w:val="auto"/>
        </w:rPr>
        <w:t>significant medical problem.</w:t>
      </w:r>
      <w:r w:rsidR="002F326C" w:rsidRPr="00207EE5">
        <w:rPr>
          <w:rFonts w:asciiTheme="minorHAnsi" w:hAnsiTheme="minorHAnsi" w:cstheme="minorHAnsi"/>
          <w:color w:val="auto"/>
        </w:rPr>
        <w:t xml:space="preserve"> </w:t>
      </w:r>
      <w:r w:rsidR="005569E3" w:rsidRPr="00207EE5">
        <w:rPr>
          <w:rFonts w:asciiTheme="minorHAnsi" w:hAnsiTheme="minorHAnsi" w:cstheme="minorHAnsi"/>
          <w:color w:val="auto"/>
        </w:rPr>
        <w:t>Furthermore, in particular</w:t>
      </w:r>
      <w:r w:rsidR="00A6429C">
        <w:rPr>
          <w:rFonts w:asciiTheme="minorHAnsi" w:hAnsiTheme="minorHAnsi" w:cstheme="minorHAnsi"/>
          <w:color w:val="auto"/>
        </w:rPr>
        <w:t>,</w:t>
      </w:r>
      <w:r w:rsidR="005569E3" w:rsidRPr="00207EE5">
        <w:rPr>
          <w:rFonts w:asciiTheme="minorHAnsi" w:hAnsiTheme="minorHAnsi" w:cstheme="minorHAnsi"/>
          <w:color w:val="auto"/>
        </w:rPr>
        <w:t xml:space="preserve"> the mechanism of daptomycin non-susceptibility still remains elusive, impeding alternative drug development</w:t>
      </w:r>
      <w:r w:rsidR="009A34FB" w:rsidRPr="00207EE5">
        <w:rPr>
          <w:rFonts w:asciiTheme="minorHAnsi" w:hAnsiTheme="minorHAnsi" w:cstheme="minorHAnsi"/>
          <w:color w:val="auto"/>
        </w:rPr>
        <w:fldChar w:fldCharType="begin">
          <w:fldData xml:space="preserve">PEVuZE5vdGU+PENpdGU+PEF1dGhvcj5Lb2NoYW48L0F1dGhvcj48WWVhcj4yMDE5PC9ZZWFyPjxS
ZWNOdW0+MTk8L1JlY051bT48RGlzcGxheVRleHQ+PHN0eWxlIGZhY2U9InN1cGVyc2NyaXB0Ij4x
OSwyOTwvc3R5bGU+PC9EaXNwbGF5VGV4dD48cmVjb3JkPjxyZWMtbnVtYmVyPjE5PC9yZWMtbnVt
YmVyPjxmb3JlaWduLWtleXM+PGtleSBhcHA9IkVOIiBkYi1pZD0iZmRkMHRhYTBieGZmOWllMmVw
Y3BzOTB3OXZzZjVkdGF4MHRkIiB0aW1lc3RhbXA9IjE1ODg5MDYzNDciPjE5PC9rZXk+PC9mb3Jl
aWduLWtleXM+PHJlZi10eXBlIG5hbWU9IkpvdXJuYWwgQXJ0aWNsZSI+MTc8L3JlZi10eXBlPjxj
b250cmlidXRvcnM+PGF1dGhvcnM+PGF1dGhvcj5Lb2NoYW4sIEthbWlsYTwvYXV0aG9yPjxhdXRo
b3I+TmV0aGVyY290dCwgQ2FyYTwvYXV0aG9yPjxhdXRob3I+UGVyZXriiJJHdWFpdGEsIERhdmlk
PC9hdXRob3I+PGF1dGhvcj5KaWFuZywgSmhpaC1IYW5nPC9hdXRob3I+PGF1dGhvcj5QZWxlZywg
QW50b24gWS48L2F1dGhvcj48YXV0aG9yPldvb2QsIEJheWRlbiBSLjwvYXV0aG9yPjxhdXRob3I+
SGVyYXVkLCBQaGlsaXA8L2F1dGhvcj48L2F1dGhvcnM+PC9jb250cmlidXRvcnM+PHRpdGxlcz48
dGl0bGU+RGV0ZWN0aW9uIG9mIEFudGltaWNyb2JpYWwgUmVzaXN0YW5jZS1SZWxhdGVkIENoYW5n
ZXMgaW4gQmlvY2hlbWljYWwgQ29tcG9zaXRpb24gb2YgU3RhcGh5bG9jb2NjdXMgYXVyZXVzIGJ5
IE1lYW5zIG9mIEF0b21pYyBGb3JjZSBNaWNyb3Njb3B5LUluZnJhcmVkIFNwZWN0cm9zY29weTwv
dGl0bGU+PHNlY29uZGFyeS10aXRsZT5BbmFseXRpY2FsIENoZW1pc3RyeTwvc2Vjb25kYXJ5LXRp
dGxlPjwvdGl0bGVzPjxwZXJpb2RpY2FsPjxmdWxsLXRpdGxlPkFuYWx5dGljYWwgQ2hlbWlzdHJ5
PC9mdWxsLXRpdGxlPjwvcGVyaW9kaWNhbD48cGFnZXM+MTUzOTctMTU0MDM8L3BhZ2VzPjx2b2x1
bWU+OTE8L3ZvbHVtZT48bnVtYmVyPjI0PC9udW1iZXI+PGRhdGVzPjx5ZWFyPjIwMTk8L3llYXI+
PHB1Yi1kYXRlcz48ZGF0ZT4yMDE5LzEyLzE3PC9kYXRlPjwvcHViLWRhdGVzPjwvZGF0ZXM+PHB1
Ymxpc2hlcj5BbWVyaWNhbiBDaGVtaWNhbCBTb2NpZXR5PC9wdWJsaXNoZXI+PGlzYm4+MDAwMy0y
NzAwPC9pc2JuPjx1cmxzPjxyZWxhdGVkLXVybHM+PHVybD5odHRwczovL2RvaS5vcmcvMTAuMTAy
MS9hY3MuYW5hbGNoZW0uOWIwMTY3MTwvdXJsPjwvcmVsYXRlZC11cmxzPjwvdXJscz48ZWxlY3Ry
b25pYy1yZXNvdXJjZS1udW0+MTAuMTAyMS9hY3MuYW5hbGNoZW0uOWIwMTY3MTwvZWxlY3Ryb25p
Yy1yZXNvdXJjZS1udW0+PC9yZWNvcmQ+PC9DaXRlPjxDaXRlPjxBdXRob3I+U3RlZW5iZXJnZW48
L0F1dGhvcj48WWVhcj4yMDA1PC9ZZWFyPjxSZWNOdW0+MzQ8L1JlY051bT48cmVjb3JkPjxyZWMt
bnVtYmVyPjM0PC9yZWMtbnVtYmVyPjxmb3JlaWduLWtleXM+PGtleSBhcHA9IkVOIiBkYi1pZD0i
ZmRkMHRhYTBieGZmOWllMmVwY3BzOTB3OXZzZjVkdGF4MHRkIiB0aW1lc3RhbXA9IjE1ODkzMzI2
MjkiPjM0PC9rZXk+PC9mb3JlaWduLWtleXM+PHJlZi10eXBlIG5hbWU9IkpvdXJuYWwgQXJ0aWNs
ZSI+MTc8L3JlZi10eXBlPjxjb250cmlidXRvcnM+PGF1dGhvcnM+PGF1dGhvcj5TdGVlbmJlcmdl
biwgSnVkaXRoIE4uPC9hdXRob3I+PGF1dGhvcj5BbGRlciwgSmVmZjwvYXV0aG9yPjxhdXRob3I+
VGhvcm5lLCBHcmFjZSBNLjwvYXV0aG9yPjxhdXRob3I+VGFsbHksIEZyYW5jaXMgUC48L2F1dGhv
cj48L2F1dGhvcnM+PC9jb250cmlidXRvcnM+PHRpdGxlcz48dGl0bGU+RGFwdG9teWNpbjogYSBs
aXBvcGVwdGlkZSBhbnRpYmlvdGljIGZvciB0aGUgdHJlYXRtZW50IG9mIHNlcmlvdXMgR3JhbS1w
b3NpdGl2ZSBpbmZlY3Rpb25zPC90aXRsZT48c2Vjb25kYXJ5LXRpdGxlPkpvdXJuYWwgb2YgQW50
aW1pY3JvYmlhbCBDaGVtb3RoZXJhcHk8L3NlY29uZGFyeS10aXRsZT48L3RpdGxlcz48cGVyaW9k
aWNhbD48ZnVsbC10aXRsZT5Kb3VybmFsIG9mIEFudGltaWNyb2JpYWwgQ2hlbW90aGVyYXB5PC9m
dWxsLXRpdGxlPjwvcGVyaW9kaWNhbD48cGFnZXM+MjgzLTI4ODwvcGFnZXM+PHZvbHVtZT41NTwv
dm9sdW1lPjxudW1iZXI+MzwvbnVtYmVyPjxkYXRlcz48eWVhcj4yMDA1PC95ZWFyPjwvZGF0ZXM+
PGlzYm4+MDMwNS03NDUzPC9pc2JuPjx1cmxzPjxyZWxhdGVkLXVybHM+PHVybD5odHRwczovL2Rv
aS5vcmcvMTAuMTA5My9qYWMvZGtoNTQ2PC91cmw+PC9yZWxhdGVkLXVybHM+PC91cmxzPjxlbGVj
dHJvbmljLXJlc291cmNlLW51bT4xMC4xMDkzL2phYy9ka2g1NDY8L2VsZWN0cm9uaWMtcmVzb3Vy
Y2UtbnVtPjxhY2Nlc3MtZGF0ZT41LzEzLzIwMjA8L2FjY2Vzcy1kYXRlPjwvcmVjb3JkPjwvQ2l0
ZT48L0VuZE5vdGU+
</w:fldData>
        </w:fldChar>
      </w:r>
      <w:r w:rsidR="00643198" w:rsidRPr="00207EE5">
        <w:rPr>
          <w:rFonts w:asciiTheme="minorHAnsi" w:hAnsiTheme="minorHAnsi" w:cstheme="minorHAnsi"/>
          <w:color w:val="auto"/>
        </w:rPr>
        <w:instrText xml:space="preserve"> ADDIN EN.CITE </w:instrText>
      </w:r>
      <w:r w:rsidR="00643198" w:rsidRPr="00207EE5">
        <w:rPr>
          <w:rFonts w:asciiTheme="minorHAnsi" w:hAnsiTheme="minorHAnsi" w:cstheme="minorHAnsi"/>
          <w:color w:val="auto"/>
        </w:rPr>
        <w:fldChar w:fldCharType="begin">
          <w:fldData xml:space="preserve">PEVuZE5vdGU+PENpdGU+PEF1dGhvcj5Lb2NoYW48L0F1dGhvcj48WWVhcj4yMDE5PC9ZZWFyPjxS
ZWNOdW0+MTk8L1JlY051bT48RGlzcGxheVRleHQ+PHN0eWxlIGZhY2U9InN1cGVyc2NyaXB0Ij4x
OSwyOTwvc3R5bGU+PC9EaXNwbGF5VGV4dD48cmVjb3JkPjxyZWMtbnVtYmVyPjE5PC9yZWMtbnVt
YmVyPjxmb3JlaWduLWtleXM+PGtleSBhcHA9IkVOIiBkYi1pZD0iZmRkMHRhYTBieGZmOWllMmVw
Y3BzOTB3OXZzZjVkdGF4MHRkIiB0aW1lc3RhbXA9IjE1ODg5MDYzNDciPjE5PC9rZXk+PC9mb3Jl
aWduLWtleXM+PHJlZi10eXBlIG5hbWU9IkpvdXJuYWwgQXJ0aWNsZSI+MTc8L3JlZi10eXBlPjxj
b250cmlidXRvcnM+PGF1dGhvcnM+PGF1dGhvcj5Lb2NoYW4sIEthbWlsYTwvYXV0aG9yPjxhdXRo
b3I+TmV0aGVyY290dCwgQ2FyYTwvYXV0aG9yPjxhdXRob3I+UGVyZXriiJJHdWFpdGEsIERhdmlk
PC9hdXRob3I+PGF1dGhvcj5KaWFuZywgSmhpaC1IYW5nPC9hdXRob3I+PGF1dGhvcj5QZWxlZywg
QW50b24gWS48L2F1dGhvcj48YXV0aG9yPldvb2QsIEJheWRlbiBSLjwvYXV0aG9yPjxhdXRob3I+
SGVyYXVkLCBQaGlsaXA8L2F1dGhvcj48L2F1dGhvcnM+PC9jb250cmlidXRvcnM+PHRpdGxlcz48
dGl0bGU+RGV0ZWN0aW9uIG9mIEFudGltaWNyb2JpYWwgUmVzaXN0YW5jZS1SZWxhdGVkIENoYW5n
ZXMgaW4gQmlvY2hlbWljYWwgQ29tcG9zaXRpb24gb2YgU3RhcGh5bG9jb2NjdXMgYXVyZXVzIGJ5
IE1lYW5zIG9mIEF0b21pYyBGb3JjZSBNaWNyb3Njb3B5LUluZnJhcmVkIFNwZWN0cm9zY29weTwv
dGl0bGU+PHNlY29uZGFyeS10aXRsZT5BbmFseXRpY2FsIENoZW1pc3RyeTwvc2Vjb25kYXJ5LXRp
dGxlPjwvdGl0bGVzPjxwZXJpb2RpY2FsPjxmdWxsLXRpdGxlPkFuYWx5dGljYWwgQ2hlbWlzdHJ5
PC9mdWxsLXRpdGxlPjwvcGVyaW9kaWNhbD48cGFnZXM+MTUzOTctMTU0MDM8L3BhZ2VzPjx2b2x1
bWU+OTE8L3ZvbHVtZT48bnVtYmVyPjI0PC9udW1iZXI+PGRhdGVzPjx5ZWFyPjIwMTk8L3llYXI+
PHB1Yi1kYXRlcz48ZGF0ZT4yMDE5LzEyLzE3PC9kYXRlPjwvcHViLWRhdGVzPjwvZGF0ZXM+PHB1
Ymxpc2hlcj5BbWVyaWNhbiBDaGVtaWNhbCBTb2NpZXR5PC9wdWJsaXNoZXI+PGlzYm4+MDAwMy0y
NzAwPC9pc2JuPjx1cmxzPjxyZWxhdGVkLXVybHM+PHVybD5odHRwczovL2RvaS5vcmcvMTAuMTAy
MS9hY3MuYW5hbGNoZW0uOWIwMTY3MTwvdXJsPjwvcmVsYXRlZC11cmxzPjwvdXJscz48ZWxlY3Ry
b25pYy1yZXNvdXJjZS1udW0+MTAuMTAyMS9hY3MuYW5hbGNoZW0uOWIwMTY3MTwvZWxlY3Ryb25p
Yy1yZXNvdXJjZS1udW0+PC9yZWNvcmQ+PC9DaXRlPjxDaXRlPjxBdXRob3I+U3RlZW5iZXJnZW48
L0F1dGhvcj48WWVhcj4yMDA1PC9ZZWFyPjxSZWNOdW0+MzQ8L1JlY051bT48cmVjb3JkPjxyZWMt
bnVtYmVyPjM0PC9yZWMtbnVtYmVyPjxmb3JlaWduLWtleXM+PGtleSBhcHA9IkVOIiBkYi1pZD0i
ZmRkMHRhYTBieGZmOWllMmVwY3BzOTB3OXZzZjVkdGF4MHRkIiB0aW1lc3RhbXA9IjE1ODkzMzI2
MjkiPjM0PC9rZXk+PC9mb3JlaWduLWtleXM+PHJlZi10eXBlIG5hbWU9IkpvdXJuYWwgQXJ0aWNs
ZSI+MTc8L3JlZi10eXBlPjxjb250cmlidXRvcnM+PGF1dGhvcnM+PGF1dGhvcj5TdGVlbmJlcmdl
biwgSnVkaXRoIE4uPC9hdXRob3I+PGF1dGhvcj5BbGRlciwgSmVmZjwvYXV0aG9yPjxhdXRob3I+
VGhvcm5lLCBHcmFjZSBNLjwvYXV0aG9yPjxhdXRob3I+VGFsbHksIEZyYW5jaXMgUC48L2F1dGhv
cj48L2F1dGhvcnM+PC9jb250cmlidXRvcnM+PHRpdGxlcz48dGl0bGU+RGFwdG9teWNpbjogYSBs
aXBvcGVwdGlkZSBhbnRpYmlvdGljIGZvciB0aGUgdHJlYXRtZW50IG9mIHNlcmlvdXMgR3JhbS1w
b3NpdGl2ZSBpbmZlY3Rpb25zPC90aXRsZT48c2Vjb25kYXJ5LXRpdGxlPkpvdXJuYWwgb2YgQW50
aW1pY3JvYmlhbCBDaGVtb3RoZXJhcHk8L3NlY29uZGFyeS10aXRsZT48L3RpdGxlcz48cGVyaW9k
aWNhbD48ZnVsbC10aXRsZT5Kb3VybmFsIG9mIEFudGltaWNyb2JpYWwgQ2hlbW90aGVyYXB5PC9m
dWxsLXRpdGxlPjwvcGVyaW9kaWNhbD48cGFnZXM+MjgzLTI4ODwvcGFnZXM+PHZvbHVtZT41NTwv
dm9sdW1lPjxudW1iZXI+MzwvbnVtYmVyPjxkYXRlcz48eWVhcj4yMDA1PC95ZWFyPjwvZGF0ZXM+
PGlzYm4+MDMwNS03NDUzPC9pc2JuPjx1cmxzPjxyZWxhdGVkLXVybHM+PHVybD5odHRwczovL2Rv
aS5vcmcvMTAuMTA5My9qYWMvZGtoNTQ2PC91cmw+PC9yZWxhdGVkLXVybHM+PC91cmxzPjxlbGVj
dHJvbmljLXJlc291cmNlLW51bT4xMC4xMDkzL2phYy9ka2g1NDY8L2VsZWN0cm9uaWMtcmVzb3Vy
Y2UtbnVtPjxhY2Nlc3MtZGF0ZT41LzEzLzIwMjA8L2FjY2Vzcy1kYXRlPjwvcmVjb3JkPjwvQ2l0
ZT48L0VuZE5vdGU+
</w:fldData>
        </w:fldChar>
      </w:r>
      <w:r w:rsidR="00643198" w:rsidRPr="00207EE5">
        <w:rPr>
          <w:rFonts w:asciiTheme="minorHAnsi" w:hAnsiTheme="minorHAnsi" w:cstheme="minorHAnsi"/>
          <w:color w:val="auto"/>
        </w:rPr>
        <w:instrText xml:space="preserve"> ADDIN EN.CITE.DATA </w:instrText>
      </w:r>
      <w:r w:rsidR="00643198" w:rsidRPr="00207EE5">
        <w:rPr>
          <w:rFonts w:asciiTheme="minorHAnsi" w:hAnsiTheme="minorHAnsi" w:cstheme="minorHAnsi"/>
          <w:color w:val="auto"/>
        </w:rPr>
      </w:r>
      <w:r w:rsidR="00643198" w:rsidRPr="00207EE5">
        <w:rPr>
          <w:rFonts w:asciiTheme="minorHAnsi" w:hAnsiTheme="minorHAnsi" w:cstheme="minorHAnsi"/>
          <w:color w:val="auto"/>
        </w:rPr>
        <w:fldChar w:fldCharType="end"/>
      </w:r>
      <w:r w:rsidR="009A34FB" w:rsidRPr="00207EE5">
        <w:rPr>
          <w:rFonts w:asciiTheme="minorHAnsi" w:hAnsiTheme="minorHAnsi" w:cstheme="minorHAnsi"/>
          <w:color w:val="auto"/>
        </w:rPr>
      </w:r>
      <w:r w:rsidR="009A34FB" w:rsidRPr="00207EE5">
        <w:rPr>
          <w:rFonts w:asciiTheme="minorHAnsi" w:hAnsiTheme="minorHAnsi" w:cstheme="minorHAnsi"/>
          <w:color w:val="auto"/>
        </w:rPr>
        <w:fldChar w:fldCharType="separate"/>
      </w:r>
      <w:r w:rsidR="00643198" w:rsidRPr="00207EE5">
        <w:rPr>
          <w:rFonts w:asciiTheme="minorHAnsi" w:hAnsiTheme="minorHAnsi" w:cstheme="minorHAnsi"/>
          <w:noProof/>
          <w:color w:val="auto"/>
          <w:vertAlign w:val="superscript"/>
        </w:rPr>
        <w:t>19,29</w:t>
      </w:r>
      <w:r w:rsidR="009A34FB" w:rsidRPr="00207EE5">
        <w:rPr>
          <w:rFonts w:asciiTheme="minorHAnsi" w:hAnsiTheme="minorHAnsi" w:cstheme="minorHAnsi"/>
          <w:color w:val="auto"/>
        </w:rPr>
        <w:fldChar w:fldCharType="end"/>
      </w:r>
      <w:r w:rsidR="00A6429C">
        <w:rPr>
          <w:rFonts w:asciiTheme="minorHAnsi" w:hAnsiTheme="minorHAnsi" w:cstheme="minorHAnsi"/>
          <w:color w:val="auto"/>
        </w:rPr>
        <w:t>.</w:t>
      </w:r>
      <w:r w:rsidR="005569E3" w:rsidRPr="00207EE5">
        <w:rPr>
          <w:rFonts w:asciiTheme="minorHAnsi" w:hAnsiTheme="minorHAnsi" w:cstheme="minorHAnsi"/>
          <w:color w:val="auto"/>
        </w:rPr>
        <w:t xml:space="preserve"> The presented protocol focuses on provision of reliable AFM-IR spectra of single bacteria, which can further be analyzed using a</w:t>
      </w:r>
      <w:r w:rsidR="00A6429C">
        <w:rPr>
          <w:rFonts w:asciiTheme="minorHAnsi" w:hAnsiTheme="minorHAnsi" w:cstheme="minorHAnsi"/>
          <w:color w:val="auto"/>
        </w:rPr>
        <w:t xml:space="preserve"> </w:t>
      </w:r>
      <w:r w:rsidR="005569E3" w:rsidRPr="00207EE5">
        <w:rPr>
          <w:rFonts w:asciiTheme="minorHAnsi" w:hAnsiTheme="minorHAnsi" w:cstheme="minorHAnsi"/>
          <w:color w:val="auto"/>
        </w:rPr>
        <w:t>variety of chemometric approaches, according to the experimental aims. It additionally</w:t>
      </w:r>
      <w:r w:rsidR="00A6429C" w:rsidRPr="00207EE5">
        <w:rPr>
          <w:rFonts w:asciiTheme="minorHAnsi" w:hAnsiTheme="minorHAnsi" w:cstheme="minorHAnsi"/>
          <w:color w:val="auto"/>
        </w:rPr>
        <w:t xml:space="preserve"> includes</w:t>
      </w:r>
      <w:r w:rsidR="005569E3" w:rsidRPr="00207EE5">
        <w:rPr>
          <w:rFonts w:asciiTheme="minorHAnsi" w:hAnsiTheme="minorHAnsi" w:cstheme="minorHAnsi"/>
          <w:color w:val="auto"/>
        </w:rPr>
        <w:t xml:space="preserve"> the mapping approach, </w:t>
      </w:r>
      <w:r w:rsidR="00A6429C">
        <w:rPr>
          <w:rFonts w:asciiTheme="minorHAnsi" w:hAnsiTheme="minorHAnsi" w:cstheme="minorHAnsi"/>
          <w:color w:val="auto"/>
        </w:rPr>
        <w:t xml:space="preserve">which is </w:t>
      </w:r>
      <w:r w:rsidR="005569E3" w:rsidRPr="00207EE5">
        <w:rPr>
          <w:rFonts w:asciiTheme="minorHAnsi" w:hAnsiTheme="minorHAnsi" w:cstheme="minorHAnsi"/>
          <w:color w:val="auto"/>
        </w:rPr>
        <w:t>applicable</w:t>
      </w:r>
      <w:r w:rsidR="0085383A" w:rsidRPr="00207EE5">
        <w:rPr>
          <w:rFonts w:asciiTheme="minorHAnsi" w:hAnsiTheme="minorHAnsi" w:cstheme="minorHAnsi"/>
          <w:color w:val="auto"/>
        </w:rPr>
        <w:t xml:space="preserve"> for intra-cellular studies.</w:t>
      </w:r>
    </w:p>
    <w:p w14:paraId="237AD7DD" w14:textId="77777777" w:rsidR="00D15131" w:rsidRPr="00207EE5" w:rsidRDefault="00D15131" w:rsidP="00CD035B">
      <w:pPr>
        <w:rPr>
          <w:rFonts w:asciiTheme="minorHAnsi" w:hAnsiTheme="minorHAnsi" w:cstheme="minorHAnsi"/>
          <w:b/>
        </w:rPr>
      </w:pPr>
    </w:p>
    <w:p w14:paraId="2A988E69" w14:textId="057942A8" w:rsidR="00C51374" w:rsidRPr="00207EE5" w:rsidRDefault="006305D7" w:rsidP="00CD035B">
      <w:pPr>
        <w:rPr>
          <w:rFonts w:asciiTheme="minorHAnsi" w:hAnsiTheme="minorHAnsi" w:cstheme="minorHAnsi"/>
        </w:rPr>
      </w:pPr>
      <w:bookmarkStart w:id="0" w:name="_Hlk49769446"/>
      <w:r w:rsidRPr="00207EE5">
        <w:rPr>
          <w:rFonts w:asciiTheme="minorHAnsi" w:hAnsiTheme="minorHAnsi" w:cstheme="minorHAnsi"/>
          <w:b/>
        </w:rPr>
        <w:t>PROTOCOL:</w:t>
      </w:r>
    </w:p>
    <w:p w14:paraId="334AED96" w14:textId="17FEDC02" w:rsidR="00684366" w:rsidRPr="00207EE5" w:rsidRDefault="00684366" w:rsidP="00CD035B">
      <w:pPr>
        <w:rPr>
          <w:rFonts w:asciiTheme="minorHAnsi" w:hAnsiTheme="minorHAnsi" w:cstheme="minorHAnsi"/>
        </w:rPr>
      </w:pPr>
      <w:r w:rsidRPr="00207EE5">
        <w:rPr>
          <w:rFonts w:asciiTheme="minorHAnsi" w:hAnsiTheme="minorHAnsi" w:cstheme="minorHAnsi"/>
        </w:rPr>
        <w:t xml:space="preserve">All work conducted with pathogenic bacteria should be undertaken with appropriate safety measures in place. These include working in </w:t>
      </w:r>
      <w:r w:rsidR="00D15C60">
        <w:rPr>
          <w:rFonts w:asciiTheme="minorHAnsi" w:hAnsiTheme="minorHAnsi" w:cstheme="minorHAnsi"/>
        </w:rPr>
        <w:t xml:space="preserve">a </w:t>
      </w:r>
      <w:r w:rsidRPr="00207EE5">
        <w:rPr>
          <w:rFonts w:asciiTheme="minorHAnsi" w:hAnsiTheme="minorHAnsi" w:cstheme="minorHAnsi"/>
        </w:rPr>
        <w:t xml:space="preserve">laboratory with adequate biosafety level and in </w:t>
      </w:r>
      <w:r w:rsidR="00D15C60">
        <w:rPr>
          <w:rFonts w:asciiTheme="minorHAnsi" w:hAnsiTheme="minorHAnsi" w:cstheme="minorHAnsi"/>
        </w:rPr>
        <w:t xml:space="preserve">a </w:t>
      </w:r>
      <w:r w:rsidRPr="00207EE5">
        <w:rPr>
          <w:rFonts w:asciiTheme="minorHAnsi" w:hAnsiTheme="minorHAnsi" w:cstheme="minorHAnsi"/>
        </w:rPr>
        <w:t xml:space="preserve">biosafety cabin (PC2) as well as careful decontamination of work area with </w:t>
      </w:r>
      <w:r w:rsidR="00D15C60">
        <w:rPr>
          <w:rFonts w:asciiTheme="minorHAnsi" w:hAnsiTheme="minorHAnsi" w:cstheme="minorHAnsi"/>
        </w:rPr>
        <w:t xml:space="preserve">an </w:t>
      </w:r>
      <w:r w:rsidRPr="00207EE5">
        <w:rPr>
          <w:rFonts w:asciiTheme="minorHAnsi" w:hAnsiTheme="minorHAnsi" w:cstheme="minorHAnsi"/>
        </w:rPr>
        <w:t>appropriate disinfectant, e.g.</w:t>
      </w:r>
      <w:r w:rsidR="00E33C63" w:rsidRPr="00207EE5">
        <w:rPr>
          <w:rFonts w:asciiTheme="minorHAnsi" w:hAnsiTheme="minorHAnsi" w:cstheme="minorHAnsi"/>
        </w:rPr>
        <w:t>,</w:t>
      </w:r>
      <w:r w:rsidRPr="00207EE5">
        <w:rPr>
          <w:rFonts w:asciiTheme="minorHAnsi" w:hAnsiTheme="minorHAnsi" w:cstheme="minorHAnsi"/>
        </w:rPr>
        <w:t xml:space="preserve"> 80% ethanol solution. Appropriate PPE must be worn all the time.</w:t>
      </w:r>
    </w:p>
    <w:p w14:paraId="547A1F71" w14:textId="77777777" w:rsidR="00684366" w:rsidRPr="00207EE5" w:rsidRDefault="00684366" w:rsidP="00CD035B">
      <w:pPr>
        <w:rPr>
          <w:rFonts w:asciiTheme="minorHAnsi" w:hAnsiTheme="minorHAnsi" w:cstheme="minorHAnsi"/>
          <w:b/>
          <w:bCs/>
          <w:color w:val="808080" w:themeColor="background1" w:themeShade="80"/>
        </w:rPr>
      </w:pPr>
    </w:p>
    <w:p w14:paraId="5F3BA6A3" w14:textId="274AFC50" w:rsidR="00311707" w:rsidRPr="00207EE5" w:rsidRDefault="00311707" w:rsidP="00CD035B">
      <w:pPr>
        <w:pStyle w:val="ListParagraph"/>
        <w:widowControl/>
        <w:numPr>
          <w:ilvl w:val="0"/>
          <w:numId w:val="29"/>
        </w:numPr>
        <w:autoSpaceDE/>
        <w:autoSpaceDN/>
        <w:adjustRightInd/>
        <w:ind w:left="0" w:firstLine="0"/>
        <w:jc w:val="left"/>
        <w:rPr>
          <w:b/>
          <w:bCs/>
        </w:rPr>
      </w:pPr>
      <w:r w:rsidRPr="00207EE5">
        <w:rPr>
          <w:b/>
          <w:bCs/>
        </w:rPr>
        <w:t xml:space="preserve">Preparation of solvents </w:t>
      </w:r>
      <w:r w:rsidR="00D15C60">
        <w:rPr>
          <w:b/>
          <w:bCs/>
        </w:rPr>
        <w:t>and</w:t>
      </w:r>
      <w:r w:rsidR="00D15C60" w:rsidRPr="00207EE5">
        <w:rPr>
          <w:b/>
          <w:bCs/>
        </w:rPr>
        <w:t xml:space="preserve"> </w:t>
      </w:r>
      <w:r w:rsidRPr="00207EE5">
        <w:rPr>
          <w:b/>
          <w:bCs/>
        </w:rPr>
        <w:t>materials</w:t>
      </w:r>
    </w:p>
    <w:p w14:paraId="0E749788" w14:textId="77777777" w:rsidR="00311707" w:rsidRPr="00207EE5" w:rsidRDefault="00311707" w:rsidP="00CD035B">
      <w:pPr>
        <w:pStyle w:val="ListParagraph"/>
        <w:ind w:left="0"/>
        <w:rPr>
          <w:b/>
          <w:bCs/>
        </w:rPr>
      </w:pPr>
    </w:p>
    <w:p w14:paraId="29E5E77E" w14:textId="02BE5CC3" w:rsidR="00311707" w:rsidRPr="00207EE5" w:rsidRDefault="00311707" w:rsidP="00CD035B">
      <w:pPr>
        <w:pStyle w:val="ListParagraph"/>
        <w:widowControl/>
        <w:numPr>
          <w:ilvl w:val="1"/>
          <w:numId w:val="29"/>
        </w:numPr>
        <w:autoSpaceDE/>
        <w:autoSpaceDN/>
        <w:adjustRightInd/>
        <w:ind w:left="0" w:firstLine="0"/>
      </w:pPr>
      <w:r w:rsidRPr="00207EE5">
        <w:t>Solvents:</w:t>
      </w:r>
      <w:r w:rsidR="00616B06" w:rsidRPr="00207EE5">
        <w:t xml:space="preserve"> </w:t>
      </w:r>
      <w:r w:rsidR="00E33C63" w:rsidRPr="00207EE5">
        <w:t>U</w:t>
      </w:r>
      <w:r w:rsidR="00616B06" w:rsidRPr="00207EE5">
        <w:t>se</w:t>
      </w:r>
      <w:r w:rsidRPr="00207EE5">
        <w:t xml:space="preserve"> ultrapure water as a solvent. </w:t>
      </w:r>
      <w:r w:rsidR="00E33C63" w:rsidRPr="00207EE5">
        <w:t>U</w:t>
      </w:r>
      <w:r w:rsidRPr="00207EE5">
        <w:t xml:space="preserve">se </w:t>
      </w:r>
      <w:r w:rsidR="00EB1758" w:rsidRPr="00207EE5">
        <w:t>purified</w:t>
      </w:r>
      <w:r w:rsidRPr="00207EE5">
        <w:t xml:space="preserve"> water, autoclaved prior to </w:t>
      </w:r>
      <w:r w:rsidR="00684366" w:rsidRPr="00207EE5">
        <w:t xml:space="preserve">the </w:t>
      </w:r>
      <w:r w:rsidRPr="00207EE5">
        <w:t>experiment to avoid any potential cross-contamination.</w:t>
      </w:r>
    </w:p>
    <w:p w14:paraId="73EE9141" w14:textId="77777777" w:rsidR="00311707" w:rsidRPr="00207EE5" w:rsidRDefault="00311707" w:rsidP="00CD035B">
      <w:pPr>
        <w:pStyle w:val="ListParagraph"/>
        <w:ind w:left="0"/>
      </w:pPr>
    </w:p>
    <w:p w14:paraId="22476B91" w14:textId="42096EA1" w:rsidR="00311707" w:rsidRPr="00207EE5" w:rsidRDefault="00311707" w:rsidP="00CD035B">
      <w:pPr>
        <w:pStyle w:val="ListParagraph"/>
        <w:widowControl/>
        <w:numPr>
          <w:ilvl w:val="1"/>
          <w:numId w:val="29"/>
        </w:numPr>
        <w:autoSpaceDE/>
        <w:autoSpaceDN/>
        <w:adjustRightInd/>
        <w:ind w:left="0" w:firstLine="0"/>
      </w:pPr>
      <w:r w:rsidRPr="00207EE5">
        <w:lastRenderedPageBreak/>
        <w:t xml:space="preserve">Substrate: </w:t>
      </w:r>
      <w:r w:rsidR="00E33C63" w:rsidRPr="00207EE5">
        <w:t>U</w:t>
      </w:r>
      <w:r w:rsidR="00616B06" w:rsidRPr="00207EE5">
        <w:t xml:space="preserve">se </w:t>
      </w:r>
      <w:r w:rsidR="00207EE5">
        <w:t xml:space="preserve">any of these </w:t>
      </w:r>
      <w:r w:rsidR="00616B06" w:rsidRPr="00207EE5">
        <w:t xml:space="preserve">substrates </w:t>
      </w:r>
      <w:r w:rsidRPr="00207EE5">
        <w:t>for AFM-IR</w:t>
      </w:r>
      <w:r w:rsidR="00735B81">
        <w:t>,</w:t>
      </w:r>
      <w:r w:rsidRPr="00207EE5">
        <w:t xml:space="preserve"> e.g.</w:t>
      </w:r>
      <w:r w:rsidR="00E33C63" w:rsidRPr="00207EE5">
        <w:t>,</w:t>
      </w:r>
      <w:r w:rsidRPr="00207EE5">
        <w:t xml:space="preserve"> ZnSe, CaF</w:t>
      </w:r>
      <w:r w:rsidRPr="00207EE5">
        <w:rPr>
          <w:vertAlign w:val="subscript"/>
        </w:rPr>
        <w:t>2</w:t>
      </w:r>
      <w:r w:rsidRPr="00207EE5">
        <w:t>, BaF</w:t>
      </w:r>
      <w:r w:rsidRPr="00207EE5">
        <w:rPr>
          <w:vertAlign w:val="subscript"/>
        </w:rPr>
        <w:t>2</w:t>
      </w:r>
      <w:r w:rsidRPr="00207EE5">
        <w:t>, etc. Since AFM-IR is</w:t>
      </w:r>
      <w:r w:rsidR="00D15C60">
        <w:t>,</w:t>
      </w:r>
      <w:r w:rsidR="00684366" w:rsidRPr="00207EE5">
        <w:t xml:space="preserve"> in principle</w:t>
      </w:r>
      <w:r w:rsidR="00D15C60">
        <w:t>,</w:t>
      </w:r>
      <w:r w:rsidR="00E33C63" w:rsidRPr="00207EE5">
        <w:t xml:space="preserve"> </w:t>
      </w:r>
      <w:r w:rsidR="00CF220F" w:rsidRPr="00207EE5">
        <w:t xml:space="preserve">a </w:t>
      </w:r>
      <w:r w:rsidRPr="00207EE5">
        <w:t>non-</w:t>
      </w:r>
      <w:r w:rsidR="00684366" w:rsidRPr="00207EE5">
        <w:t>destructive</w:t>
      </w:r>
      <w:r w:rsidR="00CF220F" w:rsidRPr="00207EE5">
        <w:t xml:space="preserve"> technique</w:t>
      </w:r>
      <w:r w:rsidRPr="00207EE5">
        <w:t xml:space="preserve">, </w:t>
      </w:r>
      <w:r w:rsidR="00E33C63" w:rsidRPr="00207EE5">
        <w:t xml:space="preserve">one can </w:t>
      </w:r>
      <w:r w:rsidR="00616B06" w:rsidRPr="00207EE5">
        <w:t xml:space="preserve">apply </w:t>
      </w:r>
      <w:r w:rsidRPr="00207EE5">
        <w:t>a variety of other research tools to the same sample</w:t>
      </w:r>
      <w:r w:rsidR="00CF220F" w:rsidRPr="00207EE5">
        <w:t xml:space="preserve"> post AFM-IR analysis</w:t>
      </w:r>
      <w:r w:rsidRPr="00207EE5">
        <w:t xml:space="preserve">. For instance, </w:t>
      </w:r>
      <w:r w:rsidR="00616B06" w:rsidRPr="00207EE5">
        <w:t>correlat</w:t>
      </w:r>
      <w:r w:rsidR="00E33C63" w:rsidRPr="00207EE5">
        <w:t>ion of</w:t>
      </w:r>
      <w:r w:rsidR="00616B06" w:rsidRPr="00207EE5">
        <w:t xml:space="preserve"> </w:t>
      </w:r>
      <w:r w:rsidR="00CF220F" w:rsidRPr="00207EE5">
        <w:t xml:space="preserve">the results with </w:t>
      </w:r>
      <w:r w:rsidRPr="00207EE5">
        <w:t>Raman spectroscopy</w:t>
      </w:r>
      <w:r w:rsidR="00CF220F" w:rsidRPr="00207EE5">
        <w:t xml:space="preserve"> </w:t>
      </w:r>
      <w:r w:rsidR="00E33C63" w:rsidRPr="00207EE5">
        <w:t xml:space="preserve">can be performed </w:t>
      </w:r>
      <w:r w:rsidR="00CF220F" w:rsidRPr="00207EE5">
        <w:t xml:space="preserve">if </w:t>
      </w:r>
      <w:r w:rsidRPr="00207EE5">
        <w:t>Raman grade CaF</w:t>
      </w:r>
      <w:r w:rsidRPr="00207EE5">
        <w:rPr>
          <w:vertAlign w:val="subscript"/>
        </w:rPr>
        <w:t>2</w:t>
      </w:r>
      <w:r w:rsidRPr="00207EE5">
        <w:t xml:space="preserve"> or BaF</w:t>
      </w:r>
      <w:r w:rsidRPr="00207EE5">
        <w:rPr>
          <w:vertAlign w:val="subscript"/>
        </w:rPr>
        <w:t>2</w:t>
      </w:r>
      <w:r w:rsidRPr="00207EE5">
        <w:t xml:space="preserve"> slides are </w:t>
      </w:r>
      <w:r w:rsidR="00CF220F" w:rsidRPr="00207EE5">
        <w:t>used.</w:t>
      </w:r>
    </w:p>
    <w:p w14:paraId="28F66462" w14:textId="77777777" w:rsidR="00311707" w:rsidRPr="00207EE5" w:rsidRDefault="00311707" w:rsidP="00CD035B">
      <w:pPr>
        <w:pStyle w:val="ListParagraph"/>
        <w:ind w:left="0"/>
      </w:pPr>
    </w:p>
    <w:p w14:paraId="328A259A" w14:textId="5BF95431" w:rsidR="00311707" w:rsidRPr="00207EE5" w:rsidRDefault="00616B06" w:rsidP="00CD035B">
      <w:pPr>
        <w:pStyle w:val="ListParagraph"/>
        <w:widowControl/>
        <w:numPr>
          <w:ilvl w:val="1"/>
          <w:numId w:val="29"/>
        </w:numPr>
        <w:autoSpaceDE/>
        <w:autoSpaceDN/>
        <w:adjustRightInd/>
        <w:ind w:left="0" w:firstLine="0"/>
      </w:pPr>
      <w:r w:rsidRPr="00207EE5">
        <w:t>U</w:t>
      </w:r>
      <w:r w:rsidR="00311707" w:rsidRPr="00207EE5">
        <w:t>se glass vials instead of plastic tubes</w:t>
      </w:r>
      <w:r w:rsidR="00E33C63" w:rsidRPr="00207EE5">
        <w:t xml:space="preserve"> as</w:t>
      </w:r>
      <w:r w:rsidR="00311707" w:rsidRPr="00207EE5">
        <w:t xml:space="preserve"> </w:t>
      </w:r>
      <w:r w:rsidR="00E33C63" w:rsidRPr="00207EE5">
        <w:t>p</w:t>
      </w:r>
      <w:r w:rsidR="00311707" w:rsidRPr="00207EE5">
        <w:t>lastic can contaminate the sample.</w:t>
      </w:r>
    </w:p>
    <w:p w14:paraId="78D15437" w14:textId="77777777" w:rsidR="00311707" w:rsidRPr="00207EE5" w:rsidRDefault="00311707" w:rsidP="00CD035B">
      <w:pPr>
        <w:pStyle w:val="ListParagraph"/>
        <w:ind w:left="0"/>
      </w:pPr>
    </w:p>
    <w:p w14:paraId="1198C8EE" w14:textId="071FD437" w:rsidR="00311707" w:rsidRPr="00207EE5" w:rsidRDefault="00311707" w:rsidP="00CD035B">
      <w:pPr>
        <w:pStyle w:val="ListParagraph"/>
        <w:widowControl/>
        <w:numPr>
          <w:ilvl w:val="0"/>
          <w:numId w:val="29"/>
        </w:numPr>
        <w:autoSpaceDE/>
        <w:autoSpaceDN/>
        <w:adjustRightInd/>
        <w:ind w:left="0" w:firstLine="0"/>
        <w:jc w:val="left"/>
        <w:rPr>
          <w:b/>
          <w:bCs/>
          <w:highlight w:val="yellow"/>
        </w:rPr>
      </w:pPr>
      <w:r w:rsidRPr="00207EE5">
        <w:rPr>
          <w:b/>
          <w:bCs/>
          <w:highlight w:val="yellow"/>
        </w:rPr>
        <w:t>Sample preparation for AFM-IR</w:t>
      </w:r>
    </w:p>
    <w:p w14:paraId="2D610B2F" w14:textId="77777777" w:rsidR="00311707" w:rsidRPr="00207EE5" w:rsidRDefault="00311707" w:rsidP="00CD035B">
      <w:pPr>
        <w:pStyle w:val="ListParagraph"/>
        <w:ind w:left="0"/>
        <w:rPr>
          <w:highlight w:val="yellow"/>
        </w:rPr>
      </w:pPr>
    </w:p>
    <w:p w14:paraId="7EF6D0CE" w14:textId="216D37CD" w:rsidR="00311707" w:rsidRPr="00207EE5" w:rsidRDefault="00311707" w:rsidP="00CD035B">
      <w:pPr>
        <w:pStyle w:val="ListParagraph"/>
        <w:widowControl/>
        <w:numPr>
          <w:ilvl w:val="1"/>
          <w:numId w:val="29"/>
        </w:numPr>
        <w:autoSpaceDE/>
        <w:autoSpaceDN/>
        <w:adjustRightInd/>
        <w:ind w:left="0" w:firstLine="0"/>
        <w:rPr>
          <w:highlight w:val="yellow"/>
        </w:rPr>
      </w:pPr>
      <w:r w:rsidRPr="00207EE5">
        <w:rPr>
          <w:highlight w:val="yellow"/>
        </w:rPr>
        <w:t>Growth/incubation of sample</w:t>
      </w:r>
    </w:p>
    <w:p w14:paraId="5DB55AA8" w14:textId="77777777" w:rsidR="00311707" w:rsidRPr="00207EE5" w:rsidRDefault="00311707" w:rsidP="00CD035B">
      <w:pPr>
        <w:pStyle w:val="ListParagraph"/>
        <w:ind w:left="0"/>
      </w:pPr>
    </w:p>
    <w:p w14:paraId="4E0BFF12" w14:textId="6B1D087C" w:rsidR="00CF220F" w:rsidRPr="00207EE5" w:rsidRDefault="00F713C4" w:rsidP="00CD035B">
      <w:pPr>
        <w:pStyle w:val="ListParagraph"/>
        <w:widowControl/>
        <w:numPr>
          <w:ilvl w:val="2"/>
          <w:numId w:val="29"/>
        </w:numPr>
        <w:autoSpaceDE/>
        <w:autoSpaceDN/>
        <w:adjustRightInd/>
        <w:ind w:left="0" w:firstLine="0"/>
        <w:rPr>
          <w:highlight w:val="yellow"/>
        </w:rPr>
      </w:pPr>
      <w:r w:rsidRPr="00207EE5">
        <w:rPr>
          <w:highlight w:val="yellow"/>
        </w:rPr>
        <w:t>Grow bacteria</w:t>
      </w:r>
      <w:r w:rsidR="00311707" w:rsidRPr="00207EE5">
        <w:rPr>
          <w:highlight w:val="yellow"/>
        </w:rPr>
        <w:t xml:space="preserve"> in li</w:t>
      </w:r>
      <w:r w:rsidRPr="00207EE5">
        <w:rPr>
          <w:highlight w:val="yellow"/>
        </w:rPr>
        <w:t>quid media or on solid plates. Select t</w:t>
      </w:r>
      <w:r w:rsidR="00311707" w:rsidRPr="00207EE5">
        <w:rPr>
          <w:highlight w:val="yellow"/>
        </w:rPr>
        <w:t>he type of medium, growth conditions (e.g.</w:t>
      </w:r>
      <w:r w:rsidR="00207EE5">
        <w:rPr>
          <w:highlight w:val="yellow"/>
        </w:rPr>
        <w:t>,</w:t>
      </w:r>
      <w:r w:rsidR="00311707" w:rsidRPr="00207EE5">
        <w:rPr>
          <w:highlight w:val="yellow"/>
        </w:rPr>
        <w:t xml:space="preserve"> tempe</w:t>
      </w:r>
      <w:r w:rsidRPr="00207EE5">
        <w:rPr>
          <w:highlight w:val="yellow"/>
        </w:rPr>
        <w:t>rature, availability of oxygen)</w:t>
      </w:r>
      <w:r w:rsidR="00311707" w:rsidRPr="00207EE5">
        <w:rPr>
          <w:highlight w:val="yellow"/>
        </w:rPr>
        <w:t xml:space="preserve"> and growth time according to </w:t>
      </w:r>
      <w:r w:rsidR="00CF220F" w:rsidRPr="00207EE5">
        <w:rPr>
          <w:highlight w:val="yellow"/>
        </w:rPr>
        <w:t xml:space="preserve">the </w:t>
      </w:r>
      <w:r w:rsidR="00311707" w:rsidRPr="00207EE5">
        <w:rPr>
          <w:highlight w:val="yellow"/>
        </w:rPr>
        <w:t xml:space="preserve">specific requirements </w:t>
      </w:r>
      <w:r w:rsidR="00CF220F" w:rsidRPr="00207EE5">
        <w:rPr>
          <w:highlight w:val="yellow"/>
        </w:rPr>
        <w:t xml:space="preserve">of the </w:t>
      </w:r>
      <w:r w:rsidR="00311707" w:rsidRPr="00207EE5">
        <w:rPr>
          <w:highlight w:val="yellow"/>
        </w:rPr>
        <w:t xml:space="preserve">species of bacteria </w:t>
      </w:r>
      <w:r w:rsidR="00CF220F" w:rsidRPr="00207EE5">
        <w:rPr>
          <w:highlight w:val="yellow"/>
        </w:rPr>
        <w:t>under investigation.</w:t>
      </w:r>
      <w:r w:rsidR="00D34524">
        <w:rPr>
          <w:highlight w:val="yellow"/>
        </w:rPr>
        <w:t xml:space="preserve"> </w:t>
      </w:r>
      <w:r w:rsidR="00D34524" w:rsidRPr="0024752D">
        <w:t xml:space="preserve">For example, for </w:t>
      </w:r>
      <w:r w:rsidR="00D34524" w:rsidRPr="0024752D">
        <w:rPr>
          <w:i/>
          <w:iCs/>
        </w:rPr>
        <w:t>S. aureus</w:t>
      </w:r>
      <w:r w:rsidR="00D34524" w:rsidRPr="0024752D">
        <w:t xml:space="preserve"> Heart Infusion (HI) agar plates can be used, with growth for 16</w:t>
      </w:r>
      <w:r w:rsidR="00D15C60">
        <w:t xml:space="preserve"> </w:t>
      </w:r>
      <w:r w:rsidR="00D34524" w:rsidRPr="0024752D">
        <w:t>h in 37</w:t>
      </w:r>
      <w:r w:rsidR="00D15C60">
        <w:t xml:space="preserve"> </w:t>
      </w:r>
      <w:r w:rsidR="00D34524" w:rsidRPr="0024752D">
        <w:t>˚C in aerobic conditions.</w:t>
      </w:r>
    </w:p>
    <w:p w14:paraId="3BEB7B56" w14:textId="77777777" w:rsidR="00311707" w:rsidRPr="00207EE5" w:rsidRDefault="00311707" w:rsidP="00CD035B">
      <w:pPr>
        <w:pStyle w:val="ListParagraph"/>
        <w:widowControl/>
        <w:autoSpaceDE/>
        <w:autoSpaceDN/>
        <w:adjustRightInd/>
        <w:ind w:left="0"/>
      </w:pPr>
    </w:p>
    <w:p w14:paraId="53E76988" w14:textId="53DB7A53" w:rsidR="00311707" w:rsidRPr="00207EE5" w:rsidRDefault="00CA094B" w:rsidP="00CD035B">
      <w:pPr>
        <w:pStyle w:val="ListParagraph"/>
        <w:widowControl/>
        <w:autoSpaceDE/>
        <w:autoSpaceDN/>
        <w:adjustRightInd/>
        <w:ind w:left="0"/>
      </w:pPr>
      <w:r w:rsidRPr="00207EE5">
        <w:t xml:space="preserve">NOTE: </w:t>
      </w:r>
      <w:r w:rsidR="00311707" w:rsidRPr="00207EE5">
        <w:t xml:space="preserve">To achieve the best results, the growth/incubation should yield </w:t>
      </w:r>
      <w:r w:rsidR="00207EE5">
        <w:t>enough</w:t>
      </w:r>
      <w:r w:rsidR="00311707" w:rsidRPr="00207EE5">
        <w:t xml:space="preserve"> bacteria that </w:t>
      </w:r>
      <w:r w:rsidR="00684366" w:rsidRPr="00207EE5">
        <w:t xml:space="preserve">would allow </w:t>
      </w:r>
      <w:r w:rsidR="00CF220F" w:rsidRPr="00207EE5">
        <w:t xml:space="preserve">the collection of a </w:t>
      </w:r>
      <w:r w:rsidR="00684366" w:rsidRPr="00207EE5">
        <w:t>micro-pe</w:t>
      </w:r>
      <w:r w:rsidR="00311707" w:rsidRPr="00207EE5">
        <w:t>llet</w:t>
      </w:r>
      <w:r w:rsidR="00CF220F" w:rsidRPr="00207EE5">
        <w:t xml:space="preserve"> of sample</w:t>
      </w:r>
      <w:r w:rsidR="00311707" w:rsidRPr="00207EE5">
        <w:t xml:space="preserve">. The specific number of </w:t>
      </w:r>
      <w:proofErr w:type="gramStart"/>
      <w:r w:rsidR="00311707" w:rsidRPr="00207EE5">
        <w:t>colony</w:t>
      </w:r>
      <w:proofErr w:type="gramEnd"/>
      <w:r w:rsidR="00311707" w:rsidRPr="00207EE5">
        <w:t xml:space="preserve"> forming units or bacterial cells depend on the type and size of </w:t>
      </w:r>
      <w:r w:rsidR="00D15C60">
        <w:t xml:space="preserve">the </w:t>
      </w:r>
      <w:r w:rsidR="00311707" w:rsidRPr="00207EE5">
        <w:t>bacterium.</w:t>
      </w:r>
    </w:p>
    <w:p w14:paraId="6FC877B2" w14:textId="77777777" w:rsidR="00311707" w:rsidRPr="00CD035B" w:rsidRDefault="00311707" w:rsidP="00CD035B">
      <w:pPr>
        <w:pStyle w:val="ListParagraph"/>
        <w:ind w:left="0"/>
      </w:pPr>
    </w:p>
    <w:p w14:paraId="6086443E" w14:textId="0FA01319" w:rsidR="00311707" w:rsidRPr="00CD035B" w:rsidRDefault="00311707" w:rsidP="00CD035B">
      <w:pPr>
        <w:pStyle w:val="ListParagraph"/>
        <w:widowControl/>
        <w:numPr>
          <w:ilvl w:val="1"/>
          <w:numId w:val="29"/>
        </w:numPr>
        <w:autoSpaceDE/>
        <w:autoSpaceDN/>
        <w:adjustRightInd/>
        <w:ind w:left="0" w:firstLine="0"/>
        <w:jc w:val="left"/>
        <w:rPr>
          <w:highlight w:val="yellow"/>
        </w:rPr>
      </w:pPr>
      <w:r w:rsidRPr="00CD035B">
        <w:rPr>
          <w:highlight w:val="yellow"/>
        </w:rPr>
        <w:t>Sample deposition</w:t>
      </w:r>
    </w:p>
    <w:p w14:paraId="19F4D764" w14:textId="66649183" w:rsidR="00311707" w:rsidRPr="00207EE5" w:rsidRDefault="00311707" w:rsidP="00CD035B">
      <w:pPr>
        <w:rPr>
          <w:b/>
          <w:bCs/>
        </w:rPr>
      </w:pPr>
    </w:p>
    <w:p w14:paraId="489024BC" w14:textId="0975B7E8" w:rsidR="006D3CA0" w:rsidRPr="006D3CA0" w:rsidRDefault="00311707" w:rsidP="0024752D">
      <w:pPr>
        <w:pStyle w:val="ListParagraph"/>
        <w:numPr>
          <w:ilvl w:val="2"/>
          <w:numId w:val="29"/>
        </w:numPr>
        <w:ind w:left="0" w:firstLine="0"/>
        <w:rPr>
          <w:b/>
          <w:bCs/>
        </w:rPr>
      </w:pPr>
      <w:r w:rsidRPr="00CD035B">
        <w:rPr>
          <w:highlight w:val="yellow"/>
        </w:rPr>
        <w:t>Using a sterile loop</w:t>
      </w:r>
      <w:r w:rsidR="00D15C60">
        <w:rPr>
          <w:highlight w:val="yellow"/>
        </w:rPr>
        <w:t>,</w:t>
      </w:r>
      <w:r w:rsidRPr="00CD035B">
        <w:rPr>
          <w:highlight w:val="yellow"/>
        </w:rPr>
        <w:t xml:space="preserve"> carefully collect bacteria</w:t>
      </w:r>
      <w:r w:rsidR="00CD035B" w:rsidRPr="00CD035B">
        <w:rPr>
          <w:highlight w:val="yellow"/>
        </w:rPr>
        <w:t xml:space="preserve"> </w:t>
      </w:r>
      <w:r w:rsidRPr="00CD035B">
        <w:rPr>
          <w:highlight w:val="yellow"/>
        </w:rPr>
        <w:t xml:space="preserve">from the colonies on the </w:t>
      </w:r>
      <w:r w:rsidR="00CD035B" w:rsidRPr="00CD035B">
        <w:rPr>
          <w:highlight w:val="yellow"/>
        </w:rPr>
        <w:t xml:space="preserve">agar </w:t>
      </w:r>
      <w:r w:rsidRPr="00CD035B">
        <w:rPr>
          <w:highlight w:val="yellow"/>
        </w:rPr>
        <w:t>plate and transfer them to a glass tube.</w:t>
      </w:r>
      <w:r w:rsidR="00CA094B" w:rsidRPr="00CD035B">
        <w:rPr>
          <w:highlight w:val="yellow"/>
        </w:rPr>
        <w:t xml:space="preserve"> Collect bacteria only from the top of the colonies.</w:t>
      </w:r>
      <w:r w:rsidR="00CD035B" w:rsidRPr="00CD035B">
        <w:rPr>
          <w:highlight w:val="yellow"/>
        </w:rPr>
        <w:t xml:space="preserve"> </w:t>
      </w:r>
      <w:r w:rsidR="00CD035B">
        <w:rPr>
          <w:highlight w:val="yellow"/>
        </w:rPr>
        <w:t xml:space="preserve">If collecting samples from </w:t>
      </w:r>
      <w:r w:rsidR="00D15C60">
        <w:rPr>
          <w:highlight w:val="yellow"/>
        </w:rPr>
        <w:t xml:space="preserve">a </w:t>
      </w:r>
      <w:r w:rsidR="00CD035B">
        <w:rPr>
          <w:highlight w:val="yellow"/>
        </w:rPr>
        <w:t xml:space="preserve">liquid culture, using </w:t>
      </w:r>
      <w:r w:rsidR="00D15C60">
        <w:rPr>
          <w:highlight w:val="yellow"/>
        </w:rPr>
        <w:t xml:space="preserve">a </w:t>
      </w:r>
      <w:r w:rsidR="00CD035B" w:rsidRPr="00CD035B">
        <w:rPr>
          <w:highlight w:val="yellow"/>
        </w:rPr>
        <w:t>pipette, transfer appro</w:t>
      </w:r>
      <w:r w:rsidR="00D15C60">
        <w:rPr>
          <w:highlight w:val="yellow"/>
        </w:rPr>
        <w:t>ximately</w:t>
      </w:r>
      <w:r w:rsidR="00CD035B" w:rsidRPr="00CD035B">
        <w:rPr>
          <w:highlight w:val="yellow"/>
        </w:rPr>
        <w:t xml:space="preserve"> 1 mL of the bacterial suspension to a</w:t>
      </w:r>
      <w:r w:rsidR="00D15C60">
        <w:rPr>
          <w:highlight w:val="yellow"/>
        </w:rPr>
        <w:t xml:space="preserve"> </w:t>
      </w:r>
      <w:r w:rsidR="00CD035B" w:rsidRPr="00CD035B">
        <w:rPr>
          <w:highlight w:val="yellow"/>
        </w:rPr>
        <w:t xml:space="preserve">glass tube. The volume can be modified depending on </w:t>
      </w:r>
      <w:r w:rsidR="00D15C60">
        <w:rPr>
          <w:highlight w:val="yellow"/>
        </w:rPr>
        <w:t xml:space="preserve">the </w:t>
      </w:r>
      <w:r w:rsidR="00CD035B" w:rsidRPr="00CD035B">
        <w:rPr>
          <w:highlight w:val="yellow"/>
        </w:rPr>
        <w:t>bacterial load.</w:t>
      </w:r>
    </w:p>
    <w:p w14:paraId="5DA964ED" w14:textId="259BC8B5" w:rsidR="006D3CA0" w:rsidRDefault="006D3CA0" w:rsidP="006D3CA0">
      <w:pPr>
        <w:pStyle w:val="ListParagraph"/>
        <w:ind w:left="0"/>
      </w:pPr>
    </w:p>
    <w:p w14:paraId="07CD87FC" w14:textId="3EBADAEC" w:rsidR="006D3CA0" w:rsidRPr="00207EE5" w:rsidRDefault="006D3CA0" w:rsidP="006D3CA0">
      <w:pPr>
        <w:pStyle w:val="ListParagraph"/>
        <w:ind w:left="0"/>
      </w:pPr>
      <w:r w:rsidRPr="00207EE5">
        <w:t>NOTE: It is important to attempt to not collect (or minimalize as much as possible the collection of) any medium from underneath the colony. The subsequent steps of sample preparation aim to remove any potential residual of media. Minimization of the potential medium residual from the beginning enables the spectral acquisition of data from purified bacterial cells. Steps 2.2.2</w:t>
      </w:r>
      <w:r w:rsidR="007059B6">
        <w:t xml:space="preserve"> and </w:t>
      </w:r>
      <w:r w:rsidRPr="00207EE5">
        <w:t>2.2.3 apply to samples prepared from agar plates. For samples prepared from liquid media</w:t>
      </w:r>
      <w:r w:rsidR="00A3580C">
        <w:t>,</w:t>
      </w:r>
      <w:r w:rsidRPr="00207EE5">
        <w:t xml:space="preserve"> move to step 2.2.4.</w:t>
      </w:r>
    </w:p>
    <w:p w14:paraId="646F7F6C" w14:textId="77777777" w:rsidR="006D3CA0" w:rsidRPr="006D3CA0" w:rsidRDefault="006D3CA0" w:rsidP="006D3CA0">
      <w:pPr>
        <w:pStyle w:val="ListParagraph"/>
        <w:ind w:left="0"/>
        <w:rPr>
          <w:b/>
          <w:bCs/>
        </w:rPr>
      </w:pPr>
    </w:p>
    <w:p w14:paraId="4A5B7DD1" w14:textId="4F9192A5" w:rsidR="006D3CA0" w:rsidRPr="00B12CE3" w:rsidRDefault="00311707" w:rsidP="006D3CA0">
      <w:pPr>
        <w:pStyle w:val="ListParagraph"/>
        <w:numPr>
          <w:ilvl w:val="2"/>
          <w:numId w:val="29"/>
        </w:numPr>
        <w:ind w:left="0" w:firstLine="0"/>
        <w:rPr>
          <w:b/>
          <w:bCs/>
          <w:highlight w:val="yellow"/>
        </w:rPr>
      </w:pPr>
      <w:r w:rsidRPr="00B12CE3">
        <w:rPr>
          <w:highlight w:val="yellow"/>
        </w:rPr>
        <w:t xml:space="preserve">Add </w:t>
      </w:r>
      <w:r w:rsidR="00AF3BF8">
        <w:rPr>
          <w:highlight w:val="yellow"/>
        </w:rPr>
        <w:t xml:space="preserve">1 mL of </w:t>
      </w:r>
      <w:r w:rsidRPr="00B12CE3">
        <w:rPr>
          <w:highlight w:val="yellow"/>
        </w:rPr>
        <w:t>ultrapure water to the tube. Vortex until the collected bacteria</w:t>
      </w:r>
      <w:r w:rsidR="00AF3BF8">
        <w:rPr>
          <w:highlight w:val="yellow"/>
        </w:rPr>
        <w:t>l</w:t>
      </w:r>
      <w:r w:rsidR="009E0832" w:rsidRPr="00B12CE3">
        <w:rPr>
          <w:highlight w:val="yellow"/>
        </w:rPr>
        <w:t xml:space="preserve"> pellet</w:t>
      </w:r>
      <w:r w:rsidRPr="00B12CE3">
        <w:rPr>
          <w:highlight w:val="yellow"/>
        </w:rPr>
        <w:t xml:space="preserve"> are no longer visible at the bottom of the tube</w:t>
      </w:r>
      <w:r w:rsidR="007A2C9A" w:rsidRPr="00B12CE3">
        <w:rPr>
          <w:highlight w:val="yellow"/>
        </w:rPr>
        <w:t xml:space="preserve"> (typically 1–2 min)</w:t>
      </w:r>
      <w:r w:rsidRPr="00B12CE3">
        <w:rPr>
          <w:highlight w:val="yellow"/>
        </w:rPr>
        <w:t>.</w:t>
      </w:r>
    </w:p>
    <w:p w14:paraId="773C0CF7" w14:textId="77777777" w:rsidR="006D3CA0" w:rsidRDefault="006D3CA0" w:rsidP="006D3CA0">
      <w:pPr>
        <w:pStyle w:val="ListParagraph"/>
        <w:ind w:left="0"/>
        <w:rPr>
          <w:b/>
          <w:bCs/>
        </w:rPr>
      </w:pPr>
    </w:p>
    <w:p w14:paraId="1626A685" w14:textId="6A235440" w:rsidR="006D3CA0" w:rsidRPr="006D3CA0" w:rsidRDefault="009E0832" w:rsidP="006D3CA0">
      <w:pPr>
        <w:pStyle w:val="ListParagraph"/>
        <w:numPr>
          <w:ilvl w:val="2"/>
          <w:numId w:val="29"/>
        </w:numPr>
        <w:ind w:left="0" w:firstLine="0"/>
        <w:rPr>
          <w:b/>
          <w:bCs/>
        </w:rPr>
      </w:pPr>
      <w:r w:rsidRPr="000947DF">
        <w:rPr>
          <w:highlight w:val="yellow"/>
        </w:rPr>
        <w:t>Estimate</w:t>
      </w:r>
      <w:r w:rsidR="00311707" w:rsidRPr="000947DF">
        <w:rPr>
          <w:highlight w:val="yellow"/>
        </w:rPr>
        <w:t xml:space="preserve"> the </w:t>
      </w:r>
      <w:r w:rsidR="00CD035B" w:rsidRPr="000947DF">
        <w:rPr>
          <w:highlight w:val="yellow"/>
        </w:rPr>
        <w:t xml:space="preserve">rough </w:t>
      </w:r>
      <w:r w:rsidR="00311707" w:rsidRPr="000947DF">
        <w:rPr>
          <w:highlight w:val="yellow"/>
        </w:rPr>
        <w:t xml:space="preserve">turbidity of </w:t>
      </w:r>
      <w:r w:rsidRPr="000947DF">
        <w:rPr>
          <w:highlight w:val="yellow"/>
        </w:rPr>
        <w:t xml:space="preserve">the </w:t>
      </w:r>
      <w:r w:rsidR="00311707" w:rsidRPr="000947DF">
        <w:rPr>
          <w:highlight w:val="yellow"/>
        </w:rPr>
        <w:t xml:space="preserve">solution </w:t>
      </w:r>
      <w:r w:rsidR="00596169" w:rsidRPr="000947DF">
        <w:rPr>
          <w:highlight w:val="yellow"/>
        </w:rPr>
        <w:t>using</w:t>
      </w:r>
      <w:r w:rsidR="009A0814">
        <w:rPr>
          <w:highlight w:val="yellow"/>
        </w:rPr>
        <w:t>,</w:t>
      </w:r>
      <w:r w:rsidR="00596169" w:rsidRPr="000947DF">
        <w:rPr>
          <w:highlight w:val="yellow"/>
        </w:rPr>
        <w:t xml:space="preserve"> </w:t>
      </w:r>
      <w:r w:rsidR="00311707" w:rsidRPr="000947DF">
        <w:rPr>
          <w:highlight w:val="yellow"/>
        </w:rPr>
        <w:t>e.g.</w:t>
      </w:r>
      <w:r w:rsidR="00CD035B" w:rsidRPr="000947DF">
        <w:rPr>
          <w:highlight w:val="yellow"/>
        </w:rPr>
        <w:t>,</w:t>
      </w:r>
      <w:r w:rsidR="00311707" w:rsidRPr="000947DF">
        <w:rPr>
          <w:highlight w:val="yellow"/>
        </w:rPr>
        <w:t xml:space="preserve"> McFarland standards</w:t>
      </w:r>
      <w:r w:rsidR="00FA6940" w:rsidRPr="000947DF">
        <w:rPr>
          <w:highlight w:val="yellow"/>
        </w:rPr>
        <w:t xml:space="preserve"> </w:t>
      </w:r>
      <w:r w:rsidR="00D34524" w:rsidRPr="000947DF">
        <w:rPr>
          <w:highlight w:val="yellow"/>
        </w:rPr>
        <w:t xml:space="preserve">by visual comparison </w:t>
      </w:r>
      <w:r w:rsidR="000947DF" w:rsidRPr="000947DF">
        <w:rPr>
          <w:highlight w:val="yellow"/>
        </w:rPr>
        <w:t>(visual comparison</w:t>
      </w:r>
      <w:r w:rsidR="000947DF" w:rsidRPr="000947DF">
        <w:rPr>
          <w:highlight w:val="yellow"/>
        </w:rPr>
        <w:fldChar w:fldCharType="begin"/>
      </w:r>
      <w:r w:rsidR="000947DF" w:rsidRPr="000947DF">
        <w:rPr>
          <w:highlight w:val="yellow"/>
        </w:rPr>
        <w:instrText xml:space="preserve"> ADDIN EN.CITE &lt;EndNote&gt;&lt;Cite&gt;&lt;Year&gt;2010&lt;/Year&gt;&lt;RecNum&gt;36&lt;/RecNum&gt;&lt;DisplayText&gt;&lt;style face="superscript"&gt;30&lt;/style&gt;&lt;/DisplayText&gt;&lt;record&gt;&lt;rec-number&gt;36&lt;/rec-number&gt;&lt;foreign-keys&gt;&lt;key app="EN" db-id="fdd0taa0bxff9ie2epcps90w9vsf5dtax0td" timestamp="1594687818"&gt;36&lt;/key&gt;&lt;/foreign-keys&gt;&lt;ref-type name="Book Section"&gt;5&lt;/ref-type&gt;&lt;contributors&gt;&lt;/contributors&gt;&lt;titles&gt;&lt;title&gt;Preparation of Routine Media and Reagents Used in Antimicrobial Susceptibility Testing&lt;/title&gt;&lt;secondary-title&gt;Clinical Microbiology Procedures Handbook, 3rd Edition&lt;/secondary-title&gt;&lt;/titles&gt;&lt;dates&gt;&lt;year&gt;2010&lt;/year&gt;&lt;/dates&gt;&lt;publisher&gt;American Society of Microbiology&lt;/publisher&gt;&lt;urls&gt;&lt;related-urls&gt;&lt;url&gt;https://www.asmscience.org/content/book/10.1128/9781555817435.chap5.14&lt;/url&gt;&lt;/related-urls&gt;&lt;/urls&gt;&lt;electronic-resource-num&gt;doi:https://doi.org/10.1128/9781555817435.ch5.14&lt;/electronic-resource-num&gt;&lt;/record&gt;&lt;/Cite&gt;&lt;/EndNote&gt;</w:instrText>
      </w:r>
      <w:r w:rsidR="000947DF" w:rsidRPr="000947DF">
        <w:rPr>
          <w:highlight w:val="yellow"/>
        </w:rPr>
        <w:fldChar w:fldCharType="separate"/>
      </w:r>
      <w:r w:rsidR="000947DF" w:rsidRPr="000947DF">
        <w:rPr>
          <w:noProof/>
          <w:highlight w:val="yellow"/>
          <w:vertAlign w:val="superscript"/>
        </w:rPr>
        <w:t>30</w:t>
      </w:r>
      <w:r w:rsidR="000947DF" w:rsidRPr="000947DF">
        <w:rPr>
          <w:highlight w:val="yellow"/>
        </w:rPr>
        <w:fldChar w:fldCharType="end"/>
      </w:r>
      <w:r w:rsidR="000947DF" w:rsidRPr="000947DF">
        <w:rPr>
          <w:highlight w:val="yellow"/>
        </w:rPr>
        <w:t>)</w:t>
      </w:r>
      <w:r w:rsidR="000947DF">
        <w:rPr>
          <w:highlight w:val="yellow"/>
        </w:rPr>
        <w:t xml:space="preserve"> </w:t>
      </w:r>
      <w:r w:rsidR="00D34524" w:rsidRPr="000947DF">
        <w:rPr>
          <w:highlight w:val="yellow"/>
        </w:rPr>
        <w:t xml:space="preserve">between the prepared solution and McFarland standards. </w:t>
      </w:r>
      <w:r w:rsidR="00311707" w:rsidRPr="000947DF">
        <w:rPr>
          <w:highlight w:val="yellow"/>
        </w:rPr>
        <w:t xml:space="preserve">If the turbidity of bacterial suspension appears to be very low, add </w:t>
      </w:r>
      <w:r w:rsidR="00311707" w:rsidRPr="006D3CA0">
        <w:rPr>
          <w:highlight w:val="yellow"/>
        </w:rPr>
        <w:t>more bacteria from the plate</w:t>
      </w:r>
      <w:r w:rsidR="00A3580C" w:rsidRPr="000947DF">
        <w:rPr>
          <w:highlight w:val="yellow"/>
        </w:rPr>
        <w:t xml:space="preserve"> using a sterile loop</w:t>
      </w:r>
      <w:r w:rsidR="00311707" w:rsidRPr="006D3CA0">
        <w:rPr>
          <w:highlight w:val="yellow"/>
        </w:rPr>
        <w:t xml:space="preserve"> and vortex again. Repeat until the rough turbidity of </w:t>
      </w:r>
      <w:r w:rsidR="00A3580C">
        <w:rPr>
          <w:highlight w:val="yellow"/>
        </w:rPr>
        <w:t xml:space="preserve">the </w:t>
      </w:r>
      <w:r w:rsidR="00311707" w:rsidRPr="006D3CA0">
        <w:rPr>
          <w:highlight w:val="yellow"/>
        </w:rPr>
        <w:t xml:space="preserve">solution </w:t>
      </w:r>
      <w:r w:rsidR="00CD035B" w:rsidRPr="006D3CA0">
        <w:rPr>
          <w:highlight w:val="yellow"/>
        </w:rPr>
        <w:t xml:space="preserve">is </w:t>
      </w:r>
      <w:r w:rsidR="00311707" w:rsidRPr="006D3CA0">
        <w:rPr>
          <w:highlight w:val="yellow"/>
        </w:rPr>
        <w:t>comparable to McFarland standards 0.5 and 1</w:t>
      </w:r>
      <w:r w:rsidR="00CD035B" w:rsidRPr="006D3CA0">
        <w:rPr>
          <w:highlight w:val="yellow"/>
        </w:rPr>
        <w:t>.</w:t>
      </w:r>
      <w:r w:rsidR="00CD035B">
        <w:t xml:space="preserve"> This</w:t>
      </w:r>
      <w:r w:rsidR="00311707" w:rsidRPr="00207EE5">
        <w:t xml:space="preserve"> will generally yie</w:t>
      </w:r>
      <w:r w:rsidRPr="00207EE5">
        <w:t>ld a good amount of bacterial pe</w:t>
      </w:r>
      <w:r w:rsidR="00311707" w:rsidRPr="00207EE5">
        <w:t>llet.</w:t>
      </w:r>
    </w:p>
    <w:p w14:paraId="3A4382E3" w14:textId="77777777" w:rsidR="006D3CA0" w:rsidRDefault="006D3CA0" w:rsidP="006D3CA0">
      <w:pPr>
        <w:pStyle w:val="ListParagraph"/>
        <w:ind w:left="0"/>
        <w:rPr>
          <w:b/>
          <w:bCs/>
        </w:rPr>
      </w:pPr>
    </w:p>
    <w:p w14:paraId="41B30137" w14:textId="6863F8E9" w:rsidR="006D3CA0" w:rsidRPr="006D3CA0" w:rsidRDefault="00311707" w:rsidP="006D3CA0">
      <w:pPr>
        <w:pStyle w:val="ListParagraph"/>
        <w:numPr>
          <w:ilvl w:val="2"/>
          <w:numId w:val="29"/>
        </w:numPr>
        <w:ind w:left="0" w:firstLine="0"/>
        <w:rPr>
          <w:b/>
          <w:bCs/>
        </w:rPr>
      </w:pPr>
      <w:r w:rsidRPr="006D3CA0">
        <w:rPr>
          <w:highlight w:val="yellow"/>
        </w:rPr>
        <w:lastRenderedPageBreak/>
        <w:t xml:space="preserve">Centrifuge the bacterial suspension </w:t>
      </w:r>
      <w:r w:rsidR="00CD035B" w:rsidRPr="006D3CA0">
        <w:rPr>
          <w:highlight w:val="yellow"/>
        </w:rPr>
        <w:t xml:space="preserve">at </w:t>
      </w:r>
      <w:r w:rsidRPr="006D3CA0">
        <w:rPr>
          <w:highlight w:val="yellow"/>
        </w:rPr>
        <w:t>3</w:t>
      </w:r>
      <w:r w:rsidR="00CD035B" w:rsidRPr="006D3CA0">
        <w:rPr>
          <w:highlight w:val="yellow"/>
        </w:rPr>
        <w:t xml:space="preserve">, </w:t>
      </w:r>
      <w:r w:rsidRPr="006D3CA0">
        <w:rPr>
          <w:highlight w:val="yellow"/>
        </w:rPr>
        <w:t xml:space="preserve">000 </w:t>
      </w:r>
      <w:r w:rsidR="00CD035B" w:rsidRPr="00FA7751">
        <w:rPr>
          <w:rFonts w:cstheme="minorHAnsi"/>
          <w:i/>
          <w:iCs/>
          <w:highlight w:val="yellow"/>
        </w:rPr>
        <w:t>x</w:t>
      </w:r>
      <w:r w:rsidR="009E0832" w:rsidRPr="0083621C">
        <w:rPr>
          <w:highlight w:val="yellow"/>
        </w:rPr>
        <w:t xml:space="preserve"> </w:t>
      </w:r>
      <w:r w:rsidR="009E0832" w:rsidRPr="006D3CA0">
        <w:rPr>
          <w:i/>
          <w:iCs/>
          <w:highlight w:val="yellow"/>
        </w:rPr>
        <w:t>g</w:t>
      </w:r>
      <w:r w:rsidR="00CD035B" w:rsidRPr="006D3CA0">
        <w:rPr>
          <w:highlight w:val="yellow"/>
        </w:rPr>
        <w:t xml:space="preserve"> for</w:t>
      </w:r>
      <w:r w:rsidR="009E0832" w:rsidRPr="006D3CA0">
        <w:rPr>
          <w:highlight w:val="yellow"/>
        </w:rPr>
        <w:t xml:space="preserve"> 5 min</w:t>
      </w:r>
      <w:r w:rsidR="00CD035B" w:rsidRPr="006D3CA0">
        <w:rPr>
          <w:highlight w:val="yellow"/>
        </w:rPr>
        <w:t xml:space="preserve"> </w:t>
      </w:r>
      <w:r w:rsidR="009E0832" w:rsidRPr="006D3CA0">
        <w:rPr>
          <w:highlight w:val="yellow"/>
        </w:rPr>
        <w:t>to obtain a pe</w:t>
      </w:r>
      <w:r w:rsidRPr="006D3CA0">
        <w:rPr>
          <w:highlight w:val="yellow"/>
        </w:rPr>
        <w:t>llet.</w:t>
      </w:r>
    </w:p>
    <w:p w14:paraId="23EC1725" w14:textId="5F5D60CC" w:rsidR="006D3CA0" w:rsidRPr="00207EE5" w:rsidRDefault="006D3CA0" w:rsidP="006D3CA0">
      <w:pPr>
        <w:pStyle w:val="ListParagraph"/>
        <w:ind w:left="0"/>
        <w:rPr>
          <w:highlight w:val="yellow"/>
        </w:rPr>
      </w:pPr>
    </w:p>
    <w:p w14:paraId="1897109D" w14:textId="5E50DE6E" w:rsidR="006D3CA0" w:rsidRPr="006D3CA0" w:rsidRDefault="006D3CA0" w:rsidP="006D3CA0">
      <w:pPr>
        <w:pStyle w:val="ListParagraph"/>
        <w:ind w:left="0"/>
        <w:rPr>
          <w:b/>
          <w:bCs/>
        </w:rPr>
      </w:pPr>
      <w:r w:rsidRPr="00207EE5">
        <w:t>NOTE: Centrifugation parameters can be modified</w:t>
      </w:r>
      <w:r>
        <w:t xml:space="preserve"> to obtain</w:t>
      </w:r>
      <w:r w:rsidRPr="00207EE5">
        <w:t xml:space="preserve"> bacterial pellet. Caution should be taken if increasing the g-force, to not induce breakage of bacteria (</w:t>
      </w:r>
      <w:r>
        <w:t>especially</w:t>
      </w:r>
      <w:r w:rsidRPr="00207EE5">
        <w:t xml:space="preserve"> in case of Gram-negative bacteria).</w:t>
      </w:r>
    </w:p>
    <w:p w14:paraId="0D8EA03D" w14:textId="77777777" w:rsidR="006D3CA0" w:rsidRPr="006D3CA0" w:rsidRDefault="006D3CA0" w:rsidP="006D3CA0">
      <w:pPr>
        <w:pStyle w:val="ListParagraph"/>
        <w:rPr>
          <w:highlight w:val="yellow"/>
        </w:rPr>
      </w:pPr>
    </w:p>
    <w:p w14:paraId="1AD540FA" w14:textId="10A2FF31" w:rsidR="006D3CA0" w:rsidRPr="006D3CA0" w:rsidRDefault="00311707" w:rsidP="0024752D">
      <w:pPr>
        <w:pStyle w:val="ListParagraph"/>
        <w:numPr>
          <w:ilvl w:val="2"/>
          <w:numId w:val="29"/>
        </w:numPr>
        <w:ind w:left="0" w:firstLine="0"/>
        <w:rPr>
          <w:b/>
          <w:bCs/>
        </w:rPr>
      </w:pPr>
      <w:r w:rsidRPr="00551073">
        <w:rPr>
          <w:highlight w:val="yellow"/>
        </w:rPr>
        <w:t>Using a pipette</w:t>
      </w:r>
      <w:r w:rsidR="00A3580C">
        <w:rPr>
          <w:highlight w:val="yellow"/>
        </w:rPr>
        <w:t>,</w:t>
      </w:r>
      <w:r w:rsidRPr="00551073">
        <w:rPr>
          <w:highlight w:val="yellow"/>
        </w:rPr>
        <w:t xml:space="preserve"> gently remove t</w:t>
      </w:r>
      <w:r w:rsidR="009E0832" w:rsidRPr="00551073">
        <w:rPr>
          <w:highlight w:val="yellow"/>
        </w:rPr>
        <w:t>he supernatant from above the pe</w:t>
      </w:r>
      <w:r w:rsidRPr="00551073">
        <w:rPr>
          <w:highlight w:val="yellow"/>
        </w:rPr>
        <w:t xml:space="preserve">llet. Add </w:t>
      </w:r>
      <w:r w:rsidR="00AF3BF8">
        <w:rPr>
          <w:highlight w:val="yellow"/>
        </w:rPr>
        <w:t xml:space="preserve">1 mL of </w:t>
      </w:r>
      <w:r w:rsidRPr="00551073">
        <w:rPr>
          <w:highlight w:val="yellow"/>
        </w:rPr>
        <w:t xml:space="preserve">ultrapure water to the </w:t>
      </w:r>
      <w:r w:rsidRPr="006D3CA0">
        <w:rPr>
          <w:highlight w:val="yellow"/>
        </w:rPr>
        <w:t xml:space="preserve">tube and vortex </w:t>
      </w:r>
      <w:r w:rsidR="00CD035B" w:rsidRPr="006D3CA0">
        <w:rPr>
          <w:highlight w:val="yellow"/>
        </w:rPr>
        <w:t>to re</w:t>
      </w:r>
      <w:r w:rsidR="00436FA7">
        <w:rPr>
          <w:highlight w:val="yellow"/>
        </w:rPr>
        <w:t>-</w:t>
      </w:r>
      <w:r w:rsidR="00CD035B" w:rsidRPr="006D3CA0">
        <w:rPr>
          <w:highlight w:val="yellow"/>
        </w:rPr>
        <w:t>suspend the pellet</w:t>
      </w:r>
      <w:r w:rsidRPr="006D3CA0">
        <w:rPr>
          <w:highlight w:val="yellow"/>
        </w:rPr>
        <w:t>. Subsequently, centrifuge the sample</w:t>
      </w:r>
      <w:r w:rsidR="00CD035B" w:rsidRPr="006D3CA0">
        <w:rPr>
          <w:highlight w:val="yellow"/>
        </w:rPr>
        <w:t xml:space="preserve"> as </w:t>
      </w:r>
      <w:r w:rsidR="00A3580C">
        <w:rPr>
          <w:highlight w:val="yellow"/>
        </w:rPr>
        <w:t xml:space="preserve">was </w:t>
      </w:r>
      <w:r w:rsidR="00CD035B" w:rsidRPr="006D3CA0">
        <w:rPr>
          <w:highlight w:val="yellow"/>
        </w:rPr>
        <w:t xml:space="preserve">done in </w:t>
      </w:r>
      <w:r w:rsidR="00A3580C">
        <w:rPr>
          <w:highlight w:val="yellow"/>
        </w:rPr>
        <w:t xml:space="preserve">step </w:t>
      </w:r>
      <w:r w:rsidR="00CD035B" w:rsidRPr="006D3CA0">
        <w:rPr>
          <w:highlight w:val="yellow"/>
        </w:rPr>
        <w:t>2.2.4</w:t>
      </w:r>
      <w:r w:rsidRPr="006D3CA0">
        <w:rPr>
          <w:highlight w:val="yellow"/>
        </w:rPr>
        <w:t>.</w:t>
      </w:r>
    </w:p>
    <w:p w14:paraId="1B3D16B4" w14:textId="77777777" w:rsidR="006D3CA0" w:rsidRDefault="006D3CA0" w:rsidP="006D3CA0">
      <w:pPr>
        <w:pStyle w:val="ListParagraph"/>
        <w:ind w:left="0"/>
        <w:rPr>
          <w:b/>
          <w:bCs/>
        </w:rPr>
      </w:pPr>
    </w:p>
    <w:p w14:paraId="58AD46B5" w14:textId="39F68F4B" w:rsidR="006D3CA0" w:rsidRDefault="00311707" w:rsidP="006D3CA0">
      <w:pPr>
        <w:pStyle w:val="ListParagraph"/>
        <w:numPr>
          <w:ilvl w:val="2"/>
          <w:numId w:val="29"/>
        </w:numPr>
        <w:ind w:left="0" w:firstLine="0"/>
        <w:rPr>
          <w:b/>
          <w:bCs/>
        </w:rPr>
      </w:pPr>
      <w:r w:rsidRPr="006D3CA0">
        <w:rPr>
          <w:highlight w:val="yellow"/>
        </w:rPr>
        <w:t>Repeat the washing procedure (step</w:t>
      </w:r>
      <w:r w:rsidR="009E0832" w:rsidRPr="006D3CA0">
        <w:rPr>
          <w:highlight w:val="yellow"/>
        </w:rPr>
        <w:t>s 2.2.2</w:t>
      </w:r>
      <w:r w:rsidR="00A3580C">
        <w:rPr>
          <w:highlight w:val="yellow"/>
        </w:rPr>
        <w:t xml:space="preserve"> and</w:t>
      </w:r>
      <w:r w:rsidR="009E0832" w:rsidRPr="006D3CA0">
        <w:rPr>
          <w:highlight w:val="yellow"/>
        </w:rPr>
        <w:t xml:space="preserve"> 2.2.4) at least three times</w:t>
      </w:r>
      <w:r w:rsidRPr="006D3CA0">
        <w:rPr>
          <w:highlight w:val="yellow"/>
        </w:rPr>
        <w:t xml:space="preserve">. </w:t>
      </w:r>
      <w:r w:rsidRPr="00207EE5">
        <w:t>In case of collection of the initial sample from liquid media</w:t>
      </w:r>
      <w:r w:rsidR="00A3580C">
        <w:t>,</w:t>
      </w:r>
      <w:r w:rsidRPr="00207EE5">
        <w:t xml:space="preserve"> repeat the procedure at least four times (media removal followed by three washes).</w:t>
      </w:r>
    </w:p>
    <w:p w14:paraId="467CC25C" w14:textId="77777777" w:rsidR="006D3CA0" w:rsidRPr="006D3CA0" w:rsidRDefault="006D3CA0" w:rsidP="006D3CA0">
      <w:pPr>
        <w:pStyle w:val="ListParagraph"/>
        <w:rPr>
          <w:highlight w:val="yellow"/>
        </w:rPr>
      </w:pPr>
    </w:p>
    <w:p w14:paraId="418A7705" w14:textId="42E41387" w:rsidR="006D3CA0" w:rsidRDefault="00311707" w:rsidP="006D3CA0">
      <w:pPr>
        <w:pStyle w:val="ListParagraph"/>
        <w:numPr>
          <w:ilvl w:val="2"/>
          <w:numId w:val="29"/>
        </w:numPr>
        <w:ind w:left="0" w:firstLine="0"/>
        <w:rPr>
          <w:b/>
          <w:bCs/>
        </w:rPr>
      </w:pPr>
      <w:r w:rsidRPr="006D3CA0">
        <w:rPr>
          <w:highlight w:val="yellow"/>
        </w:rPr>
        <w:t>After the final wash, remove the supernatant</w:t>
      </w:r>
      <w:r w:rsidRPr="00551073">
        <w:rPr>
          <w:highlight w:val="yellow"/>
        </w:rPr>
        <w:t xml:space="preserve">, add ultrapure water and vortex for at least 2 min. Subsequently, deposit 5 </w:t>
      </w:r>
      <w:r w:rsidRPr="00551073">
        <w:rPr>
          <w:rFonts w:cstheme="minorHAnsi"/>
          <w:highlight w:val="yellow"/>
        </w:rPr>
        <w:t>µ</w:t>
      </w:r>
      <w:r w:rsidRPr="00551073">
        <w:rPr>
          <w:highlight w:val="yellow"/>
        </w:rPr>
        <w:t>L of the sample on the substrate</w:t>
      </w:r>
      <w:r w:rsidR="006C6246" w:rsidRPr="00551073">
        <w:rPr>
          <w:highlight w:val="yellow"/>
        </w:rPr>
        <w:t xml:space="preserve"> (e.g.</w:t>
      </w:r>
      <w:r w:rsidR="00A3580C">
        <w:rPr>
          <w:highlight w:val="yellow"/>
        </w:rPr>
        <w:t>,</w:t>
      </w:r>
      <w:r w:rsidR="006C6246" w:rsidRPr="00551073">
        <w:rPr>
          <w:highlight w:val="yellow"/>
        </w:rPr>
        <w:t xml:space="preserve"> Raman grade CaF</w:t>
      </w:r>
      <w:r w:rsidR="006C6246" w:rsidRPr="00551073">
        <w:rPr>
          <w:highlight w:val="yellow"/>
          <w:vertAlign w:val="subscript"/>
        </w:rPr>
        <w:t>2</w:t>
      </w:r>
      <w:r w:rsidR="006C6246" w:rsidRPr="00551073">
        <w:rPr>
          <w:highlight w:val="yellow"/>
        </w:rPr>
        <w:t>)</w:t>
      </w:r>
      <w:r w:rsidRPr="00551073">
        <w:rPr>
          <w:highlight w:val="yellow"/>
        </w:rPr>
        <w:t>.</w:t>
      </w:r>
    </w:p>
    <w:p w14:paraId="1AF7D607" w14:textId="77777777" w:rsidR="006D3CA0" w:rsidRDefault="006D3CA0" w:rsidP="006D3CA0">
      <w:pPr>
        <w:pStyle w:val="ListParagraph"/>
      </w:pPr>
    </w:p>
    <w:p w14:paraId="3B055DDC" w14:textId="42CDEF5E" w:rsidR="006D3CA0" w:rsidRDefault="00311707" w:rsidP="006D3CA0">
      <w:pPr>
        <w:pStyle w:val="ListParagraph"/>
        <w:numPr>
          <w:ilvl w:val="2"/>
          <w:numId w:val="29"/>
        </w:numPr>
        <w:ind w:left="0" w:firstLine="0"/>
        <w:rPr>
          <w:b/>
          <w:bCs/>
        </w:rPr>
      </w:pPr>
      <w:r w:rsidRPr="00207EE5">
        <w:t xml:space="preserve">If the desired thickness of the sample is </w:t>
      </w:r>
      <w:r w:rsidR="00436FA7">
        <w:t xml:space="preserve">a </w:t>
      </w:r>
      <w:r w:rsidRPr="00207EE5">
        <w:t xml:space="preserve">multilayer of bacteria, </w:t>
      </w:r>
      <w:r w:rsidR="00CA094B" w:rsidRPr="00207EE5">
        <w:t>leave the sample</w:t>
      </w:r>
      <w:r w:rsidRPr="00207EE5">
        <w:t xml:space="preserve"> to air-dry.</w:t>
      </w:r>
    </w:p>
    <w:p w14:paraId="46E9CAF9" w14:textId="77777777" w:rsidR="006D3CA0" w:rsidRPr="006D3CA0" w:rsidRDefault="006D3CA0" w:rsidP="006D3CA0">
      <w:pPr>
        <w:pStyle w:val="ListParagraph"/>
        <w:rPr>
          <w:highlight w:val="yellow"/>
        </w:rPr>
      </w:pPr>
    </w:p>
    <w:p w14:paraId="52883DD3" w14:textId="55302153" w:rsidR="006D3CA0" w:rsidRPr="006D3CA0" w:rsidRDefault="00311707" w:rsidP="006D3CA0">
      <w:pPr>
        <w:pStyle w:val="ListParagraph"/>
        <w:numPr>
          <w:ilvl w:val="2"/>
          <w:numId w:val="29"/>
        </w:numPr>
        <w:ind w:left="0" w:firstLine="0"/>
        <w:rPr>
          <w:b/>
          <w:bCs/>
        </w:rPr>
      </w:pPr>
      <w:r w:rsidRPr="006D3CA0">
        <w:rPr>
          <w:highlight w:val="yellow"/>
        </w:rPr>
        <w:t>If the desired thickness is monolayer or individual bacteria</w:t>
      </w:r>
      <w:r w:rsidR="00A3580C">
        <w:rPr>
          <w:highlight w:val="yellow"/>
        </w:rPr>
        <w:t>,</w:t>
      </w:r>
      <w:r w:rsidRPr="006D3CA0">
        <w:rPr>
          <w:highlight w:val="yellow"/>
        </w:rPr>
        <w:t xml:space="preserve"> immediately aft</w:t>
      </w:r>
      <w:r w:rsidR="009E0832" w:rsidRPr="006D3CA0">
        <w:rPr>
          <w:highlight w:val="yellow"/>
        </w:rPr>
        <w:t>er depositing the sample (step 2</w:t>
      </w:r>
      <w:r w:rsidRPr="006D3CA0">
        <w:rPr>
          <w:highlight w:val="yellow"/>
        </w:rPr>
        <w:t xml:space="preserve">.2.7) add between 20–100 </w:t>
      </w:r>
      <w:r w:rsidRPr="006D3CA0">
        <w:rPr>
          <w:rFonts w:cstheme="minorHAnsi"/>
          <w:highlight w:val="yellow"/>
        </w:rPr>
        <w:t>µ</w:t>
      </w:r>
      <w:r w:rsidRPr="006D3CA0">
        <w:rPr>
          <w:highlight w:val="yellow"/>
        </w:rPr>
        <w:t>L of ultrapure water and mix gently with a pipette tip. Leave to air-dry.</w:t>
      </w:r>
    </w:p>
    <w:p w14:paraId="3750B4EA" w14:textId="77777777" w:rsidR="006D3CA0" w:rsidRPr="006D3CA0" w:rsidRDefault="006D3CA0" w:rsidP="006D3CA0">
      <w:pPr>
        <w:pStyle w:val="ListParagraph"/>
        <w:rPr>
          <w:b/>
          <w:bCs/>
        </w:rPr>
      </w:pPr>
    </w:p>
    <w:p w14:paraId="70978680" w14:textId="327B4BA3" w:rsidR="006D3CA0" w:rsidRPr="006D3CA0" w:rsidRDefault="006D3CA0" w:rsidP="006D3CA0">
      <w:pPr>
        <w:pStyle w:val="ListParagraph"/>
        <w:ind w:left="0"/>
      </w:pPr>
      <w:r w:rsidRPr="00207EE5">
        <w:t>NOTE: The exact volume of water can vary between experiments as it is dependent on many factors (e.g.</w:t>
      </w:r>
      <w:r>
        <w:t>,</w:t>
      </w:r>
      <w:r w:rsidRPr="00207EE5">
        <w:t xml:space="preserve"> size of the organism, density of the pellet, etc.) and is</w:t>
      </w:r>
      <w:r>
        <w:t>,</w:t>
      </w:r>
      <w:r w:rsidRPr="00207EE5">
        <w:t xml:space="preserve"> th</w:t>
      </w:r>
      <w:r>
        <w:t>erefore,</w:t>
      </w:r>
      <w:r w:rsidRPr="00207EE5">
        <w:t xml:space="preserve"> best determined empirically. Preparation of a series of samples with varying volumes of ultrapure water added enables one to select a sample with the desired thickness/density of bacteria. The thickness/density of bacteria can be easily visualized </w:t>
      </w:r>
      <w:r w:rsidRPr="00C843C9">
        <w:t>via</w:t>
      </w:r>
      <w:r w:rsidRPr="00207EE5">
        <w:t xml:space="preserve"> AFM in the subsequent stages. Examples of AFM images from monolayer and single cell samples are shown in </w:t>
      </w:r>
      <w:r w:rsidRPr="00C843C9">
        <w:rPr>
          <w:b/>
          <w:bCs/>
        </w:rPr>
        <w:t>Figure 1</w:t>
      </w:r>
      <w:r w:rsidR="00436FA7">
        <w:rPr>
          <w:b/>
          <w:bCs/>
        </w:rPr>
        <w:t>A</w:t>
      </w:r>
      <w:r w:rsidR="00FE6993">
        <w:rPr>
          <w:b/>
          <w:bCs/>
        </w:rPr>
        <w:t>–</w:t>
      </w:r>
      <w:r w:rsidR="00436FA7">
        <w:rPr>
          <w:b/>
          <w:bCs/>
        </w:rPr>
        <w:t>H</w:t>
      </w:r>
      <w:r w:rsidRPr="00207EE5">
        <w:t>.</w:t>
      </w:r>
    </w:p>
    <w:p w14:paraId="114DE9B3" w14:textId="77777777" w:rsidR="006D3CA0" w:rsidRPr="006D3CA0" w:rsidRDefault="006D3CA0" w:rsidP="006D3CA0">
      <w:pPr>
        <w:pStyle w:val="ListParagraph"/>
        <w:rPr>
          <w:highlight w:val="yellow"/>
        </w:rPr>
      </w:pPr>
    </w:p>
    <w:p w14:paraId="1F1C9E15" w14:textId="3F1187ED" w:rsidR="00311707" w:rsidRPr="006D3CA0" w:rsidRDefault="00311707" w:rsidP="006D3CA0">
      <w:pPr>
        <w:pStyle w:val="ListParagraph"/>
        <w:numPr>
          <w:ilvl w:val="2"/>
          <w:numId w:val="29"/>
        </w:numPr>
        <w:ind w:left="0" w:firstLine="0"/>
        <w:rPr>
          <w:b/>
          <w:bCs/>
        </w:rPr>
      </w:pPr>
      <w:r w:rsidRPr="006D3CA0">
        <w:rPr>
          <w:highlight w:val="yellow"/>
        </w:rPr>
        <w:t>Mount the substrate on a</w:t>
      </w:r>
      <w:r w:rsidR="000C5F02" w:rsidRPr="006D3CA0">
        <w:rPr>
          <w:highlight w:val="yellow"/>
        </w:rPr>
        <w:t xml:space="preserve">n AFM metal specimen </w:t>
      </w:r>
      <w:r w:rsidRPr="006D3CA0">
        <w:rPr>
          <w:highlight w:val="yellow"/>
        </w:rPr>
        <w:t>disk</w:t>
      </w:r>
      <w:r w:rsidR="007A2C9A" w:rsidRPr="006D3CA0">
        <w:rPr>
          <w:highlight w:val="yellow"/>
        </w:rPr>
        <w:t xml:space="preserve"> using double-side</w:t>
      </w:r>
      <w:r w:rsidR="004D4114" w:rsidRPr="006D3CA0">
        <w:rPr>
          <w:highlight w:val="yellow"/>
        </w:rPr>
        <w:t>d</w:t>
      </w:r>
      <w:r w:rsidR="007A2C9A" w:rsidRPr="006D3CA0">
        <w:rPr>
          <w:highlight w:val="yellow"/>
        </w:rPr>
        <w:t xml:space="preserve"> adhesive tape</w:t>
      </w:r>
      <w:r w:rsidRPr="006D3CA0">
        <w:rPr>
          <w:highlight w:val="yellow"/>
        </w:rPr>
        <w:t>.</w:t>
      </w:r>
    </w:p>
    <w:p w14:paraId="27E9616C" w14:textId="77777777" w:rsidR="00311707" w:rsidRPr="00207EE5" w:rsidRDefault="00311707" w:rsidP="00CD035B">
      <w:pPr>
        <w:pStyle w:val="ListParagraph"/>
        <w:ind w:left="0"/>
        <w:rPr>
          <w:highlight w:val="yellow"/>
        </w:rPr>
      </w:pPr>
    </w:p>
    <w:p w14:paraId="3F4B4540" w14:textId="1E987587" w:rsidR="00311707" w:rsidRPr="0024752D" w:rsidRDefault="00311707" w:rsidP="0024752D">
      <w:pPr>
        <w:pStyle w:val="ListParagraph"/>
        <w:keepNext/>
        <w:widowControl/>
        <w:numPr>
          <w:ilvl w:val="0"/>
          <w:numId w:val="29"/>
        </w:numPr>
        <w:autoSpaceDE/>
        <w:autoSpaceDN/>
        <w:adjustRightInd/>
        <w:jc w:val="left"/>
        <w:rPr>
          <w:b/>
          <w:bCs/>
          <w:highlight w:val="yellow"/>
        </w:rPr>
      </w:pPr>
      <w:r w:rsidRPr="0024752D">
        <w:rPr>
          <w:b/>
          <w:bCs/>
          <w:highlight w:val="yellow"/>
        </w:rPr>
        <w:t>Instrument preparation</w:t>
      </w:r>
    </w:p>
    <w:p w14:paraId="45AC79FF" w14:textId="1F977E60" w:rsidR="00311707" w:rsidRPr="00D10FB9" w:rsidRDefault="00311707" w:rsidP="00CD035B">
      <w:pPr>
        <w:pStyle w:val="ListParagraph"/>
        <w:ind w:left="0"/>
        <w:rPr>
          <w:b/>
          <w:bCs/>
        </w:rPr>
      </w:pPr>
    </w:p>
    <w:p w14:paraId="6C9D6CFC" w14:textId="59E17B22" w:rsidR="00D10FB9" w:rsidRPr="00D10FB9" w:rsidRDefault="00D10FB9" w:rsidP="009D6000">
      <w:pPr>
        <w:rPr>
          <w:rFonts w:asciiTheme="minorHAnsi" w:hAnsiTheme="minorHAnsi" w:cstheme="minorHAnsi"/>
        </w:rPr>
      </w:pPr>
      <w:r w:rsidRPr="00D10FB9">
        <w:rPr>
          <w:rFonts w:asciiTheme="minorHAnsi" w:hAnsiTheme="minorHAnsi" w:cstheme="minorHAnsi"/>
        </w:rPr>
        <w:t>NOTE</w:t>
      </w:r>
      <w:r>
        <w:rPr>
          <w:rFonts w:asciiTheme="minorHAnsi" w:hAnsiTheme="minorHAnsi" w:cstheme="minorHAnsi"/>
        </w:rPr>
        <w:t>:</w:t>
      </w:r>
      <w:r w:rsidRPr="00D10FB9">
        <w:rPr>
          <w:rFonts w:asciiTheme="minorHAnsi" w:hAnsiTheme="minorHAnsi" w:cstheme="minorHAnsi"/>
        </w:rPr>
        <w:t xml:space="preserve"> </w:t>
      </w:r>
      <w:r>
        <w:rPr>
          <w:rFonts w:asciiTheme="minorHAnsi" w:hAnsiTheme="minorHAnsi" w:cstheme="minorHAnsi"/>
        </w:rPr>
        <w:t>T</w:t>
      </w:r>
      <w:r w:rsidRPr="00D10FB9">
        <w:rPr>
          <w:rFonts w:asciiTheme="minorHAnsi" w:hAnsiTheme="minorHAnsi" w:cstheme="minorHAnsi"/>
        </w:rPr>
        <w:t xml:space="preserve">he instrumental procedures described here </w:t>
      </w:r>
      <w:r>
        <w:rPr>
          <w:rFonts w:asciiTheme="minorHAnsi" w:hAnsiTheme="minorHAnsi" w:cstheme="minorHAnsi"/>
        </w:rPr>
        <w:t xml:space="preserve">are for the instrument listed in the </w:t>
      </w:r>
      <w:r w:rsidRPr="00D10FB9">
        <w:rPr>
          <w:rFonts w:asciiTheme="minorHAnsi" w:hAnsiTheme="minorHAnsi" w:cstheme="minorHAnsi"/>
          <w:b/>
          <w:bCs/>
        </w:rPr>
        <w:t>Table of Materials</w:t>
      </w:r>
      <w:r w:rsidRPr="00D10FB9">
        <w:rPr>
          <w:rFonts w:asciiTheme="minorHAnsi" w:hAnsiTheme="minorHAnsi" w:cstheme="minorHAnsi"/>
        </w:rPr>
        <w:t>. The detail instrumental procedure may differ slightly from the</w:t>
      </w:r>
      <w:r w:rsidR="00927B33">
        <w:rPr>
          <w:rFonts w:asciiTheme="minorHAnsi" w:hAnsiTheme="minorHAnsi" w:cstheme="minorHAnsi"/>
        </w:rPr>
        <w:t xml:space="preserve"> one</w:t>
      </w:r>
      <w:r w:rsidRPr="00D10FB9">
        <w:rPr>
          <w:rFonts w:asciiTheme="minorHAnsi" w:hAnsiTheme="minorHAnsi" w:cstheme="minorHAnsi"/>
        </w:rPr>
        <w:t xml:space="preserve"> described here if using a newer model of the AFM-IR instrument.</w:t>
      </w:r>
    </w:p>
    <w:p w14:paraId="11D7FD9F" w14:textId="77777777" w:rsidR="00D10FB9" w:rsidRPr="00207EE5" w:rsidRDefault="00D10FB9" w:rsidP="00CD035B">
      <w:pPr>
        <w:pStyle w:val="ListParagraph"/>
        <w:ind w:left="0"/>
        <w:rPr>
          <w:b/>
          <w:bCs/>
          <w:highlight w:val="yellow"/>
        </w:rPr>
      </w:pPr>
    </w:p>
    <w:p w14:paraId="04D10C00" w14:textId="0F1C542E" w:rsidR="00311707" w:rsidRPr="00207EE5" w:rsidRDefault="009D6000" w:rsidP="0024752D">
      <w:pPr>
        <w:pStyle w:val="ListParagraph"/>
        <w:widowControl/>
        <w:numPr>
          <w:ilvl w:val="1"/>
          <w:numId w:val="29"/>
        </w:numPr>
        <w:autoSpaceDE/>
        <w:autoSpaceDN/>
        <w:adjustRightInd/>
        <w:ind w:left="0" w:firstLine="0"/>
        <w:rPr>
          <w:highlight w:val="yellow"/>
        </w:rPr>
      </w:pPr>
      <w:r>
        <w:rPr>
          <w:highlight w:val="yellow"/>
        </w:rPr>
        <w:t xml:space="preserve">Switch on </w:t>
      </w:r>
      <w:r w:rsidR="00311707" w:rsidRPr="00207EE5">
        <w:rPr>
          <w:highlight w:val="yellow"/>
        </w:rPr>
        <w:t>and initial</w:t>
      </w:r>
      <w:r w:rsidR="00386326" w:rsidRPr="00207EE5">
        <w:rPr>
          <w:highlight w:val="yellow"/>
        </w:rPr>
        <w:t>ize</w:t>
      </w:r>
      <w:r w:rsidR="00311707" w:rsidRPr="00207EE5">
        <w:rPr>
          <w:highlight w:val="yellow"/>
        </w:rPr>
        <w:t xml:space="preserve"> the instru</w:t>
      </w:r>
      <w:r w:rsidR="00311707" w:rsidRPr="00551073">
        <w:rPr>
          <w:highlight w:val="yellow"/>
        </w:rPr>
        <w:t>ment</w:t>
      </w:r>
      <w:r w:rsidRPr="00551073">
        <w:rPr>
          <w:highlight w:val="yellow"/>
        </w:rPr>
        <w:t xml:space="preserve"> by pressing the </w:t>
      </w:r>
      <w:r w:rsidRPr="0083621C">
        <w:rPr>
          <w:b/>
          <w:bCs/>
          <w:highlight w:val="yellow"/>
        </w:rPr>
        <w:t>Initialize</w:t>
      </w:r>
      <w:r w:rsidR="00927B33" w:rsidRPr="00551073">
        <w:rPr>
          <w:highlight w:val="yellow"/>
        </w:rPr>
        <w:t xml:space="preserve"> button</w:t>
      </w:r>
      <w:r w:rsidR="00311707" w:rsidRPr="00551073">
        <w:rPr>
          <w:highlight w:val="yellow"/>
        </w:rPr>
        <w:t xml:space="preserve">. </w:t>
      </w:r>
      <w:r w:rsidR="00311707" w:rsidRPr="00207EE5">
        <w:rPr>
          <w:highlight w:val="yellow"/>
        </w:rPr>
        <w:t>Ensure that the laser shutter is in</w:t>
      </w:r>
      <w:r w:rsidR="00027948" w:rsidRPr="00207EE5">
        <w:rPr>
          <w:highlight w:val="yellow"/>
        </w:rPr>
        <w:t xml:space="preserve"> the</w:t>
      </w:r>
      <w:r w:rsidR="00311707" w:rsidRPr="00207EE5">
        <w:rPr>
          <w:highlight w:val="yellow"/>
        </w:rPr>
        <w:t xml:space="preserve"> </w:t>
      </w:r>
      <w:r w:rsidR="00311707" w:rsidRPr="00D10FB9">
        <w:rPr>
          <w:b/>
          <w:bCs/>
          <w:highlight w:val="yellow"/>
        </w:rPr>
        <w:t>Open</w:t>
      </w:r>
      <w:r w:rsidR="00311707" w:rsidRPr="00207EE5">
        <w:rPr>
          <w:highlight w:val="yellow"/>
        </w:rPr>
        <w:t xml:space="preserve"> </w:t>
      </w:r>
      <w:r w:rsidR="00027948" w:rsidRPr="00207EE5">
        <w:rPr>
          <w:highlight w:val="yellow"/>
        </w:rPr>
        <w:t xml:space="preserve">position </w:t>
      </w:r>
      <w:r w:rsidR="00311707" w:rsidRPr="00207EE5">
        <w:rPr>
          <w:highlight w:val="yellow"/>
        </w:rPr>
        <w:t>for the laser test.</w:t>
      </w:r>
    </w:p>
    <w:p w14:paraId="62C5FFBD" w14:textId="77777777" w:rsidR="00311707" w:rsidRPr="00207EE5" w:rsidRDefault="00311707" w:rsidP="00CD035B">
      <w:pPr>
        <w:pStyle w:val="ListParagraph"/>
        <w:ind w:left="0"/>
        <w:rPr>
          <w:highlight w:val="yellow"/>
        </w:rPr>
      </w:pPr>
    </w:p>
    <w:p w14:paraId="60F0E826" w14:textId="4CE6B2B1" w:rsidR="00311707" w:rsidRPr="00207EE5" w:rsidRDefault="009D6000" w:rsidP="0024752D">
      <w:pPr>
        <w:pStyle w:val="ListParagraph"/>
        <w:widowControl/>
        <w:numPr>
          <w:ilvl w:val="1"/>
          <w:numId w:val="29"/>
        </w:numPr>
        <w:autoSpaceDE/>
        <w:autoSpaceDN/>
        <w:adjustRightInd/>
        <w:ind w:left="0" w:firstLine="0"/>
        <w:rPr>
          <w:highlight w:val="yellow"/>
        </w:rPr>
      </w:pPr>
      <w:r w:rsidRPr="00551073">
        <w:rPr>
          <w:highlight w:val="yellow"/>
        </w:rPr>
        <w:t>If a purging system in included, p</w:t>
      </w:r>
      <w:r w:rsidR="00311707" w:rsidRPr="00551073">
        <w:rPr>
          <w:highlight w:val="yellow"/>
        </w:rPr>
        <w:t>urge the instrument with N</w:t>
      </w:r>
      <w:r w:rsidR="00311707" w:rsidRPr="00551073">
        <w:rPr>
          <w:highlight w:val="yellow"/>
          <w:vertAlign w:val="subscript"/>
        </w:rPr>
        <w:t>2</w:t>
      </w:r>
      <w:r w:rsidRPr="00551073">
        <w:rPr>
          <w:highlight w:val="yellow"/>
        </w:rPr>
        <w:t xml:space="preserve"> by turning on the flow of N</w:t>
      </w:r>
      <w:r w:rsidRPr="00551073">
        <w:rPr>
          <w:highlight w:val="yellow"/>
          <w:vertAlign w:val="subscript"/>
        </w:rPr>
        <w:t>2</w:t>
      </w:r>
      <w:r w:rsidRPr="00551073">
        <w:rPr>
          <w:highlight w:val="yellow"/>
        </w:rPr>
        <w:t xml:space="preserve">. </w:t>
      </w:r>
      <w:r w:rsidR="00311707" w:rsidRPr="00551073">
        <w:rPr>
          <w:highlight w:val="yellow"/>
        </w:rPr>
        <w:t>Ad</w:t>
      </w:r>
      <w:r w:rsidR="00311707" w:rsidRPr="00207EE5">
        <w:rPr>
          <w:highlight w:val="yellow"/>
        </w:rPr>
        <w:t>just the nitrogen purge to achieve a stable humidity level (for example</w:t>
      </w:r>
      <w:r w:rsidR="00735B81">
        <w:rPr>
          <w:highlight w:val="yellow"/>
        </w:rPr>
        <w:t>,</w:t>
      </w:r>
      <w:r w:rsidR="00311707" w:rsidRPr="00207EE5">
        <w:rPr>
          <w:highlight w:val="yellow"/>
        </w:rPr>
        <w:t xml:space="preserve"> 20%). </w:t>
      </w:r>
      <w:r w:rsidR="00311707" w:rsidRPr="00207EE5">
        <w:t xml:space="preserve">Ensure that </w:t>
      </w:r>
      <w:r w:rsidR="00311707" w:rsidRPr="00207EE5">
        <w:lastRenderedPageBreak/>
        <w:t xml:space="preserve">the humidity </w:t>
      </w:r>
      <w:r w:rsidR="00927B33">
        <w:t>does</w:t>
      </w:r>
      <w:r w:rsidR="00927B33" w:rsidRPr="00207EE5">
        <w:t xml:space="preserve"> </w:t>
      </w:r>
      <w:r w:rsidR="00311707" w:rsidRPr="00207EE5">
        <w:t xml:space="preserve">not fluctuate during measurements and between background and sample data collection. </w:t>
      </w:r>
      <w:r w:rsidR="00B41EBF">
        <w:t>A</w:t>
      </w:r>
      <w:r w:rsidR="00386326" w:rsidRPr="00207EE5">
        <w:t>l</w:t>
      </w:r>
      <w:r w:rsidR="00CA094B" w:rsidRPr="00207EE5">
        <w:t>lowing appro</w:t>
      </w:r>
      <w:r w:rsidR="00927B33">
        <w:t>ximately</w:t>
      </w:r>
      <w:r w:rsidR="00CA094B" w:rsidRPr="00207EE5">
        <w:t xml:space="preserve"> 20</w:t>
      </w:r>
      <w:r w:rsidR="00927B33">
        <w:t xml:space="preserve"> </w:t>
      </w:r>
      <w:r w:rsidR="00386326" w:rsidRPr="00207EE5">
        <w:t>min</w:t>
      </w:r>
      <w:r w:rsidR="00927B33">
        <w:t xml:space="preserve"> for </w:t>
      </w:r>
      <w:r w:rsidR="00386326" w:rsidRPr="00207EE5">
        <w:t>the humidity levels</w:t>
      </w:r>
      <w:r w:rsidR="00927B33" w:rsidRPr="00207EE5">
        <w:t xml:space="preserve"> to stabilize</w:t>
      </w:r>
      <w:r w:rsidR="00B41EBF">
        <w:t xml:space="preserve"> is recommended</w:t>
      </w:r>
      <w:r w:rsidR="00386326" w:rsidRPr="00207EE5">
        <w:t>.</w:t>
      </w:r>
    </w:p>
    <w:p w14:paraId="1506E8A0" w14:textId="77777777" w:rsidR="00311707" w:rsidRPr="00207EE5" w:rsidRDefault="00311707" w:rsidP="00CD035B">
      <w:pPr>
        <w:pStyle w:val="ListParagraph"/>
        <w:ind w:left="0"/>
        <w:rPr>
          <w:highlight w:val="yellow"/>
        </w:rPr>
      </w:pPr>
    </w:p>
    <w:p w14:paraId="20905BD0" w14:textId="3962F299" w:rsidR="00311707" w:rsidRPr="00207EE5" w:rsidRDefault="00027948" w:rsidP="00A60204">
      <w:pPr>
        <w:pStyle w:val="ListParagraph"/>
        <w:widowControl/>
        <w:numPr>
          <w:ilvl w:val="1"/>
          <w:numId w:val="29"/>
        </w:numPr>
        <w:autoSpaceDE/>
        <w:autoSpaceDN/>
        <w:adjustRightInd/>
        <w:ind w:left="0" w:firstLine="0"/>
      </w:pPr>
      <w:r w:rsidRPr="00AF3BF8">
        <w:rPr>
          <w:highlight w:val="yellow"/>
        </w:rPr>
        <w:t xml:space="preserve">Load the </w:t>
      </w:r>
      <w:r w:rsidR="00311707" w:rsidRPr="00AF3BF8">
        <w:rPr>
          <w:highlight w:val="yellow"/>
        </w:rPr>
        <w:t>sample in</w:t>
      </w:r>
      <w:r w:rsidRPr="00AF3BF8">
        <w:rPr>
          <w:highlight w:val="yellow"/>
        </w:rPr>
        <w:t>to</w:t>
      </w:r>
      <w:r w:rsidR="00311707" w:rsidRPr="00AF3BF8">
        <w:rPr>
          <w:highlight w:val="yellow"/>
        </w:rPr>
        <w:t xml:space="preserve"> the sample chamber</w:t>
      </w:r>
      <w:r w:rsidR="009D6000" w:rsidRPr="00AF3BF8">
        <w:rPr>
          <w:highlight w:val="yellow"/>
        </w:rPr>
        <w:t xml:space="preserve"> </w:t>
      </w:r>
      <w:r w:rsidR="00551073" w:rsidRPr="00AF3BF8">
        <w:rPr>
          <w:highlight w:val="yellow"/>
        </w:rPr>
        <w:t>by pressing the</w:t>
      </w:r>
      <w:r w:rsidR="009D6000" w:rsidRPr="00AF3BF8">
        <w:rPr>
          <w:highlight w:val="yellow"/>
        </w:rPr>
        <w:t xml:space="preserve"> </w:t>
      </w:r>
      <w:r w:rsidR="009D6000" w:rsidRPr="00AF3BF8">
        <w:rPr>
          <w:b/>
          <w:bCs/>
          <w:highlight w:val="yellow"/>
        </w:rPr>
        <w:t>Load</w:t>
      </w:r>
      <w:r w:rsidR="00927B33" w:rsidRPr="00AF3BF8">
        <w:rPr>
          <w:highlight w:val="yellow"/>
        </w:rPr>
        <w:t xml:space="preserve"> button</w:t>
      </w:r>
      <w:r w:rsidRPr="00AF3BF8">
        <w:rPr>
          <w:highlight w:val="yellow"/>
        </w:rPr>
        <w:t xml:space="preserve">. </w:t>
      </w:r>
      <w:r w:rsidR="00386326" w:rsidRPr="00AF3BF8">
        <w:rPr>
          <w:highlight w:val="yellow"/>
        </w:rPr>
        <w:t xml:space="preserve">Sample loading is conducted through </w:t>
      </w:r>
      <w:r w:rsidRPr="00AF3BF8">
        <w:rPr>
          <w:highlight w:val="yellow"/>
        </w:rPr>
        <w:t>the</w:t>
      </w:r>
      <w:r w:rsidR="00386326" w:rsidRPr="00AF3BF8">
        <w:rPr>
          <w:highlight w:val="yellow"/>
        </w:rPr>
        <w:t xml:space="preserve"> software wizard.</w:t>
      </w:r>
      <w:r w:rsidR="00386326" w:rsidRPr="00207EE5">
        <w:t xml:space="preserve"> </w:t>
      </w:r>
      <w:r w:rsidR="00CE0BFC" w:rsidRPr="00551073">
        <w:t>While operating the software wizard, first focus</w:t>
      </w:r>
      <w:r w:rsidR="00311707" w:rsidRPr="00551073">
        <w:t xml:space="preserve"> on the tip</w:t>
      </w:r>
      <w:r w:rsidR="00CE0BFC" w:rsidRPr="00551073">
        <w:t>,</w:t>
      </w:r>
      <w:r w:rsidR="005248E9" w:rsidRPr="00551073">
        <w:t xml:space="preserve"> using arrows </w:t>
      </w:r>
      <w:r w:rsidRPr="00551073">
        <w:t xml:space="preserve">to move the </w:t>
      </w:r>
      <w:r w:rsidR="005248E9" w:rsidRPr="00551073">
        <w:t xml:space="preserve">microscope </w:t>
      </w:r>
      <w:r w:rsidRPr="00551073">
        <w:t xml:space="preserve">stage </w:t>
      </w:r>
      <w:r w:rsidR="005248E9" w:rsidRPr="00551073">
        <w:t xml:space="preserve">in </w:t>
      </w:r>
      <w:r w:rsidRPr="00551073">
        <w:t xml:space="preserve">the </w:t>
      </w:r>
      <w:r w:rsidR="005248E9" w:rsidRPr="00551073">
        <w:t>Z-</w:t>
      </w:r>
      <w:r w:rsidR="005A37CB" w:rsidRPr="00551073">
        <w:t>direction</w:t>
      </w:r>
      <w:r w:rsidR="00CE0BFC" w:rsidRPr="00551073">
        <w:t xml:space="preserve"> and click</w:t>
      </w:r>
      <w:r w:rsidR="00927B33">
        <w:t xml:space="preserve"> on</w:t>
      </w:r>
      <w:r w:rsidR="00CE0BFC" w:rsidRPr="00551073">
        <w:t xml:space="preserve"> </w:t>
      </w:r>
      <w:r w:rsidR="00CE0BFC" w:rsidRPr="00AF3BF8">
        <w:rPr>
          <w:b/>
          <w:bCs/>
        </w:rPr>
        <w:t>Next</w:t>
      </w:r>
      <w:r w:rsidR="00CE0BFC" w:rsidRPr="00551073">
        <w:t>. Secondly,</w:t>
      </w:r>
      <w:r w:rsidR="005248E9" w:rsidRPr="00551073">
        <w:t xml:space="preserve"> </w:t>
      </w:r>
      <w:r w:rsidR="00CE0BFC" w:rsidRPr="00551073">
        <w:t>adjust</w:t>
      </w:r>
      <w:r w:rsidR="00311707" w:rsidRPr="00551073">
        <w:t xml:space="preserve"> the data collection spot, </w:t>
      </w:r>
      <w:r w:rsidR="005248E9" w:rsidRPr="00551073">
        <w:t xml:space="preserve">using arrows guiding </w:t>
      </w:r>
      <w:r w:rsidRPr="00551073">
        <w:t xml:space="preserve">the </w:t>
      </w:r>
      <w:r w:rsidR="005248E9" w:rsidRPr="00551073">
        <w:t xml:space="preserve">in-plane </w:t>
      </w:r>
      <w:r w:rsidR="005A37CB" w:rsidRPr="00551073">
        <w:t>movement</w:t>
      </w:r>
      <w:r w:rsidR="00CE0BFC" w:rsidRPr="00551073">
        <w:t xml:space="preserve"> and</w:t>
      </w:r>
      <w:r w:rsidR="005248E9" w:rsidRPr="00551073">
        <w:t xml:space="preserve"> </w:t>
      </w:r>
      <w:r w:rsidR="00CE0BFC" w:rsidRPr="00551073">
        <w:t>align</w:t>
      </w:r>
      <w:r w:rsidR="00311707" w:rsidRPr="00551073">
        <w:t xml:space="preserve"> the </w:t>
      </w:r>
      <w:r w:rsidR="003B3845" w:rsidRPr="00551073">
        <w:t>AFM laser and AFM detector</w:t>
      </w:r>
      <w:r w:rsidR="00311707" w:rsidRPr="00551073">
        <w:t xml:space="preserve"> </w:t>
      </w:r>
      <w:r w:rsidR="005A37CB" w:rsidRPr="00551073">
        <w:t>using the knobs on the top of the AFM head</w:t>
      </w:r>
      <w:r w:rsidR="00CE0BFC" w:rsidRPr="00551073">
        <w:t>.</w:t>
      </w:r>
      <w:r w:rsidR="00311707" w:rsidRPr="00551073">
        <w:t xml:space="preserve"> </w:t>
      </w:r>
      <w:r w:rsidR="00CE0BFC" w:rsidRPr="00551073">
        <w:t>Subsequently, focus</w:t>
      </w:r>
      <w:r w:rsidR="00311707" w:rsidRPr="00551073">
        <w:t xml:space="preserve"> on the sample surface</w:t>
      </w:r>
      <w:r w:rsidR="00CE0BFC" w:rsidRPr="00551073">
        <w:t xml:space="preserve"> by moving the microscope stage in Z-direction</w:t>
      </w:r>
      <w:r w:rsidR="00311707" w:rsidRPr="00551073">
        <w:t>.</w:t>
      </w:r>
    </w:p>
    <w:p w14:paraId="7B2F4F64" w14:textId="77777777" w:rsidR="00AF3BF8" w:rsidRDefault="00AF3BF8" w:rsidP="00AF3BF8">
      <w:pPr>
        <w:pStyle w:val="ListParagraph"/>
        <w:widowControl/>
        <w:autoSpaceDE/>
        <w:autoSpaceDN/>
        <w:adjustRightInd/>
        <w:ind w:left="0"/>
      </w:pPr>
    </w:p>
    <w:p w14:paraId="242A2166" w14:textId="2A2F7F31" w:rsidR="00AF3BF8" w:rsidRPr="00207EE5" w:rsidRDefault="00311707" w:rsidP="00AF3BF8">
      <w:pPr>
        <w:pStyle w:val="ListParagraph"/>
        <w:widowControl/>
        <w:autoSpaceDE/>
        <w:autoSpaceDN/>
        <w:adjustRightInd/>
        <w:ind w:left="0"/>
      </w:pPr>
      <w:r w:rsidRPr="00207EE5">
        <w:t xml:space="preserve">NOTE: </w:t>
      </w:r>
      <w:r w:rsidR="00AF3BF8" w:rsidRPr="00551073">
        <w:t>Detailed illustrations of each step of sample loading are provided in the softw</w:t>
      </w:r>
      <w:r w:rsidR="00AF3BF8" w:rsidRPr="00207EE5">
        <w:t>are manual</w:t>
      </w:r>
      <w:r w:rsidR="00AF3BF8" w:rsidRPr="00207EE5">
        <w:fldChar w:fldCharType="begin"/>
      </w:r>
      <w:r w:rsidR="00AF3BF8" w:rsidRPr="00207EE5">
        <w:instrText xml:space="preserve"> ADDIN EN.CITE &lt;EndNote&gt;&lt;Cite&gt;&lt;Author&gt;Instruments&lt;/Author&gt;&lt;RecNum&gt;32&lt;/RecNum&gt;&lt;DisplayText&gt;&lt;style face="superscript"&gt;31&lt;/style&gt;&lt;/DisplayText&gt;&lt;record&gt;&lt;rec-number&gt;32&lt;/rec-number&gt;&lt;foreign-keys&gt;&lt;key app="EN" db-id="fdd0taa0bxff9ie2epcps90w9vsf5dtax0td" timestamp="1589254515"&gt;32&lt;/key&gt;&lt;/foreign-keys&gt;&lt;ref-type name="Journal Article"&gt;17&lt;/ref-type&gt;&lt;contributors&gt;&lt;authors&gt;&lt;author&gt;Anasys Instruments &lt;/author&gt;&lt;/authors&gt;&lt;/contributors&gt;&lt;titles&gt;&lt;title&gt;NanoIR-2 System Manual &lt;/title&gt;&lt;/titles&gt;&lt;dates&gt;&lt;/dates&gt;&lt;urls&gt;&lt;related-urls&gt;&lt;url&gt;https://www.anasysinstruments.com/manuals-2/&lt;/url&gt;&lt;/related-urls&gt;&lt;/urls&gt;&lt;access-date&gt;12/05/2020&lt;/access-date&gt;&lt;/record&gt;&lt;/Cite&gt;&lt;/EndNote&gt;</w:instrText>
      </w:r>
      <w:r w:rsidR="00AF3BF8" w:rsidRPr="00207EE5">
        <w:fldChar w:fldCharType="separate"/>
      </w:r>
      <w:r w:rsidR="00AF3BF8" w:rsidRPr="00207EE5">
        <w:rPr>
          <w:noProof/>
          <w:vertAlign w:val="superscript"/>
        </w:rPr>
        <w:t>31</w:t>
      </w:r>
      <w:r w:rsidR="00AF3BF8" w:rsidRPr="00207EE5">
        <w:fldChar w:fldCharType="end"/>
      </w:r>
      <w:r w:rsidR="00AF3BF8" w:rsidRPr="00207EE5">
        <w:t>.</w:t>
      </w:r>
    </w:p>
    <w:p w14:paraId="5D1EFE99" w14:textId="7F501B05" w:rsidR="00311707" w:rsidRPr="00207EE5" w:rsidRDefault="00311707" w:rsidP="00CD035B">
      <w:pPr>
        <w:pStyle w:val="ListParagraph"/>
        <w:ind w:left="0"/>
      </w:pPr>
      <w:r w:rsidRPr="00207EE5">
        <w:t>Focusing on the sample should be conducted with care</w:t>
      </w:r>
      <w:r w:rsidR="00027948" w:rsidRPr="00207EE5">
        <w:t xml:space="preserve">. When approaching </w:t>
      </w:r>
      <w:r w:rsidRPr="00207EE5">
        <w:t xml:space="preserve">the sample surface </w:t>
      </w:r>
      <w:r w:rsidR="00027948" w:rsidRPr="00207EE5">
        <w:t>in the Z-direction</w:t>
      </w:r>
      <w:r w:rsidR="00927B33">
        <w:t>,</w:t>
      </w:r>
      <w:r w:rsidR="00027948" w:rsidRPr="00207EE5">
        <w:t xml:space="preserve"> use a slow motor speed</w:t>
      </w:r>
      <w:r w:rsidR="0009154C" w:rsidRPr="00207EE5">
        <w:t>.</w:t>
      </w:r>
    </w:p>
    <w:p w14:paraId="091A0ABA" w14:textId="77777777" w:rsidR="00311707" w:rsidRPr="00207EE5" w:rsidRDefault="00311707" w:rsidP="00CD035B">
      <w:pPr>
        <w:pStyle w:val="ListParagraph"/>
        <w:ind w:left="0"/>
      </w:pPr>
    </w:p>
    <w:p w14:paraId="471A3E90" w14:textId="4DE78820" w:rsidR="00311707" w:rsidRPr="00B41EBF" w:rsidRDefault="005A37CB" w:rsidP="0024752D">
      <w:pPr>
        <w:pStyle w:val="ListParagraph"/>
        <w:widowControl/>
        <w:numPr>
          <w:ilvl w:val="1"/>
          <w:numId w:val="29"/>
        </w:numPr>
        <w:autoSpaceDE/>
        <w:autoSpaceDN/>
        <w:adjustRightInd/>
        <w:ind w:left="0" w:firstLine="0"/>
        <w:rPr>
          <w:highlight w:val="yellow"/>
        </w:rPr>
      </w:pPr>
      <w:r w:rsidRPr="00207EE5">
        <w:rPr>
          <w:highlight w:val="yellow"/>
        </w:rPr>
        <w:t xml:space="preserve">Approach the sample </w:t>
      </w:r>
      <w:r w:rsidR="00311707" w:rsidRPr="00207EE5">
        <w:rPr>
          <w:highlight w:val="yellow"/>
        </w:rPr>
        <w:t xml:space="preserve">without </w:t>
      </w:r>
      <w:r w:rsidR="00311707" w:rsidRPr="00B41EBF">
        <w:rPr>
          <w:highlight w:val="yellow"/>
        </w:rPr>
        <w:t>engaging</w:t>
      </w:r>
      <w:r w:rsidR="00CE0BFC" w:rsidRPr="00B41EBF">
        <w:rPr>
          <w:highlight w:val="yellow"/>
        </w:rPr>
        <w:t xml:space="preserve"> </w:t>
      </w:r>
      <w:r w:rsidR="00B41EBF">
        <w:rPr>
          <w:highlight w:val="yellow"/>
        </w:rPr>
        <w:t xml:space="preserve">by </w:t>
      </w:r>
      <w:r w:rsidR="00CE0BFC" w:rsidRPr="00B41EBF">
        <w:rPr>
          <w:highlight w:val="yellow"/>
        </w:rPr>
        <w:t>click</w:t>
      </w:r>
      <w:r w:rsidR="00B41EBF">
        <w:rPr>
          <w:highlight w:val="yellow"/>
        </w:rPr>
        <w:t>ing</w:t>
      </w:r>
      <w:r w:rsidR="00927B33">
        <w:rPr>
          <w:highlight w:val="yellow"/>
        </w:rPr>
        <w:t xml:space="preserve"> on</w:t>
      </w:r>
      <w:r w:rsidR="00CE0BFC" w:rsidRPr="00B41EBF">
        <w:rPr>
          <w:highlight w:val="yellow"/>
        </w:rPr>
        <w:t xml:space="preserve"> the </w:t>
      </w:r>
      <w:r w:rsidR="00CE0BFC" w:rsidRPr="0083621C">
        <w:rPr>
          <w:b/>
          <w:bCs/>
          <w:highlight w:val="yellow"/>
        </w:rPr>
        <w:t>Approach</w:t>
      </w:r>
      <w:r w:rsidR="00927B33" w:rsidRPr="00B41EBF">
        <w:rPr>
          <w:highlight w:val="yellow"/>
        </w:rPr>
        <w:t xml:space="preserve"> button</w:t>
      </w:r>
      <w:r w:rsidR="00CE0BFC" w:rsidRPr="00B41EBF">
        <w:rPr>
          <w:highlight w:val="yellow"/>
        </w:rPr>
        <w:t>.</w:t>
      </w:r>
    </w:p>
    <w:p w14:paraId="54DEEE9B" w14:textId="77777777" w:rsidR="00311707" w:rsidRPr="00207EE5" w:rsidRDefault="00311707" w:rsidP="00CD035B">
      <w:pPr>
        <w:pStyle w:val="ListParagraph"/>
        <w:ind w:left="0"/>
      </w:pPr>
    </w:p>
    <w:p w14:paraId="3F9FDBD8" w14:textId="77777777" w:rsidR="00D10FB9" w:rsidRDefault="00311707" w:rsidP="0024752D">
      <w:pPr>
        <w:pStyle w:val="ListParagraph"/>
        <w:widowControl/>
        <w:numPr>
          <w:ilvl w:val="0"/>
          <w:numId w:val="29"/>
        </w:numPr>
        <w:autoSpaceDE/>
        <w:autoSpaceDN/>
        <w:adjustRightInd/>
        <w:ind w:left="0" w:firstLine="0"/>
        <w:jc w:val="left"/>
        <w:rPr>
          <w:b/>
          <w:bCs/>
          <w:highlight w:val="yellow"/>
        </w:rPr>
      </w:pPr>
      <w:r w:rsidRPr="00207EE5">
        <w:rPr>
          <w:b/>
          <w:bCs/>
          <w:highlight w:val="yellow"/>
        </w:rPr>
        <w:t>Data collection</w:t>
      </w:r>
    </w:p>
    <w:p w14:paraId="0A738D4B" w14:textId="77777777" w:rsidR="00D10FB9" w:rsidRDefault="00D10FB9" w:rsidP="00D10FB9">
      <w:pPr>
        <w:pStyle w:val="ListParagraph"/>
        <w:widowControl/>
        <w:autoSpaceDE/>
        <w:autoSpaceDN/>
        <w:adjustRightInd/>
        <w:ind w:left="360"/>
        <w:jc w:val="left"/>
        <w:rPr>
          <w:b/>
          <w:bCs/>
          <w:highlight w:val="yellow"/>
        </w:rPr>
      </w:pPr>
    </w:p>
    <w:p w14:paraId="495C495B" w14:textId="1DE40FC8" w:rsidR="00311707" w:rsidRPr="00745608" w:rsidRDefault="00436FA7" w:rsidP="0024752D">
      <w:pPr>
        <w:pStyle w:val="ListParagraph"/>
        <w:widowControl/>
        <w:numPr>
          <w:ilvl w:val="1"/>
          <w:numId w:val="29"/>
        </w:numPr>
        <w:autoSpaceDE/>
        <w:autoSpaceDN/>
        <w:adjustRightInd/>
        <w:ind w:hanging="644"/>
        <w:jc w:val="left"/>
        <w:rPr>
          <w:highlight w:val="yellow"/>
        </w:rPr>
      </w:pPr>
      <w:r>
        <w:rPr>
          <w:highlight w:val="yellow"/>
        </w:rPr>
        <w:t xml:space="preserve"> </w:t>
      </w:r>
      <w:r w:rsidR="00311707" w:rsidRPr="00745608">
        <w:rPr>
          <w:highlight w:val="yellow"/>
        </w:rPr>
        <w:t>Background</w:t>
      </w:r>
    </w:p>
    <w:p w14:paraId="7477123B" w14:textId="77777777" w:rsidR="00311707" w:rsidRPr="00D10FB9" w:rsidRDefault="00311707" w:rsidP="00CD035B">
      <w:pPr>
        <w:pStyle w:val="ListParagraph"/>
        <w:ind w:left="0"/>
        <w:rPr>
          <w:highlight w:val="yellow"/>
        </w:rPr>
      </w:pPr>
    </w:p>
    <w:p w14:paraId="17034A09" w14:textId="4EA63F70"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 xml:space="preserve">Prior to data acquisition, </w:t>
      </w:r>
      <w:r w:rsidR="00CA094B" w:rsidRPr="00207EE5">
        <w:rPr>
          <w:highlight w:val="yellow"/>
        </w:rPr>
        <w:t xml:space="preserve">collect </w:t>
      </w:r>
      <w:r w:rsidR="00927B33">
        <w:rPr>
          <w:highlight w:val="yellow"/>
        </w:rPr>
        <w:t xml:space="preserve">the </w:t>
      </w:r>
      <w:r w:rsidRPr="00207EE5">
        <w:rPr>
          <w:highlight w:val="yellow"/>
        </w:rPr>
        <w:t xml:space="preserve">background. For background collection, ensure that the laser shutter is in </w:t>
      </w:r>
      <w:r w:rsidR="00027948" w:rsidRPr="00207EE5">
        <w:rPr>
          <w:highlight w:val="yellow"/>
        </w:rPr>
        <w:t xml:space="preserve">the </w:t>
      </w:r>
      <w:r w:rsidR="00027948" w:rsidRPr="00D10FB9">
        <w:rPr>
          <w:b/>
          <w:bCs/>
          <w:highlight w:val="yellow"/>
        </w:rPr>
        <w:t>Open</w:t>
      </w:r>
      <w:r w:rsidR="000C5F02" w:rsidRPr="00207EE5">
        <w:rPr>
          <w:highlight w:val="yellow"/>
        </w:rPr>
        <w:t xml:space="preserve"> </w:t>
      </w:r>
      <w:r w:rsidRPr="00207EE5">
        <w:rPr>
          <w:highlight w:val="yellow"/>
        </w:rPr>
        <w:t>position</w:t>
      </w:r>
      <w:r w:rsidR="00027948" w:rsidRPr="00207EE5">
        <w:rPr>
          <w:highlight w:val="yellow"/>
        </w:rPr>
        <w:t>.</w:t>
      </w:r>
      <w:r w:rsidR="00CA094B" w:rsidRPr="00207EE5">
        <w:rPr>
          <w:highlight w:val="yellow"/>
        </w:rPr>
        <w:t xml:space="preserve"> Select t</w:t>
      </w:r>
      <w:r w:rsidRPr="00207EE5">
        <w:rPr>
          <w:highlight w:val="yellow"/>
        </w:rPr>
        <w:t xml:space="preserve">he spectral range and resolution </w:t>
      </w:r>
      <w:r w:rsidR="00CA094B" w:rsidRPr="00207EE5">
        <w:rPr>
          <w:highlight w:val="yellow"/>
        </w:rPr>
        <w:t>(depending</w:t>
      </w:r>
      <w:r w:rsidRPr="00207EE5">
        <w:rPr>
          <w:highlight w:val="yellow"/>
        </w:rPr>
        <w:t xml:space="preserve"> on the aim of </w:t>
      </w:r>
      <w:r w:rsidR="00FE6993">
        <w:rPr>
          <w:highlight w:val="yellow"/>
        </w:rPr>
        <w:t>the</w:t>
      </w:r>
      <w:r w:rsidR="00FE6993" w:rsidRPr="00207EE5">
        <w:rPr>
          <w:highlight w:val="yellow"/>
        </w:rPr>
        <w:t xml:space="preserve"> </w:t>
      </w:r>
      <w:r w:rsidRPr="00207EE5">
        <w:rPr>
          <w:highlight w:val="yellow"/>
        </w:rPr>
        <w:t>analysis</w:t>
      </w:r>
      <w:r w:rsidR="00CA094B" w:rsidRPr="00207EE5">
        <w:rPr>
          <w:highlight w:val="yellow"/>
        </w:rPr>
        <w:t>) and t</w:t>
      </w:r>
      <w:r w:rsidRPr="00207EE5">
        <w:rPr>
          <w:highlight w:val="yellow"/>
        </w:rPr>
        <w:t>he number of scans and number of co-averages of background</w:t>
      </w:r>
      <w:r w:rsidR="00CA094B" w:rsidRPr="00207EE5">
        <w:rPr>
          <w:highlight w:val="yellow"/>
        </w:rPr>
        <w:t xml:space="preserve">. </w:t>
      </w:r>
      <w:r w:rsidR="00CA094B" w:rsidRPr="00207EE5">
        <w:t>These</w:t>
      </w:r>
      <w:r w:rsidRPr="00207EE5">
        <w:t xml:space="preserve"> are generally recommended to be high (e.g.</w:t>
      </w:r>
      <w:r w:rsidR="00927B33">
        <w:t>,</w:t>
      </w:r>
      <w:r w:rsidR="00436FA7">
        <w:t xml:space="preserve"> </w:t>
      </w:r>
      <w:r w:rsidRPr="00207EE5">
        <w:t>1024 scans and 3 co-averages).</w:t>
      </w:r>
    </w:p>
    <w:p w14:paraId="151235D2" w14:textId="2DE229F6" w:rsidR="00650F37" w:rsidRPr="00207EE5" w:rsidRDefault="00650F37" w:rsidP="00CD035B">
      <w:pPr>
        <w:pStyle w:val="ListParagraph"/>
        <w:widowControl/>
        <w:autoSpaceDE/>
        <w:autoSpaceDN/>
        <w:adjustRightInd/>
        <w:ind w:left="0"/>
      </w:pPr>
    </w:p>
    <w:p w14:paraId="58709769" w14:textId="3538ED5C" w:rsidR="00650F37" w:rsidRPr="00207EE5" w:rsidRDefault="00650F37" w:rsidP="00CD035B">
      <w:pPr>
        <w:pStyle w:val="ListParagraph"/>
        <w:widowControl/>
        <w:autoSpaceDE/>
        <w:autoSpaceDN/>
        <w:adjustRightInd/>
        <w:ind w:left="0"/>
      </w:pPr>
      <w:r w:rsidRPr="00207EE5">
        <w:t>NOTE: In general, spectral resolution of 4</w:t>
      </w:r>
      <w:r w:rsidR="00AF3BF8">
        <w:t xml:space="preserve"> cm</w:t>
      </w:r>
      <w:r w:rsidR="00AF3BF8" w:rsidRPr="00AF3BF8">
        <w:rPr>
          <w:vertAlign w:val="superscript"/>
        </w:rPr>
        <w:t>-1</w:t>
      </w:r>
      <w:r w:rsidRPr="00207EE5">
        <w:t xml:space="preserve"> or 8 cm</w:t>
      </w:r>
      <w:r w:rsidRPr="00207EE5">
        <w:rPr>
          <w:vertAlign w:val="superscript"/>
        </w:rPr>
        <w:t>-1</w:t>
      </w:r>
      <w:r w:rsidRPr="00207EE5">
        <w:t xml:space="preserve"> and spectral ranges of 3</w:t>
      </w:r>
      <w:r w:rsidR="00D10FB9">
        <w:t>,</w:t>
      </w:r>
      <w:r w:rsidRPr="00207EE5">
        <w:t>200</w:t>
      </w:r>
      <w:r w:rsidR="00AF3BF8" w:rsidRPr="00AF3BF8">
        <w:t xml:space="preserve"> </w:t>
      </w:r>
      <w:r w:rsidR="00AF3BF8" w:rsidRPr="00207EE5">
        <w:t>cm</w:t>
      </w:r>
      <w:r w:rsidR="00AF3BF8" w:rsidRPr="00207EE5">
        <w:rPr>
          <w:vertAlign w:val="superscript"/>
        </w:rPr>
        <w:t>-1</w:t>
      </w:r>
      <w:r w:rsidRPr="00207EE5">
        <w:t>–2</w:t>
      </w:r>
      <w:r w:rsidR="00D10FB9">
        <w:t>,</w:t>
      </w:r>
      <w:r w:rsidRPr="00207EE5">
        <w:t>800</w:t>
      </w:r>
      <w:r w:rsidR="00AF3BF8" w:rsidRPr="00AF3BF8">
        <w:t xml:space="preserve"> </w:t>
      </w:r>
      <w:r w:rsidR="00AF3BF8" w:rsidRPr="00207EE5">
        <w:t>cm</w:t>
      </w:r>
      <w:r w:rsidR="00AF3BF8" w:rsidRPr="00207EE5">
        <w:rPr>
          <w:vertAlign w:val="superscript"/>
        </w:rPr>
        <w:t>-1</w:t>
      </w:r>
      <w:r w:rsidRPr="00207EE5">
        <w:t xml:space="preserve"> and 1</w:t>
      </w:r>
      <w:r w:rsidR="00D10FB9">
        <w:t>,</w:t>
      </w:r>
      <w:r w:rsidRPr="00207EE5">
        <w:t>800</w:t>
      </w:r>
      <w:r w:rsidR="00AF3BF8" w:rsidRPr="00AF3BF8">
        <w:t xml:space="preserve"> </w:t>
      </w:r>
      <w:r w:rsidR="00AF3BF8" w:rsidRPr="00207EE5">
        <w:t>cm</w:t>
      </w:r>
      <w:r w:rsidR="00AF3BF8" w:rsidRPr="00207EE5">
        <w:rPr>
          <w:vertAlign w:val="superscript"/>
        </w:rPr>
        <w:t>-1</w:t>
      </w:r>
      <w:r w:rsidRPr="00207EE5">
        <w:t>–900 cm</w:t>
      </w:r>
      <w:r w:rsidRPr="00207EE5">
        <w:rPr>
          <w:vertAlign w:val="superscript"/>
        </w:rPr>
        <w:t>-1</w:t>
      </w:r>
      <w:r w:rsidRPr="00207EE5">
        <w:t xml:space="preserve"> are recommended.</w:t>
      </w:r>
    </w:p>
    <w:p w14:paraId="743C049F" w14:textId="77777777" w:rsidR="00311707" w:rsidRPr="00207EE5" w:rsidRDefault="00311707" w:rsidP="00CD035B">
      <w:pPr>
        <w:pStyle w:val="ListParagraph"/>
        <w:ind w:left="0"/>
      </w:pPr>
    </w:p>
    <w:p w14:paraId="3D8A414C" w14:textId="50DD9135" w:rsidR="00311707" w:rsidRPr="00207EE5" w:rsidRDefault="00311707" w:rsidP="0024752D">
      <w:pPr>
        <w:pStyle w:val="ListParagraph"/>
        <w:widowControl/>
        <w:numPr>
          <w:ilvl w:val="2"/>
          <w:numId w:val="29"/>
        </w:numPr>
        <w:autoSpaceDE/>
        <w:autoSpaceDN/>
        <w:adjustRightInd/>
        <w:ind w:left="0" w:firstLine="0"/>
      </w:pPr>
      <w:r w:rsidRPr="00207EE5">
        <w:t xml:space="preserve">After acquisition of the background, save the background file. The file is not stored automatically. Change the laser shutter position to </w:t>
      </w:r>
      <w:r w:rsidRPr="00D10FB9">
        <w:rPr>
          <w:b/>
          <w:bCs/>
        </w:rPr>
        <w:t>Close</w:t>
      </w:r>
      <w:r w:rsidRPr="00207EE5">
        <w:t>.</w:t>
      </w:r>
    </w:p>
    <w:p w14:paraId="7BF7CC0F" w14:textId="77777777" w:rsidR="00311707" w:rsidRPr="00207EE5" w:rsidRDefault="00311707" w:rsidP="00CD035B">
      <w:pPr>
        <w:pStyle w:val="ListParagraph"/>
        <w:ind w:left="0"/>
      </w:pPr>
    </w:p>
    <w:p w14:paraId="6C5C5847" w14:textId="77777777" w:rsidR="00311707" w:rsidRPr="00745608" w:rsidRDefault="00311707" w:rsidP="0024752D">
      <w:pPr>
        <w:pStyle w:val="ListParagraph"/>
        <w:widowControl/>
        <w:numPr>
          <w:ilvl w:val="1"/>
          <w:numId w:val="29"/>
        </w:numPr>
        <w:autoSpaceDE/>
        <w:autoSpaceDN/>
        <w:adjustRightInd/>
        <w:ind w:left="0" w:firstLine="0"/>
        <w:rPr>
          <w:highlight w:val="yellow"/>
        </w:rPr>
      </w:pPr>
      <w:r w:rsidRPr="00745608">
        <w:rPr>
          <w:highlight w:val="yellow"/>
        </w:rPr>
        <w:t>Sample – single spectra</w:t>
      </w:r>
    </w:p>
    <w:p w14:paraId="2DB38D50" w14:textId="77777777" w:rsidR="00311707" w:rsidRPr="00207EE5" w:rsidRDefault="00311707" w:rsidP="00CD035B">
      <w:pPr>
        <w:pStyle w:val="ListParagraph"/>
        <w:ind w:left="0"/>
        <w:rPr>
          <w:b/>
          <w:bCs/>
          <w:highlight w:val="yellow"/>
        </w:rPr>
      </w:pPr>
    </w:p>
    <w:p w14:paraId="5C40F0BB" w14:textId="405B0FBF" w:rsidR="00311707" w:rsidRPr="00207EE5" w:rsidRDefault="00B41EBF" w:rsidP="0024752D">
      <w:pPr>
        <w:pStyle w:val="ListParagraph"/>
        <w:widowControl/>
        <w:numPr>
          <w:ilvl w:val="2"/>
          <w:numId w:val="29"/>
        </w:numPr>
        <w:autoSpaceDE/>
        <w:autoSpaceDN/>
        <w:adjustRightInd/>
        <w:ind w:left="0" w:firstLine="0"/>
        <w:rPr>
          <w:b/>
          <w:bCs/>
          <w:highlight w:val="yellow"/>
        </w:rPr>
      </w:pPr>
      <w:r>
        <w:rPr>
          <w:highlight w:val="yellow"/>
        </w:rPr>
        <w:t>P</w:t>
      </w:r>
      <w:r w:rsidRPr="00207EE5">
        <w:rPr>
          <w:highlight w:val="yellow"/>
        </w:rPr>
        <w:t xml:space="preserve">ress the </w:t>
      </w:r>
      <w:r w:rsidRPr="00D10FB9">
        <w:rPr>
          <w:b/>
          <w:bCs/>
          <w:highlight w:val="yellow"/>
        </w:rPr>
        <w:t>Engage</w:t>
      </w:r>
      <w:r w:rsidRPr="00207EE5">
        <w:rPr>
          <w:highlight w:val="yellow"/>
        </w:rPr>
        <w:t xml:space="preserve"> button </w:t>
      </w:r>
      <w:r>
        <w:rPr>
          <w:highlight w:val="yellow"/>
        </w:rPr>
        <w:t>to e</w:t>
      </w:r>
      <w:r w:rsidR="005A37CB" w:rsidRPr="00207EE5">
        <w:rPr>
          <w:highlight w:val="yellow"/>
        </w:rPr>
        <w:t>ngage to the sample.</w:t>
      </w:r>
      <w:r w:rsidR="00311707" w:rsidRPr="00207EE5">
        <w:rPr>
          <w:highlight w:val="yellow"/>
        </w:rPr>
        <w:t xml:space="preserve"> </w:t>
      </w:r>
      <w:r w:rsidR="00CA094B" w:rsidRPr="00207EE5">
        <w:rPr>
          <w:highlight w:val="yellow"/>
        </w:rPr>
        <w:t>T</w:t>
      </w:r>
      <w:r w:rsidR="00311707" w:rsidRPr="00207EE5">
        <w:rPr>
          <w:highlight w:val="yellow"/>
        </w:rPr>
        <w:t xml:space="preserve">he system will begin </w:t>
      </w:r>
      <w:r w:rsidR="0009154C" w:rsidRPr="00207EE5">
        <w:rPr>
          <w:highlight w:val="yellow"/>
        </w:rPr>
        <w:t xml:space="preserve">to </w:t>
      </w:r>
      <w:r w:rsidR="00311707" w:rsidRPr="00207EE5">
        <w:rPr>
          <w:highlight w:val="yellow"/>
        </w:rPr>
        <w:t xml:space="preserve">approach </w:t>
      </w:r>
      <w:r w:rsidR="0009154C" w:rsidRPr="00207EE5">
        <w:rPr>
          <w:highlight w:val="yellow"/>
        </w:rPr>
        <w:t>t</w:t>
      </w:r>
      <w:r w:rsidR="00311707" w:rsidRPr="00207EE5">
        <w:rPr>
          <w:highlight w:val="yellow"/>
        </w:rPr>
        <w:t>he sample surface, until direct contact is detected.</w:t>
      </w:r>
    </w:p>
    <w:p w14:paraId="42601864" w14:textId="77777777" w:rsidR="00311707" w:rsidRPr="00207EE5" w:rsidRDefault="00311707" w:rsidP="00CD035B">
      <w:pPr>
        <w:pStyle w:val="ListParagraph"/>
        <w:ind w:left="0"/>
      </w:pPr>
    </w:p>
    <w:p w14:paraId="66B22CF4" w14:textId="1F42DBA4" w:rsidR="00120AC7" w:rsidRPr="00207EE5" w:rsidRDefault="00D61754" w:rsidP="00CD035B">
      <w:pPr>
        <w:pStyle w:val="ListParagraph"/>
        <w:ind w:left="0"/>
      </w:pPr>
      <w:r w:rsidRPr="00207EE5">
        <w:t xml:space="preserve">NOTE: </w:t>
      </w:r>
      <w:r w:rsidR="00120AC7" w:rsidRPr="00207EE5">
        <w:t xml:space="preserve">Set point used in </w:t>
      </w:r>
      <w:r w:rsidR="00AF3BF8">
        <w:t>this</w:t>
      </w:r>
      <w:r w:rsidR="00120AC7" w:rsidRPr="00207EE5">
        <w:t xml:space="preserve"> work ranged between 0.15–2 V and t</w:t>
      </w:r>
      <w:r w:rsidRPr="00207EE5">
        <w:t>he feedback gains (I</w:t>
      </w:r>
      <w:r w:rsidR="00F36A90">
        <w:t xml:space="preserve"> </w:t>
      </w:r>
      <w:r w:rsidR="00120AC7" w:rsidRPr="00207EE5">
        <w:t>Gain</w:t>
      </w:r>
      <w:r w:rsidR="00735B81">
        <w:t xml:space="preserve"> and</w:t>
      </w:r>
      <w:r w:rsidR="00735B81" w:rsidRPr="00207EE5">
        <w:t xml:space="preserve"> </w:t>
      </w:r>
      <w:r w:rsidR="00120AC7" w:rsidRPr="00207EE5">
        <w:t>P</w:t>
      </w:r>
      <w:r w:rsidR="00F36A90">
        <w:t xml:space="preserve"> </w:t>
      </w:r>
      <w:r w:rsidR="00120AC7" w:rsidRPr="00207EE5">
        <w:t xml:space="preserve">Gain) would typically be set to 3 and 10. </w:t>
      </w:r>
      <w:r w:rsidRPr="00207EE5">
        <w:t>NIR2 contact probes are commonly used with nanoIR2 system (</w:t>
      </w:r>
      <w:r w:rsidR="00120AC7" w:rsidRPr="00207EE5">
        <w:t>model: PR-EX-nIR2-10, resonance frequency (kHz): 13 +/−4 kHz, spring constant (N/m): 0.07−0.4 Nm</w:t>
      </w:r>
      <w:r w:rsidR="00BE666F">
        <w:rPr>
          <w:vertAlign w:val="superscript"/>
        </w:rPr>
        <w:t>-</w:t>
      </w:r>
      <w:r w:rsidR="00120AC7" w:rsidRPr="00207EE5">
        <w:rPr>
          <w:vertAlign w:val="superscript"/>
        </w:rPr>
        <w:t>1</w:t>
      </w:r>
      <w:r w:rsidRPr="00207EE5">
        <w:t>).</w:t>
      </w:r>
    </w:p>
    <w:p w14:paraId="0B41AEC4" w14:textId="77777777" w:rsidR="00311707" w:rsidRPr="00207EE5" w:rsidRDefault="00311707" w:rsidP="00CD035B">
      <w:pPr>
        <w:pStyle w:val="ListParagraph"/>
        <w:ind w:left="0"/>
        <w:rPr>
          <w:b/>
          <w:bCs/>
        </w:rPr>
      </w:pPr>
    </w:p>
    <w:p w14:paraId="71DA41C8" w14:textId="193E2502" w:rsidR="00311707" w:rsidRPr="00D10FB9" w:rsidRDefault="00060E7E" w:rsidP="0024752D">
      <w:pPr>
        <w:pStyle w:val="ListParagraph"/>
        <w:widowControl/>
        <w:numPr>
          <w:ilvl w:val="2"/>
          <w:numId w:val="29"/>
        </w:numPr>
        <w:autoSpaceDE/>
        <w:autoSpaceDN/>
        <w:adjustRightInd/>
        <w:ind w:left="0" w:firstLine="0"/>
        <w:rPr>
          <w:b/>
          <w:bCs/>
          <w:highlight w:val="yellow"/>
        </w:rPr>
      </w:pPr>
      <w:r w:rsidRPr="00D10FB9">
        <w:rPr>
          <w:highlight w:val="yellow"/>
        </w:rPr>
        <w:t>Collect an</w:t>
      </w:r>
      <w:r w:rsidR="00311707" w:rsidRPr="00D10FB9">
        <w:rPr>
          <w:highlight w:val="yellow"/>
        </w:rPr>
        <w:t xml:space="preserve"> AFM image to </w:t>
      </w:r>
      <w:r w:rsidR="005A37CB" w:rsidRPr="00D10FB9">
        <w:rPr>
          <w:highlight w:val="yellow"/>
        </w:rPr>
        <w:t>visualize</w:t>
      </w:r>
      <w:r w:rsidR="00311707" w:rsidRPr="00D10FB9">
        <w:rPr>
          <w:highlight w:val="yellow"/>
        </w:rPr>
        <w:t xml:space="preserve"> the surface. In the first i</w:t>
      </w:r>
      <w:r w:rsidR="000361A8" w:rsidRPr="00D10FB9">
        <w:rPr>
          <w:highlight w:val="yellow"/>
        </w:rPr>
        <w:t>nstance, scan a</w:t>
      </w:r>
      <w:r w:rsidR="005A37CB" w:rsidRPr="00D10FB9">
        <w:rPr>
          <w:highlight w:val="yellow"/>
        </w:rPr>
        <w:t xml:space="preserve"> larger area (e.g.</w:t>
      </w:r>
      <w:r w:rsidR="00252077">
        <w:rPr>
          <w:highlight w:val="yellow"/>
        </w:rPr>
        <w:t>,</w:t>
      </w:r>
      <w:r w:rsidR="00F36A90">
        <w:rPr>
          <w:highlight w:val="yellow"/>
        </w:rPr>
        <w:t xml:space="preserve"> </w:t>
      </w:r>
      <w:r w:rsidR="005A37CB" w:rsidRPr="00D10FB9">
        <w:rPr>
          <w:highlight w:val="yellow"/>
        </w:rPr>
        <w:t>50</w:t>
      </w:r>
      <w:r w:rsidR="00F36A90">
        <w:rPr>
          <w:highlight w:val="yellow"/>
        </w:rPr>
        <w:t xml:space="preserve"> </w:t>
      </w:r>
      <w:r w:rsidR="00187EE0" w:rsidRPr="00D10FB9">
        <w:rPr>
          <w:rFonts w:cstheme="minorHAnsi"/>
          <w:highlight w:val="yellow"/>
        </w:rPr>
        <w:t>x</w:t>
      </w:r>
      <w:r w:rsidR="00F36A90">
        <w:rPr>
          <w:rFonts w:cstheme="minorHAnsi"/>
          <w:highlight w:val="yellow"/>
        </w:rPr>
        <w:t xml:space="preserve"> </w:t>
      </w:r>
      <w:r w:rsidR="00311707" w:rsidRPr="00D10FB9">
        <w:rPr>
          <w:highlight w:val="yellow"/>
        </w:rPr>
        <w:t xml:space="preserve">50 </w:t>
      </w:r>
      <w:r w:rsidR="00311707" w:rsidRPr="00D10FB9">
        <w:rPr>
          <w:rFonts w:cstheme="minorHAnsi"/>
          <w:highlight w:val="yellow"/>
        </w:rPr>
        <w:t>µ</w:t>
      </w:r>
      <w:r w:rsidR="00311707" w:rsidRPr="00D10FB9">
        <w:rPr>
          <w:highlight w:val="yellow"/>
        </w:rPr>
        <w:t>m) with lower spatial resoluti</w:t>
      </w:r>
      <w:r w:rsidR="005A37CB" w:rsidRPr="00D10FB9">
        <w:rPr>
          <w:highlight w:val="yellow"/>
        </w:rPr>
        <w:t xml:space="preserve">on </w:t>
      </w:r>
      <w:r w:rsidR="00956539" w:rsidRPr="00D10FB9">
        <w:rPr>
          <w:highlight w:val="yellow"/>
        </w:rPr>
        <w:t>(e.g.</w:t>
      </w:r>
      <w:r w:rsidR="00252077">
        <w:rPr>
          <w:highlight w:val="yellow"/>
        </w:rPr>
        <w:t>,</w:t>
      </w:r>
      <w:r w:rsidR="00956539" w:rsidRPr="00D10FB9">
        <w:rPr>
          <w:highlight w:val="yellow"/>
        </w:rPr>
        <w:t xml:space="preserve"> 200 x 200 points) </w:t>
      </w:r>
      <w:r w:rsidR="005A37CB" w:rsidRPr="00D10FB9">
        <w:rPr>
          <w:highlight w:val="yellow"/>
        </w:rPr>
        <w:t>(</w:t>
      </w:r>
      <w:r w:rsidR="005A37CB" w:rsidRPr="00252077">
        <w:rPr>
          <w:b/>
          <w:bCs/>
          <w:highlight w:val="yellow"/>
        </w:rPr>
        <w:t>Figure 1I</w:t>
      </w:r>
      <w:r w:rsidR="005A37CB" w:rsidRPr="00D10FB9">
        <w:rPr>
          <w:highlight w:val="yellow"/>
        </w:rPr>
        <w:t>).</w:t>
      </w:r>
    </w:p>
    <w:p w14:paraId="267B7B0E" w14:textId="452515F9" w:rsidR="00956539" w:rsidRPr="00252077" w:rsidRDefault="00956539" w:rsidP="00CD035B">
      <w:pPr>
        <w:pStyle w:val="ListParagraph"/>
        <w:widowControl/>
        <w:autoSpaceDE/>
        <w:autoSpaceDN/>
        <w:adjustRightInd/>
        <w:ind w:left="0"/>
      </w:pPr>
    </w:p>
    <w:p w14:paraId="3AC8B977" w14:textId="001E8AC2" w:rsidR="00956539" w:rsidRPr="00252077" w:rsidRDefault="00956539" w:rsidP="00CD035B">
      <w:pPr>
        <w:pStyle w:val="ListParagraph"/>
        <w:widowControl/>
        <w:autoSpaceDE/>
        <w:autoSpaceDN/>
        <w:adjustRightInd/>
        <w:ind w:left="0"/>
        <w:rPr>
          <w:b/>
          <w:bCs/>
        </w:rPr>
      </w:pPr>
      <w:r w:rsidRPr="00252077">
        <w:lastRenderedPageBreak/>
        <w:t>NOTE: AFM-IR data is always collected in contact mode, however</w:t>
      </w:r>
      <w:r w:rsidR="00F36A90">
        <w:t>,</w:t>
      </w:r>
      <w:r w:rsidRPr="00252077">
        <w:t xml:space="preserve"> the AFM data can be collected in contact or tapping mode.</w:t>
      </w:r>
    </w:p>
    <w:p w14:paraId="5D1A98C8" w14:textId="77777777" w:rsidR="00311707" w:rsidRPr="00207EE5" w:rsidRDefault="00311707" w:rsidP="00CD035B">
      <w:pPr>
        <w:pStyle w:val="ListParagraph"/>
        <w:ind w:left="0"/>
        <w:rPr>
          <w:b/>
          <w:bCs/>
        </w:rPr>
      </w:pPr>
    </w:p>
    <w:p w14:paraId="606405B3" w14:textId="6FA16E25" w:rsidR="00311707" w:rsidRPr="00207EE5" w:rsidRDefault="00311707" w:rsidP="0024752D">
      <w:pPr>
        <w:pStyle w:val="ListParagraph"/>
        <w:widowControl/>
        <w:numPr>
          <w:ilvl w:val="2"/>
          <w:numId w:val="29"/>
        </w:numPr>
        <w:autoSpaceDE/>
        <w:autoSpaceDN/>
        <w:adjustRightInd/>
        <w:ind w:left="0" w:firstLine="0"/>
        <w:rPr>
          <w:b/>
          <w:bCs/>
        </w:rPr>
      </w:pPr>
      <w:r w:rsidRPr="00207EE5">
        <w:t>From the AFM height/deflection image</w:t>
      </w:r>
      <w:r w:rsidR="00F36A90">
        <w:t>,</w:t>
      </w:r>
      <w:r w:rsidRPr="00207EE5">
        <w:t xml:space="preserve"> </w:t>
      </w:r>
      <w:r w:rsidR="000361A8" w:rsidRPr="00207EE5">
        <w:t xml:space="preserve">select </w:t>
      </w:r>
      <w:r w:rsidR="004D4114" w:rsidRPr="00207EE5">
        <w:t xml:space="preserve">a </w:t>
      </w:r>
      <w:r w:rsidRPr="00207EE5">
        <w:t xml:space="preserve">specific area of interest </w:t>
      </w:r>
      <w:r w:rsidR="000361A8" w:rsidRPr="00207EE5">
        <w:t>and re-image it</w:t>
      </w:r>
      <w:r w:rsidR="00CA5AFA" w:rsidRPr="00207EE5">
        <w:t xml:space="preserve"> with higher spatial </w:t>
      </w:r>
      <w:r w:rsidRPr="00207EE5">
        <w:t>resolution</w:t>
      </w:r>
      <w:r w:rsidR="005A37CB" w:rsidRPr="00207EE5">
        <w:t xml:space="preserve"> (</w:t>
      </w:r>
      <w:r w:rsidR="005A37CB" w:rsidRPr="00252077">
        <w:rPr>
          <w:b/>
          <w:bCs/>
        </w:rPr>
        <w:t>Figure 1J</w:t>
      </w:r>
      <w:r w:rsidR="00EA5103">
        <w:rPr>
          <w:b/>
          <w:bCs/>
        </w:rPr>
        <w:t>–</w:t>
      </w:r>
      <w:r w:rsidR="005A37CB" w:rsidRPr="00252077">
        <w:rPr>
          <w:b/>
          <w:bCs/>
        </w:rPr>
        <w:t>K</w:t>
      </w:r>
      <w:r w:rsidR="005A37CB" w:rsidRPr="00207EE5">
        <w:t>)</w:t>
      </w:r>
      <w:r w:rsidRPr="00207EE5">
        <w:t>. Ensure that the speed of data collection is appropriate, with slow tip movement</w:t>
      </w:r>
      <w:r w:rsidR="00CA5AFA" w:rsidRPr="00207EE5">
        <w:t xml:space="preserve"> (e.g.</w:t>
      </w:r>
      <w:r w:rsidR="00F36A90">
        <w:t>,</w:t>
      </w:r>
      <w:r w:rsidR="00CA5AFA" w:rsidRPr="00207EE5">
        <w:t xml:space="preserve"> Scan Rate 0.2–0.4 Hz)</w:t>
      </w:r>
      <w:r w:rsidRPr="00207EE5">
        <w:t>.</w:t>
      </w:r>
    </w:p>
    <w:p w14:paraId="783B8415" w14:textId="77777777" w:rsidR="00311707" w:rsidRPr="00207EE5" w:rsidRDefault="00311707" w:rsidP="00CD035B">
      <w:pPr>
        <w:pStyle w:val="ListParagraph"/>
        <w:ind w:left="0"/>
        <w:rPr>
          <w:b/>
          <w:bCs/>
        </w:rPr>
      </w:pPr>
    </w:p>
    <w:p w14:paraId="1E471497" w14:textId="1F0B7C40"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Select the measurement spot (e.g.</w:t>
      </w:r>
      <w:r w:rsidR="00F36A90">
        <w:rPr>
          <w:highlight w:val="yellow"/>
        </w:rPr>
        <w:t>,</w:t>
      </w:r>
      <w:r w:rsidRPr="00207EE5">
        <w:rPr>
          <w:highlight w:val="yellow"/>
        </w:rPr>
        <w:t xml:space="preserve"> single bacterium) and move the tip to the spot.</w:t>
      </w:r>
    </w:p>
    <w:p w14:paraId="27ED9B2E" w14:textId="77777777" w:rsidR="00311707" w:rsidRPr="00207EE5" w:rsidRDefault="00311707" w:rsidP="00CD035B">
      <w:pPr>
        <w:pStyle w:val="ListParagraph"/>
        <w:ind w:left="0"/>
      </w:pPr>
    </w:p>
    <w:p w14:paraId="0AAC74AE" w14:textId="067E871E" w:rsidR="003B3845" w:rsidRPr="00207EE5" w:rsidRDefault="003B3845" w:rsidP="0024752D">
      <w:pPr>
        <w:pStyle w:val="ListParagraph"/>
        <w:widowControl/>
        <w:numPr>
          <w:ilvl w:val="2"/>
          <w:numId w:val="29"/>
        </w:numPr>
        <w:autoSpaceDE/>
        <w:autoSpaceDN/>
        <w:adjustRightInd/>
        <w:ind w:left="0" w:firstLine="0"/>
        <w:rPr>
          <w:highlight w:val="yellow"/>
        </w:rPr>
      </w:pPr>
      <w:r w:rsidRPr="00207EE5">
        <w:rPr>
          <w:highlight w:val="yellow"/>
        </w:rPr>
        <w:t>Align the IR laser. For th</w:t>
      </w:r>
      <w:r w:rsidR="00252077">
        <w:rPr>
          <w:highlight w:val="yellow"/>
        </w:rPr>
        <w:t>is</w:t>
      </w:r>
      <w:r w:rsidRPr="00207EE5">
        <w:rPr>
          <w:highlight w:val="yellow"/>
        </w:rPr>
        <w:t xml:space="preserve"> purpose</w:t>
      </w:r>
      <w:r w:rsidR="00F36A90">
        <w:rPr>
          <w:highlight w:val="yellow"/>
        </w:rPr>
        <w:t>,</w:t>
      </w:r>
      <w:r w:rsidRPr="00207EE5">
        <w:rPr>
          <w:highlight w:val="yellow"/>
        </w:rPr>
        <w:t xml:space="preserve"> use a wavenumber at which the sample will</w:t>
      </w:r>
      <w:r w:rsidR="00863E6F" w:rsidRPr="00207EE5">
        <w:rPr>
          <w:highlight w:val="yellow"/>
        </w:rPr>
        <w:t xml:space="preserve"> absorb. For</w:t>
      </w:r>
      <w:r w:rsidRPr="00207EE5">
        <w:rPr>
          <w:highlight w:val="yellow"/>
        </w:rPr>
        <w:t xml:space="preserve"> biological materials </w:t>
      </w:r>
      <w:r w:rsidR="00863E6F" w:rsidRPr="00207EE5">
        <w:rPr>
          <w:highlight w:val="yellow"/>
        </w:rPr>
        <w:t>this can be</w:t>
      </w:r>
      <w:r w:rsidR="00F36A90">
        <w:rPr>
          <w:highlight w:val="yellow"/>
        </w:rPr>
        <w:t>,</w:t>
      </w:r>
      <w:r w:rsidR="00863E6F" w:rsidRPr="00207EE5">
        <w:rPr>
          <w:highlight w:val="yellow"/>
        </w:rPr>
        <w:t xml:space="preserve"> e.g.</w:t>
      </w:r>
      <w:r w:rsidR="00F36A90">
        <w:rPr>
          <w:highlight w:val="yellow"/>
        </w:rPr>
        <w:t>,</w:t>
      </w:r>
      <w:r w:rsidRPr="00207EE5">
        <w:rPr>
          <w:highlight w:val="yellow"/>
        </w:rPr>
        <w:t xml:space="preserve"> amide </w:t>
      </w:r>
      <w:r w:rsidR="005A7794">
        <w:rPr>
          <w:highlight w:val="yellow"/>
        </w:rPr>
        <w:t>I (</w:t>
      </w:r>
      <w:r w:rsidR="007A1231" w:rsidRPr="00207EE5">
        <w:rPr>
          <w:highlight w:val="yellow"/>
        </w:rPr>
        <w:t xml:space="preserve">1655 </w:t>
      </w:r>
      <w:proofErr w:type="gramStart"/>
      <w:r w:rsidR="007A1231" w:rsidRPr="00207EE5">
        <w:rPr>
          <w:highlight w:val="yellow"/>
        </w:rPr>
        <w:t>cm</w:t>
      </w:r>
      <w:r w:rsidR="007A1231" w:rsidRPr="00207EE5">
        <w:rPr>
          <w:highlight w:val="yellow"/>
          <w:vertAlign w:val="superscript"/>
        </w:rPr>
        <w:t>-1</w:t>
      </w:r>
      <w:proofErr w:type="gramEnd"/>
      <w:r w:rsidR="007A1231" w:rsidRPr="00207EE5">
        <w:rPr>
          <w:highlight w:val="yellow"/>
        </w:rPr>
        <w:t>)</w:t>
      </w:r>
      <w:r w:rsidRPr="00207EE5">
        <w:rPr>
          <w:highlight w:val="yellow"/>
        </w:rPr>
        <w:t xml:space="preserve">. Make sure that the </w:t>
      </w:r>
      <w:r w:rsidRPr="0083621C">
        <w:rPr>
          <w:b/>
          <w:bCs/>
          <w:highlight w:val="yellow"/>
        </w:rPr>
        <w:t>Band Pass Filter</w:t>
      </w:r>
      <w:r w:rsidRPr="00207EE5">
        <w:rPr>
          <w:highlight w:val="yellow"/>
        </w:rPr>
        <w:t xml:space="preserve"> is off and </w:t>
      </w:r>
      <w:r w:rsidR="005A7794">
        <w:rPr>
          <w:highlight w:val="yellow"/>
        </w:rPr>
        <w:t>click</w:t>
      </w:r>
      <w:r w:rsidR="00F36A90">
        <w:rPr>
          <w:highlight w:val="yellow"/>
        </w:rPr>
        <w:t xml:space="preserve"> on</w:t>
      </w:r>
      <w:r w:rsidR="005A7794">
        <w:rPr>
          <w:highlight w:val="yellow"/>
        </w:rPr>
        <w:t xml:space="preserve"> </w:t>
      </w:r>
      <w:r w:rsidRPr="0024752D">
        <w:rPr>
          <w:b/>
          <w:bCs/>
          <w:highlight w:val="yellow"/>
        </w:rPr>
        <w:t>Start IR</w:t>
      </w:r>
      <w:r w:rsidRPr="00207EE5">
        <w:rPr>
          <w:highlight w:val="yellow"/>
        </w:rPr>
        <w:t xml:space="preserve">. The </w:t>
      </w:r>
      <w:r w:rsidR="001104E8" w:rsidRPr="00207EE5">
        <w:rPr>
          <w:highlight w:val="yellow"/>
        </w:rPr>
        <w:t xml:space="preserve">right graph in the </w:t>
      </w:r>
      <w:proofErr w:type="spellStart"/>
      <w:r w:rsidR="001104E8" w:rsidRPr="00207EE5">
        <w:rPr>
          <w:highlight w:val="yellow"/>
        </w:rPr>
        <w:t>nanoIR</w:t>
      </w:r>
      <w:proofErr w:type="spellEnd"/>
      <w:r w:rsidR="001104E8" w:rsidRPr="00207EE5">
        <w:rPr>
          <w:highlight w:val="yellow"/>
        </w:rPr>
        <w:t xml:space="preserve"> meter (FFT </w:t>
      </w:r>
      <w:r w:rsidR="000361A8" w:rsidRPr="00207EE5">
        <w:rPr>
          <w:highlight w:val="yellow"/>
        </w:rPr>
        <w:t>of the deflection displayed as amplitude vs. f</w:t>
      </w:r>
      <w:r w:rsidR="001104E8" w:rsidRPr="00207EE5">
        <w:rPr>
          <w:highlight w:val="yellow"/>
        </w:rPr>
        <w:t>requency)</w:t>
      </w:r>
      <w:r w:rsidRPr="00207EE5">
        <w:rPr>
          <w:highlight w:val="yellow"/>
        </w:rPr>
        <w:t xml:space="preserve"> should show at least one clear peak and the </w:t>
      </w:r>
      <w:r w:rsidR="001104E8" w:rsidRPr="00207EE5">
        <w:rPr>
          <w:highlight w:val="yellow"/>
        </w:rPr>
        <w:t>left graph (</w:t>
      </w:r>
      <w:r w:rsidRPr="00207EE5">
        <w:rPr>
          <w:highlight w:val="yellow"/>
        </w:rPr>
        <w:t xml:space="preserve">deflection </w:t>
      </w:r>
      <w:r w:rsidR="001104E8" w:rsidRPr="00207EE5">
        <w:rPr>
          <w:highlight w:val="yellow"/>
        </w:rPr>
        <w:t>vs</w:t>
      </w:r>
      <w:r w:rsidR="00F36A90">
        <w:rPr>
          <w:highlight w:val="yellow"/>
        </w:rPr>
        <w:t>.</w:t>
      </w:r>
      <w:r w:rsidR="001104E8" w:rsidRPr="00207EE5">
        <w:rPr>
          <w:highlight w:val="yellow"/>
        </w:rPr>
        <w:t xml:space="preserve"> time) </w:t>
      </w:r>
      <w:r w:rsidRPr="00207EE5">
        <w:rPr>
          <w:highlight w:val="yellow"/>
        </w:rPr>
        <w:t>should have a periodic waveform. If this is not the case, proceed to optimize the IR spots.</w:t>
      </w:r>
    </w:p>
    <w:p w14:paraId="1381EDCA" w14:textId="77777777" w:rsidR="003B3845" w:rsidRPr="00207EE5" w:rsidRDefault="003B3845" w:rsidP="00CD035B">
      <w:pPr>
        <w:pStyle w:val="ListParagraph"/>
        <w:ind w:left="0"/>
      </w:pPr>
    </w:p>
    <w:p w14:paraId="1F3DAC73" w14:textId="1C6DC319" w:rsidR="003B3845" w:rsidRPr="00207EE5" w:rsidRDefault="003B3845" w:rsidP="00CD035B">
      <w:pPr>
        <w:pStyle w:val="ListParagraph"/>
        <w:widowControl/>
        <w:autoSpaceDE/>
        <w:autoSpaceDN/>
        <w:adjustRightInd/>
        <w:ind w:left="0"/>
      </w:pPr>
      <w:r w:rsidRPr="00B41EBF">
        <w:t>NOTE: Even if the F</w:t>
      </w:r>
      <w:r w:rsidR="00564A01" w:rsidRPr="00B41EBF">
        <w:t xml:space="preserve">ast </w:t>
      </w:r>
      <w:r w:rsidRPr="00B41EBF">
        <w:t>F</w:t>
      </w:r>
      <w:r w:rsidR="00564A01" w:rsidRPr="00B41EBF">
        <w:t xml:space="preserve">ourier </w:t>
      </w:r>
      <w:r w:rsidRPr="00B41EBF">
        <w:t>T</w:t>
      </w:r>
      <w:r w:rsidR="00564A01" w:rsidRPr="00B41EBF">
        <w:t>ransform (FFT)</w:t>
      </w:r>
      <w:r w:rsidRPr="00B41EBF">
        <w:t xml:space="preserve"> and deflection show expected profile, </w:t>
      </w:r>
      <w:r w:rsidR="00B41EBF">
        <w:t>it is</w:t>
      </w:r>
      <w:r w:rsidRPr="00B41EBF">
        <w:t xml:space="preserve"> recommend</w:t>
      </w:r>
      <w:r w:rsidR="00B41EBF">
        <w:t>ed to</w:t>
      </w:r>
      <w:r w:rsidRPr="00B41EBF">
        <w:t xml:space="preserve"> </w:t>
      </w:r>
      <w:r w:rsidR="00B41EBF" w:rsidRPr="00B41EBF">
        <w:t>conduct</w:t>
      </w:r>
      <w:r w:rsidRPr="00B41EBF">
        <w:t xml:space="preserve"> the </w:t>
      </w:r>
      <w:r w:rsidR="00AF3BF8" w:rsidRPr="00AF3BF8">
        <w:t>o</w:t>
      </w:r>
      <w:r w:rsidRPr="00AF3BF8">
        <w:t xml:space="preserve">ptimization </w:t>
      </w:r>
      <w:r w:rsidRPr="00B41EBF">
        <w:t>of IR</w:t>
      </w:r>
      <w:r w:rsidRPr="00207EE5">
        <w:t xml:space="preserve"> spots for at least several wavenumbers, where bands are expected.</w:t>
      </w:r>
    </w:p>
    <w:p w14:paraId="6517D87A" w14:textId="77777777" w:rsidR="003B3845" w:rsidRPr="00207EE5" w:rsidRDefault="003B3845" w:rsidP="00CD035B">
      <w:pPr>
        <w:pStyle w:val="ListParagraph"/>
        <w:widowControl/>
        <w:autoSpaceDE/>
        <w:autoSpaceDN/>
        <w:adjustRightInd/>
        <w:ind w:left="0"/>
      </w:pPr>
    </w:p>
    <w:p w14:paraId="616701A2" w14:textId="27F690AD"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 xml:space="preserve">Optimize the hot spots for the </w:t>
      </w:r>
      <w:r w:rsidR="00863E6F" w:rsidRPr="00207EE5">
        <w:rPr>
          <w:highlight w:val="yellow"/>
        </w:rPr>
        <w:t xml:space="preserve">IR </w:t>
      </w:r>
      <w:r w:rsidRPr="00207EE5">
        <w:rPr>
          <w:highlight w:val="yellow"/>
        </w:rPr>
        <w:t>data collection using the selected wavenumber</w:t>
      </w:r>
      <w:r w:rsidR="0009154C" w:rsidRPr="00207EE5">
        <w:rPr>
          <w:highlight w:val="yellow"/>
        </w:rPr>
        <w:t xml:space="preserve"> values</w:t>
      </w:r>
      <w:r w:rsidRPr="00207EE5">
        <w:rPr>
          <w:highlight w:val="yellow"/>
        </w:rPr>
        <w:t>. It can be helpful to use a conventional IR spectrum of the bacteria (e</w:t>
      </w:r>
      <w:r w:rsidR="00863E6F" w:rsidRPr="00207EE5">
        <w:rPr>
          <w:highlight w:val="yellow"/>
        </w:rPr>
        <w:t>.g.</w:t>
      </w:r>
      <w:r w:rsidR="00DC1667">
        <w:rPr>
          <w:highlight w:val="yellow"/>
        </w:rPr>
        <w:t>,</w:t>
      </w:r>
      <w:r w:rsidR="00863E6F" w:rsidRPr="00207EE5">
        <w:rPr>
          <w:highlight w:val="yellow"/>
        </w:rPr>
        <w:t xml:space="preserve"> ATR spectrum of bacterial pe</w:t>
      </w:r>
      <w:r w:rsidRPr="00207EE5">
        <w:rPr>
          <w:highlight w:val="yellow"/>
        </w:rPr>
        <w:t xml:space="preserve">llet) to identify the positions of the bands and use </w:t>
      </w:r>
      <w:r w:rsidR="00BE5EA2" w:rsidRPr="00207EE5">
        <w:rPr>
          <w:highlight w:val="yellow"/>
        </w:rPr>
        <w:t>th</w:t>
      </w:r>
      <w:r w:rsidR="00BE5EA2">
        <w:rPr>
          <w:highlight w:val="yellow"/>
        </w:rPr>
        <w:t>em</w:t>
      </w:r>
      <w:r w:rsidR="00BE5EA2" w:rsidRPr="00207EE5">
        <w:rPr>
          <w:highlight w:val="yellow"/>
        </w:rPr>
        <w:t xml:space="preserve"> </w:t>
      </w:r>
      <w:r w:rsidRPr="00207EE5">
        <w:rPr>
          <w:highlight w:val="yellow"/>
        </w:rPr>
        <w:t>to optimize the hot spots. Select various wavenumber</w:t>
      </w:r>
      <w:r w:rsidR="0009154C" w:rsidRPr="00207EE5">
        <w:rPr>
          <w:highlight w:val="yellow"/>
        </w:rPr>
        <w:t xml:space="preserve"> values</w:t>
      </w:r>
      <w:r w:rsidRPr="00207EE5">
        <w:rPr>
          <w:highlight w:val="yellow"/>
        </w:rPr>
        <w:t xml:space="preserve"> (e.g.</w:t>
      </w:r>
      <w:r w:rsidR="00BE5EA2">
        <w:rPr>
          <w:highlight w:val="yellow"/>
        </w:rPr>
        <w:t>,</w:t>
      </w:r>
      <w:r w:rsidRPr="00207EE5">
        <w:rPr>
          <w:highlight w:val="yellow"/>
        </w:rPr>
        <w:t xml:space="preserve"> 8–10) from various spectral regions.</w:t>
      </w:r>
    </w:p>
    <w:p w14:paraId="47B6A075" w14:textId="77777777" w:rsidR="00311707" w:rsidRPr="00207EE5" w:rsidRDefault="00311707" w:rsidP="00CD035B">
      <w:pPr>
        <w:pStyle w:val="ListParagraph"/>
        <w:ind w:left="0"/>
      </w:pPr>
    </w:p>
    <w:p w14:paraId="3229BE9F" w14:textId="72B66F9E" w:rsidR="00F23C0F" w:rsidRPr="00207EE5" w:rsidRDefault="00252077" w:rsidP="00CD035B">
      <w:pPr>
        <w:pStyle w:val="ListParagraph"/>
        <w:ind w:left="0"/>
      </w:pPr>
      <w:r w:rsidRPr="00207EE5">
        <w:t>NOTE:</w:t>
      </w:r>
      <w:r w:rsidR="00311707" w:rsidRPr="00207EE5">
        <w:t xml:space="preserve"> </w:t>
      </w:r>
      <w:r w:rsidR="00D44B71">
        <w:t>I</w:t>
      </w:r>
      <w:r w:rsidR="00311707" w:rsidRPr="00207EE5">
        <w:t xml:space="preserve">f conventional IR spectrum of bacteria of interest could not be collected prior to AFM-IR data collection, bacterial spectra available in </w:t>
      </w:r>
      <w:r w:rsidR="00863E6F" w:rsidRPr="00207EE5">
        <w:t xml:space="preserve">the </w:t>
      </w:r>
      <w:r w:rsidR="00311707" w:rsidRPr="00207EE5">
        <w:t>literature can be used as</w:t>
      </w:r>
      <w:r w:rsidR="00B06A3E">
        <w:t xml:space="preserve"> a</w:t>
      </w:r>
      <w:r w:rsidR="00311707" w:rsidRPr="00207EE5">
        <w:t xml:space="preserve"> rough guidance. </w:t>
      </w:r>
      <w:r w:rsidR="00F23C0F" w:rsidRPr="00207EE5">
        <w:t xml:space="preserve">The outcome of the </w:t>
      </w:r>
      <w:r w:rsidR="00AF3BF8">
        <w:t>o</w:t>
      </w:r>
      <w:r w:rsidR="00F23C0F" w:rsidRPr="00207EE5">
        <w:t xml:space="preserve">ptimization </w:t>
      </w:r>
      <w:r w:rsidR="00B4571E" w:rsidRPr="00207EE5">
        <w:t>of an IR spot is an image, that presents a map of the FFT magnitude signal at each x and y location. The location with largest signal is selected automatically. Examples of such images are given in software manual</w:t>
      </w:r>
      <w:r w:rsidR="00B4571E" w:rsidRPr="00207EE5">
        <w:fldChar w:fldCharType="begin"/>
      </w:r>
      <w:r w:rsidR="00FA6940" w:rsidRPr="00207EE5">
        <w:instrText xml:space="preserve"> ADDIN EN.CITE &lt;EndNote&gt;&lt;Cite&gt;&lt;Author&gt;Instruments&lt;/Author&gt;&lt;RecNum&gt;32&lt;/RecNum&gt;&lt;DisplayText&gt;&lt;style face="superscript"&gt;31&lt;/style&gt;&lt;/DisplayText&gt;&lt;record&gt;&lt;rec-number&gt;32&lt;/rec-number&gt;&lt;foreign-keys&gt;&lt;key app="EN" db-id="fdd0taa0bxff9ie2epcps90w9vsf5dtax0td" timestamp="1589254515"&gt;32&lt;/key&gt;&lt;/foreign-keys&gt;&lt;ref-type name="Journal Article"&gt;17&lt;/ref-type&gt;&lt;contributors&gt;&lt;authors&gt;&lt;author&gt;Anasys Instruments &lt;/author&gt;&lt;/authors&gt;&lt;/contributors&gt;&lt;titles&gt;&lt;title&gt;NanoIR-2 System Manual &lt;/title&gt;&lt;/titles&gt;&lt;dates&gt;&lt;/dates&gt;&lt;urls&gt;&lt;related-urls&gt;&lt;url&gt;https://www.anasysinstruments.com/manuals-2/&lt;/url&gt;&lt;/related-urls&gt;&lt;/urls&gt;&lt;access-date&gt;12/05/2020&lt;/access-date&gt;&lt;/record&gt;&lt;/Cite&gt;&lt;/EndNote&gt;</w:instrText>
      </w:r>
      <w:r w:rsidR="00B4571E" w:rsidRPr="00207EE5">
        <w:fldChar w:fldCharType="separate"/>
      </w:r>
      <w:r w:rsidR="00FA6940" w:rsidRPr="00207EE5">
        <w:rPr>
          <w:noProof/>
          <w:vertAlign w:val="superscript"/>
        </w:rPr>
        <w:t>31</w:t>
      </w:r>
      <w:r w:rsidR="00B4571E" w:rsidRPr="00207EE5">
        <w:fldChar w:fldCharType="end"/>
      </w:r>
      <w:r w:rsidR="00587BA2" w:rsidRPr="00207EE5">
        <w:t>.</w:t>
      </w:r>
    </w:p>
    <w:p w14:paraId="7A97D71C" w14:textId="77777777" w:rsidR="00311707" w:rsidRPr="00207EE5" w:rsidRDefault="00311707" w:rsidP="00CD035B">
      <w:pPr>
        <w:pStyle w:val="ListParagraph"/>
        <w:ind w:left="0"/>
      </w:pPr>
    </w:p>
    <w:p w14:paraId="2E245624" w14:textId="397C29B8"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 xml:space="preserve">After </w:t>
      </w:r>
      <w:r w:rsidR="00863E6F" w:rsidRPr="00207EE5">
        <w:rPr>
          <w:highlight w:val="yellow"/>
        </w:rPr>
        <w:t>optimizing</w:t>
      </w:r>
      <w:r w:rsidRPr="00207EE5">
        <w:rPr>
          <w:highlight w:val="yellow"/>
        </w:rPr>
        <w:t xml:space="preserve"> the </w:t>
      </w:r>
      <w:r w:rsidR="00863E6F" w:rsidRPr="00207EE5">
        <w:rPr>
          <w:highlight w:val="yellow"/>
        </w:rPr>
        <w:t>IR</w:t>
      </w:r>
      <w:r w:rsidRPr="00207EE5">
        <w:rPr>
          <w:highlight w:val="yellow"/>
        </w:rPr>
        <w:t xml:space="preserve"> spots for selected wavenumber</w:t>
      </w:r>
      <w:r w:rsidR="0009154C" w:rsidRPr="00207EE5">
        <w:rPr>
          <w:highlight w:val="yellow"/>
        </w:rPr>
        <w:t xml:space="preserve"> values</w:t>
      </w:r>
      <w:r w:rsidRPr="00207EE5">
        <w:rPr>
          <w:highlight w:val="yellow"/>
        </w:rPr>
        <w:t xml:space="preserve">, define the parameters of spectral </w:t>
      </w:r>
      <w:r w:rsidRPr="00B41EBF">
        <w:rPr>
          <w:highlight w:val="yellow"/>
        </w:rPr>
        <w:t>data collection: spectral region, spectral resolution, number of scans</w:t>
      </w:r>
      <w:r w:rsidR="00587BA2">
        <w:rPr>
          <w:highlight w:val="yellow"/>
        </w:rPr>
        <w:t>,</w:t>
      </w:r>
      <w:r w:rsidRPr="00B41EBF">
        <w:rPr>
          <w:highlight w:val="yellow"/>
        </w:rPr>
        <w:t xml:space="preserve"> and </w:t>
      </w:r>
      <w:r w:rsidR="0009154C" w:rsidRPr="00B41EBF">
        <w:rPr>
          <w:highlight w:val="yellow"/>
        </w:rPr>
        <w:t xml:space="preserve">applied </w:t>
      </w:r>
      <w:r w:rsidRPr="00B41EBF">
        <w:rPr>
          <w:highlight w:val="yellow"/>
        </w:rPr>
        <w:t>power</w:t>
      </w:r>
      <w:r w:rsidR="00F912BE" w:rsidRPr="00B41EBF">
        <w:rPr>
          <w:highlight w:val="yellow"/>
        </w:rPr>
        <w:t xml:space="preserve"> and input these into </w:t>
      </w:r>
      <w:r w:rsidR="00587BA2">
        <w:rPr>
          <w:highlight w:val="yellow"/>
        </w:rPr>
        <w:t xml:space="preserve">the </w:t>
      </w:r>
      <w:r w:rsidR="00F912BE" w:rsidRPr="00B41EBF">
        <w:rPr>
          <w:highlight w:val="yellow"/>
        </w:rPr>
        <w:t xml:space="preserve">appropriate windows in </w:t>
      </w:r>
      <w:r w:rsidR="00587BA2">
        <w:rPr>
          <w:highlight w:val="yellow"/>
        </w:rPr>
        <w:t xml:space="preserve">the </w:t>
      </w:r>
      <w:r w:rsidR="00F912BE" w:rsidRPr="00B41EBF">
        <w:rPr>
          <w:highlight w:val="yellow"/>
        </w:rPr>
        <w:t>software</w:t>
      </w:r>
      <w:r w:rsidRPr="00B41EBF">
        <w:rPr>
          <w:highlight w:val="yellow"/>
        </w:rPr>
        <w:t>.</w:t>
      </w:r>
      <w:r w:rsidRPr="00207EE5">
        <w:t xml:space="preserve"> </w:t>
      </w:r>
      <w:r w:rsidR="004D4114" w:rsidRPr="00207EE5">
        <w:t>The</w:t>
      </w:r>
      <w:r w:rsidRPr="00207EE5">
        <w:t xml:space="preserve"> spectral resolution should match the background </w:t>
      </w:r>
      <w:r w:rsidR="00016132" w:rsidRPr="00207EE5">
        <w:t xml:space="preserve">resolution </w:t>
      </w:r>
      <w:r w:rsidRPr="00207EE5">
        <w:t>and the spectral region should</w:t>
      </w:r>
      <w:r w:rsidR="00863E6F" w:rsidRPr="00207EE5">
        <w:t xml:space="preserve"> be within the spectral region </w:t>
      </w:r>
      <w:r w:rsidRPr="00207EE5">
        <w:t>for which background was collected.</w:t>
      </w:r>
    </w:p>
    <w:p w14:paraId="6F9A8D3C" w14:textId="0AC6AC1C" w:rsidR="00A414C6" w:rsidRPr="00207EE5" w:rsidRDefault="00A414C6" w:rsidP="00CD035B">
      <w:pPr>
        <w:pStyle w:val="ListParagraph"/>
        <w:widowControl/>
        <w:autoSpaceDE/>
        <w:autoSpaceDN/>
        <w:adjustRightInd/>
        <w:ind w:left="0"/>
      </w:pPr>
    </w:p>
    <w:p w14:paraId="02C56865" w14:textId="176762D0" w:rsidR="00A414C6" w:rsidRPr="00207EE5" w:rsidRDefault="00A414C6" w:rsidP="00CD035B">
      <w:pPr>
        <w:pStyle w:val="ListParagraph"/>
        <w:widowControl/>
        <w:autoSpaceDE/>
        <w:autoSpaceDN/>
        <w:adjustRightInd/>
        <w:ind w:left="0"/>
      </w:pPr>
      <w:r w:rsidRPr="00207EE5">
        <w:t>NOTE: A generic initial set of parameters could be: spectral range: 3200</w:t>
      </w:r>
      <w:r w:rsidR="00AF3BF8" w:rsidRPr="00AF3BF8">
        <w:t xml:space="preserve"> </w:t>
      </w:r>
      <w:r w:rsidR="00AF3BF8" w:rsidRPr="00207EE5">
        <w:t>cm</w:t>
      </w:r>
      <w:r w:rsidR="00AF3BF8" w:rsidRPr="00207EE5">
        <w:rPr>
          <w:vertAlign w:val="superscript"/>
        </w:rPr>
        <w:t>-1</w:t>
      </w:r>
      <w:r w:rsidRPr="00207EE5">
        <w:t>–2800</w:t>
      </w:r>
      <w:r w:rsidR="00AF3BF8" w:rsidRPr="00AF3BF8">
        <w:t xml:space="preserve"> </w:t>
      </w:r>
      <w:r w:rsidR="00AF3BF8" w:rsidRPr="00207EE5">
        <w:t>cm</w:t>
      </w:r>
      <w:r w:rsidR="00AF3BF8" w:rsidRPr="00207EE5">
        <w:rPr>
          <w:vertAlign w:val="superscript"/>
        </w:rPr>
        <w:t>-1</w:t>
      </w:r>
      <w:r w:rsidRPr="00207EE5">
        <w:t xml:space="preserve"> </w:t>
      </w:r>
      <w:r w:rsidR="00587BA2">
        <w:t>and</w:t>
      </w:r>
      <w:r w:rsidR="00587BA2" w:rsidRPr="00207EE5">
        <w:t xml:space="preserve"> </w:t>
      </w:r>
      <w:r w:rsidRPr="00207EE5">
        <w:t>1800</w:t>
      </w:r>
      <w:r w:rsidR="00AF3BF8" w:rsidRPr="00AF3BF8">
        <w:t xml:space="preserve"> </w:t>
      </w:r>
      <w:r w:rsidR="00AF3BF8" w:rsidRPr="00207EE5">
        <w:t>cm</w:t>
      </w:r>
      <w:r w:rsidR="00AF3BF8" w:rsidRPr="00207EE5">
        <w:rPr>
          <w:vertAlign w:val="superscript"/>
        </w:rPr>
        <w:t>-1</w:t>
      </w:r>
      <w:r w:rsidRPr="00207EE5">
        <w:t>–900 cm</w:t>
      </w:r>
      <w:r w:rsidRPr="00207EE5">
        <w:rPr>
          <w:vertAlign w:val="superscript"/>
        </w:rPr>
        <w:t>-1</w:t>
      </w:r>
      <w:r w:rsidRPr="00207EE5">
        <w:t>, spectral resolution: 4</w:t>
      </w:r>
      <w:r w:rsidR="00AF3BF8" w:rsidRPr="00AF3BF8">
        <w:t xml:space="preserve"> </w:t>
      </w:r>
      <w:r w:rsidR="00AF3BF8" w:rsidRPr="00207EE5">
        <w:t>cm</w:t>
      </w:r>
      <w:r w:rsidR="00AF3BF8" w:rsidRPr="00207EE5">
        <w:rPr>
          <w:vertAlign w:val="superscript"/>
        </w:rPr>
        <w:t>-1</w:t>
      </w:r>
      <w:r w:rsidRPr="00207EE5">
        <w:t xml:space="preserve"> or 8 cm</w:t>
      </w:r>
      <w:r w:rsidRPr="00207EE5">
        <w:rPr>
          <w:vertAlign w:val="superscript"/>
        </w:rPr>
        <w:t>-1</w:t>
      </w:r>
      <w:r w:rsidRPr="00207EE5">
        <w:t>, number of scans: 512–2048.</w:t>
      </w:r>
    </w:p>
    <w:p w14:paraId="43097E6A" w14:textId="77777777" w:rsidR="00311707" w:rsidRPr="00207EE5" w:rsidRDefault="00311707" w:rsidP="00CD035B">
      <w:pPr>
        <w:pStyle w:val="ListParagraph"/>
        <w:ind w:left="0"/>
      </w:pPr>
    </w:p>
    <w:p w14:paraId="5E439274" w14:textId="4064638C" w:rsidR="00311707" w:rsidRPr="00207EE5" w:rsidRDefault="000361A8" w:rsidP="0024752D">
      <w:pPr>
        <w:pStyle w:val="ListParagraph"/>
        <w:widowControl/>
        <w:numPr>
          <w:ilvl w:val="2"/>
          <w:numId w:val="29"/>
        </w:numPr>
        <w:autoSpaceDE/>
        <w:autoSpaceDN/>
        <w:adjustRightInd/>
        <w:ind w:left="0" w:firstLine="0"/>
        <w:rPr>
          <w:highlight w:val="yellow"/>
        </w:rPr>
      </w:pPr>
      <w:r w:rsidRPr="00207EE5">
        <w:rPr>
          <w:highlight w:val="yellow"/>
        </w:rPr>
        <w:t>If needed, adjust t</w:t>
      </w:r>
      <w:r w:rsidR="00311707" w:rsidRPr="00207EE5">
        <w:rPr>
          <w:highlight w:val="yellow"/>
        </w:rPr>
        <w:t>he laser power depending on the signal. In general, values between 8</w:t>
      </w:r>
      <w:r w:rsidR="00F76EC5">
        <w:rPr>
          <w:highlight w:val="yellow"/>
        </w:rPr>
        <w:t>%</w:t>
      </w:r>
      <w:r w:rsidR="00311707" w:rsidRPr="00207EE5">
        <w:rPr>
          <w:highlight w:val="yellow"/>
        </w:rPr>
        <w:t>–10% of laser power should be sufficie</w:t>
      </w:r>
      <w:r w:rsidRPr="00207EE5">
        <w:rPr>
          <w:highlight w:val="yellow"/>
        </w:rPr>
        <w:t xml:space="preserve">nt for good quality of signal. </w:t>
      </w:r>
      <w:r w:rsidR="00252077">
        <w:rPr>
          <w:highlight w:val="yellow"/>
        </w:rPr>
        <w:t>H</w:t>
      </w:r>
      <w:r w:rsidRPr="00207EE5">
        <w:rPr>
          <w:highlight w:val="yellow"/>
        </w:rPr>
        <w:t>igher values</w:t>
      </w:r>
      <w:r w:rsidR="00252077">
        <w:rPr>
          <w:highlight w:val="yellow"/>
        </w:rPr>
        <w:t xml:space="preserve"> can be used</w:t>
      </w:r>
      <w:r w:rsidR="00311707" w:rsidRPr="00207EE5">
        <w:rPr>
          <w:highlight w:val="yellow"/>
        </w:rPr>
        <w:t xml:space="preserve"> </w:t>
      </w:r>
      <w:r w:rsidRPr="00207EE5">
        <w:rPr>
          <w:highlight w:val="yellow"/>
        </w:rPr>
        <w:t>with caution</w:t>
      </w:r>
      <w:r w:rsidR="00587BA2">
        <w:rPr>
          <w:highlight w:val="yellow"/>
        </w:rPr>
        <w:t>,</w:t>
      </w:r>
      <w:r w:rsidRPr="00207EE5">
        <w:rPr>
          <w:highlight w:val="yellow"/>
        </w:rPr>
        <w:t xml:space="preserve"> </w:t>
      </w:r>
      <w:r w:rsidR="00311707" w:rsidRPr="00207EE5">
        <w:rPr>
          <w:highlight w:val="yellow"/>
        </w:rPr>
        <w:t>as they may result in sample damage.</w:t>
      </w:r>
    </w:p>
    <w:p w14:paraId="6638C842" w14:textId="77777777" w:rsidR="00187EE0" w:rsidRPr="00207EE5" w:rsidRDefault="00187EE0" w:rsidP="00CD035B">
      <w:pPr>
        <w:pStyle w:val="ListParagraph"/>
        <w:ind w:left="0"/>
      </w:pPr>
    </w:p>
    <w:p w14:paraId="0EF27FD9" w14:textId="019F2890" w:rsidR="00187EE0" w:rsidRPr="00207EE5" w:rsidRDefault="00187EE0" w:rsidP="00CD035B">
      <w:pPr>
        <w:pStyle w:val="ListParagraph"/>
        <w:widowControl/>
        <w:autoSpaceDE/>
        <w:autoSpaceDN/>
        <w:adjustRightInd/>
        <w:ind w:left="0"/>
      </w:pPr>
      <w:r w:rsidRPr="00207EE5">
        <w:lastRenderedPageBreak/>
        <w:t>NOTE: The percent laser power can vary depending on the type of IR laser. The percent values given here are for OPO laser.</w:t>
      </w:r>
    </w:p>
    <w:p w14:paraId="61566632" w14:textId="77777777" w:rsidR="00311707" w:rsidRPr="00207EE5" w:rsidRDefault="00311707" w:rsidP="00CD035B">
      <w:pPr>
        <w:pStyle w:val="ListParagraph"/>
        <w:ind w:left="0"/>
      </w:pPr>
    </w:p>
    <w:p w14:paraId="4A9B883F" w14:textId="59FAE822" w:rsidR="00311707" w:rsidRPr="00207EE5" w:rsidRDefault="00252077" w:rsidP="0024752D">
      <w:pPr>
        <w:pStyle w:val="ListParagraph"/>
        <w:widowControl/>
        <w:numPr>
          <w:ilvl w:val="2"/>
          <w:numId w:val="29"/>
        </w:numPr>
        <w:autoSpaceDE/>
        <w:autoSpaceDN/>
        <w:adjustRightInd/>
        <w:ind w:left="0" w:firstLine="0"/>
        <w:rPr>
          <w:highlight w:val="yellow"/>
        </w:rPr>
      </w:pPr>
      <w:r>
        <w:rPr>
          <w:highlight w:val="yellow"/>
        </w:rPr>
        <w:t>Click</w:t>
      </w:r>
      <w:r w:rsidR="00587BA2">
        <w:rPr>
          <w:highlight w:val="yellow"/>
        </w:rPr>
        <w:t xml:space="preserve"> on</w:t>
      </w:r>
      <w:r>
        <w:rPr>
          <w:highlight w:val="yellow"/>
        </w:rPr>
        <w:t xml:space="preserve"> </w:t>
      </w:r>
      <w:r w:rsidRPr="00252077">
        <w:rPr>
          <w:b/>
          <w:bCs/>
          <w:highlight w:val="yellow"/>
        </w:rPr>
        <w:t>Acquire</w:t>
      </w:r>
      <w:r>
        <w:rPr>
          <w:highlight w:val="yellow"/>
        </w:rPr>
        <w:t xml:space="preserve"> to c</w:t>
      </w:r>
      <w:r w:rsidR="00311707" w:rsidRPr="00207EE5">
        <w:rPr>
          <w:highlight w:val="yellow"/>
        </w:rPr>
        <w:t xml:space="preserve">ollect </w:t>
      </w:r>
      <w:r w:rsidR="00863E6F" w:rsidRPr="00207EE5">
        <w:rPr>
          <w:highlight w:val="yellow"/>
        </w:rPr>
        <w:t xml:space="preserve">AFM-IR </w:t>
      </w:r>
      <w:r w:rsidR="00311707" w:rsidRPr="00207EE5">
        <w:rPr>
          <w:highlight w:val="yellow"/>
        </w:rPr>
        <w:t>spectrum.</w:t>
      </w:r>
    </w:p>
    <w:p w14:paraId="4BC6AAEF" w14:textId="77777777" w:rsidR="00311707" w:rsidRPr="00207EE5" w:rsidRDefault="00311707" w:rsidP="00CD035B">
      <w:pPr>
        <w:pStyle w:val="ListParagraph"/>
        <w:ind w:left="0"/>
      </w:pPr>
    </w:p>
    <w:p w14:paraId="1F9868B2" w14:textId="05BD50E8" w:rsidR="00311707" w:rsidRPr="00207EE5" w:rsidRDefault="00AF3BF8" w:rsidP="0024752D">
      <w:pPr>
        <w:pStyle w:val="ListParagraph"/>
        <w:widowControl/>
        <w:numPr>
          <w:ilvl w:val="2"/>
          <w:numId w:val="29"/>
        </w:numPr>
        <w:autoSpaceDE/>
        <w:autoSpaceDN/>
        <w:adjustRightInd/>
        <w:ind w:left="0" w:firstLine="0"/>
      </w:pPr>
      <w:r>
        <w:t>R</w:t>
      </w:r>
      <w:r w:rsidR="00311707" w:rsidRPr="00207EE5">
        <w:t xml:space="preserve">e-collect the AFM data </w:t>
      </w:r>
      <w:r w:rsidR="00016132" w:rsidRPr="00207EE5">
        <w:t>from</w:t>
      </w:r>
      <w:r w:rsidR="00311707" w:rsidRPr="00207EE5">
        <w:t xml:space="preserve"> the same area after collection of </w:t>
      </w:r>
      <w:r w:rsidR="00016132" w:rsidRPr="00207EE5">
        <w:t xml:space="preserve">the </w:t>
      </w:r>
      <w:r w:rsidR="00311707" w:rsidRPr="00207EE5">
        <w:t xml:space="preserve">AFM-IR spectrum. This </w:t>
      </w:r>
      <w:r>
        <w:t xml:space="preserve">is highly recommended as it </w:t>
      </w:r>
      <w:r w:rsidR="00311707" w:rsidRPr="00207EE5">
        <w:t>will reveal any potential drift and/or destructive influence on the sample.</w:t>
      </w:r>
    </w:p>
    <w:p w14:paraId="34F52E49" w14:textId="77777777" w:rsidR="00311707" w:rsidRPr="00207EE5" w:rsidRDefault="00311707" w:rsidP="00CD035B">
      <w:pPr>
        <w:pStyle w:val="ListParagraph"/>
        <w:ind w:left="0"/>
      </w:pPr>
    </w:p>
    <w:p w14:paraId="3CFD7425" w14:textId="0C84CB14" w:rsidR="00311707" w:rsidRPr="00207EE5" w:rsidRDefault="00311707" w:rsidP="0024752D">
      <w:pPr>
        <w:pStyle w:val="ListParagraph"/>
        <w:widowControl/>
        <w:numPr>
          <w:ilvl w:val="2"/>
          <w:numId w:val="29"/>
        </w:numPr>
        <w:autoSpaceDE/>
        <w:autoSpaceDN/>
        <w:adjustRightInd/>
        <w:ind w:left="0" w:firstLine="0"/>
      </w:pPr>
      <w:r w:rsidRPr="00207EE5">
        <w:t xml:space="preserve">If the AFM-IR spectrum is satisfactory and no destructive influence on the sample </w:t>
      </w:r>
      <w:r w:rsidR="00252077">
        <w:t>i</w:t>
      </w:r>
      <w:r w:rsidRPr="00207EE5">
        <w:t xml:space="preserve">s observed, </w:t>
      </w:r>
      <w:r w:rsidR="000361A8" w:rsidRPr="00207EE5">
        <w:t xml:space="preserve">proceed with </w:t>
      </w:r>
      <w:r w:rsidRPr="00207EE5">
        <w:t xml:space="preserve">data collection. If needed, </w:t>
      </w:r>
      <w:r w:rsidR="000361A8" w:rsidRPr="00207EE5">
        <w:t xml:space="preserve">define </w:t>
      </w:r>
      <w:r w:rsidRPr="00207EE5">
        <w:t xml:space="preserve">a series of points for data collection using the </w:t>
      </w:r>
      <w:r w:rsidRPr="00252077">
        <w:rPr>
          <w:b/>
          <w:bCs/>
        </w:rPr>
        <w:t>Array</w:t>
      </w:r>
      <w:r w:rsidRPr="00207EE5">
        <w:t xml:space="preserve"> option and collected AFM height or deflection image. This option </w:t>
      </w:r>
      <w:r w:rsidR="00727301" w:rsidRPr="00207EE5">
        <w:t>allows to</w:t>
      </w:r>
      <w:r w:rsidRPr="00207EE5">
        <w:t xml:space="preserve"> collect spectra consecutively from each point with the same spectral parameters as defined for </w:t>
      </w:r>
      <w:r w:rsidR="00334D5C">
        <w:t xml:space="preserve">a </w:t>
      </w:r>
      <w:r w:rsidRPr="00207EE5">
        <w:t>single spectrum.</w:t>
      </w:r>
    </w:p>
    <w:p w14:paraId="625D902C" w14:textId="77777777" w:rsidR="00311707" w:rsidRPr="00207EE5" w:rsidRDefault="00311707" w:rsidP="00CD035B">
      <w:pPr>
        <w:pStyle w:val="ListParagraph"/>
        <w:ind w:left="0"/>
      </w:pPr>
    </w:p>
    <w:p w14:paraId="3A70D4EE" w14:textId="19FBEF0A" w:rsidR="00311707" w:rsidRPr="00207EE5" w:rsidRDefault="00311707" w:rsidP="0024752D">
      <w:pPr>
        <w:pStyle w:val="ListParagraph"/>
        <w:widowControl/>
        <w:numPr>
          <w:ilvl w:val="2"/>
          <w:numId w:val="29"/>
        </w:numPr>
        <w:autoSpaceDE/>
        <w:autoSpaceDN/>
        <w:adjustRightInd/>
        <w:ind w:left="0" w:firstLine="0"/>
      </w:pPr>
      <w:r w:rsidRPr="00207EE5">
        <w:t>If the AFM image collected after collection of AFM-IR spectrum reveals destructive influence on the sample (typically a burned spot)</w:t>
      </w:r>
      <w:r w:rsidR="00D47C75">
        <w:t>,</w:t>
      </w:r>
      <w:r w:rsidRPr="00207EE5">
        <w:t xml:space="preserve"> reduce the power</w:t>
      </w:r>
      <w:r w:rsidR="00D47C75">
        <w:t>;</w:t>
      </w:r>
      <w:r w:rsidRPr="00207EE5">
        <w:t xml:space="preserve"> select a different spo</w:t>
      </w:r>
      <w:r w:rsidR="00863E6F" w:rsidRPr="00207EE5">
        <w:t>t and repeat steps 4.3.8–4.3.11</w:t>
      </w:r>
      <w:r w:rsidRPr="00207EE5">
        <w:t>.</w:t>
      </w:r>
    </w:p>
    <w:p w14:paraId="15A58C59" w14:textId="77777777" w:rsidR="00311707" w:rsidRPr="00207EE5" w:rsidRDefault="00311707" w:rsidP="00CD035B">
      <w:pPr>
        <w:pStyle w:val="ListParagraph"/>
        <w:ind w:left="0"/>
      </w:pPr>
    </w:p>
    <w:p w14:paraId="0B05FCAA" w14:textId="1D0AB5E3" w:rsidR="00311707" w:rsidRPr="00207EE5" w:rsidRDefault="00311707" w:rsidP="0024752D">
      <w:pPr>
        <w:pStyle w:val="ListParagraph"/>
        <w:widowControl/>
        <w:numPr>
          <w:ilvl w:val="2"/>
          <w:numId w:val="29"/>
        </w:numPr>
        <w:autoSpaceDE/>
        <w:autoSpaceDN/>
        <w:adjustRightInd/>
        <w:ind w:left="0" w:firstLine="0"/>
      </w:pPr>
      <w:r w:rsidRPr="00207EE5">
        <w:t xml:space="preserve">If the signal in AFM-IR spectrum is not satisfactory, check the correctness of </w:t>
      </w:r>
      <w:r w:rsidR="00863E6F" w:rsidRPr="00207EE5">
        <w:t>optimization</w:t>
      </w:r>
      <w:r w:rsidRPr="00207EE5">
        <w:t xml:space="preserve"> of </w:t>
      </w:r>
      <w:r w:rsidR="00863E6F" w:rsidRPr="00207EE5">
        <w:t>IR</w:t>
      </w:r>
      <w:r w:rsidRPr="00207EE5">
        <w:t xml:space="preserve"> spots (step 4.3.6). If it is correct</w:t>
      </w:r>
      <w:r w:rsidR="00723F92">
        <w:t>,</w:t>
      </w:r>
      <w:r w:rsidRPr="00207EE5">
        <w:t xml:space="preserve"> increase the laser power</w:t>
      </w:r>
      <w:r w:rsidR="00863E6F" w:rsidRPr="00207EE5">
        <w:t xml:space="preserve"> slightly and repeat steps 4.3.7–4.3.11</w:t>
      </w:r>
      <w:r w:rsidRPr="00207EE5">
        <w:t xml:space="preserve">. This can be repeated until satisfactory signal </w:t>
      </w:r>
      <w:r w:rsidR="00727301" w:rsidRPr="00207EE5">
        <w:t>is</w:t>
      </w:r>
      <w:r w:rsidRPr="00207EE5">
        <w:t xml:space="preserve"> achieved.</w:t>
      </w:r>
    </w:p>
    <w:p w14:paraId="6EA18CFA" w14:textId="2D590BCE" w:rsidR="00311707" w:rsidRPr="00207EE5" w:rsidRDefault="00311707" w:rsidP="00CD035B">
      <w:pPr>
        <w:rPr>
          <w:b/>
          <w:bCs/>
        </w:rPr>
      </w:pPr>
    </w:p>
    <w:p w14:paraId="46AA43E3" w14:textId="3EF07844" w:rsidR="00311707" w:rsidRPr="00745608" w:rsidRDefault="00311707" w:rsidP="0024752D">
      <w:pPr>
        <w:pStyle w:val="ListParagraph"/>
        <w:widowControl/>
        <w:numPr>
          <w:ilvl w:val="1"/>
          <w:numId w:val="29"/>
        </w:numPr>
        <w:autoSpaceDE/>
        <w:autoSpaceDN/>
        <w:adjustRightInd/>
        <w:ind w:left="0" w:firstLine="0"/>
        <w:jc w:val="left"/>
        <w:rPr>
          <w:highlight w:val="yellow"/>
        </w:rPr>
      </w:pPr>
      <w:r w:rsidRPr="00745608">
        <w:rPr>
          <w:highlight w:val="yellow"/>
        </w:rPr>
        <w:t>Sample – imaging approach</w:t>
      </w:r>
    </w:p>
    <w:p w14:paraId="0CFB390E" w14:textId="77777777" w:rsidR="00311707" w:rsidRPr="00207EE5" w:rsidRDefault="00311707" w:rsidP="00CD035B">
      <w:pPr>
        <w:pStyle w:val="ListParagraph"/>
        <w:ind w:left="0"/>
        <w:rPr>
          <w:b/>
          <w:bCs/>
        </w:rPr>
      </w:pPr>
    </w:p>
    <w:p w14:paraId="1CC87C8B" w14:textId="34E89EEE" w:rsidR="00311707" w:rsidRPr="00207EE5" w:rsidRDefault="00252077" w:rsidP="00CD035B">
      <w:pPr>
        <w:pStyle w:val="ListParagraph"/>
        <w:widowControl/>
        <w:autoSpaceDE/>
        <w:autoSpaceDN/>
        <w:adjustRightInd/>
        <w:ind w:left="0"/>
      </w:pPr>
      <w:r w:rsidRPr="00252077">
        <w:t xml:space="preserve">NOTE: </w:t>
      </w:r>
      <w:r w:rsidR="003707A5" w:rsidRPr="00252077">
        <w:t>It is highly recommended to record a single AFM-IR spectrum of the bacterium prior to collecting an intensity distribution image for a selected wavenumber value.</w:t>
      </w:r>
    </w:p>
    <w:p w14:paraId="525EABA6" w14:textId="77777777" w:rsidR="00311707" w:rsidRPr="00207EE5" w:rsidRDefault="00311707" w:rsidP="00CD035B">
      <w:pPr>
        <w:pStyle w:val="ListParagraph"/>
        <w:ind w:left="0"/>
      </w:pPr>
    </w:p>
    <w:p w14:paraId="14EBE044" w14:textId="4C500E7B" w:rsidR="00311707" w:rsidRPr="00207EE5" w:rsidRDefault="003707A5" w:rsidP="0024752D">
      <w:pPr>
        <w:pStyle w:val="ListParagraph"/>
        <w:widowControl/>
        <w:numPr>
          <w:ilvl w:val="2"/>
          <w:numId w:val="29"/>
        </w:numPr>
        <w:autoSpaceDE/>
        <w:autoSpaceDN/>
        <w:adjustRightInd/>
        <w:ind w:left="0" w:firstLine="0"/>
      </w:pPr>
      <w:r w:rsidRPr="00207EE5">
        <w:rPr>
          <w:highlight w:val="yellow"/>
        </w:rPr>
        <w:t>Record</w:t>
      </w:r>
      <w:r w:rsidR="00311707" w:rsidRPr="00207EE5">
        <w:rPr>
          <w:highlight w:val="yellow"/>
        </w:rPr>
        <w:t xml:space="preserve"> </w:t>
      </w:r>
      <w:r w:rsidRPr="00207EE5">
        <w:rPr>
          <w:highlight w:val="yellow"/>
        </w:rPr>
        <w:t xml:space="preserve">an </w:t>
      </w:r>
      <w:r w:rsidR="00311707" w:rsidRPr="00207EE5">
        <w:rPr>
          <w:highlight w:val="yellow"/>
        </w:rPr>
        <w:t>AFM image of</w:t>
      </w:r>
      <w:r w:rsidRPr="00207EE5">
        <w:rPr>
          <w:highlight w:val="yellow"/>
        </w:rPr>
        <w:t xml:space="preserve"> the chosen sample area</w:t>
      </w:r>
      <w:r w:rsidR="00311707" w:rsidRPr="00207EE5">
        <w:t xml:space="preserve">. </w:t>
      </w:r>
      <w:r w:rsidR="000361A8" w:rsidRPr="00207EE5">
        <w:t>To do this</w:t>
      </w:r>
      <w:r w:rsidR="002778A1">
        <w:t>,</w:t>
      </w:r>
      <w:r w:rsidR="000361A8" w:rsidRPr="00207EE5">
        <w:t xml:space="preserve"> first collect</w:t>
      </w:r>
      <w:r w:rsidR="00311707" w:rsidRPr="00207EE5">
        <w:t xml:space="preserve"> AFM</w:t>
      </w:r>
      <w:r w:rsidR="000361A8" w:rsidRPr="00207EE5">
        <w:t xml:space="preserve"> image</w:t>
      </w:r>
      <w:r w:rsidR="00311707" w:rsidRPr="00207EE5">
        <w:t xml:space="preserve"> of </w:t>
      </w:r>
      <w:r w:rsidR="000361A8" w:rsidRPr="00207EE5">
        <w:t>a</w:t>
      </w:r>
      <w:r w:rsidR="00374AF4">
        <w:t xml:space="preserve"> </w:t>
      </w:r>
      <w:r w:rsidR="00311707" w:rsidRPr="00207EE5">
        <w:t xml:space="preserve">larger area with </w:t>
      </w:r>
      <w:r w:rsidR="000361A8" w:rsidRPr="00207EE5">
        <w:t>lower</w:t>
      </w:r>
      <w:r w:rsidR="00311707" w:rsidRPr="00207EE5">
        <w:t xml:space="preserve"> spatial </w:t>
      </w:r>
      <w:r w:rsidR="004E2159" w:rsidRPr="00207EE5">
        <w:t>resolution</w:t>
      </w:r>
      <w:r w:rsidR="00FA6940" w:rsidRPr="00207EE5">
        <w:t xml:space="preserve"> (e.g.</w:t>
      </w:r>
      <w:r w:rsidR="00374AF4">
        <w:t>,</w:t>
      </w:r>
      <w:r w:rsidR="00FA6940" w:rsidRPr="00207EE5">
        <w:t xml:space="preserve"> 50 x 50 </w:t>
      </w:r>
      <w:proofErr w:type="spellStart"/>
      <w:r w:rsidR="00FA6940" w:rsidRPr="00207EE5">
        <w:t>μm</w:t>
      </w:r>
      <w:proofErr w:type="spellEnd"/>
      <w:r w:rsidR="00FA6940" w:rsidRPr="00207EE5">
        <w:t>, 200 x 200 points)</w:t>
      </w:r>
      <w:r w:rsidR="000361A8" w:rsidRPr="00207EE5">
        <w:t xml:space="preserve">, then select a </w:t>
      </w:r>
      <w:r w:rsidR="00311707" w:rsidRPr="00207EE5">
        <w:t xml:space="preserve">region of interest and </w:t>
      </w:r>
      <w:r w:rsidR="000361A8" w:rsidRPr="00207EE5">
        <w:t xml:space="preserve">collect an </w:t>
      </w:r>
      <w:r w:rsidR="00311707" w:rsidRPr="00207EE5">
        <w:t xml:space="preserve">AFM </w:t>
      </w:r>
      <w:r w:rsidR="000361A8" w:rsidRPr="00207EE5">
        <w:t>image</w:t>
      </w:r>
      <w:r w:rsidR="00311707" w:rsidRPr="00207EE5">
        <w:t xml:space="preserve"> with increased spatial resolution (</w:t>
      </w:r>
      <w:r w:rsidR="004E2159" w:rsidRPr="00207EE5">
        <w:t xml:space="preserve">as illustrated in </w:t>
      </w:r>
      <w:r w:rsidR="004E2159" w:rsidRPr="0083621C">
        <w:rPr>
          <w:b/>
          <w:bCs/>
        </w:rPr>
        <w:t>Figure 1I</w:t>
      </w:r>
      <w:r w:rsidR="00820409">
        <w:rPr>
          <w:b/>
          <w:bCs/>
        </w:rPr>
        <w:t>–</w:t>
      </w:r>
      <w:r w:rsidR="004E2159" w:rsidRPr="0083621C">
        <w:rPr>
          <w:b/>
          <w:bCs/>
        </w:rPr>
        <w:t>K</w:t>
      </w:r>
      <w:r w:rsidR="00311707" w:rsidRPr="00207EE5">
        <w:t>).</w:t>
      </w:r>
    </w:p>
    <w:p w14:paraId="380745D4" w14:textId="77777777" w:rsidR="00311707" w:rsidRPr="00207EE5" w:rsidRDefault="00311707" w:rsidP="00CD035B">
      <w:pPr>
        <w:pStyle w:val="ListParagraph"/>
        <w:ind w:left="0"/>
      </w:pPr>
    </w:p>
    <w:p w14:paraId="0A0EA78B" w14:textId="36487022" w:rsidR="00311707" w:rsidRPr="00207EE5" w:rsidRDefault="004E2159" w:rsidP="0024752D">
      <w:pPr>
        <w:pStyle w:val="ListParagraph"/>
        <w:widowControl/>
        <w:numPr>
          <w:ilvl w:val="2"/>
          <w:numId w:val="29"/>
        </w:numPr>
        <w:autoSpaceDE/>
        <w:autoSpaceDN/>
        <w:adjustRightInd/>
        <w:ind w:left="0" w:firstLine="0"/>
        <w:rPr>
          <w:highlight w:val="yellow"/>
        </w:rPr>
      </w:pPr>
      <w:r w:rsidRPr="00207EE5">
        <w:rPr>
          <w:highlight w:val="yellow"/>
        </w:rPr>
        <w:t>Select the wavenumber</w:t>
      </w:r>
      <w:r w:rsidR="003707A5" w:rsidRPr="00207EE5">
        <w:rPr>
          <w:highlight w:val="yellow"/>
        </w:rPr>
        <w:t xml:space="preserve"> values</w:t>
      </w:r>
      <w:r w:rsidRPr="00207EE5">
        <w:rPr>
          <w:highlight w:val="yellow"/>
        </w:rPr>
        <w:t xml:space="preserve"> </w:t>
      </w:r>
      <w:r w:rsidR="00311707" w:rsidRPr="00207EE5">
        <w:rPr>
          <w:highlight w:val="yellow"/>
        </w:rPr>
        <w:t>for AFM-IR imaging.</w:t>
      </w:r>
    </w:p>
    <w:p w14:paraId="6F3E2495" w14:textId="77777777" w:rsidR="00311707" w:rsidRPr="00207EE5" w:rsidRDefault="00311707" w:rsidP="00CD035B">
      <w:pPr>
        <w:pStyle w:val="ListParagraph"/>
        <w:ind w:left="0"/>
      </w:pPr>
    </w:p>
    <w:p w14:paraId="62CDA1EB" w14:textId="26EF63DF" w:rsidR="003707A5" w:rsidRPr="00207EE5" w:rsidRDefault="000361A8" w:rsidP="0024752D">
      <w:pPr>
        <w:pStyle w:val="ListParagraph"/>
        <w:widowControl/>
        <w:numPr>
          <w:ilvl w:val="2"/>
          <w:numId w:val="29"/>
        </w:numPr>
        <w:autoSpaceDE/>
        <w:autoSpaceDN/>
        <w:adjustRightInd/>
        <w:ind w:left="0" w:firstLine="0"/>
      </w:pPr>
      <w:r w:rsidRPr="00207EE5">
        <w:rPr>
          <w:highlight w:val="yellow"/>
        </w:rPr>
        <w:t>Ensure</w:t>
      </w:r>
      <w:r w:rsidR="00311707" w:rsidRPr="00207EE5">
        <w:rPr>
          <w:highlight w:val="yellow"/>
        </w:rPr>
        <w:t xml:space="preserve"> that the </w:t>
      </w:r>
      <w:r w:rsidR="004E2159" w:rsidRPr="00207EE5">
        <w:rPr>
          <w:highlight w:val="yellow"/>
        </w:rPr>
        <w:t>IR</w:t>
      </w:r>
      <w:r w:rsidR="00311707" w:rsidRPr="00207EE5">
        <w:rPr>
          <w:highlight w:val="yellow"/>
        </w:rPr>
        <w:t xml:space="preserve"> spot of the laser is </w:t>
      </w:r>
      <w:r w:rsidR="004E2159" w:rsidRPr="00207EE5">
        <w:rPr>
          <w:highlight w:val="yellow"/>
        </w:rPr>
        <w:t>optimized</w:t>
      </w:r>
      <w:r w:rsidR="00311707" w:rsidRPr="00207EE5">
        <w:rPr>
          <w:highlight w:val="yellow"/>
        </w:rPr>
        <w:t xml:space="preserve"> for the selected wavenumber</w:t>
      </w:r>
      <w:r w:rsidR="003707A5" w:rsidRPr="00207EE5">
        <w:rPr>
          <w:highlight w:val="yellow"/>
        </w:rPr>
        <w:t xml:space="preserve"> values</w:t>
      </w:r>
      <w:r w:rsidR="00311707" w:rsidRPr="00207EE5">
        <w:t xml:space="preserve"> (step</w:t>
      </w:r>
      <w:r w:rsidR="00820409">
        <w:t xml:space="preserve"> </w:t>
      </w:r>
      <w:r w:rsidR="004E2159" w:rsidRPr="00207EE5">
        <w:t>4.3.6</w:t>
      </w:r>
      <w:r w:rsidR="00311707" w:rsidRPr="00207EE5">
        <w:t>).</w:t>
      </w:r>
      <w:r w:rsidR="004E2159" w:rsidRPr="00207EE5">
        <w:t xml:space="preserve"> If the IR spot is not optimized for some </w:t>
      </w:r>
      <w:r w:rsidR="004E2159" w:rsidRPr="00B41EBF">
        <w:t>wavenumbers</w:t>
      </w:r>
      <w:r w:rsidR="00F912BE" w:rsidRPr="00B41EBF">
        <w:t xml:space="preserve"> (no clear maximum)</w:t>
      </w:r>
      <w:r w:rsidR="00820409">
        <w:t>,</w:t>
      </w:r>
      <w:r w:rsidR="004E2159" w:rsidRPr="00B41EBF">
        <w:t xml:space="preserve"> </w:t>
      </w:r>
      <w:r w:rsidR="004E2159" w:rsidRPr="00207EE5">
        <w:t>optimize it for them.</w:t>
      </w:r>
    </w:p>
    <w:p w14:paraId="4943FC85" w14:textId="77777777" w:rsidR="00311707" w:rsidRPr="00207EE5" w:rsidRDefault="00311707" w:rsidP="00CD035B">
      <w:pPr>
        <w:pStyle w:val="ListParagraph"/>
        <w:widowControl/>
        <w:autoSpaceDE/>
        <w:autoSpaceDN/>
        <w:adjustRightInd/>
        <w:ind w:left="0"/>
      </w:pPr>
    </w:p>
    <w:p w14:paraId="503B5B46" w14:textId="48D717CF"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Defin</w:t>
      </w:r>
      <w:r w:rsidR="004E2159" w:rsidRPr="00207EE5">
        <w:rPr>
          <w:highlight w:val="yellow"/>
        </w:rPr>
        <w:t xml:space="preserve">e the parameters of </w:t>
      </w:r>
      <w:r w:rsidR="003707A5" w:rsidRPr="00207EE5">
        <w:rPr>
          <w:highlight w:val="yellow"/>
        </w:rPr>
        <w:t xml:space="preserve">the </w:t>
      </w:r>
      <w:r w:rsidR="004E2159" w:rsidRPr="00207EE5">
        <w:rPr>
          <w:highlight w:val="yellow"/>
        </w:rPr>
        <w:t>imaged area: the width and height,</w:t>
      </w:r>
      <w:r w:rsidRPr="00207EE5">
        <w:rPr>
          <w:highlight w:val="yellow"/>
        </w:rPr>
        <w:t xml:space="preserve"> number of data points in X and Y direction.</w:t>
      </w:r>
    </w:p>
    <w:p w14:paraId="102967EC" w14:textId="2E171D64" w:rsidR="00311707" w:rsidRPr="00207EE5" w:rsidRDefault="00311707" w:rsidP="00CD035B">
      <w:pPr>
        <w:pStyle w:val="ListParagraph"/>
        <w:ind w:left="0"/>
      </w:pPr>
    </w:p>
    <w:p w14:paraId="47CF453E" w14:textId="7EB94A12" w:rsidR="004E2159" w:rsidRPr="00207EE5" w:rsidRDefault="004E2159" w:rsidP="00CD035B">
      <w:pPr>
        <w:pStyle w:val="ListParagraph"/>
        <w:ind w:left="0"/>
      </w:pPr>
      <w:r w:rsidRPr="00207EE5">
        <w:t xml:space="preserve">NOTE: If the consecutive selection of spots from </w:t>
      </w:r>
      <w:r w:rsidR="00820409">
        <w:t xml:space="preserve">the </w:t>
      </w:r>
      <w:r w:rsidRPr="00207EE5">
        <w:t xml:space="preserve">previous AFM images is applied (as demonstrated in </w:t>
      </w:r>
      <w:r w:rsidRPr="0024752D">
        <w:rPr>
          <w:b/>
          <w:bCs/>
        </w:rPr>
        <w:t>Figure 1I</w:t>
      </w:r>
      <w:r w:rsidR="00877192">
        <w:rPr>
          <w:b/>
          <w:bCs/>
        </w:rPr>
        <w:t>–</w:t>
      </w:r>
      <w:r w:rsidRPr="0024752D">
        <w:rPr>
          <w:b/>
          <w:bCs/>
        </w:rPr>
        <w:t>K</w:t>
      </w:r>
      <w:r w:rsidRPr="00207EE5">
        <w:t xml:space="preserve">), the width and height fields will be automatically filled up, upon </w:t>
      </w:r>
      <w:r w:rsidRPr="00207EE5">
        <w:lastRenderedPageBreak/>
        <w:t>marking of the area.</w:t>
      </w:r>
    </w:p>
    <w:p w14:paraId="6A2E15BC" w14:textId="77777777" w:rsidR="004E2159" w:rsidRPr="00207EE5" w:rsidRDefault="004E2159" w:rsidP="00CD035B">
      <w:pPr>
        <w:pStyle w:val="ListParagraph"/>
        <w:ind w:left="0"/>
      </w:pPr>
    </w:p>
    <w:p w14:paraId="1F8473E5" w14:textId="255B87A2"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Define the parameters of spectral signal acquisition: the wavelength, number of scans</w:t>
      </w:r>
      <w:r w:rsidR="00820409">
        <w:rPr>
          <w:highlight w:val="yellow"/>
        </w:rPr>
        <w:t>,</w:t>
      </w:r>
      <w:r w:rsidRPr="00207EE5">
        <w:rPr>
          <w:highlight w:val="yellow"/>
        </w:rPr>
        <w:t xml:space="preserve"> and laser power.</w:t>
      </w:r>
    </w:p>
    <w:p w14:paraId="375EE3A5" w14:textId="77777777" w:rsidR="00311707" w:rsidRPr="00207EE5" w:rsidRDefault="00311707" w:rsidP="00CD035B">
      <w:pPr>
        <w:pStyle w:val="ListParagraph"/>
        <w:ind w:left="0"/>
      </w:pPr>
    </w:p>
    <w:p w14:paraId="4E500768" w14:textId="652C3A34" w:rsidR="00311707" w:rsidRPr="00207EE5" w:rsidRDefault="00311707" w:rsidP="00CD035B">
      <w:pPr>
        <w:pStyle w:val="ListParagraph"/>
        <w:ind w:left="0"/>
      </w:pPr>
      <w:r w:rsidRPr="00207EE5">
        <w:t>N</w:t>
      </w:r>
      <w:r w:rsidR="004A09A9">
        <w:t>OTE</w:t>
      </w:r>
      <w:r w:rsidRPr="00207EE5">
        <w:t xml:space="preserve">: The number of scans needs to be kept within reason. 64 or 32 scans will typically allow </w:t>
      </w:r>
      <w:proofErr w:type="gramStart"/>
      <w:r w:rsidRPr="00207EE5">
        <w:t>a</w:t>
      </w:r>
      <w:r w:rsidR="00820409">
        <w:t xml:space="preserve"> </w:t>
      </w:r>
      <w:r w:rsidRPr="00207EE5">
        <w:t>sufficient amount of</w:t>
      </w:r>
      <w:proofErr w:type="gramEnd"/>
      <w:r w:rsidRPr="00207EE5">
        <w:t xml:space="preserve"> signal.</w:t>
      </w:r>
    </w:p>
    <w:p w14:paraId="6F391225" w14:textId="77777777" w:rsidR="00311707" w:rsidRPr="00207EE5" w:rsidRDefault="00311707" w:rsidP="00CD035B">
      <w:pPr>
        <w:pStyle w:val="ListParagraph"/>
        <w:ind w:left="0"/>
      </w:pPr>
    </w:p>
    <w:p w14:paraId="7B7A0ED2" w14:textId="44042334" w:rsidR="00311707" w:rsidRPr="00207EE5" w:rsidRDefault="00311707" w:rsidP="0024752D">
      <w:pPr>
        <w:pStyle w:val="ListParagraph"/>
        <w:widowControl/>
        <w:numPr>
          <w:ilvl w:val="2"/>
          <w:numId w:val="29"/>
        </w:numPr>
        <w:autoSpaceDE/>
        <w:autoSpaceDN/>
        <w:adjustRightInd/>
        <w:ind w:left="0" w:firstLine="0"/>
      </w:pPr>
      <w:r w:rsidRPr="00207EE5">
        <w:rPr>
          <w:highlight w:val="yellow"/>
        </w:rPr>
        <w:t>Define the parameters of AFM tip movement</w:t>
      </w:r>
      <w:r w:rsidR="00005235" w:rsidRPr="00207EE5">
        <w:rPr>
          <w:highlight w:val="yellow"/>
        </w:rPr>
        <w:t xml:space="preserve"> </w:t>
      </w:r>
      <w:r w:rsidR="00AF3BF8">
        <w:rPr>
          <w:highlight w:val="yellow"/>
        </w:rPr>
        <w:t xml:space="preserve">by clicking on the </w:t>
      </w:r>
      <w:r w:rsidR="00005235" w:rsidRPr="00252077">
        <w:rPr>
          <w:b/>
          <w:bCs/>
          <w:highlight w:val="yellow"/>
        </w:rPr>
        <w:t>Scan Rate</w:t>
      </w:r>
      <w:r w:rsidRPr="00207EE5">
        <w:rPr>
          <w:highlight w:val="yellow"/>
        </w:rPr>
        <w:t>.</w:t>
      </w:r>
      <w:r w:rsidRPr="00207EE5">
        <w:t xml:space="preserve"> </w:t>
      </w:r>
      <w:r w:rsidR="009D0560">
        <w:t>H</w:t>
      </w:r>
      <w:r w:rsidRPr="00207EE5">
        <w:t xml:space="preserve">igher </w:t>
      </w:r>
      <w:r w:rsidR="009D0560">
        <w:t xml:space="preserve">the </w:t>
      </w:r>
      <w:r w:rsidRPr="00207EE5">
        <w:t xml:space="preserve">number of scans in the previous step and higher </w:t>
      </w:r>
      <w:r w:rsidR="009D0560">
        <w:t xml:space="preserve">the </w:t>
      </w:r>
      <w:r w:rsidRPr="00207EE5">
        <w:t>number of data points in X direction, slow</w:t>
      </w:r>
      <w:r w:rsidR="00187EE0" w:rsidRPr="00207EE5">
        <w:t>er</w:t>
      </w:r>
      <w:r w:rsidRPr="00207EE5">
        <w:t xml:space="preserve"> </w:t>
      </w:r>
      <w:r w:rsidR="009D0560">
        <w:t xml:space="preserve">will </w:t>
      </w:r>
      <w:r w:rsidRPr="00207EE5">
        <w:t>the tip movement</w:t>
      </w:r>
      <w:r w:rsidR="009D0560">
        <w:t>s</w:t>
      </w:r>
      <w:r w:rsidRPr="00207EE5">
        <w:t xml:space="preserve"> need to be. Lack of adjustment between </w:t>
      </w:r>
      <w:r w:rsidR="00005235" w:rsidRPr="00207EE5">
        <w:t>these parameters will result in</w:t>
      </w:r>
      <w:r w:rsidRPr="00207EE5">
        <w:t xml:space="preserve"> too fast movement of the tip, preventing the actual acquisition of defined number of scans from each point.</w:t>
      </w:r>
    </w:p>
    <w:p w14:paraId="14979863" w14:textId="77777777" w:rsidR="00311707" w:rsidRPr="00207EE5" w:rsidRDefault="00311707" w:rsidP="00CD035B">
      <w:pPr>
        <w:pStyle w:val="ListParagraph"/>
        <w:ind w:left="0"/>
      </w:pPr>
    </w:p>
    <w:p w14:paraId="16BDB874" w14:textId="37FE9491" w:rsidR="00311707" w:rsidRPr="00207EE5" w:rsidRDefault="00FA7751" w:rsidP="00CD035B">
      <w:pPr>
        <w:pStyle w:val="ListParagraph"/>
        <w:ind w:left="0"/>
      </w:pPr>
      <w:r w:rsidRPr="00207EE5">
        <w:t>N</w:t>
      </w:r>
      <w:r>
        <w:t>OTE</w:t>
      </w:r>
      <w:r w:rsidR="00311707" w:rsidRPr="00207EE5">
        <w:t xml:space="preserve">: For example, </w:t>
      </w:r>
      <w:r w:rsidR="00820409">
        <w:t>for an</w:t>
      </w:r>
      <w:r w:rsidR="00820409" w:rsidRPr="00207EE5">
        <w:t xml:space="preserve"> </w:t>
      </w:r>
      <w:r w:rsidR="00311707" w:rsidRPr="00207EE5">
        <w:t xml:space="preserve">appropriate collection of </w:t>
      </w:r>
      <w:r w:rsidR="00005235" w:rsidRPr="00207EE5">
        <w:t xml:space="preserve">IR </w:t>
      </w:r>
      <w:r w:rsidR="00311707" w:rsidRPr="00207EE5">
        <w:t xml:space="preserve">signal with 64 co-additions </w:t>
      </w:r>
      <w:r w:rsidR="00820409">
        <w:t>and</w:t>
      </w:r>
      <w:r w:rsidR="00820409" w:rsidRPr="00207EE5">
        <w:t xml:space="preserve"> </w:t>
      </w:r>
      <w:r w:rsidR="00311707" w:rsidRPr="00207EE5">
        <w:t xml:space="preserve">200 points, set the </w:t>
      </w:r>
      <w:r w:rsidR="00005235" w:rsidRPr="00207EE5">
        <w:t xml:space="preserve">Scan Rate </w:t>
      </w:r>
      <w:r w:rsidR="00311707" w:rsidRPr="00207EE5">
        <w:t>as 0.07 kHz.</w:t>
      </w:r>
    </w:p>
    <w:p w14:paraId="0759ED3F" w14:textId="77777777" w:rsidR="00311707" w:rsidRPr="00207EE5" w:rsidRDefault="00311707" w:rsidP="00CD035B">
      <w:pPr>
        <w:pStyle w:val="ListParagraph"/>
        <w:ind w:left="0"/>
      </w:pPr>
    </w:p>
    <w:p w14:paraId="1FEF38B8" w14:textId="5334E1AA"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 xml:space="preserve">Make sure that the </w:t>
      </w:r>
      <w:r w:rsidRPr="00252077">
        <w:rPr>
          <w:b/>
          <w:bCs/>
          <w:highlight w:val="yellow"/>
        </w:rPr>
        <w:t>Enable IR imaging</w:t>
      </w:r>
      <w:r w:rsidR="00820409" w:rsidRPr="00207EE5">
        <w:rPr>
          <w:highlight w:val="yellow"/>
        </w:rPr>
        <w:t xml:space="preserve"> box</w:t>
      </w:r>
      <w:r w:rsidRPr="00207EE5">
        <w:rPr>
          <w:highlight w:val="yellow"/>
        </w:rPr>
        <w:t xml:space="preserve"> is ticked.</w:t>
      </w:r>
    </w:p>
    <w:p w14:paraId="375FB27A" w14:textId="77777777" w:rsidR="00311707" w:rsidRPr="00207EE5" w:rsidRDefault="00311707" w:rsidP="00CD035B">
      <w:pPr>
        <w:pStyle w:val="ListParagraph"/>
        <w:ind w:left="0"/>
        <w:rPr>
          <w:highlight w:val="yellow"/>
        </w:rPr>
      </w:pPr>
    </w:p>
    <w:p w14:paraId="6D4EBEAB" w14:textId="2EC214B8" w:rsidR="00311707" w:rsidRPr="00207EE5" w:rsidRDefault="00311707" w:rsidP="0024752D">
      <w:pPr>
        <w:pStyle w:val="ListParagraph"/>
        <w:widowControl/>
        <w:numPr>
          <w:ilvl w:val="2"/>
          <w:numId w:val="29"/>
        </w:numPr>
        <w:autoSpaceDE/>
        <w:autoSpaceDN/>
        <w:adjustRightInd/>
        <w:ind w:left="0" w:firstLine="0"/>
        <w:rPr>
          <w:highlight w:val="yellow"/>
        </w:rPr>
      </w:pPr>
      <w:r w:rsidRPr="00207EE5">
        <w:rPr>
          <w:highlight w:val="yellow"/>
        </w:rPr>
        <w:t>Beg</w:t>
      </w:r>
      <w:r w:rsidR="0099612B" w:rsidRPr="00207EE5">
        <w:rPr>
          <w:highlight w:val="yellow"/>
        </w:rPr>
        <w:t>in</w:t>
      </w:r>
      <w:r w:rsidRPr="00207EE5">
        <w:rPr>
          <w:highlight w:val="yellow"/>
        </w:rPr>
        <w:t xml:space="preserve"> imaging. AFM-IR of the intensity of signal at </w:t>
      </w:r>
      <w:r w:rsidR="00820409">
        <w:rPr>
          <w:highlight w:val="yellow"/>
        </w:rPr>
        <w:t xml:space="preserve">the </w:t>
      </w:r>
      <w:r w:rsidRPr="00207EE5">
        <w:rPr>
          <w:highlight w:val="yellow"/>
        </w:rPr>
        <w:t xml:space="preserve">selected wavenumber will be collected simultaneously with </w:t>
      </w:r>
      <w:r w:rsidR="00820409">
        <w:rPr>
          <w:highlight w:val="yellow"/>
        </w:rPr>
        <w:t xml:space="preserve">the </w:t>
      </w:r>
      <w:r w:rsidRPr="00207EE5">
        <w:rPr>
          <w:highlight w:val="yellow"/>
        </w:rPr>
        <w:t>AFM data from that area.</w:t>
      </w:r>
    </w:p>
    <w:p w14:paraId="2494432E" w14:textId="77777777" w:rsidR="000D0923" w:rsidRPr="00207EE5" w:rsidRDefault="000D0923" w:rsidP="00CD035B">
      <w:pPr>
        <w:pStyle w:val="ListParagraph"/>
        <w:ind w:left="0"/>
      </w:pPr>
    </w:p>
    <w:p w14:paraId="2BC6A2F2" w14:textId="089A8D6A" w:rsidR="000D0923" w:rsidRPr="00207EE5" w:rsidRDefault="000D0923" w:rsidP="00CD035B">
      <w:pPr>
        <w:pStyle w:val="ListParagraph"/>
        <w:widowControl/>
        <w:autoSpaceDE/>
        <w:autoSpaceDN/>
        <w:adjustRightInd/>
        <w:ind w:left="0"/>
      </w:pPr>
      <w:r w:rsidRPr="00207EE5">
        <w:t xml:space="preserve">NOTE: </w:t>
      </w:r>
      <w:r w:rsidR="00174570" w:rsidRPr="00207EE5">
        <w:t>When the OPO laser is used, it is possible to additionally collect simultaneously contact resonance peak frequency image. This can be used to obtain information about the relative stiffness of the sample at different locations.</w:t>
      </w:r>
    </w:p>
    <w:p w14:paraId="00F5A9D9" w14:textId="77777777" w:rsidR="00311707" w:rsidRPr="00207EE5" w:rsidRDefault="00311707" w:rsidP="00CD035B">
      <w:pPr>
        <w:pStyle w:val="ListParagraph"/>
        <w:ind w:left="0"/>
      </w:pPr>
    </w:p>
    <w:p w14:paraId="6B81A9E5" w14:textId="5354F12B" w:rsidR="00311707" w:rsidRPr="00207EE5" w:rsidRDefault="00252077" w:rsidP="0024752D">
      <w:pPr>
        <w:pStyle w:val="ListParagraph"/>
        <w:widowControl/>
        <w:numPr>
          <w:ilvl w:val="2"/>
          <w:numId w:val="29"/>
        </w:numPr>
        <w:autoSpaceDE/>
        <w:autoSpaceDN/>
        <w:adjustRightInd/>
        <w:ind w:left="0" w:firstLine="0"/>
      </w:pPr>
      <w:r>
        <w:t>Us</w:t>
      </w:r>
      <w:r w:rsidR="000361A8" w:rsidRPr="00207EE5">
        <w:t xml:space="preserve">e the </w:t>
      </w:r>
      <w:r w:rsidR="000361A8" w:rsidRPr="00252077">
        <w:rPr>
          <w:b/>
          <w:bCs/>
        </w:rPr>
        <w:t>Capture Sequence</w:t>
      </w:r>
      <w:r w:rsidR="000361A8" w:rsidRPr="00207EE5">
        <w:t xml:space="preserve"> window to set a</w:t>
      </w:r>
      <w:r w:rsidR="00005235" w:rsidRPr="00207EE5">
        <w:t xml:space="preserve"> consecutive collection </w:t>
      </w:r>
      <w:r w:rsidR="00311707" w:rsidRPr="00207EE5">
        <w:t>of AFM-IR data from the same area with the same parameters, but for different wavenumber values</w:t>
      </w:r>
      <w:r w:rsidR="000361A8" w:rsidRPr="00207EE5">
        <w:t xml:space="preserve">. To do that, open the </w:t>
      </w:r>
      <w:r w:rsidR="000361A8" w:rsidRPr="00252077">
        <w:rPr>
          <w:b/>
          <w:bCs/>
        </w:rPr>
        <w:t>Capture Sequence</w:t>
      </w:r>
      <w:r w:rsidR="000361A8" w:rsidRPr="00207EE5">
        <w:t xml:space="preserve"> window, </w:t>
      </w:r>
      <w:r w:rsidR="0081704B" w:rsidRPr="00207EE5">
        <w:t>type in each wavenumber</w:t>
      </w:r>
      <w:r w:rsidR="00AF3BF8">
        <w:t>,</w:t>
      </w:r>
      <w:r w:rsidR="0081704B" w:rsidRPr="00207EE5">
        <w:t xml:space="preserve"> and </w:t>
      </w:r>
      <w:r w:rsidR="00005235" w:rsidRPr="00207EE5">
        <w:t xml:space="preserve">define the </w:t>
      </w:r>
      <w:r w:rsidR="0099612B" w:rsidRPr="00207EE5">
        <w:t>applied</w:t>
      </w:r>
      <w:r w:rsidR="0081704B" w:rsidRPr="00207EE5">
        <w:t xml:space="preserve"> laser power (for each wavenumber)</w:t>
      </w:r>
      <w:r w:rsidR="003A542A">
        <w:t>.</w:t>
      </w:r>
    </w:p>
    <w:p w14:paraId="286E800E" w14:textId="77777777" w:rsidR="00005235" w:rsidRPr="00207EE5" w:rsidRDefault="00005235" w:rsidP="00CD035B">
      <w:pPr>
        <w:pStyle w:val="ListParagraph"/>
        <w:ind w:left="0"/>
      </w:pPr>
    </w:p>
    <w:p w14:paraId="757414E1" w14:textId="3B1887EC" w:rsidR="00005235" w:rsidRPr="00207EE5" w:rsidRDefault="00252077" w:rsidP="0024752D">
      <w:pPr>
        <w:pStyle w:val="ListParagraph"/>
        <w:widowControl/>
        <w:numPr>
          <w:ilvl w:val="2"/>
          <w:numId w:val="29"/>
        </w:numPr>
        <w:autoSpaceDE/>
        <w:autoSpaceDN/>
        <w:adjustRightInd/>
        <w:ind w:left="0" w:firstLine="0"/>
      </w:pPr>
      <w:r>
        <w:t>E</w:t>
      </w:r>
      <w:r w:rsidR="0081704B" w:rsidRPr="00207EE5">
        <w:t>xport t</w:t>
      </w:r>
      <w:r w:rsidR="00005235" w:rsidRPr="00207EE5">
        <w:t xml:space="preserve">he collected data (AFM and AFM-IR, single </w:t>
      </w:r>
      <w:proofErr w:type="gramStart"/>
      <w:r w:rsidR="00005235" w:rsidRPr="00207EE5">
        <w:t>spectra</w:t>
      </w:r>
      <w:proofErr w:type="gramEnd"/>
      <w:r w:rsidR="00005235" w:rsidRPr="00207EE5">
        <w:t xml:space="preserve"> and imaging) in</w:t>
      </w:r>
      <w:r w:rsidR="0099612B" w:rsidRPr="00207EE5">
        <w:t>to</w:t>
      </w:r>
      <w:r w:rsidR="00005235" w:rsidRPr="00207EE5">
        <w:t xml:space="preserve"> various formats and </w:t>
      </w:r>
      <w:r w:rsidR="0081704B" w:rsidRPr="00207EE5">
        <w:t>analyze</w:t>
      </w:r>
      <w:r w:rsidR="002B04C8" w:rsidRPr="00207EE5">
        <w:t xml:space="preserve"> it</w:t>
      </w:r>
      <w:r w:rsidR="00005235" w:rsidRPr="00207EE5">
        <w:t xml:space="preserve"> using methods adequate for specific research aims.</w:t>
      </w:r>
    </w:p>
    <w:bookmarkEnd w:id="0"/>
    <w:p w14:paraId="496AB0B4" w14:textId="77777777" w:rsidR="001C1E49" w:rsidRPr="00207EE5" w:rsidRDefault="001C1E49" w:rsidP="00CD035B">
      <w:pPr>
        <w:pStyle w:val="NormalWeb"/>
        <w:spacing w:before="0" w:beforeAutospacing="0" w:after="0" w:afterAutospacing="0"/>
        <w:rPr>
          <w:rFonts w:asciiTheme="minorHAnsi" w:hAnsiTheme="minorHAnsi" w:cstheme="minorHAnsi"/>
          <w:b/>
        </w:rPr>
      </w:pPr>
    </w:p>
    <w:p w14:paraId="3E79FCA8" w14:textId="3888E445" w:rsidR="006305D7" w:rsidRPr="00207EE5" w:rsidRDefault="006305D7" w:rsidP="00CD035B">
      <w:pPr>
        <w:pStyle w:val="NormalWeb"/>
        <w:spacing w:before="0" w:beforeAutospacing="0" w:after="0" w:afterAutospacing="0"/>
        <w:rPr>
          <w:rFonts w:asciiTheme="minorHAnsi" w:hAnsiTheme="minorHAnsi" w:cstheme="minorHAnsi"/>
          <w:color w:val="808080"/>
        </w:rPr>
      </w:pPr>
      <w:r w:rsidRPr="00207EE5">
        <w:rPr>
          <w:rFonts w:asciiTheme="minorHAnsi" w:hAnsiTheme="minorHAnsi" w:cstheme="minorHAnsi"/>
          <w:b/>
        </w:rPr>
        <w:t>REPRESENTATIVE RESULTS</w:t>
      </w:r>
      <w:r w:rsidR="00EF1462" w:rsidRPr="00207EE5">
        <w:rPr>
          <w:rFonts w:asciiTheme="minorHAnsi" w:hAnsiTheme="minorHAnsi" w:cstheme="minorHAnsi"/>
          <w:b/>
        </w:rPr>
        <w:t>:</w:t>
      </w:r>
    </w:p>
    <w:p w14:paraId="2D3F820A" w14:textId="090E0D66" w:rsidR="007A4DD6" w:rsidRPr="00207EE5" w:rsidRDefault="00621372" w:rsidP="00CD035B">
      <w:pPr>
        <w:rPr>
          <w:rFonts w:asciiTheme="minorHAnsi" w:hAnsiTheme="minorHAnsi" w:cstheme="minorHAnsi"/>
          <w:color w:val="auto"/>
        </w:rPr>
      </w:pPr>
      <w:r w:rsidRPr="00207EE5">
        <w:rPr>
          <w:rFonts w:asciiTheme="minorHAnsi" w:hAnsiTheme="minorHAnsi" w:cstheme="minorHAnsi"/>
          <w:color w:val="auto"/>
        </w:rPr>
        <w:t xml:space="preserve">The described protocol enables to obtain a range of </w:t>
      </w:r>
      <w:r w:rsidR="00B70E8E" w:rsidRPr="00207EE5">
        <w:rPr>
          <w:rFonts w:asciiTheme="minorHAnsi" w:hAnsiTheme="minorHAnsi" w:cstheme="minorHAnsi"/>
          <w:color w:val="auto"/>
        </w:rPr>
        <w:t xml:space="preserve">types of </w:t>
      </w:r>
      <w:r w:rsidRPr="00207EE5">
        <w:rPr>
          <w:rFonts w:asciiTheme="minorHAnsi" w:hAnsiTheme="minorHAnsi" w:cstheme="minorHAnsi"/>
          <w:color w:val="auto"/>
        </w:rPr>
        <w:t>cell distribution</w:t>
      </w:r>
      <w:r w:rsidR="00B70E8E" w:rsidRPr="00207EE5">
        <w:rPr>
          <w:rFonts w:asciiTheme="minorHAnsi" w:hAnsiTheme="minorHAnsi" w:cstheme="minorHAnsi"/>
          <w:color w:val="auto"/>
        </w:rPr>
        <w:t>s</w:t>
      </w:r>
      <w:r w:rsidRPr="00207EE5">
        <w:rPr>
          <w:rFonts w:asciiTheme="minorHAnsi" w:hAnsiTheme="minorHAnsi" w:cstheme="minorHAnsi"/>
          <w:color w:val="auto"/>
        </w:rPr>
        <w:t xml:space="preserve"> of bacteria on the substrate, depending on the initial concentration of sample an</w:t>
      </w:r>
      <w:r w:rsidR="00B70E8E" w:rsidRPr="00207EE5">
        <w:rPr>
          <w:rFonts w:asciiTheme="minorHAnsi" w:hAnsiTheme="minorHAnsi" w:cstheme="minorHAnsi"/>
          <w:color w:val="auto"/>
        </w:rPr>
        <w:t>d</w:t>
      </w:r>
      <w:r w:rsidR="00DC7A4D">
        <w:rPr>
          <w:rFonts w:asciiTheme="minorHAnsi" w:hAnsiTheme="minorHAnsi" w:cstheme="minorHAnsi"/>
          <w:color w:val="auto"/>
        </w:rPr>
        <w:t xml:space="preserve"> the</w:t>
      </w:r>
      <w:r w:rsidR="00B70E8E" w:rsidRPr="00207EE5">
        <w:rPr>
          <w:rFonts w:asciiTheme="minorHAnsi" w:hAnsiTheme="minorHAnsi" w:cstheme="minorHAnsi"/>
          <w:color w:val="auto"/>
        </w:rPr>
        <w:t xml:space="preserve"> amount of water</w:t>
      </w:r>
      <w:r w:rsidR="007B528A" w:rsidRPr="00207EE5">
        <w:rPr>
          <w:rFonts w:asciiTheme="minorHAnsi" w:hAnsiTheme="minorHAnsi" w:cstheme="minorHAnsi"/>
          <w:color w:val="auto"/>
        </w:rPr>
        <w:t xml:space="preserve"> added</w:t>
      </w:r>
      <w:r w:rsidR="00B70E8E" w:rsidRPr="00207EE5">
        <w:rPr>
          <w:rFonts w:asciiTheme="minorHAnsi" w:hAnsiTheme="minorHAnsi" w:cstheme="minorHAnsi"/>
          <w:color w:val="auto"/>
        </w:rPr>
        <w:t xml:space="preserve">. </w:t>
      </w:r>
      <w:r w:rsidR="00B70E8E" w:rsidRPr="002247ED">
        <w:rPr>
          <w:rFonts w:asciiTheme="minorHAnsi" w:hAnsiTheme="minorHAnsi" w:cstheme="minorHAnsi"/>
          <w:b/>
          <w:bCs/>
          <w:color w:val="auto"/>
        </w:rPr>
        <w:t>Figure</w:t>
      </w:r>
      <w:r w:rsidR="007B528A">
        <w:rPr>
          <w:rFonts w:asciiTheme="minorHAnsi" w:hAnsiTheme="minorHAnsi" w:cstheme="minorHAnsi"/>
          <w:b/>
          <w:bCs/>
          <w:color w:val="auto"/>
        </w:rPr>
        <w:t xml:space="preserve"> </w:t>
      </w:r>
      <w:r w:rsidRPr="002247ED">
        <w:rPr>
          <w:rFonts w:asciiTheme="minorHAnsi" w:hAnsiTheme="minorHAnsi" w:cstheme="minorHAnsi"/>
          <w:b/>
          <w:bCs/>
          <w:color w:val="auto"/>
        </w:rPr>
        <w:t>1</w:t>
      </w:r>
      <w:r w:rsidRPr="00207EE5">
        <w:rPr>
          <w:rFonts w:asciiTheme="minorHAnsi" w:hAnsiTheme="minorHAnsi" w:cstheme="minorHAnsi"/>
          <w:color w:val="auto"/>
        </w:rPr>
        <w:t xml:space="preserve"> illustrates the examples of AFM images (height and deflection) recorded from monolayers and single-cell samples prepared using the described protocol from Gram-positive (</w:t>
      </w:r>
      <w:r w:rsidRPr="00207EE5">
        <w:rPr>
          <w:rFonts w:asciiTheme="minorHAnsi" w:hAnsiTheme="minorHAnsi" w:cstheme="minorHAnsi"/>
          <w:i/>
          <w:iCs/>
          <w:color w:val="auto"/>
        </w:rPr>
        <w:t>S. aureus</w:t>
      </w:r>
      <w:r w:rsidRPr="00207EE5">
        <w:rPr>
          <w:rFonts w:asciiTheme="minorHAnsi" w:hAnsiTheme="minorHAnsi" w:cstheme="minorHAnsi"/>
          <w:color w:val="auto"/>
        </w:rPr>
        <w:t>) and Gram-negative (</w:t>
      </w:r>
      <w:r w:rsidR="00B70E8E" w:rsidRPr="00207EE5">
        <w:rPr>
          <w:rFonts w:asciiTheme="minorHAnsi" w:hAnsiTheme="minorHAnsi" w:cstheme="minorHAnsi"/>
          <w:i/>
          <w:iCs/>
          <w:color w:val="auto"/>
        </w:rPr>
        <w:t>Escherichia</w:t>
      </w:r>
      <w:r w:rsidRPr="00207EE5">
        <w:rPr>
          <w:rFonts w:asciiTheme="minorHAnsi" w:hAnsiTheme="minorHAnsi" w:cstheme="minorHAnsi"/>
          <w:i/>
          <w:iCs/>
          <w:color w:val="auto"/>
        </w:rPr>
        <w:t xml:space="preserve"> coli</w:t>
      </w:r>
      <w:r w:rsidRPr="00207EE5">
        <w:rPr>
          <w:rFonts w:asciiTheme="minorHAnsi" w:hAnsiTheme="minorHAnsi" w:cstheme="minorHAnsi"/>
          <w:color w:val="auto"/>
        </w:rPr>
        <w:t>) bacteria.</w:t>
      </w:r>
    </w:p>
    <w:p w14:paraId="0B78EB45" w14:textId="16EF6A29" w:rsidR="00036BF7" w:rsidRPr="00207EE5" w:rsidRDefault="00036BF7" w:rsidP="00CD035B">
      <w:pPr>
        <w:rPr>
          <w:rFonts w:asciiTheme="minorHAnsi" w:hAnsiTheme="minorHAnsi" w:cstheme="minorHAnsi"/>
          <w:color w:val="auto"/>
        </w:rPr>
      </w:pPr>
    </w:p>
    <w:p w14:paraId="79C868FB" w14:textId="45B637F6" w:rsidR="00036BF7" w:rsidRPr="00207EE5" w:rsidRDefault="00FA3651" w:rsidP="00CD035B">
      <w:pPr>
        <w:rPr>
          <w:rFonts w:asciiTheme="minorHAnsi" w:hAnsiTheme="minorHAnsi" w:cstheme="minorHAnsi"/>
          <w:color w:val="auto"/>
        </w:rPr>
      </w:pPr>
      <w:r w:rsidRPr="00207EE5">
        <w:rPr>
          <w:rFonts w:asciiTheme="minorHAnsi" w:hAnsiTheme="minorHAnsi" w:cstheme="minorHAnsi"/>
          <w:color w:val="auto"/>
        </w:rPr>
        <w:t xml:space="preserve">The protocol </w:t>
      </w:r>
      <w:r w:rsidR="004D5FD0" w:rsidRPr="00207EE5">
        <w:rPr>
          <w:rFonts w:asciiTheme="minorHAnsi" w:hAnsiTheme="minorHAnsi" w:cstheme="minorHAnsi"/>
          <w:color w:val="auto"/>
        </w:rPr>
        <w:t xml:space="preserve">described </w:t>
      </w:r>
      <w:r w:rsidR="002B04C8" w:rsidRPr="00207EE5">
        <w:rPr>
          <w:rFonts w:asciiTheme="minorHAnsi" w:hAnsiTheme="minorHAnsi" w:cstheme="minorHAnsi"/>
          <w:color w:val="auto"/>
        </w:rPr>
        <w:t xml:space="preserve">here </w:t>
      </w:r>
      <w:r w:rsidRPr="00207EE5">
        <w:rPr>
          <w:rFonts w:asciiTheme="minorHAnsi" w:hAnsiTheme="minorHAnsi" w:cstheme="minorHAnsi"/>
          <w:color w:val="auto"/>
        </w:rPr>
        <w:t>can be utilized for AFM-IR imaging of intra- and extra</w:t>
      </w:r>
      <w:r w:rsidR="007B528A">
        <w:rPr>
          <w:rFonts w:asciiTheme="minorHAnsi" w:hAnsiTheme="minorHAnsi" w:cstheme="minorHAnsi"/>
          <w:color w:val="auto"/>
        </w:rPr>
        <w:t>-</w:t>
      </w:r>
      <w:r w:rsidRPr="00207EE5">
        <w:rPr>
          <w:rFonts w:asciiTheme="minorHAnsi" w:hAnsiTheme="minorHAnsi" w:cstheme="minorHAnsi"/>
          <w:color w:val="auto"/>
        </w:rPr>
        <w:t xml:space="preserve">cellular structures of single bacteria. An example of this application is shown </w:t>
      </w:r>
      <w:r w:rsidR="00B70E8E" w:rsidRPr="00207EE5">
        <w:rPr>
          <w:rFonts w:asciiTheme="minorHAnsi" w:hAnsiTheme="minorHAnsi" w:cstheme="minorHAnsi"/>
          <w:color w:val="auto"/>
        </w:rPr>
        <w:t>in</w:t>
      </w:r>
      <w:r w:rsidRPr="00207EE5">
        <w:rPr>
          <w:rFonts w:asciiTheme="minorHAnsi" w:hAnsiTheme="minorHAnsi" w:cstheme="minorHAnsi"/>
          <w:color w:val="auto"/>
        </w:rPr>
        <w:t xml:space="preserve"> </w:t>
      </w:r>
      <w:r w:rsidR="00036BF7" w:rsidRPr="002247ED">
        <w:rPr>
          <w:rFonts w:asciiTheme="minorHAnsi" w:hAnsiTheme="minorHAnsi" w:cstheme="minorHAnsi"/>
          <w:b/>
          <w:bCs/>
          <w:color w:val="auto"/>
        </w:rPr>
        <w:t>Figure 2</w:t>
      </w:r>
      <w:r w:rsidRPr="00207EE5">
        <w:rPr>
          <w:rFonts w:asciiTheme="minorHAnsi" w:hAnsiTheme="minorHAnsi" w:cstheme="minorHAnsi"/>
          <w:color w:val="auto"/>
        </w:rPr>
        <w:t>, which</w:t>
      </w:r>
      <w:r w:rsidR="00036BF7" w:rsidRPr="00207EE5">
        <w:rPr>
          <w:rFonts w:asciiTheme="minorHAnsi" w:hAnsiTheme="minorHAnsi" w:cstheme="minorHAnsi"/>
          <w:color w:val="auto"/>
        </w:rPr>
        <w:t xml:space="preserve"> demonstrates the </w:t>
      </w:r>
      <w:r w:rsidRPr="00207EE5">
        <w:rPr>
          <w:rFonts w:asciiTheme="minorHAnsi" w:hAnsiTheme="minorHAnsi" w:cstheme="minorHAnsi"/>
          <w:color w:val="auto"/>
        </w:rPr>
        <w:t xml:space="preserve">results of </w:t>
      </w:r>
      <w:r w:rsidR="00036BF7" w:rsidRPr="00207EE5">
        <w:rPr>
          <w:rFonts w:asciiTheme="minorHAnsi" w:hAnsiTheme="minorHAnsi" w:cstheme="minorHAnsi"/>
          <w:color w:val="auto"/>
        </w:rPr>
        <w:t>monitor</w:t>
      </w:r>
      <w:r w:rsidRPr="00207EE5">
        <w:rPr>
          <w:rFonts w:asciiTheme="minorHAnsi" w:hAnsiTheme="minorHAnsi" w:cstheme="minorHAnsi"/>
          <w:color w:val="auto"/>
        </w:rPr>
        <w:t>ing</w:t>
      </w:r>
      <w:r w:rsidR="00036BF7" w:rsidRPr="00207EE5">
        <w:rPr>
          <w:rFonts w:asciiTheme="minorHAnsi" w:hAnsiTheme="minorHAnsi" w:cstheme="minorHAnsi"/>
          <w:color w:val="auto"/>
        </w:rPr>
        <w:t xml:space="preserve"> the spatially localized chemical changes occurring during </w:t>
      </w:r>
      <w:r w:rsidR="00036BF7" w:rsidRPr="00207EE5">
        <w:rPr>
          <w:rFonts w:asciiTheme="minorHAnsi" w:hAnsiTheme="minorHAnsi" w:cstheme="minorHAnsi"/>
          <w:color w:val="auto"/>
        </w:rPr>
        <w:lastRenderedPageBreak/>
        <w:t xml:space="preserve">division of </w:t>
      </w:r>
      <w:r w:rsidR="004D5FD0" w:rsidRPr="00207EE5">
        <w:rPr>
          <w:rFonts w:asciiTheme="minorHAnsi" w:hAnsiTheme="minorHAnsi" w:cstheme="minorHAnsi"/>
          <w:color w:val="auto"/>
        </w:rPr>
        <w:t>a</w:t>
      </w:r>
      <w:r w:rsidR="001B5077">
        <w:rPr>
          <w:rFonts w:asciiTheme="minorHAnsi" w:hAnsiTheme="minorHAnsi" w:cstheme="minorHAnsi"/>
          <w:color w:val="auto"/>
        </w:rPr>
        <w:t>n</w:t>
      </w:r>
      <w:r w:rsidR="007B528A">
        <w:rPr>
          <w:rFonts w:asciiTheme="minorHAnsi" w:hAnsiTheme="minorHAnsi" w:cstheme="minorHAnsi"/>
          <w:color w:val="auto"/>
        </w:rPr>
        <w:t xml:space="preserve"> </w:t>
      </w:r>
      <w:r w:rsidRPr="00207EE5">
        <w:rPr>
          <w:rFonts w:asciiTheme="minorHAnsi" w:hAnsiTheme="minorHAnsi" w:cstheme="minorHAnsi"/>
          <w:i/>
          <w:iCs/>
          <w:color w:val="auto"/>
        </w:rPr>
        <w:t>S.</w:t>
      </w:r>
      <w:r w:rsidR="007B528A">
        <w:rPr>
          <w:rFonts w:asciiTheme="minorHAnsi" w:hAnsiTheme="minorHAnsi" w:cstheme="minorHAnsi"/>
          <w:i/>
          <w:iCs/>
          <w:color w:val="auto"/>
        </w:rPr>
        <w:t xml:space="preserve"> </w:t>
      </w:r>
      <w:r w:rsidR="00036BF7" w:rsidRPr="00207EE5">
        <w:rPr>
          <w:rFonts w:asciiTheme="minorHAnsi" w:hAnsiTheme="minorHAnsi" w:cstheme="minorHAnsi"/>
          <w:i/>
          <w:iCs/>
          <w:color w:val="auto"/>
        </w:rPr>
        <w:t xml:space="preserve">aureus </w:t>
      </w:r>
      <w:r w:rsidR="00036BF7" w:rsidRPr="00207EE5">
        <w:rPr>
          <w:rFonts w:asciiTheme="minorHAnsi" w:hAnsiTheme="minorHAnsi" w:cstheme="minorHAnsi"/>
          <w:color w:val="auto"/>
        </w:rPr>
        <w:t>cell. A</w:t>
      </w:r>
      <w:r w:rsidR="005A34F7" w:rsidRPr="00207EE5">
        <w:rPr>
          <w:rFonts w:asciiTheme="minorHAnsi" w:hAnsiTheme="minorHAnsi" w:cstheme="minorHAnsi"/>
          <w:color w:val="auto"/>
        </w:rPr>
        <w:t>lthough a</w:t>
      </w:r>
      <w:r w:rsidR="00036BF7" w:rsidRPr="00207EE5">
        <w:rPr>
          <w:rFonts w:asciiTheme="minorHAnsi" w:hAnsiTheme="minorHAnsi" w:cstheme="minorHAnsi"/>
          <w:color w:val="auto"/>
        </w:rPr>
        <w:t>ir-drying is commonly considered as a fixation approach for bacterial prepar</w:t>
      </w:r>
      <w:r w:rsidR="005A34F7" w:rsidRPr="00207EE5">
        <w:rPr>
          <w:rFonts w:asciiTheme="minorHAnsi" w:hAnsiTheme="minorHAnsi" w:cstheme="minorHAnsi"/>
          <w:color w:val="auto"/>
        </w:rPr>
        <w:t>ation, bacteria</w:t>
      </w:r>
      <w:r w:rsidR="007B528A">
        <w:rPr>
          <w:rFonts w:asciiTheme="minorHAnsi" w:hAnsiTheme="minorHAnsi" w:cstheme="minorHAnsi"/>
          <w:color w:val="auto"/>
        </w:rPr>
        <w:t>,</w:t>
      </w:r>
      <w:r w:rsidR="005A34F7" w:rsidRPr="00207EE5">
        <w:rPr>
          <w:rFonts w:asciiTheme="minorHAnsi" w:hAnsiTheme="minorHAnsi" w:cstheme="minorHAnsi"/>
          <w:color w:val="auto"/>
        </w:rPr>
        <w:t xml:space="preserve"> by nature</w:t>
      </w:r>
      <w:r w:rsidR="007B528A">
        <w:rPr>
          <w:rFonts w:asciiTheme="minorHAnsi" w:hAnsiTheme="minorHAnsi" w:cstheme="minorHAnsi"/>
          <w:color w:val="auto"/>
        </w:rPr>
        <w:t>,</w:t>
      </w:r>
      <w:r w:rsidR="005A34F7" w:rsidRPr="00207EE5">
        <w:rPr>
          <w:rFonts w:asciiTheme="minorHAnsi" w:hAnsiTheme="minorHAnsi" w:cstheme="minorHAnsi"/>
          <w:color w:val="auto"/>
        </w:rPr>
        <w:t xml:space="preserve"> show very high resistance to external fa</w:t>
      </w:r>
      <w:r w:rsidR="009B6E85" w:rsidRPr="00207EE5">
        <w:rPr>
          <w:rFonts w:asciiTheme="minorHAnsi" w:hAnsiTheme="minorHAnsi" w:cstheme="minorHAnsi"/>
          <w:color w:val="auto"/>
        </w:rPr>
        <w:t xml:space="preserve">ctors such as </w:t>
      </w:r>
      <w:r w:rsidR="005A34F7" w:rsidRPr="00207EE5">
        <w:rPr>
          <w:rFonts w:asciiTheme="minorHAnsi" w:hAnsiTheme="minorHAnsi" w:cstheme="minorHAnsi"/>
          <w:color w:val="auto"/>
        </w:rPr>
        <w:t>temperature and were reported to survive dehydration</w:t>
      </w:r>
      <w:r w:rsidR="009B6E85" w:rsidRPr="00207EE5">
        <w:rPr>
          <w:rFonts w:asciiTheme="minorHAnsi" w:hAnsiTheme="minorHAnsi" w:cstheme="minorHAnsi"/>
          <w:color w:val="auto"/>
        </w:rPr>
        <w:fldChar w:fldCharType="begin">
          <w:fldData xml:space="preserve">PEVuZE5vdGU+PENpdGU+PEF1dGhvcj5XaGVsYW48L0F1dGhvcj48WWVhcj4yMDE0PC9ZZWFyPjxS
ZWNOdW0+MzE8L1JlY051bT48RGlzcGxheVRleHQ+PHN0eWxlIGZhY2U9InN1cGVyc2NyaXB0Ij4z
Mjwvc3R5bGU+PC9EaXNwbGF5VGV4dD48cmVjb3JkPjxyZWMtbnVtYmVyPjMxPC9yZWMtbnVtYmVy
Pjxmb3JlaWduLWtleXM+PGtleSBhcHA9IkVOIiBkYi1pZD0iZmRkMHRhYTBieGZmOWllMmVwY3Bz
OTB3OXZzZjVkdGF4MHRkIiB0aW1lc3RhbXA9IjE1ODkxNzcxODgiPjMxPC9rZXk+PC9mb3JlaWdu
LWtleXM+PHJlZi10eXBlIG5hbWU9IkpvdXJuYWwgQXJ0aWNsZSI+MTc8L3JlZi10eXBlPjxjb250
cmlidXRvcnM+PGF1dGhvcnM+PGF1dGhvcj5XaGVsYW4sIEQuIFIuPC9hdXRob3I+PGF1dGhvcj5I
aXNjb3gsIFQuIEouPC9hdXRob3I+PGF1dGhvcj5Sb29kLCBKLiBJLjwvYXV0aG9yPjxhdXRob3I+
QmFtYmVyeSwgSy4gUi48L2F1dGhvcj48YXV0aG9yPk1jTmF1Z2h0b24sIEQuPC9hdXRob3I+PGF1
dGhvcj5Xb29kLCBCLiBSLjwvYXV0aG9yPjwvYXV0aG9ycz48L2NvbnRyaWJ1dG9ycz48YXV0aC1h
ZGRyZXNzPkNlbnRyZSBmb3IgQmlvc3BlY3Ryb3Njb3B5LCBTY2hvb2wgb2YgQ2hlbWlzdHJ5LCBN
b25hc2ggVW5pdmVyc2l0eSwgVmljdG9yaWEgMzgwMCwgQXVzdHJhbGlhLiYjeEQ7RGVwYXJ0bWVu
dCBvZiBNaWNyb2Jpb2xvZ3ksIFNjaG9vbCBvZiBCaW9tZWRpY2FsIFNjaWVuY2VzLCBNb25hc2gg
VW5pdmVyc2l0eSwgVmljdG9yaWEgMzgwMCwgQXVzdHJhbGlhLiYjeEQ7Q2VudHJlIGZvciBCaW9z
cGVjdHJvc2NvcHksIFNjaG9vbCBvZiBDaGVtaXN0cnksIE1vbmFzaCBVbml2ZXJzaXR5LCBWaWN0
b3JpYSAzODAwLCBBdXN0cmFsaWEgQXVzdHJhbGlhbiBTeW5jaHJvdHJvbiwgODAwIEJsYWNrYnVy
biBSb2FkLCBDbGF5dG9uLCBWaWN0b3JpYSAzMTY4LCBBdXN0cmFsaWEuJiN4RDtDZW50cmUgZm9y
IEJpb3NwZWN0cm9zY29weSwgU2Nob29sIG9mIENoZW1pc3RyeSwgTW9uYXNoIFVuaXZlcnNpdHks
IFZpY3RvcmlhIDM4MDAsIEF1c3RyYWxpYSBiYXlkZW4ud29vZEBtb25hc2guZWR1LjwvYXV0aC1h
ZGRyZXNzPjx0aXRsZXM+PHRpdGxlPkRldGVjdGlvbiBvZiBhbiBlbiBtYXNzZSBhbmQgcmV2ZXJz
aWJsZSBCLSB0byBBLUROQSBjb25mb3JtYXRpb25hbCB0cmFuc2l0aW9uIGluIHByb2thcnlvdGVz
IGluIHJlc3BvbnNlIHRvIGRlc2ljY2F0aW9uPC90aXRsZT48c2Vjb25kYXJ5LXRpdGxlPkogUiBT
b2MgSW50ZXJmYWNlPC9zZWNvbmRhcnktdGl0bGU+PGFsdC10aXRsZT5Kb3VybmFsIG9mIHRoZSBS
b3lhbCBTb2NpZXR5LCBJbnRlcmZhY2U8L2FsdC10aXRsZT48L3RpdGxlcz48cGVyaW9kaWNhbD48
ZnVsbC10aXRsZT5KIFIgU29jIEludGVyZmFjZTwvZnVsbC10aXRsZT48YWJici0xPkpvdXJuYWwg
b2YgdGhlIFJveWFsIFNvY2lldHksIEludGVyZmFjZTwvYWJici0xPjwvcGVyaW9kaWNhbD48YWx0
LXBlcmlvZGljYWw+PGZ1bGwtdGl0bGU+SiBSIFNvYyBJbnRlcmZhY2U8L2Z1bGwtdGl0bGU+PGFi
YnItMT5Kb3VybmFsIG9mIHRoZSBSb3lhbCBTb2NpZXR5LCBJbnRlcmZhY2U8L2FiYnItMT48L2Fs
dC1wZXJpb2RpY2FsPjxwYWdlcz4yMDE0MDQ1NDwvcGFnZXM+PHZvbHVtZT4xMTwvdm9sdW1lPjxu
dW1iZXI+OTc8L251bWJlcj48ZWRpdGlvbj4yMDE0LzA2LzA2PC9lZGl0aW9uPjxrZXl3b3Jkcz48
a2V5d29yZD5ETkEsIEEtRm9ybS8qY2hlbWlzdHJ5Lyp1bHRyYXN0cnVjdHVyZTwva2V5d29yZD48
a2V5d29yZD5ETkEsIEItRm9ybS8qY2hlbWlzdHJ5Lyp1bHRyYXN0cnVjdHVyZTwva2V5d29yZD48
a2V5d29yZD5ETkEsIEJhY3RlcmlhbC8qY2hlbWlzdHJ5Lyp1bHRyYXN0cnVjdHVyZTwva2V5d29y
ZD48a2V5d29yZD4qRGVzaWNjYXRpb248L2tleXdvcmQ+PGtleXdvcmQ+TnVjbGVpYyBBY2lkIENv
bmZvcm1hdGlvbjwva2V5d29yZD48a2V5d29yZD5QaGFzZSBUcmFuc2l0aW9uPC9rZXl3b3JkPjxr
ZXl3b3JkPlByb3RldXMgdnVsZ2FyaXMvZ2VuZXRpY3M8L2tleXdvcmQ+PGtleXdvcmQ+QS1kbmE8
L2tleXdvcmQ+PGtleXdvcmQ+RE5BIGNvbmZvcm1hdGlvbjwva2V5d29yZD48a2V5d29yZD5hdHRl
bnVhdGVkIHRvdGFsIHJlZmxlY3Rpb24tRm91cmllciB0cmFuc2Zvcm0gaW5mcmFyZWQgc3BlY3Ry
b3Njb3B5PC9rZXl3b3JkPjxrZXl3b3JkPmJhY3RlcmlhPC9rZXl3b3JkPjxrZXl3b3JkPmluZnJh
cmVkPC9rZXl3b3JkPjwva2V5d29yZHM+PGRhdGVzPjx5ZWFyPjIwMTQ8L3llYXI+PHB1Yi1kYXRl
cz48ZGF0ZT5BdWcgNjwvZGF0ZT48L3B1Yi1kYXRlcz48L2RhdGVzPjxpc2JuPjE3NDItNTY2Mjwv
aXNibj48YWNjZXNzaW9uLW51bT4yNDg5ODAyMzwvYWNjZXNzaW9uLW51bT48dXJscz48L3VybHM+
PGN1c3RvbTI+UE1DNDIwODM4MjwvY3VzdG9tMj48ZWxlY3Ryb25pYy1yZXNvdXJjZS1udW0+MTAu
MTA5OC9yc2lmLjIwMTQuMDQ1NDwvZWxlY3Ryb25pYy1yZXNvdXJjZS1udW0+PHJlbW90ZS1kYXRh
YmFzZS1wcm92aWRlcj5OTE08L3JlbW90ZS1kYXRhYmFzZS1wcm92aWRlcj48bGFuZ3VhZ2U+ZW5n
PC9sYW5ndWFnZT48L3JlY29yZD48L0NpdGU+PC9FbmROb3RlPn==
</w:fldData>
        </w:fldChar>
      </w:r>
      <w:r w:rsidR="00FA6940" w:rsidRPr="00207EE5">
        <w:rPr>
          <w:rFonts w:asciiTheme="minorHAnsi" w:hAnsiTheme="minorHAnsi" w:cstheme="minorHAnsi"/>
          <w:color w:val="auto"/>
        </w:rPr>
        <w:instrText xml:space="preserve"> ADDIN EN.CITE </w:instrText>
      </w:r>
      <w:r w:rsidR="00FA6940" w:rsidRPr="00207EE5">
        <w:rPr>
          <w:rFonts w:asciiTheme="minorHAnsi" w:hAnsiTheme="minorHAnsi" w:cstheme="minorHAnsi"/>
          <w:color w:val="auto"/>
        </w:rPr>
        <w:fldChar w:fldCharType="begin">
          <w:fldData xml:space="preserve">PEVuZE5vdGU+PENpdGU+PEF1dGhvcj5XaGVsYW48L0F1dGhvcj48WWVhcj4yMDE0PC9ZZWFyPjxS
ZWNOdW0+MzE8L1JlY051bT48RGlzcGxheVRleHQ+PHN0eWxlIGZhY2U9InN1cGVyc2NyaXB0Ij4z
Mjwvc3R5bGU+PC9EaXNwbGF5VGV4dD48cmVjb3JkPjxyZWMtbnVtYmVyPjMxPC9yZWMtbnVtYmVy
Pjxmb3JlaWduLWtleXM+PGtleSBhcHA9IkVOIiBkYi1pZD0iZmRkMHRhYTBieGZmOWllMmVwY3Bz
OTB3OXZzZjVkdGF4MHRkIiB0aW1lc3RhbXA9IjE1ODkxNzcxODgiPjMxPC9rZXk+PC9mb3JlaWdu
LWtleXM+PHJlZi10eXBlIG5hbWU9IkpvdXJuYWwgQXJ0aWNsZSI+MTc8L3JlZi10eXBlPjxjb250
cmlidXRvcnM+PGF1dGhvcnM+PGF1dGhvcj5XaGVsYW4sIEQuIFIuPC9hdXRob3I+PGF1dGhvcj5I
aXNjb3gsIFQuIEouPC9hdXRob3I+PGF1dGhvcj5Sb29kLCBKLiBJLjwvYXV0aG9yPjxhdXRob3I+
QmFtYmVyeSwgSy4gUi48L2F1dGhvcj48YXV0aG9yPk1jTmF1Z2h0b24sIEQuPC9hdXRob3I+PGF1
dGhvcj5Xb29kLCBCLiBSLjwvYXV0aG9yPjwvYXV0aG9ycz48L2NvbnRyaWJ1dG9ycz48YXV0aC1h
ZGRyZXNzPkNlbnRyZSBmb3IgQmlvc3BlY3Ryb3Njb3B5LCBTY2hvb2wgb2YgQ2hlbWlzdHJ5LCBN
b25hc2ggVW5pdmVyc2l0eSwgVmljdG9yaWEgMzgwMCwgQXVzdHJhbGlhLiYjeEQ7RGVwYXJ0bWVu
dCBvZiBNaWNyb2Jpb2xvZ3ksIFNjaG9vbCBvZiBCaW9tZWRpY2FsIFNjaWVuY2VzLCBNb25hc2gg
VW5pdmVyc2l0eSwgVmljdG9yaWEgMzgwMCwgQXVzdHJhbGlhLiYjeEQ7Q2VudHJlIGZvciBCaW9z
cGVjdHJvc2NvcHksIFNjaG9vbCBvZiBDaGVtaXN0cnksIE1vbmFzaCBVbml2ZXJzaXR5LCBWaWN0
b3JpYSAzODAwLCBBdXN0cmFsaWEgQXVzdHJhbGlhbiBTeW5jaHJvdHJvbiwgODAwIEJsYWNrYnVy
biBSb2FkLCBDbGF5dG9uLCBWaWN0b3JpYSAzMTY4LCBBdXN0cmFsaWEuJiN4RDtDZW50cmUgZm9y
IEJpb3NwZWN0cm9zY29weSwgU2Nob29sIG9mIENoZW1pc3RyeSwgTW9uYXNoIFVuaXZlcnNpdHks
IFZpY3RvcmlhIDM4MDAsIEF1c3RyYWxpYSBiYXlkZW4ud29vZEBtb25hc2guZWR1LjwvYXV0aC1h
ZGRyZXNzPjx0aXRsZXM+PHRpdGxlPkRldGVjdGlvbiBvZiBhbiBlbiBtYXNzZSBhbmQgcmV2ZXJz
aWJsZSBCLSB0byBBLUROQSBjb25mb3JtYXRpb25hbCB0cmFuc2l0aW9uIGluIHByb2thcnlvdGVz
IGluIHJlc3BvbnNlIHRvIGRlc2ljY2F0aW9uPC90aXRsZT48c2Vjb25kYXJ5LXRpdGxlPkogUiBT
b2MgSW50ZXJmYWNlPC9zZWNvbmRhcnktdGl0bGU+PGFsdC10aXRsZT5Kb3VybmFsIG9mIHRoZSBS
b3lhbCBTb2NpZXR5LCBJbnRlcmZhY2U8L2FsdC10aXRsZT48L3RpdGxlcz48cGVyaW9kaWNhbD48
ZnVsbC10aXRsZT5KIFIgU29jIEludGVyZmFjZTwvZnVsbC10aXRsZT48YWJici0xPkpvdXJuYWwg
b2YgdGhlIFJveWFsIFNvY2lldHksIEludGVyZmFjZTwvYWJici0xPjwvcGVyaW9kaWNhbD48YWx0
LXBlcmlvZGljYWw+PGZ1bGwtdGl0bGU+SiBSIFNvYyBJbnRlcmZhY2U8L2Z1bGwtdGl0bGU+PGFi
YnItMT5Kb3VybmFsIG9mIHRoZSBSb3lhbCBTb2NpZXR5LCBJbnRlcmZhY2U8L2FiYnItMT48L2Fs
dC1wZXJpb2RpY2FsPjxwYWdlcz4yMDE0MDQ1NDwvcGFnZXM+PHZvbHVtZT4xMTwvdm9sdW1lPjxu
dW1iZXI+OTc8L251bWJlcj48ZWRpdGlvbj4yMDE0LzA2LzA2PC9lZGl0aW9uPjxrZXl3b3Jkcz48
a2V5d29yZD5ETkEsIEEtRm9ybS8qY2hlbWlzdHJ5Lyp1bHRyYXN0cnVjdHVyZTwva2V5d29yZD48
a2V5d29yZD5ETkEsIEItRm9ybS8qY2hlbWlzdHJ5Lyp1bHRyYXN0cnVjdHVyZTwva2V5d29yZD48
a2V5d29yZD5ETkEsIEJhY3RlcmlhbC8qY2hlbWlzdHJ5Lyp1bHRyYXN0cnVjdHVyZTwva2V5d29y
ZD48a2V5d29yZD4qRGVzaWNjYXRpb248L2tleXdvcmQ+PGtleXdvcmQ+TnVjbGVpYyBBY2lkIENv
bmZvcm1hdGlvbjwva2V5d29yZD48a2V5d29yZD5QaGFzZSBUcmFuc2l0aW9uPC9rZXl3b3JkPjxr
ZXl3b3JkPlByb3RldXMgdnVsZ2FyaXMvZ2VuZXRpY3M8L2tleXdvcmQ+PGtleXdvcmQ+QS1kbmE8
L2tleXdvcmQ+PGtleXdvcmQ+RE5BIGNvbmZvcm1hdGlvbjwva2V5d29yZD48a2V5d29yZD5hdHRl
bnVhdGVkIHRvdGFsIHJlZmxlY3Rpb24tRm91cmllciB0cmFuc2Zvcm0gaW5mcmFyZWQgc3BlY3Ry
b3Njb3B5PC9rZXl3b3JkPjxrZXl3b3JkPmJhY3RlcmlhPC9rZXl3b3JkPjxrZXl3b3JkPmluZnJh
cmVkPC9rZXl3b3JkPjwva2V5d29yZHM+PGRhdGVzPjx5ZWFyPjIwMTQ8L3llYXI+PHB1Yi1kYXRl
cz48ZGF0ZT5BdWcgNjwvZGF0ZT48L3B1Yi1kYXRlcz48L2RhdGVzPjxpc2JuPjE3NDItNTY2Mjwv
aXNibj48YWNjZXNzaW9uLW51bT4yNDg5ODAyMzwvYWNjZXNzaW9uLW51bT48dXJscz48L3VybHM+
PGN1c3RvbTI+UE1DNDIwODM4MjwvY3VzdG9tMj48ZWxlY3Ryb25pYy1yZXNvdXJjZS1udW0+MTAu
MTA5OC9yc2lmLjIwMTQuMDQ1NDwvZWxlY3Ryb25pYy1yZXNvdXJjZS1udW0+PHJlbW90ZS1kYXRh
YmFzZS1wcm92aWRlcj5OTE08L3JlbW90ZS1kYXRhYmFzZS1wcm92aWRlcj48bGFuZ3VhZ2U+ZW5n
PC9sYW5ndWFnZT48L3JlY29yZD48L0NpdGU+PC9FbmROb3RlPn==
</w:fldData>
        </w:fldChar>
      </w:r>
      <w:r w:rsidR="00FA6940" w:rsidRPr="00207EE5">
        <w:rPr>
          <w:rFonts w:asciiTheme="minorHAnsi" w:hAnsiTheme="minorHAnsi" w:cstheme="minorHAnsi"/>
          <w:color w:val="auto"/>
        </w:rPr>
        <w:instrText xml:space="preserve"> ADDIN EN.CITE.DATA </w:instrText>
      </w:r>
      <w:r w:rsidR="00FA6940" w:rsidRPr="00207EE5">
        <w:rPr>
          <w:rFonts w:asciiTheme="minorHAnsi" w:hAnsiTheme="minorHAnsi" w:cstheme="minorHAnsi"/>
          <w:color w:val="auto"/>
        </w:rPr>
      </w:r>
      <w:r w:rsidR="00FA6940" w:rsidRPr="00207EE5">
        <w:rPr>
          <w:rFonts w:asciiTheme="minorHAnsi" w:hAnsiTheme="minorHAnsi" w:cstheme="minorHAnsi"/>
          <w:color w:val="auto"/>
        </w:rPr>
        <w:fldChar w:fldCharType="end"/>
      </w:r>
      <w:r w:rsidR="009B6E85" w:rsidRPr="00207EE5">
        <w:rPr>
          <w:rFonts w:asciiTheme="minorHAnsi" w:hAnsiTheme="minorHAnsi" w:cstheme="minorHAnsi"/>
          <w:color w:val="auto"/>
        </w:rPr>
      </w:r>
      <w:r w:rsidR="009B6E85" w:rsidRPr="00207EE5">
        <w:rPr>
          <w:rFonts w:asciiTheme="minorHAnsi" w:hAnsiTheme="minorHAnsi" w:cstheme="minorHAnsi"/>
          <w:color w:val="auto"/>
        </w:rPr>
        <w:fldChar w:fldCharType="separate"/>
      </w:r>
      <w:r w:rsidR="00FA6940" w:rsidRPr="00207EE5">
        <w:rPr>
          <w:rFonts w:asciiTheme="minorHAnsi" w:hAnsiTheme="minorHAnsi" w:cstheme="minorHAnsi"/>
          <w:noProof/>
          <w:color w:val="auto"/>
          <w:vertAlign w:val="superscript"/>
        </w:rPr>
        <w:t>32</w:t>
      </w:r>
      <w:r w:rsidR="009B6E85" w:rsidRPr="00207EE5">
        <w:rPr>
          <w:rFonts w:asciiTheme="minorHAnsi" w:hAnsiTheme="minorHAnsi" w:cstheme="minorHAnsi"/>
          <w:color w:val="auto"/>
        </w:rPr>
        <w:fldChar w:fldCharType="end"/>
      </w:r>
      <w:r w:rsidR="007B528A" w:rsidRPr="00207EE5">
        <w:rPr>
          <w:rFonts w:asciiTheme="minorHAnsi" w:hAnsiTheme="minorHAnsi" w:cstheme="minorHAnsi"/>
          <w:color w:val="auto"/>
        </w:rPr>
        <w:t>.</w:t>
      </w:r>
      <w:r w:rsidR="005A34F7" w:rsidRPr="00207EE5">
        <w:rPr>
          <w:rFonts w:asciiTheme="minorHAnsi" w:hAnsiTheme="minorHAnsi" w:cstheme="minorHAnsi"/>
          <w:color w:val="auto"/>
        </w:rPr>
        <w:t xml:space="preserve"> The results </w:t>
      </w:r>
      <w:r w:rsidR="004D5FD0" w:rsidRPr="00207EE5">
        <w:rPr>
          <w:rFonts w:asciiTheme="minorHAnsi" w:hAnsiTheme="minorHAnsi" w:cstheme="minorHAnsi"/>
          <w:color w:val="auto"/>
        </w:rPr>
        <w:t>presented</w:t>
      </w:r>
      <w:r w:rsidR="001B5077">
        <w:rPr>
          <w:rFonts w:asciiTheme="minorHAnsi" w:hAnsiTheme="minorHAnsi" w:cstheme="minorHAnsi"/>
          <w:color w:val="auto"/>
        </w:rPr>
        <w:t xml:space="preserve"> here</w:t>
      </w:r>
      <w:r w:rsidR="004D5FD0" w:rsidRPr="00207EE5">
        <w:rPr>
          <w:rFonts w:asciiTheme="minorHAnsi" w:hAnsiTheme="minorHAnsi" w:cstheme="minorHAnsi"/>
          <w:color w:val="auto"/>
        </w:rPr>
        <w:t xml:space="preserve"> </w:t>
      </w:r>
      <w:r w:rsidR="005A34F7" w:rsidRPr="00207EE5">
        <w:rPr>
          <w:rFonts w:asciiTheme="minorHAnsi" w:hAnsiTheme="minorHAnsi" w:cstheme="minorHAnsi"/>
          <w:color w:val="auto"/>
        </w:rPr>
        <w:t>were acquired from an air-dried sample. The formation of a</w:t>
      </w:r>
      <w:r w:rsidR="009F6A8D">
        <w:rPr>
          <w:rFonts w:asciiTheme="minorHAnsi" w:hAnsiTheme="minorHAnsi" w:cstheme="minorHAnsi"/>
          <w:color w:val="auto"/>
        </w:rPr>
        <w:t xml:space="preserve"> </w:t>
      </w:r>
      <w:r w:rsidR="005A34F7" w:rsidRPr="00207EE5">
        <w:rPr>
          <w:rFonts w:asciiTheme="minorHAnsi" w:hAnsiTheme="minorHAnsi" w:cstheme="minorHAnsi"/>
          <w:color w:val="auto"/>
        </w:rPr>
        <w:t>septum, occurring prior to cell division</w:t>
      </w:r>
      <w:r w:rsidR="004D5FD0" w:rsidRPr="00207EE5">
        <w:rPr>
          <w:rFonts w:asciiTheme="minorHAnsi" w:hAnsiTheme="minorHAnsi" w:cstheme="minorHAnsi"/>
          <w:color w:val="auto"/>
        </w:rPr>
        <w:t xml:space="preserve"> </w:t>
      </w:r>
      <w:r w:rsidR="005A34F7" w:rsidRPr="00207EE5">
        <w:rPr>
          <w:rFonts w:asciiTheme="minorHAnsi" w:hAnsiTheme="minorHAnsi" w:cstheme="minorHAnsi"/>
          <w:color w:val="auto"/>
        </w:rPr>
        <w:t xml:space="preserve">was observed and monitored </w:t>
      </w:r>
      <w:r w:rsidR="005A34F7" w:rsidRPr="002247ED">
        <w:rPr>
          <w:rFonts w:asciiTheme="minorHAnsi" w:hAnsiTheme="minorHAnsi" w:cstheme="minorHAnsi"/>
          <w:color w:val="auto"/>
        </w:rPr>
        <w:t>via</w:t>
      </w:r>
      <w:r w:rsidR="005A34F7" w:rsidRPr="00207EE5">
        <w:rPr>
          <w:rFonts w:asciiTheme="minorHAnsi" w:hAnsiTheme="minorHAnsi" w:cstheme="minorHAnsi"/>
          <w:color w:val="auto"/>
        </w:rPr>
        <w:t xml:space="preserve"> AFM imaging (</w:t>
      </w:r>
      <w:r w:rsidR="005A34F7" w:rsidRPr="002247ED">
        <w:rPr>
          <w:rFonts w:asciiTheme="minorHAnsi" w:hAnsiTheme="minorHAnsi" w:cstheme="minorHAnsi"/>
          <w:b/>
          <w:bCs/>
          <w:color w:val="auto"/>
        </w:rPr>
        <w:t>Figure 2A</w:t>
      </w:r>
      <w:r w:rsidR="004C13F0">
        <w:rPr>
          <w:rFonts w:asciiTheme="minorHAnsi" w:hAnsiTheme="minorHAnsi" w:cstheme="minorHAnsi"/>
          <w:b/>
          <w:bCs/>
          <w:color w:val="auto"/>
        </w:rPr>
        <w:t>–</w:t>
      </w:r>
      <w:r w:rsidR="005A34F7" w:rsidRPr="002247ED">
        <w:rPr>
          <w:rFonts w:asciiTheme="minorHAnsi" w:hAnsiTheme="minorHAnsi" w:cstheme="minorHAnsi"/>
          <w:b/>
          <w:bCs/>
          <w:color w:val="auto"/>
        </w:rPr>
        <w:t>D</w:t>
      </w:r>
      <w:r w:rsidR="005A34F7" w:rsidRPr="00207EE5">
        <w:rPr>
          <w:rFonts w:asciiTheme="minorHAnsi" w:hAnsiTheme="minorHAnsi" w:cstheme="minorHAnsi"/>
          <w:color w:val="auto"/>
        </w:rPr>
        <w:t xml:space="preserve">) by collection of 12 images of the same area consecutively (collection of </w:t>
      </w:r>
      <w:r w:rsidR="009F6A8D">
        <w:rPr>
          <w:rFonts w:asciiTheme="minorHAnsi" w:hAnsiTheme="minorHAnsi" w:cstheme="minorHAnsi"/>
          <w:color w:val="auto"/>
        </w:rPr>
        <w:t xml:space="preserve">a </w:t>
      </w:r>
      <w:r w:rsidR="005A34F7" w:rsidRPr="00207EE5">
        <w:rPr>
          <w:rFonts w:asciiTheme="minorHAnsi" w:hAnsiTheme="minorHAnsi" w:cstheme="minorHAnsi"/>
          <w:color w:val="auto"/>
        </w:rPr>
        <w:t>single image ≈ 20</w:t>
      </w:r>
      <w:r w:rsidR="009F6A8D">
        <w:rPr>
          <w:rFonts w:asciiTheme="minorHAnsi" w:hAnsiTheme="minorHAnsi" w:cstheme="minorHAnsi"/>
          <w:color w:val="auto"/>
        </w:rPr>
        <w:t xml:space="preserve"> </w:t>
      </w:r>
      <w:r w:rsidR="005A34F7" w:rsidRPr="00207EE5">
        <w:rPr>
          <w:rFonts w:asciiTheme="minorHAnsi" w:hAnsiTheme="minorHAnsi" w:cstheme="minorHAnsi"/>
          <w:color w:val="auto"/>
        </w:rPr>
        <w:t xml:space="preserve">min). </w:t>
      </w:r>
      <w:r w:rsidR="005A34F7" w:rsidRPr="002247ED">
        <w:rPr>
          <w:rFonts w:asciiTheme="minorHAnsi" w:hAnsiTheme="minorHAnsi" w:cstheme="minorHAnsi"/>
          <w:b/>
          <w:bCs/>
          <w:color w:val="auto"/>
        </w:rPr>
        <w:t>Figure 2A</w:t>
      </w:r>
      <w:r w:rsidR="004C13F0">
        <w:rPr>
          <w:rFonts w:asciiTheme="minorHAnsi" w:hAnsiTheme="minorHAnsi" w:cstheme="minorHAnsi"/>
          <w:b/>
          <w:bCs/>
          <w:color w:val="auto"/>
        </w:rPr>
        <w:t>–</w:t>
      </w:r>
      <w:r w:rsidR="005A34F7" w:rsidRPr="002247ED">
        <w:rPr>
          <w:rFonts w:asciiTheme="minorHAnsi" w:hAnsiTheme="minorHAnsi" w:cstheme="minorHAnsi"/>
          <w:b/>
          <w:bCs/>
          <w:color w:val="auto"/>
        </w:rPr>
        <w:t>D</w:t>
      </w:r>
      <w:r w:rsidR="005A34F7" w:rsidRPr="00207EE5">
        <w:rPr>
          <w:rFonts w:asciiTheme="minorHAnsi" w:hAnsiTheme="minorHAnsi" w:cstheme="minorHAnsi"/>
          <w:color w:val="auto"/>
        </w:rPr>
        <w:t xml:space="preserve"> shows 4 selected AFM images, with time between collection of each image of appro</w:t>
      </w:r>
      <w:r w:rsidR="009F6A8D">
        <w:rPr>
          <w:rFonts w:asciiTheme="minorHAnsi" w:hAnsiTheme="minorHAnsi" w:cstheme="minorHAnsi"/>
          <w:color w:val="auto"/>
        </w:rPr>
        <w:t>ximately</w:t>
      </w:r>
      <w:r w:rsidR="005A34F7" w:rsidRPr="00207EE5">
        <w:rPr>
          <w:rFonts w:asciiTheme="minorHAnsi" w:hAnsiTheme="minorHAnsi" w:cstheme="minorHAnsi"/>
          <w:color w:val="auto"/>
        </w:rPr>
        <w:t xml:space="preserve"> 40 min. The formed structure (septum) is 45 nm high.</w:t>
      </w:r>
      <w:r w:rsidR="00174570" w:rsidRPr="00207EE5">
        <w:rPr>
          <w:rFonts w:asciiTheme="minorHAnsi" w:hAnsiTheme="minorHAnsi" w:cstheme="minorHAnsi"/>
          <w:color w:val="auto"/>
        </w:rPr>
        <w:t xml:space="preserve"> The formed septum is clearly visible in AFM height and deflection images (</w:t>
      </w:r>
      <w:r w:rsidR="00174570" w:rsidRPr="002247ED">
        <w:rPr>
          <w:rFonts w:asciiTheme="minorHAnsi" w:hAnsiTheme="minorHAnsi" w:cstheme="minorHAnsi"/>
          <w:b/>
          <w:bCs/>
          <w:color w:val="auto"/>
        </w:rPr>
        <w:t>Figure 2E</w:t>
      </w:r>
      <w:r w:rsidR="004C13F0">
        <w:rPr>
          <w:rFonts w:asciiTheme="minorHAnsi" w:hAnsiTheme="minorHAnsi" w:cstheme="minorHAnsi"/>
          <w:b/>
          <w:bCs/>
          <w:color w:val="auto"/>
        </w:rPr>
        <w:t>–</w:t>
      </w:r>
      <w:r w:rsidR="00174570" w:rsidRPr="002247ED">
        <w:rPr>
          <w:rFonts w:asciiTheme="minorHAnsi" w:hAnsiTheme="minorHAnsi" w:cstheme="minorHAnsi"/>
          <w:b/>
          <w:bCs/>
          <w:color w:val="auto"/>
        </w:rPr>
        <w:t>F</w:t>
      </w:r>
      <w:r w:rsidR="00174570" w:rsidRPr="00207EE5">
        <w:rPr>
          <w:rFonts w:asciiTheme="minorHAnsi" w:hAnsiTheme="minorHAnsi" w:cstheme="minorHAnsi"/>
          <w:color w:val="auto"/>
        </w:rPr>
        <w:t>).</w:t>
      </w:r>
      <w:r w:rsidR="005A34F7" w:rsidRPr="00207EE5">
        <w:rPr>
          <w:rFonts w:asciiTheme="minorHAnsi" w:hAnsiTheme="minorHAnsi" w:cstheme="minorHAnsi"/>
          <w:color w:val="auto"/>
        </w:rPr>
        <w:t xml:space="preserve"> The AFM-IR spectra</w:t>
      </w:r>
      <w:r w:rsidR="00F729F4" w:rsidRPr="00207EE5">
        <w:rPr>
          <w:rFonts w:asciiTheme="minorHAnsi" w:hAnsiTheme="minorHAnsi" w:cstheme="minorHAnsi"/>
          <w:color w:val="auto"/>
        </w:rPr>
        <w:t xml:space="preserve"> recorded from </w:t>
      </w:r>
      <w:r w:rsidR="004D5FD0" w:rsidRPr="00207EE5">
        <w:rPr>
          <w:rFonts w:asciiTheme="minorHAnsi" w:hAnsiTheme="minorHAnsi" w:cstheme="minorHAnsi"/>
          <w:color w:val="auto"/>
        </w:rPr>
        <w:t xml:space="preserve">the </w:t>
      </w:r>
      <w:r w:rsidR="00F729F4" w:rsidRPr="00207EE5">
        <w:rPr>
          <w:rFonts w:asciiTheme="minorHAnsi" w:hAnsiTheme="minorHAnsi" w:cstheme="minorHAnsi"/>
          <w:color w:val="auto"/>
        </w:rPr>
        <w:t xml:space="preserve">cell </w:t>
      </w:r>
      <w:r w:rsidR="00F729F4" w:rsidRPr="00D07983">
        <w:rPr>
          <w:rFonts w:asciiTheme="minorHAnsi" w:hAnsiTheme="minorHAnsi" w:cstheme="minorHAnsi"/>
          <w:color w:val="auto"/>
        </w:rPr>
        <w:t xml:space="preserve">and septum area </w:t>
      </w:r>
      <w:r w:rsidR="00F729F4" w:rsidRPr="00D07983">
        <w:rPr>
          <w:rFonts w:asciiTheme="minorHAnsi" w:hAnsiTheme="minorHAnsi" w:cstheme="minorHAnsi"/>
          <w:b/>
          <w:bCs/>
          <w:color w:val="auto"/>
        </w:rPr>
        <w:t xml:space="preserve">(Figure </w:t>
      </w:r>
      <w:r w:rsidR="00C16C9C" w:rsidRPr="00D07983">
        <w:rPr>
          <w:rFonts w:asciiTheme="minorHAnsi" w:hAnsiTheme="minorHAnsi" w:cstheme="minorHAnsi"/>
          <w:b/>
          <w:bCs/>
          <w:color w:val="auto"/>
        </w:rPr>
        <w:t>2</w:t>
      </w:r>
      <w:r w:rsidR="00F729F4" w:rsidRPr="00D07983">
        <w:rPr>
          <w:rFonts w:asciiTheme="minorHAnsi" w:hAnsiTheme="minorHAnsi" w:cstheme="minorHAnsi"/>
          <w:b/>
          <w:bCs/>
          <w:color w:val="auto"/>
        </w:rPr>
        <w:t>G</w:t>
      </w:r>
      <w:r w:rsidR="00174570" w:rsidRPr="00D07983">
        <w:rPr>
          <w:rFonts w:asciiTheme="minorHAnsi" w:hAnsiTheme="minorHAnsi" w:cstheme="minorHAnsi"/>
          <w:color w:val="auto"/>
        </w:rPr>
        <w:t xml:space="preserve">, points of origin marked in </w:t>
      </w:r>
      <w:r w:rsidR="00174570" w:rsidRPr="00D07983">
        <w:rPr>
          <w:rFonts w:asciiTheme="minorHAnsi" w:hAnsiTheme="minorHAnsi" w:cstheme="minorHAnsi"/>
          <w:b/>
          <w:bCs/>
          <w:color w:val="auto"/>
        </w:rPr>
        <w:t xml:space="preserve">Figure </w:t>
      </w:r>
      <w:r w:rsidR="00C16C9C" w:rsidRPr="00D07983">
        <w:rPr>
          <w:rFonts w:asciiTheme="minorHAnsi" w:hAnsiTheme="minorHAnsi" w:cstheme="minorHAnsi"/>
          <w:b/>
          <w:bCs/>
          <w:color w:val="auto"/>
        </w:rPr>
        <w:t>2F</w:t>
      </w:r>
      <w:r w:rsidR="00F729F4" w:rsidRPr="00D07983">
        <w:rPr>
          <w:rFonts w:asciiTheme="minorHAnsi" w:hAnsiTheme="minorHAnsi" w:cstheme="minorHAnsi"/>
          <w:color w:val="auto"/>
        </w:rPr>
        <w:t xml:space="preserve">) were normalized </w:t>
      </w:r>
      <w:r w:rsidR="004E552F" w:rsidRPr="00D07983">
        <w:rPr>
          <w:rFonts w:asciiTheme="minorHAnsi" w:hAnsiTheme="minorHAnsi" w:cstheme="minorHAnsi"/>
          <w:color w:val="auto"/>
        </w:rPr>
        <w:t xml:space="preserve">to </w:t>
      </w:r>
      <w:r w:rsidR="004D5FD0" w:rsidRPr="00D07983">
        <w:rPr>
          <w:rFonts w:asciiTheme="minorHAnsi" w:hAnsiTheme="minorHAnsi" w:cstheme="minorHAnsi"/>
          <w:color w:val="auto"/>
        </w:rPr>
        <w:t xml:space="preserve">the </w:t>
      </w:r>
      <w:r w:rsidR="004E552F" w:rsidRPr="00D07983">
        <w:rPr>
          <w:rFonts w:asciiTheme="minorHAnsi" w:hAnsiTheme="minorHAnsi" w:cstheme="minorHAnsi"/>
          <w:color w:val="auto"/>
        </w:rPr>
        <w:t xml:space="preserve">amide I </w:t>
      </w:r>
      <w:r w:rsidR="001B5077" w:rsidRPr="00D07983">
        <w:rPr>
          <w:rFonts w:asciiTheme="minorHAnsi" w:hAnsiTheme="minorHAnsi" w:cstheme="minorHAnsi"/>
          <w:color w:val="auto"/>
        </w:rPr>
        <w:t xml:space="preserve">band </w:t>
      </w:r>
      <w:r w:rsidR="00F729F4" w:rsidRPr="00D07983">
        <w:rPr>
          <w:rFonts w:asciiTheme="minorHAnsi" w:hAnsiTheme="minorHAnsi" w:cstheme="minorHAnsi"/>
          <w:color w:val="auto"/>
        </w:rPr>
        <w:t>prior to comparison</w:t>
      </w:r>
      <w:r w:rsidR="004E552F" w:rsidRPr="00D07983">
        <w:rPr>
          <w:rFonts w:asciiTheme="minorHAnsi" w:hAnsiTheme="minorHAnsi" w:cstheme="minorHAnsi"/>
          <w:color w:val="auto"/>
        </w:rPr>
        <w:t>,</w:t>
      </w:r>
      <w:r w:rsidR="00F729F4" w:rsidRPr="00D07983">
        <w:rPr>
          <w:rFonts w:asciiTheme="minorHAnsi" w:hAnsiTheme="minorHAnsi" w:cstheme="minorHAnsi"/>
          <w:color w:val="auto"/>
        </w:rPr>
        <w:t xml:space="preserve"> to minimalize the influence of varying sample thickness betw</w:t>
      </w:r>
      <w:r w:rsidR="00F729F4" w:rsidRPr="00207EE5">
        <w:rPr>
          <w:rFonts w:asciiTheme="minorHAnsi" w:hAnsiTheme="minorHAnsi" w:cstheme="minorHAnsi"/>
          <w:color w:val="auto"/>
        </w:rPr>
        <w:t xml:space="preserve">een points of data collection. </w:t>
      </w:r>
      <w:r w:rsidR="004D5FD0" w:rsidRPr="00207EE5">
        <w:rPr>
          <w:rFonts w:asciiTheme="minorHAnsi" w:hAnsiTheme="minorHAnsi" w:cstheme="minorHAnsi"/>
          <w:color w:val="auto"/>
        </w:rPr>
        <w:t xml:space="preserve">The </w:t>
      </w:r>
      <w:r w:rsidR="00F729F4" w:rsidRPr="00207EE5">
        <w:rPr>
          <w:rFonts w:asciiTheme="minorHAnsi" w:hAnsiTheme="minorHAnsi" w:cstheme="minorHAnsi"/>
          <w:color w:val="auto"/>
        </w:rPr>
        <w:t>AFM-IR spectrum of the septum is characterized by higher relative intensity of bands at 1240 and 1090 cm</w:t>
      </w:r>
      <w:r w:rsidR="00F729F4" w:rsidRPr="00207EE5">
        <w:rPr>
          <w:rFonts w:asciiTheme="minorHAnsi" w:hAnsiTheme="minorHAnsi" w:cstheme="minorHAnsi"/>
          <w:color w:val="auto"/>
          <w:vertAlign w:val="superscript"/>
        </w:rPr>
        <w:t>-1</w:t>
      </w:r>
      <w:r w:rsidR="00F729F4" w:rsidRPr="00207EE5">
        <w:rPr>
          <w:rFonts w:asciiTheme="minorHAnsi" w:hAnsiTheme="minorHAnsi" w:cstheme="minorHAnsi"/>
          <w:color w:val="auto"/>
        </w:rPr>
        <w:t xml:space="preserve"> compared to AFM-IR spectrum collected from cell area. These are attributed to carbohydrate and phosphodiester groups of cell wall components (including e.g.</w:t>
      </w:r>
      <w:r w:rsidR="009F6A8D">
        <w:rPr>
          <w:rFonts w:asciiTheme="minorHAnsi" w:hAnsiTheme="minorHAnsi" w:cstheme="minorHAnsi"/>
          <w:color w:val="auto"/>
        </w:rPr>
        <w:t>,</w:t>
      </w:r>
      <w:r w:rsidR="00F729F4" w:rsidRPr="00207EE5">
        <w:rPr>
          <w:rFonts w:asciiTheme="minorHAnsi" w:hAnsiTheme="minorHAnsi" w:cstheme="minorHAnsi"/>
          <w:color w:val="auto"/>
        </w:rPr>
        <w:t xml:space="preserve"> peptidoglycan and teichoic acid)</w:t>
      </w:r>
      <w:r w:rsidR="004E552F" w:rsidRPr="00207EE5">
        <w:rPr>
          <w:rFonts w:asciiTheme="minorHAnsi" w:hAnsiTheme="minorHAnsi" w:cstheme="minorHAnsi"/>
          <w:color w:val="auto"/>
        </w:rPr>
        <w:fldChar w:fldCharType="begin">
          <w:fldData xml:space="preserve">PEVuZE5vdGU+PENpdGU+PEF1dGhvcj5Lb2NoYW48L0F1dGhvcj48WWVhcj4yMDE4PC9ZZWFyPjxS
ZWNOdW0+MjE8L1JlY051bT48RGlzcGxheVRleHQ+PHN0eWxlIGZhY2U9InN1cGVyc2NyaXB0Ij4y
Mjwvc3R5bGU+PC9EaXNwbGF5VGV4dD48cmVjb3JkPjxyZWMtbnVtYmVyPjIxPC9yZWMtbnVtYmVy
Pjxmb3JlaWduLWtleXM+PGtleSBhcHA9IkVOIiBkYi1pZD0iZmRkMHRhYTBieGZmOWllMmVwY3Bz
OTB3OXZzZjVkdGF4MHRkIiB0aW1lc3RhbXA9IjE1ODg5MDcwNjEiPjIxPC9rZXk+PC9mb3JlaWdu
LWtleXM+PHJlZi10eXBlIG5hbWU9IkpvdXJuYWwgQXJ0aWNsZSI+MTc8L3JlZi10eXBlPjxjb250
cmlidXRvcnM+PGF1dGhvcnM+PGF1dGhvcj5Lb2NoYW4sIEsuPC9hdXRob3I+PGF1dGhvcj5QZXJl
ei1HdWFpdGEsIEQuPC9hdXRob3I+PGF1dGhvcj5QaXNzYW5nLCBKLjwvYXV0aG9yPjxhdXRob3I+
SmlhbmcsIEouIEguPC9hdXRob3I+PGF1dGhvcj5QZWxlZywgQS4gWS48L2F1dGhvcj48YXV0aG9y
Pk1jTmF1Z2h0b24sIEQuPC9hdXRob3I+PGF1dGhvcj5IZXJhdWQsIFAuPC9hdXRob3I+PGF1dGhv
cj5Xb29kLCBCLiBSLjwvYXV0aG9yPjwvYXV0aG9ycz48L2NvbnRyaWJ1dG9ycz48YXV0aC1hZGRy
ZXNzPkNlbnRyZSBmb3IgQmlvc3BlY3Ryb3Njb3B5IGFuZCBTY2hvb2wgb2YgQ2hlbWlzdHJ5LCBN
b25hc2ggVW5pdmVyc2l0eSwgQ2xheXRvbiBDYW1wdXMsIE1lbGJvdXJuZSwgMzgwMCBWaWN0b3Jp
YSwgQXVzdHJhbGlhLiYjeEQ7SW5mZWN0aW9uIGFuZCBJbW11bml0eSBQcm9ncmFtLCBNb25hc2gg
QmlvbWVkaWNpbmUgRGlzY292ZXJ5IEluc3RpdHV0ZSBhbmQgRGVwYXJ0bWVudCBvZiBNaWNyb2Jp
b2xvZ3ksIE1vbmFzaCBVbml2ZXJzaXR5LCBDbGF5dG9uIENhbXB1cywgTWVsYm91cm5lLCAzODAw
IFZpY3RvcmlhLCBBdXN0cmFsaWEuJiN4RDtEZXBhcnRtZW50IG9mIEluZmVjdGlvdXMgRGlzZWFz
ZXMsIFRoZSBBbGZyZWQgSG9zcGl0YWwgYW5kIENlbnRyYWwgQ2xpbmljYWwgU2Nob29sLCBNb25h
c2ggVW5pdmVyc2l0eSwgTWVsYm91cm5lLCBWaWN0b3JpYSAzMDA0LCBBdXN0cmFsaWEuJiN4RDtD
ZW50cmUgZm9yIEJpb3NwZWN0cm9zY29weSBhbmQgU2Nob29sIG9mIENoZW1pc3RyeSwgTW9uYXNo
IFVuaXZlcnNpdHksIENsYXl0b24gQ2FtcHVzLCBNZWxib3VybmUsIDM4MDAgVmljdG9yaWEsIEF1
c3RyYWxpYSBwaGlsLmhlcmF1ZEBtb25hc2guZWR1LiYjeEQ7TW9uYXNoIEJpb21lZGljaW5lIERp
c2NvdmVyeSBJbnN0aXR1dGUgYW5kIHRoZSBEZXBhcnRtZW50IG9mIE1pY3JvYmlvbG9neSwgTW9u
YXNoIFVuaXZlcnNpdHksIENsYXl0b24gQ2FtcHVzLCBNZWxib3VybmUsIDM4MDAgVmljdG9yaWEs
IEF1c3RyYWxpYS4mI3hEO0NlbnRyZSBmb3IgQmlvc3BlY3Ryb3Njb3B5IGFuZCBTY2hvb2wgb2Yg
Q2hlbWlzdHJ5LCBNb25hc2ggVW5pdmVyc2l0eSwgQ2xheXRvbiBDYW1wdXMsIE1lbGJvdXJuZSwg
MzgwMCBWaWN0b3JpYSwgQXVzdHJhbGlhIGJheWRlbi53b29kQG1vbmFzaC5lZHUuPC9hdXRoLWFk
ZHJlc3M+PHRpdGxlcz48dGl0bGU+SW4gdml2byBhdG9taWMgZm9yY2UgbWljcm9zY29weS1pbmZy
YXJlZCBzcGVjdHJvc2NvcHkgb2YgYmFjdGVyaWE8L3RpdGxlPjxzZWNvbmRhcnktdGl0bGU+SiBS
IFNvYyBJbnRlcmZhY2U8L3NlY29uZGFyeS10aXRsZT48YWx0LXRpdGxlPkpvdXJuYWwgb2YgdGhl
IFJveWFsIFNvY2lldHksIEludGVyZmFjZTwvYWx0LXRpdGxlPjwvdGl0bGVzPjxwZXJpb2RpY2Fs
PjxmdWxsLXRpdGxlPkogUiBTb2MgSW50ZXJmYWNlPC9mdWxsLXRpdGxlPjxhYmJyLTE+Sm91cm5h
bCBvZiB0aGUgUm95YWwgU29jaWV0eSwgSW50ZXJmYWNlPC9hYmJyLTE+PC9wZXJpb2RpY2FsPjxh
bHQtcGVyaW9kaWNhbD48ZnVsbC10aXRsZT5KIFIgU29jIEludGVyZmFjZTwvZnVsbC10aXRsZT48
YWJici0xPkpvdXJuYWwgb2YgdGhlIFJveWFsIFNvY2lldHksIEludGVyZmFjZTwvYWJici0xPjwv
YWx0LXBlcmlvZGljYWw+PHZvbHVtZT4xNTwvdm9sdW1lPjxudW1iZXI+MTQwPC9udW1iZXI+PGVk
aXRpb24+MjAxOC8wMy8zMDwvZWRpdGlvbj48a2V5d29yZHM+PGtleXdvcmQ+Q2VsbCBXYWxsL21l
dGFib2xpc20vKnVsdHJhc3RydWN0dXJlPC9rZXl3b3JkPjxrZXl3b3JkPkVzY2hlcmljaGlhIGNv
bGkvbWV0YWJvbGlzbS8qdWx0cmFzdHJ1Y3R1cmU8L2tleXdvcmQ+PGtleXdvcmQ+TWljcm9zY29w
eSwgQXRvbWljIEZvcmNlLyptZXRob2RzPC9rZXl3b3JkPjxrZXl3b3JkPlN0YXBoeWxvY29jY3Vz
IGF1cmV1cy9tZXRhYm9saXNtLyp1bHRyYXN0cnVjdHVyZTwva2V5d29yZD48a2V5d29yZD4qR3Jh
bS1uZWdhdGl2ZSBiYWN0ZXJpYTwva2V5d29yZD48a2V5d29yZD4qR3JhbS1wb3NpdGl2ZSBiYWN0
ZXJpYTwva2V5d29yZD48a2V5d29yZD4qYXRvbWljIGZvcmNlIG1pY3Jvc2NvcHktaW5mcmFyZWQ8
L2tleXdvcmQ+PGtleXdvcmQ+KmNlbGwgd2FsbDwva2V5d29yZD48a2V5d29yZD4qaW4gdml2bzwv
a2V5d29yZD48L2tleXdvcmRzPjxkYXRlcz48eWVhcj4yMDE4PC95ZWFyPjxwdWItZGF0ZXM+PGRh
dGU+TWFyPC9kYXRlPjwvcHViLWRhdGVzPjwvZGF0ZXM+PGlzYm4+MTc0Mi01NjYyPC9pc2JuPjxh
Y2Nlc3Npb24tbnVtPjI5NTkzMDkxPC9hY2Nlc3Npb24tbnVtPjx1cmxzPjwvdXJscz48Y3VzdG9t
Mj5QTUM1OTA4NTQzPC9jdXN0b20yPjxlbGVjdHJvbmljLXJlc291cmNlLW51bT4xMC4xMDk4L3Jz
aWYuMjAxOC4wMTE1PC9lbGVjdHJvbmljLXJlc291cmNlLW51bT48cmVtb3RlLWRhdGFiYXNlLXBy
b3ZpZGVyPk5MTTwvcmVtb3RlLWRhdGFiYXNlLXByb3ZpZGVyPjxsYW5ndWFnZT5lbmc8L2xhbmd1
YWdlPjwvcmVjb3JkPjwvQ2l0ZT48L0VuZE5vdGU+
</w:fldData>
        </w:fldChar>
      </w:r>
      <w:r w:rsidR="004E552F" w:rsidRPr="00207EE5">
        <w:rPr>
          <w:rFonts w:asciiTheme="minorHAnsi" w:hAnsiTheme="minorHAnsi" w:cstheme="minorHAnsi"/>
          <w:color w:val="auto"/>
        </w:rPr>
        <w:instrText xml:space="preserve"> ADDIN EN.CITE </w:instrText>
      </w:r>
      <w:r w:rsidR="004E552F" w:rsidRPr="00207EE5">
        <w:rPr>
          <w:rFonts w:asciiTheme="minorHAnsi" w:hAnsiTheme="minorHAnsi" w:cstheme="minorHAnsi"/>
          <w:color w:val="auto"/>
        </w:rPr>
        <w:fldChar w:fldCharType="begin">
          <w:fldData xml:space="preserve">PEVuZE5vdGU+PENpdGU+PEF1dGhvcj5Lb2NoYW48L0F1dGhvcj48WWVhcj4yMDE4PC9ZZWFyPjxS
ZWNOdW0+MjE8L1JlY051bT48RGlzcGxheVRleHQ+PHN0eWxlIGZhY2U9InN1cGVyc2NyaXB0Ij4y
Mjwvc3R5bGU+PC9EaXNwbGF5VGV4dD48cmVjb3JkPjxyZWMtbnVtYmVyPjIxPC9yZWMtbnVtYmVy
Pjxmb3JlaWduLWtleXM+PGtleSBhcHA9IkVOIiBkYi1pZD0iZmRkMHRhYTBieGZmOWllMmVwY3Bz
OTB3OXZzZjVkdGF4MHRkIiB0aW1lc3RhbXA9IjE1ODg5MDcwNjEiPjIxPC9rZXk+PC9mb3JlaWdu
LWtleXM+PHJlZi10eXBlIG5hbWU9IkpvdXJuYWwgQXJ0aWNsZSI+MTc8L3JlZi10eXBlPjxjb250
cmlidXRvcnM+PGF1dGhvcnM+PGF1dGhvcj5Lb2NoYW4sIEsuPC9hdXRob3I+PGF1dGhvcj5QZXJl
ei1HdWFpdGEsIEQuPC9hdXRob3I+PGF1dGhvcj5QaXNzYW5nLCBKLjwvYXV0aG9yPjxhdXRob3I+
SmlhbmcsIEouIEguPC9hdXRob3I+PGF1dGhvcj5QZWxlZywgQS4gWS48L2F1dGhvcj48YXV0aG9y
Pk1jTmF1Z2h0b24sIEQuPC9hdXRob3I+PGF1dGhvcj5IZXJhdWQsIFAuPC9hdXRob3I+PGF1dGhv
cj5Xb29kLCBCLiBSLjwvYXV0aG9yPjwvYXV0aG9ycz48L2NvbnRyaWJ1dG9ycz48YXV0aC1hZGRy
ZXNzPkNlbnRyZSBmb3IgQmlvc3BlY3Ryb3Njb3B5IGFuZCBTY2hvb2wgb2YgQ2hlbWlzdHJ5LCBN
b25hc2ggVW5pdmVyc2l0eSwgQ2xheXRvbiBDYW1wdXMsIE1lbGJvdXJuZSwgMzgwMCBWaWN0b3Jp
YSwgQXVzdHJhbGlhLiYjeEQ7SW5mZWN0aW9uIGFuZCBJbW11bml0eSBQcm9ncmFtLCBNb25hc2gg
QmlvbWVkaWNpbmUgRGlzY292ZXJ5IEluc3RpdHV0ZSBhbmQgRGVwYXJ0bWVudCBvZiBNaWNyb2Jp
b2xvZ3ksIE1vbmFzaCBVbml2ZXJzaXR5LCBDbGF5dG9uIENhbXB1cywgTWVsYm91cm5lLCAzODAw
IFZpY3RvcmlhLCBBdXN0cmFsaWEuJiN4RDtEZXBhcnRtZW50IG9mIEluZmVjdGlvdXMgRGlzZWFz
ZXMsIFRoZSBBbGZyZWQgSG9zcGl0YWwgYW5kIENlbnRyYWwgQ2xpbmljYWwgU2Nob29sLCBNb25h
c2ggVW5pdmVyc2l0eSwgTWVsYm91cm5lLCBWaWN0b3JpYSAzMDA0LCBBdXN0cmFsaWEuJiN4RDtD
ZW50cmUgZm9yIEJpb3NwZWN0cm9zY29weSBhbmQgU2Nob29sIG9mIENoZW1pc3RyeSwgTW9uYXNo
IFVuaXZlcnNpdHksIENsYXl0b24gQ2FtcHVzLCBNZWxib3VybmUsIDM4MDAgVmljdG9yaWEsIEF1
c3RyYWxpYSBwaGlsLmhlcmF1ZEBtb25hc2guZWR1LiYjeEQ7TW9uYXNoIEJpb21lZGljaW5lIERp
c2NvdmVyeSBJbnN0aXR1dGUgYW5kIHRoZSBEZXBhcnRtZW50IG9mIE1pY3JvYmlvbG9neSwgTW9u
YXNoIFVuaXZlcnNpdHksIENsYXl0b24gQ2FtcHVzLCBNZWxib3VybmUsIDM4MDAgVmljdG9yaWEs
IEF1c3RyYWxpYS4mI3hEO0NlbnRyZSBmb3IgQmlvc3BlY3Ryb3Njb3B5IGFuZCBTY2hvb2wgb2Yg
Q2hlbWlzdHJ5LCBNb25hc2ggVW5pdmVyc2l0eSwgQ2xheXRvbiBDYW1wdXMsIE1lbGJvdXJuZSwg
MzgwMCBWaWN0b3JpYSwgQXVzdHJhbGlhIGJheWRlbi53b29kQG1vbmFzaC5lZHUuPC9hdXRoLWFk
ZHJlc3M+PHRpdGxlcz48dGl0bGU+SW4gdml2byBhdG9taWMgZm9yY2UgbWljcm9zY29weS1pbmZy
YXJlZCBzcGVjdHJvc2NvcHkgb2YgYmFjdGVyaWE8L3RpdGxlPjxzZWNvbmRhcnktdGl0bGU+SiBS
IFNvYyBJbnRlcmZhY2U8L3NlY29uZGFyeS10aXRsZT48YWx0LXRpdGxlPkpvdXJuYWwgb2YgdGhl
IFJveWFsIFNvY2lldHksIEludGVyZmFjZTwvYWx0LXRpdGxlPjwvdGl0bGVzPjxwZXJpb2RpY2Fs
PjxmdWxsLXRpdGxlPkogUiBTb2MgSW50ZXJmYWNlPC9mdWxsLXRpdGxlPjxhYmJyLTE+Sm91cm5h
bCBvZiB0aGUgUm95YWwgU29jaWV0eSwgSW50ZXJmYWNlPC9hYmJyLTE+PC9wZXJpb2RpY2FsPjxh
bHQtcGVyaW9kaWNhbD48ZnVsbC10aXRsZT5KIFIgU29jIEludGVyZmFjZTwvZnVsbC10aXRsZT48
YWJici0xPkpvdXJuYWwgb2YgdGhlIFJveWFsIFNvY2lldHksIEludGVyZmFjZTwvYWJici0xPjwv
YWx0LXBlcmlvZGljYWw+PHZvbHVtZT4xNTwvdm9sdW1lPjxudW1iZXI+MTQwPC9udW1iZXI+PGVk
aXRpb24+MjAxOC8wMy8zMDwvZWRpdGlvbj48a2V5d29yZHM+PGtleXdvcmQ+Q2VsbCBXYWxsL21l
dGFib2xpc20vKnVsdHJhc3RydWN0dXJlPC9rZXl3b3JkPjxrZXl3b3JkPkVzY2hlcmljaGlhIGNv
bGkvbWV0YWJvbGlzbS8qdWx0cmFzdHJ1Y3R1cmU8L2tleXdvcmQ+PGtleXdvcmQ+TWljcm9zY29w
eSwgQXRvbWljIEZvcmNlLyptZXRob2RzPC9rZXl3b3JkPjxrZXl3b3JkPlN0YXBoeWxvY29jY3Vz
IGF1cmV1cy9tZXRhYm9saXNtLyp1bHRyYXN0cnVjdHVyZTwva2V5d29yZD48a2V5d29yZD4qR3Jh
bS1uZWdhdGl2ZSBiYWN0ZXJpYTwva2V5d29yZD48a2V5d29yZD4qR3JhbS1wb3NpdGl2ZSBiYWN0
ZXJpYTwva2V5d29yZD48a2V5d29yZD4qYXRvbWljIGZvcmNlIG1pY3Jvc2NvcHktaW5mcmFyZWQ8
L2tleXdvcmQ+PGtleXdvcmQ+KmNlbGwgd2FsbDwva2V5d29yZD48a2V5d29yZD4qaW4gdml2bzwv
a2V5d29yZD48L2tleXdvcmRzPjxkYXRlcz48eWVhcj4yMDE4PC95ZWFyPjxwdWItZGF0ZXM+PGRh
dGU+TWFyPC9kYXRlPjwvcHViLWRhdGVzPjwvZGF0ZXM+PGlzYm4+MTc0Mi01NjYyPC9pc2JuPjxh
Y2Nlc3Npb24tbnVtPjI5NTkzMDkxPC9hY2Nlc3Npb24tbnVtPjx1cmxzPjwvdXJscz48Y3VzdG9t
Mj5QTUM1OTA4NTQzPC9jdXN0b20yPjxlbGVjdHJvbmljLXJlc291cmNlLW51bT4xMC4xMDk4L3Jz
aWYuMjAxOC4wMTE1PC9lbGVjdHJvbmljLXJlc291cmNlLW51bT48cmVtb3RlLWRhdGFiYXNlLXBy
b3ZpZGVyPk5MTTwvcmVtb3RlLWRhdGFiYXNlLXByb3ZpZGVyPjxsYW5ndWFnZT5lbmc8L2xhbmd1
YWdlPjwvcmVjb3JkPjwvQ2l0ZT48L0VuZE5vdGU+
</w:fldData>
        </w:fldChar>
      </w:r>
      <w:r w:rsidR="004E552F" w:rsidRPr="00207EE5">
        <w:rPr>
          <w:rFonts w:asciiTheme="minorHAnsi" w:hAnsiTheme="minorHAnsi" w:cstheme="minorHAnsi"/>
          <w:color w:val="auto"/>
        </w:rPr>
        <w:instrText xml:space="preserve"> ADDIN EN.CITE.DATA </w:instrText>
      </w:r>
      <w:r w:rsidR="004E552F" w:rsidRPr="00207EE5">
        <w:rPr>
          <w:rFonts w:asciiTheme="minorHAnsi" w:hAnsiTheme="minorHAnsi" w:cstheme="minorHAnsi"/>
          <w:color w:val="auto"/>
        </w:rPr>
      </w:r>
      <w:r w:rsidR="004E552F" w:rsidRPr="00207EE5">
        <w:rPr>
          <w:rFonts w:asciiTheme="minorHAnsi" w:hAnsiTheme="minorHAnsi" w:cstheme="minorHAnsi"/>
          <w:color w:val="auto"/>
        </w:rPr>
        <w:fldChar w:fldCharType="end"/>
      </w:r>
      <w:r w:rsidR="004E552F" w:rsidRPr="00207EE5">
        <w:rPr>
          <w:rFonts w:asciiTheme="minorHAnsi" w:hAnsiTheme="minorHAnsi" w:cstheme="minorHAnsi"/>
          <w:color w:val="auto"/>
        </w:rPr>
      </w:r>
      <w:r w:rsidR="004E552F" w:rsidRPr="00207EE5">
        <w:rPr>
          <w:rFonts w:asciiTheme="minorHAnsi" w:hAnsiTheme="minorHAnsi" w:cstheme="minorHAnsi"/>
          <w:color w:val="auto"/>
        </w:rPr>
        <w:fldChar w:fldCharType="separate"/>
      </w:r>
      <w:r w:rsidR="004E552F" w:rsidRPr="00207EE5">
        <w:rPr>
          <w:rFonts w:asciiTheme="minorHAnsi" w:hAnsiTheme="minorHAnsi" w:cstheme="minorHAnsi"/>
          <w:noProof/>
          <w:color w:val="auto"/>
          <w:vertAlign w:val="superscript"/>
        </w:rPr>
        <w:t>22</w:t>
      </w:r>
      <w:r w:rsidR="004E552F" w:rsidRPr="00207EE5">
        <w:rPr>
          <w:rFonts w:asciiTheme="minorHAnsi" w:hAnsiTheme="minorHAnsi" w:cstheme="minorHAnsi"/>
          <w:color w:val="auto"/>
        </w:rPr>
        <w:fldChar w:fldCharType="end"/>
      </w:r>
      <w:r w:rsidR="009F6A8D" w:rsidRPr="00207EE5">
        <w:rPr>
          <w:rFonts w:asciiTheme="minorHAnsi" w:hAnsiTheme="minorHAnsi" w:cstheme="minorHAnsi"/>
          <w:color w:val="auto"/>
        </w:rPr>
        <w:t>.</w:t>
      </w:r>
    </w:p>
    <w:p w14:paraId="57328AEC" w14:textId="551D801F" w:rsidR="00B75BCD" w:rsidRPr="00207EE5" w:rsidRDefault="00B75BCD" w:rsidP="00CD035B">
      <w:pPr>
        <w:rPr>
          <w:rFonts w:asciiTheme="minorHAnsi" w:hAnsiTheme="minorHAnsi" w:cstheme="minorHAnsi"/>
          <w:color w:val="auto"/>
        </w:rPr>
      </w:pPr>
    </w:p>
    <w:p w14:paraId="67C90C70" w14:textId="03AD3689" w:rsidR="00B75BCD" w:rsidRPr="00207EE5" w:rsidRDefault="00FA3651" w:rsidP="00CD035B">
      <w:pPr>
        <w:rPr>
          <w:rFonts w:asciiTheme="minorHAnsi" w:hAnsiTheme="minorHAnsi" w:cstheme="minorHAnsi"/>
          <w:color w:val="auto"/>
        </w:rPr>
      </w:pPr>
      <w:r w:rsidRPr="00207EE5">
        <w:rPr>
          <w:rFonts w:asciiTheme="minorHAnsi" w:hAnsiTheme="minorHAnsi" w:cstheme="minorHAnsi"/>
          <w:color w:val="auto"/>
        </w:rPr>
        <w:t xml:space="preserve">The described protocol can also be used for comparison of </w:t>
      </w:r>
      <w:r w:rsidR="004C13F0">
        <w:rPr>
          <w:rFonts w:asciiTheme="minorHAnsi" w:hAnsiTheme="minorHAnsi" w:cstheme="minorHAnsi"/>
          <w:color w:val="auto"/>
        </w:rPr>
        <w:t xml:space="preserve">a </w:t>
      </w:r>
      <w:r w:rsidRPr="00207EE5">
        <w:rPr>
          <w:rFonts w:asciiTheme="minorHAnsi" w:hAnsiTheme="minorHAnsi" w:cstheme="minorHAnsi"/>
          <w:color w:val="auto"/>
        </w:rPr>
        <w:t xml:space="preserve">single spectra between </w:t>
      </w:r>
      <w:proofErr w:type="gramStart"/>
      <w:r w:rsidRPr="00207EE5">
        <w:rPr>
          <w:rFonts w:asciiTheme="minorHAnsi" w:hAnsiTheme="minorHAnsi" w:cstheme="minorHAnsi"/>
          <w:color w:val="auto"/>
        </w:rPr>
        <w:t>a number of</w:t>
      </w:r>
      <w:proofErr w:type="gramEnd"/>
      <w:r w:rsidRPr="00207EE5">
        <w:rPr>
          <w:rFonts w:asciiTheme="minorHAnsi" w:hAnsiTheme="minorHAnsi" w:cstheme="minorHAnsi"/>
          <w:color w:val="auto"/>
        </w:rPr>
        <w:t xml:space="preserve"> different samples. An example of this application together with the results is shown in</w:t>
      </w:r>
      <w:r w:rsidRPr="002247ED">
        <w:rPr>
          <w:rFonts w:asciiTheme="minorHAnsi" w:hAnsiTheme="minorHAnsi" w:cstheme="minorHAnsi"/>
          <w:b/>
          <w:bCs/>
          <w:color w:val="auto"/>
        </w:rPr>
        <w:t xml:space="preserve"> Figures 3</w:t>
      </w:r>
      <w:r w:rsidR="009D0560" w:rsidRPr="0083621C">
        <w:rPr>
          <w:rFonts w:asciiTheme="minorHAnsi" w:hAnsiTheme="minorHAnsi" w:cstheme="minorHAnsi"/>
          <w:color w:val="auto"/>
        </w:rPr>
        <w:t xml:space="preserve"> and</w:t>
      </w:r>
      <w:r w:rsidR="00DC59D8" w:rsidRPr="0083621C">
        <w:rPr>
          <w:rFonts w:asciiTheme="minorHAnsi" w:hAnsiTheme="minorHAnsi" w:cstheme="minorHAnsi"/>
          <w:color w:val="auto"/>
        </w:rPr>
        <w:t xml:space="preserve"> </w:t>
      </w:r>
      <w:r w:rsidR="00DC59D8">
        <w:rPr>
          <w:rFonts w:asciiTheme="minorHAnsi" w:hAnsiTheme="minorHAnsi" w:cstheme="minorHAnsi"/>
          <w:b/>
          <w:bCs/>
          <w:color w:val="auto"/>
        </w:rPr>
        <w:t xml:space="preserve">Figure </w:t>
      </w:r>
      <w:r w:rsidRPr="002247ED">
        <w:rPr>
          <w:rFonts w:asciiTheme="minorHAnsi" w:hAnsiTheme="minorHAnsi" w:cstheme="minorHAnsi"/>
          <w:b/>
          <w:bCs/>
          <w:color w:val="auto"/>
        </w:rPr>
        <w:t>4</w:t>
      </w:r>
      <w:r w:rsidRPr="00207EE5">
        <w:rPr>
          <w:rFonts w:asciiTheme="minorHAnsi" w:hAnsiTheme="minorHAnsi" w:cstheme="minorHAnsi"/>
          <w:color w:val="auto"/>
        </w:rPr>
        <w:t xml:space="preserve">. </w:t>
      </w:r>
      <w:r w:rsidR="00B75BCD" w:rsidRPr="00207EE5">
        <w:rPr>
          <w:rFonts w:asciiTheme="minorHAnsi" w:hAnsiTheme="minorHAnsi" w:cstheme="minorHAnsi"/>
          <w:color w:val="auto"/>
        </w:rPr>
        <w:t xml:space="preserve">The aim of the study </w:t>
      </w:r>
      <w:r w:rsidR="00E47600">
        <w:rPr>
          <w:rFonts w:asciiTheme="minorHAnsi" w:hAnsiTheme="minorHAnsi" w:cstheme="minorHAnsi"/>
          <w:color w:val="auto"/>
        </w:rPr>
        <w:t>is</w:t>
      </w:r>
      <w:r w:rsidR="00E47600" w:rsidRPr="00207EE5">
        <w:rPr>
          <w:rFonts w:asciiTheme="minorHAnsi" w:hAnsiTheme="minorHAnsi" w:cstheme="minorHAnsi"/>
          <w:color w:val="auto"/>
        </w:rPr>
        <w:t xml:space="preserve"> </w:t>
      </w:r>
      <w:r w:rsidR="00B75BCD" w:rsidRPr="00207EE5">
        <w:rPr>
          <w:rFonts w:asciiTheme="minorHAnsi" w:hAnsiTheme="minorHAnsi" w:cstheme="minorHAnsi"/>
          <w:color w:val="auto"/>
        </w:rPr>
        <w:t xml:space="preserve">to determine the chemical changes </w:t>
      </w:r>
      <w:r w:rsidRPr="00207EE5">
        <w:rPr>
          <w:rFonts w:asciiTheme="minorHAnsi" w:hAnsiTheme="minorHAnsi" w:cstheme="minorHAnsi"/>
          <w:color w:val="auto"/>
        </w:rPr>
        <w:t>occurring</w:t>
      </w:r>
      <w:r w:rsidR="00B75BCD" w:rsidRPr="00207EE5">
        <w:rPr>
          <w:rFonts w:asciiTheme="minorHAnsi" w:hAnsiTheme="minorHAnsi" w:cstheme="minorHAnsi"/>
          <w:color w:val="auto"/>
        </w:rPr>
        <w:t xml:space="preserve"> </w:t>
      </w:r>
      <w:proofErr w:type="gramStart"/>
      <w:r w:rsidR="00B75BCD" w:rsidRPr="00207EE5">
        <w:rPr>
          <w:rFonts w:asciiTheme="minorHAnsi" w:hAnsiTheme="minorHAnsi" w:cstheme="minorHAnsi"/>
          <w:color w:val="auto"/>
        </w:rPr>
        <w:t>as a result of</w:t>
      </w:r>
      <w:proofErr w:type="gramEnd"/>
      <w:r w:rsidR="00B75BCD" w:rsidRPr="002247ED">
        <w:rPr>
          <w:rFonts w:asciiTheme="minorHAnsi" w:hAnsiTheme="minorHAnsi" w:cstheme="minorHAnsi"/>
          <w:color w:val="auto"/>
        </w:rPr>
        <w:t xml:space="preserve"> in vivo</w:t>
      </w:r>
      <w:r w:rsidR="00B75BCD" w:rsidRPr="00207EE5">
        <w:rPr>
          <w:rFonts w:asciiTheme="minorHAnsi" w:hAnsiTheme="minorHAnsi" w:cstheme="minorHAnsi"/>
          <w:color w:val="auto"/>
        </w:rPr>
        <w:t xml:space="preserve"> development of vancomycin intermittent resistance in </w:t>
      </w:r>
      <w:r w:rsidR="00B75BCD" w:rsidRPr="00207EE5">
        <w:rPr>
          <w:rFonts w:asciiTheme="minorHAnsi" w:hAnsiTheme="minorHAnsi" w:cstheme="minorHAnsi"/>
          <w:i/>
          <w:iCs/>
          <w:color w:val="auto"/>
        </w:rPr>
        <w:t>S. aureus</w:t>
      </w:r>
      <w:r w:rsidRPr="00207EE5">
        <w:rPr>
          <w:rFonts w:asciiTheme="minorHAnsi" w:hAnsiTheme="minorHAnsi" w:cstheme="minorHAnsi"/>
          <w:i/>
          <w:iCs/>
          <w:color w:val="auto"/>
        </w:rPr>
        <w:t xml:space="preserve"> </w:t>
      </w:r>
      <w:r w:rsidRPr="00207EE5">
        <w:rPr>
          <w:rFonts w:asciiTheme="minorHAnsi" w:hAnsiTheme="minorHAnsi" w:cstheme="minorHAnsi"/>
          <w:color w:val="auto"/>
        </w:rPr>
        <w:t>(VISA).</w:t>
      </w:r>
      <w:r w:rsidR="00B75BCD" w:rsidRPr="00207EE5">
        <w:rPr>
          <w:rFonts w:asciiTheme="minorHAnsi" w:hAnsiTheme="minorHAnsi" w:cstheme="minorHAnsi"/>
          <w:color w:val="auto"/>
        </w:rPr>
        <w:t xml:space="preserve"> For this purpose</w:t>
      </w:r>
      <w:r w:rsidR="00E47600">
        <w:rPr>
          <w:rFonts w:asciiTheme="minorHAnsi" w:hAnsiTheme="minorHAnsi" w:cstheme="minorHAnsi"/>
          <w:color w:val="auto"/>
        </w:rPr>
        <w:t>,</w:t>
      </w:r>
      <w:r w:rsidR="00B75BCD" w:rsidRPr="00207EE5">
        <w:rPr>
          <w:rFonts w:asciiTheme="minorHAnsi" w:hAnsiTheme="minorHAnsi" w:cstheme="minorHAnsi"/>
          <w:color w:val="auto"/>
        </w:rPr>
        <w:t xml:space="preserve"> clinical pairs of samples were collected from patients, with the parent strain isolated upon admission to the hospital and prior to antibiotic therapy</w:t>
      </w:r>
      <w:r w:rsidRPr="00207EE5">
        <w:rPr>
          <w:rFonts w:asciiTheme="minorHAnsi" w:hAnsiTheme="minorHAnsi" w:cstheme="minorHAnsi"/>
          <w:color w:val="auto"/>
        </w:rPr>
        <w:t xml:space="preserve"> (vancomycin susceptible </w:t>
      </w:r>
      <w:r w:rsidRPr="00207EE5">
        <w:rPr>
          <w:rFonts w:asciiTheme="minorHAnsi" w:hAnsiTheme="minorHAnsi" w:cstheme="minorHAnsi"/>
          <w:i/>
          <w:iCs/>
          <w:color w:val="auto"/>
        </w:rPr>
        <w:t>S. aureus</w:t>
      </w:r>
      <w:r w:rsidRPr="00207EE5">
        <w:rPr>
          <w:rFonts w:asciiTheme="minorHAnsi" w:hAnsiTheme="minorHAnsi" w:cstheme="minorHAnsi"/>
          <w:color w:val="auto"/>
        </w:rPr>
        <w:t>, VSSA)</w:t>
      </w:r>
      <w:r w:rsidR="00B75BCD" w:rsidRPr="00207EE5">
        <w:rPr>
          <w:rFonts w:asciiTheme="minorHAnsi" w:hAnsiTheme="minorHAnsi" w:cstheme="minorHAnsi"/>
          <w:color w:val="auto"/>
        </w:rPr>
        <w:t xml:space="preserve"> and the </w:t>
      </w:r>
      <w:r w:rsidRPr="00207EE5">
        <w:rPr>
          <w:rFonts w:asciiTheme="minorHAnsi" w:hAnsiTheme="minorHAnsi" w:cstheme="minorHAnsi"/>
          <w:color w:val="auto"/>
        </w:rPr>
        <w:t>daughter</w:t>
      </w:r>
      <w:r w:rsidR="00B75BCD" w:rsidRPr="00207EE5">
        <w:rPr>
          <w:rFonts w:asciiTheme="minorHAnsi" w:hAnsiTheme="minorHAnsi" w:cstheme="minorHAnsi"/>
          <w:color w:val="auto"/>
        </w:rPr>
        <w:t xml:space="preserve"> strain isolated from the same patient after admission of antibiotics and clinical f</w:t>
      </w:r>
      <w:r w:rsidR="00B75BCD" w:rsidRPr="00D07983">
        <w:rPr>
          <w:rFonts w:asciiTheme="minorHAnsi" w:hAnsiTheme="minorHAnsi" w:cstheme="minorHAnsi"/>
          <w:color w:val="auto"/>
        </w:rPr>
        <w:t>ailure. Samples were further grown on agar medium</w:t>
      </w:r>
      <w:r w:rsidRPr="00D07983">
        <w:rPr>
          <w:rFonts w:asciiTheme="minorHAnsi" w:hAnsiTheme="minorHAnsi" w:cstheme="minorHAnsi"/>
          <w:color w:val="auto"/>
        </w:rPr>
        <w:t xml:space="preserve"> and prepared according to the protocol (</w:t>
      </w:r>
      <w:r w:rsidRPr="00D07983">
        <w:rPr>
          <w:rFonts w:asciiTheme="minorHAnsi" w:hAnsiTheme="minorHAnsi" w:cstheme="minorHAnsi"/>
          <w:b/>
          <w:bCs/>
          <w:color w:val="auto"/>
        </w:rPr>
        <w:t>Figure 3</w:t>
      </w:r>
      <w:r w:rsidR="00C16C9C" w:rsidRPr="00D07983">
        <w:rPr>
          <w:rFonts w:asciiTheme="minorHAnsi" w:hAnsiTheme="minorHAnsi" w:cstheme="minorHAnsi"/>
          <w:b/>
          <w:bCs/>
          <w:color w:val="auto"/>
        </w:rPr>
        <w:t>A</w:t>
      </w:r>
      <w:r w:rsidR="00E47600">
        <w:rPr>
          <w:rFonts w:asciiTheme="minorHAnsi" w:hAnsiTheme="minorHAnsi" w:cstheme="minorHAnsi"/>
          <w:b/>
          <w:bCs/>
          <w:color w:val="auto"/>
        </w:rPr>
        <w:t>–</w:t>
      </w:r>
      <w:r w:rsidR="00C16C9C" w:rsidRPr="00D07983">
        <w:rPr>
          <w:rFonts w:asciiTheme="minorHAnsi" w:hAnsiTheme="minorHAnsi" w:cstheme="minorHAnsi"/>
          <w:b/>
          <w:bCs/>
          <w:color w:val="auto"/>
        </w:rPr>
        <w:t>B</w:t>
      </w:r>
      <w:r w:rsidRPr="00D07983">
        <w:rPr>
          <w:rFonts w:asciiTheme="minorHAnsi" w:hAnsiTheme="minorHAnsi" w:cstheme="minorHAnsi"/>
          <w:color w:val="auto"/>
        </w:rPr>
        <w:t>). The AFM-IR spectra were collected from multiple single bacteria (and multiple samples) for VSSA and VISA and subsequently analyzed using several chemometric approaches</w:t>
      </w:r>
      <w:r w:rsidR="00C16C9C" w:rsidRPr="00D07983">
        <w:rPr>
          <w:rFonts w:asciiTheme="minorHAnsi" w:hAnsiTheme="minorHAnsi" w:cstheme="minorHAnsi"/>
          <w:color w:val="auto"/>
        </w:rPr>
        <w:t xml:space="preserve"> (</w:t>
      </w:r>
      <w:r w:rsidR="00C16C9C" w:rsidRPr="00D07983">
        <w:rPr>
          <w:rFonts w:asciiTheme="minorHAnsi" w:hAnsiTheme="minorHAnsi" w:cstheme="minorHAnsi"/>
          <w:b/>
          <w:bCs/>
          <w:color w:val="auto"/>
        </w:rPr>
        <w:t>Figure 3C</w:t>
      </w:r>
      <w:r w:rsidR="00C16C9C" w:rsidRPr="00D07983">
        <w:rPr>
          <w:rFonts w:asciiTheme="minorHAnsi" w:hAnsiTheme="minorHAnsi" w:cstheme="minorHAnsi"/>
          <w:color w:val="auto"/>
        </w:rPr>
        <w:t>)</w:t>
      </w:r>
      <w:r w:rsidRPr="00D07983">
        <w:rPr>
          <w:rFonts w:asciiTheme="minorHAnsi" w:hAnsiTheme="minorHAnsi" w:cstheme="minorHAnsi"/>
          <w:color w:val="auto"/>
        </w:rPr>
        <w:t>.</w:t>
      </w:r>
    </w:p>
    <w:p w14:paraId="436C03C3" w14:textId="67DF34CA" w:rsidR="00FA3651" w:rsidRPr="00207EE5" w:rsidRDefault="00FA3651" w:rsidP="00CD035B">
      <w:pPr>
        <w:rPr>
          <w:rFonts w:asciiTheme="minorHAnsi" w:hAnsiTheme="minorHAnsi" w:cstheme="minorHAnsi"/>
          <w:color w:val="auto"/>
        </w:rPr>
      </w:pPr>
    </w:p>
    <w:p w14:paraId="78F908B0" w14:textId="3C28E555" w:rsidR="00FA3651" w:rsidRPr="00207EE5" w:rsidRDefault="00FA3651" w:rsidP="00CD035B">
      <w:pPr>
        <w:rPr>
          <w:rFonts w:asciiTheme="minorHAnsi" w:hAnsiTheme="minorHAnsi" w:cstheme="minorHAnsi"/>
          <w:color w:val="auto"/>
        </w:rPr>
      </w:pPr>
      <w:r w:rsidRPr="00207EE5">
        <w:rPr>
          <w:rFonts w:asciiTheme="minorHAnsi" w:hAnsiTheme="minorHAnsi" w:cstheme="minorHAnsi"/>
          <w:color w:val="auto"/>
        </w:rPr>
        <w:t>No morphological differences were observed between VSSA and VISA cells (</w:t>
      </w:r>
      <w:r w:rsidRPr="002247ED">
        <w:rPr>
          <w:rFonts w:asciiTheme="minorHAnsi" w:hAnsiTheme="minorHAnsi" w:cstheme="minorHAnsi"/>
          <w:b/>
          <w:bCs/>
          <w:color w:val="auto"/>
        </w:rPr>
        <w:t>Figure 4A</w:t>
      </w:r>
      <w:r w:rsidR="009D0560">
        <w:rPr>
          <w:rFonts w:asciiTheme="minorHAnsi" w:hAnsiTheme="minorHAnsi" w:cstheme="minorHAnsi"/>
          <w:b/>
          <w:bCs/>
          <w:color w:val="auto"/>
        </w:rPr>
        <w:t>–</w:t>
      </w:r>
      <w:r w:rsidRPr="002247ED">
        <w:rPr>
          <w:rFonts w:asciiTheme="minorHAnsi" w:hAnsiTheme="minorHAnsi" w:cstheme="minorHAnsi"/>
          <w:b/>
          <w:bCs/>
          <w:color w:val="auto"/>
        </w:rPr>
        <w:t>C</w:t>
      </w:r>
      <w:r w:rsidRPr="00207EE5">
        <w:rPr>
          <w:rFonts w:asciiTheme="minorHAnsi" w:hAnsiTheme="minorHAnsi" w:cstheme="minorHAnsi"/>
          <w:color w:val="auto"/>
        </w:rPr>
        <w:t>). However, the AFM-IR spectra (</w:t>
      </w:r>
      <w:r w:rsidRPr="002247ED">
        <w:rPr>
          <w:rFonts w:asciiTheme="minorHAnsi" w:hAnsiTheme="minorHAnsi" w:cstheme="minorHAnsi"/>
          <w:b/>
          <w:bCs/>
          <w:color w:val="auto"/>
        </w:rPr>
        <w:t>Figure 4</w:t>
      </w:r>
      <w:proofErr w:type="gramStart"/>
      <w:r w:rsidRPr="002247ED">
        <w:rPr>
          <w:rFonts w:asciiTheme="minorHAnsi" w:hAnsiTheme="minorHAnsi" w:cstheme="minorHAnsi"/>
          <w:b/>
          <w:bCs/>
          <w:color w:val="auto"/>
        </w:rPr>
        <w:t>D,F</w:t>
      </w:r>
      <w:proofErr w:type="gramEnd"/>
      <w:r w:rsidRPr="00207EE5">
        <w:rPr>
          <w:rFonts w:asciiTheme="minorHAnsi" w:hAnsiTheme="minorHAnsi" w:cstheme="minorHAnsi"/>
          <w:color w:val="auto"/>
        </w:rPr>
        <w:t xml:space="preserve">) and their </w:t>
      </w:r>
      <w:r w:rsidR="00E47600">
        <w:rPr>
          <w:rFonts w:asciiTheme="minorHAnsi" w:hAnsiTheme="minorHAnsi" w:cstheme="minorHAnsi"/>
          <w:color w:val="auto"/>
        </w:rPr>
        <w:t>second</w:t>
      </w:r>
      <w:r w:rsidR="00E47600" w:rsidRPr="00207EE5">
        <w:rPr>
          <w:rFonts w:asciiTheme="minorHAnsi" w:hAnsiTheme="minorHAnsi" w:cstheme="minorHAnsi"/>
          <w:color w:val="auto"/>
        </w:rPr>
        <w:t xml:space="preserve"> </w:t>
      </w:r>
      <w:r w:rsidRPr="00207EE5">
        <w:rPr>
          <w:rFonts w:asciiTheme="minorHAnsi" w:hAnsiTheme="minorHAnsi" w:cstheme="minorHAnsi"/>
          <w:color w:val="auto"/>
        </w:rPr>
        <w:t>derivatives (</w:t>
      </w:r>
      <w:r w:rsidRPr="002247ED">
        <w:rPr>
          <w:rFonts w:asciiTheme="minorHAnsi" w:hAnsiTheme="minorHAnsi" w:cstheme="minorHAnsi"/>
          <w:b/>
          <w:bCs/>
          <w:color w:val="auto"/>
        </w:rPr>
        <w:t>Figure 4E,G</w:t>
      </w:r>
      <w:r w:rsidRPr="00207EE5">
        <w:rPr>
          <w:rFonts w:asciiTheme="minorHAnsi" w:hAnsiTheme="minorHAnsi" w:cstheme="minorHAnsi"/>
          <w:color w:val="auto"/>
        </w:rPr>
        <w:t xml:space="preserve">) demonstrated a clear difference in the chemical composition between resistant and susceptible strains. </w:t>
      </w:r>
      <w:r w:rsidR="00CB2BC1" w:rsidRPr="00207EE5">
        <w:rPr>
          <w:rFonts w:asciiTheme="minorHAnsi" w:hAnsiTheme="minorHAnsi" w:cstheme="minorHAnsi"/>
          <w:color w:val="auto"/>
        </w:rPr>
        <w:t xml:space="preserve">The relative intensity of the bands associated with </w:t>
      </w:r>
      <w:r w:rsidR="004E552F" w:rsidRPr="00207EE5">
        <w:rPr>
          <w:rFonts w:asciiTheme="minorHAnsi" w:hAnsiTheme="minorHAnsi" w:cstheme="minorHAnsi"/>
          <w:color w:val="auto"/>
        </w:rPr>
        <w:t>carbohydrate and phosphodiester groups</w:t>
      </w:r>
      <w:r w:rsidR="00CB2BC1" w:rsidRPr="00207EE5">
        <w:rPr>
          <w:rFonts w:asciiTheme="minorHAnsi" w:hAnsiTheme="minorHAnsi" w:cstheme="minorHAnsi"/>
          <w:color w:val="auto"/>
        </w:rPr>
        <w:t xml:space="preserve"> from cell wall components (in particular</w:t>
      </w:r>
      <w:r w:rsidR="00E47600">
        <w:rPr>
          <w:rFonts w:asciiTheme="minorHAnsi" w:hAnsiTheme="minorHAnsi" w:cstheme="minorHAnsi"/>
          <w:color w:val="auto"/>
        </w:rPr>
        <w:t>,</w:t>
      </w:r>
      <w:r w:rsidR="00CB2BC1" w:rsidRPr="00207EE5">
        <w:rPr>
          <w:rFonts w:asciiTheme="minorHAnsi" w:hAnsiTheme="minorHAnsi" w:cstheme="minorHAnsi"/>
          <w:color w:val="auto"/>
        </w:rPr>
        <w:t xml:space="preserve"> the band at 1088 </w:t>
      </w:r>
      <w:proofErr w:type="gramStart"/>
      <w:r w:rsidR="00CB2BC1" w:rsidRPr="00207EE5">
        <w:rPr>
          <w:rFonts w:asciiTheme="minorHAnsi" w:hAnsiTheme="minorHAnsi" w:cstheme="minorHAnsi"/>
          <w:color w:val="auto"/>
        </w:rPr>
        <w:t>cm</w:t>
      </w:r>
      <w:r w:rsidR="00CB2BC1" w:rsidRPr="00207EE5">
        <w:rPr>
          <w:rFonts w:asciiTheme="minorHAnsi" w:hAnsiTheme="minorHAnsi" w:cstheme="minorHAnsi"/>
          <w:color w:val="auto"/>
          <w:vertAlign w:val="superscript"/>
        </w:rPr>
        <w:t>-1</w:t>
      </w:r>
      <w:proofErr w:type="gramEnd"/>
      <w:r w:rsidR="00CB2BC1" w:rsidRPr="00207EE5">
        <w:rPr>
          <w:rFonts w:asciiTheme="minorHAnsi" w:hAnsiTheme="minorHAnsi" w:cstheme="minorHAnsi"/>
          <w:color w:val="auto"/>
        </w:rPr>
        <w:t xml:space="preserve">) clearly increased in the resistant strain, compared to the susceptible counterpart. Of note is the fact that all recoded spectra (VISA: 81, VSSA: 88) show </w:t>
      </w:r>
      <w:r w:rsidR="004D5FD0" w:rsidRPr="00207EE5">
        <w:rPr>
          <w:rFonts w:asciiTheme="minorHAnsi" w:hAnsiTheme="minorHAnsi" w:cstheme="minorHAnsi"/>
          <w:color w:val="auto"/>
        </w:rPr>
        <w:t xml:space="preserve">a </w:t>
      </w:r>
      <w:r w:rsidR="00CB2BC1" w:rsidRPr="00207EE5">
        <w:rPr>
          <w:rFonts w:asciiTheme="minorHAnsi" w:hAnsiTheme="minorHAnsi" w:cstheme="minorHAnsi"/>
          <w:color w:val="auto"/>
        </w:rPr>
        <w:t xml:space="preserve">small standard deviation. This </w:t>
      </w:r>
      <w:r w:rsidR="004E552F" w:rsidRPr="00207EE5">
        <w:rPr>
          <w:rFonts w:asciiTheme="minorHAnsi" w:hAnsiTheme="minorHAnsi" w:cstheme="minorHAnsi"/>
          <w:color w:val="auto"/>
        </w:rPr>
        <w:t>demonstrates</w:t>
      </w:r>
      <w:r w:rsidR="00CB2BC1" w:rsidRPr="00207EE5">
        <w:rPr>
          <w:rFonts w:asciiTheme="minorHAnsi" w:hAnsiTheme="minorHAnsi" w:cstheme="minorHAnsi"/>
          <w:color w:val="auto"/>
        </w:rPr>
        <w:t xml:space="preserve"> good reproducibility of data recorded from various samples prepared from the same strain, as no discrimination was possible between spectra recorded from different samples of the same strain. The observed differences indicated an increased thickness of </w:t>
      </w:r>
      <w:r w:rsidR="004D5FD0" w:rsidRPr="00207EE5">
        <w:rPr>
          <w:rFonts w:asciiTheme="minorHAnsi" w:hAnsiTheme="minorHAnsi" w:cstheme="minorHAnsi"/>
          <w:color w:val="auto"/>
        </w:rPr>
        <w:t xml:space="preserve">the </w:t>
      </w:r>
      <w:r w:rsidR="00CB2BC1" w:rsidRPr="00207EE5">
        <w:rPr>
          <w:rFonts w:asciiTheme="minorHAnsi" w:hAnsiTheme="minorHAnsi" w:cstheme="minorHAnsi"/>
          <w:color w:val="auto"/>
        </w:rPr>
        <w:t>cell wall in resistant strains, compared</w:t>
      </w:r>
      <w:r w:rsidR="004E552F" w:rsidRPr="00207EE5">
        <w:rPr>
          <w:rFonts w:asciiTheme="minorHAnsi" w:hAnsiTheme="minorHAnsi" w:cstheme="minorHAnsi"/>
          <w:color w:val="auto"/>
        </w:rPr>
        <w:t xml:space="preserve"> to the susceptible counterpart, which </w:t>
      </w:r>
      <w:r w:rsidR="00CB2BC1" w:rsidRPr="00207EE5">
        <w:rPr>
          <w:rFonts w:asciiTheme="minorHAnsi" w:hAnsiTheme="minorHAnsi" w:cstheme="minorHAnsi"/>
          <w:color w:val="auto"/>
        </w:rPr>
        <w:t>remains in agreement with other literature reports</w:t>
      </w:r>
      <w:r w:rsidR="009B6E85" w:rsidRPr="00207EE5">
        <w:rPr>
          <w:rFonts w:asciiTheme="minorHAnsi" w:hAnsiTheme="minorHAnsi" w:cstheme="minorHAnsi"/>
          <w:color w:val="auto"/>
        </w:rPr>
        <w:fldChar w:fldCharType="begin">
          <w:fldData xml:space="preserve">PEVuZE5vdGU+PENpdGU+PEF1dGhvcj5NY0d1aW5uZXNzPC9BdXRob3I+PFllYXI+MjAxNzwvWWVh
cj48UmVjTnVtPjI5PC9SZWNOdW0+PERpc3BsYXlUZXh0PjxzdHlsZSBmYWNlPSJzdXBlcnNjcmlw
dCI+MzMsMzQ8L3N0eWxlPjwvRGlzcGxheVRleHQ+PHJlY29yZD48cmVjLW51bWJlcj4yOTwvcmVj
LW51bWJlcj48Zm9yZWlnbi1rZXlzPjxrZXkgYXBwPSJFTiIgZGItaWQ9ImZkZDB0YWEwYnhmZjlp
ZTJlcGNwczkwdzl2c2Y1ZHRheDB0ZCIgdGltZXN0YW1wPSIxNTg5MTc3MDk2Ij4yOTwva2V5Pjwv
Zm9yZWlnbi1rZXlzPjxyZWYtdHlwZSBuYW1lPSJKb3VybmFsIEFydGljbGUiPjE3PC9yZWYtdHlw
ZT48Y29udHJpYnV0b3JzPjxhdXRob3JzPjxhdXRob3I+TWNHdWlubmVzcywgVy4gQS48L2F1dGhv
cj48YXV0aG9yPk1hbGFjaG93YSwgTi48L2F1dGhvcj48YXV0aG9yPkRlTGVvLCBGLiBSLjwvYXV0
aG9yPjwvYXV0aG9ycz48L2NvbnRyaWJ1dG9ycz48YXV0aC1hZGRyZXNzPkxhYm9yYXRvcnkgb2Yg
QmFjdGVyaW9sb2d5LCBSb2NreSBNb3VudGFpbiBMYWJvcmF0b3JpZXMsIE5hdGlvbmFsIEluc3Rp
dHV0ZSBvZiBBbGxlcmd5IGFuZCBJbmZlY3Rpb3VzIERpc2Vhc2VzLCBOYXRpb25hbCBJbnN0aXR1
dGVzIG9mIEhlYWx0aCwgSGFtaWx0b24sIE1ULjwvYXV0aC1hZGRyZXNzPjx0aXRsZXM+PHRpdGxl
PlZhbmNvbXljaW4gUmVzaXN0YW5jZSBpbiBTdGFwaHlsb2NvY2N1cyBhdXJldXM8L3RpdGxlPjxz
ZWNvbmRhcnktdGl0bGU+WWFsZSBKIEJpb2wgTWVkPC9zZWNvbmRhcnktdGl0bGU+PGFsdC10aXRs
ZT5UaGUgWWFsZSBqb3VybmFsIG9mIGJpb2xvZ3kgYW5kIG1lZGljaW5lPC9hbHQtdGl0bGU+PC90
aXRsZXM+PHBlcmlvZGljYWw+PGZ1bGwtdGl0bGU+WWFsZSBKIEJpb2wgTWVkPC9mdWxsLXRpdGxl
PjxhYmJyLTE+VGhlIFlhbGUgam91cm5hbCBvZiBiaW9sb2d5IGFuZCBtZWRpY2luZTwvYWJici0x
PjwvcGVyaW9kaWNhbD48YWx0LXBlcmlvZGljYWw+PGZ1bGwtdGl0bGU+WWFsZSBKIEJpb2wgTWVk
PC9mdWxsLXRpdGxlPjxhYmJyLTE+VGhlIFlhbGUgam91cm5hbCBvZiBiaW9sb2d5IGFuZCBtZWRp
Y2luZTwvYWJici0xPjwvYWx0LXBlcmlvZGljYWw+PHBhZ2VzPjI2OS0yODE8L3BhZ2VzPjx2b2x1
bWU+OTA8L3ZvbHVtZT48bnVtYmVyPjI8L251bWJlcj48ZWRpdGlvbj4yMDE3LzA2LzI5PC9lZGl0
aW9uPjxrZXl3b3Jkcz48a2V5d29yZD5IdW1hbnM8L2tleXdvcmQ+PGtleXdvcmQ+TWV0aGljaWxs
aW4tUmVzaXN0YW50IFN0YXBoeWxvY29jY3VzIGF1cmV1cy9kcnVnIGVmZmVjdHMvZ2VuZXRpY3M8
L2tleXdvcmQ+PGtleXdvcmQ+U3RhcGh5bG9jb2NjYWwgSW5mZWN0aW9ucy8qZHJ1ZyB0aGVyYXB5
L21pY3JvYmlvbG9neTwva2V5d29yZD48a2V5d29yZD5TdGFwaHlsb2NvY2N1cyBhdXJldXMvKmRy
dWcgZWZmZWN0cy9nZW5ldGljczwva2V5d29yZD48a2V5d29yZD4qVmFuY29teWNpbiBSZXNpc3Rh
bmNlL2dlbmV0aWNzPC9rZXl3b3JkPjxrZXl3b3JkPipTdGFwaHlsb2NvY2N1cyBhdXJldXM8L2tl
eXdvcmQ+PGtleXdvcmQ+KlZpc2E8L2tleXdvcmQ+PGtleXdvcmQ+KlZyc2E8L2tleXdvcmQ+PGtl
eXdvcmQ+KmFudGliaW90aWMgcmVzaXN0YW5jZTwva2V5d29yZD48a2V5d29yZD4qdmFuY29teWNp
bjwva2V5d29yZD48L2tleXdvcmRzPjxkYXRlcz48eWVhcj4yMDE3PC95ZWFyPjxwdWItZGF0ZXM+
PGRhdGU+SnVuPC9kYXRlPjwvcHViLWRhdGVzPjwvZGF0ZXM+PGlzYm4+MDA0NC0wMDg2PC9pc2Ju
PjxhY2Nlc3Npb24tbnVtPjI4NjU2MDEzPC9hY2Nlc3Npb24tbnVtPjx1cmxzPjwvdXJscz48Y3Vz
dG9tMj5QTUM1NDgyMzAzPC9jdXN0b20yPjxyZW1vdGUtZGF0YWJhc2UtcHJvdmlkZXI+TkxNPC9y
ZW1vdGUtZGF0YWJhc2UtcHJvdmlkZXI+PGxhbmd1YWdlPmVuZzwvbGFuZ3VhZ2U+PC9yZWNvcmQ+
PC9DaXRlPjxDaXRlPjxBdXRob3I+SG93ZGVuPC9BdXRob3I+PFllYXI+MjAxNDwvWWVhcj48UmVj
TnVtPjMwPC9SZWNOdW0+PHJlY29yZD48cmVjLW51bWJlcj4zMDwvcmVjLW51bWJlcj48Zm9yZWln
bi1rZXlzPjxrZXkgYXBwPSJFTiIgZGItaWQ9ImZkZDB0YWEwYnhmZjlpZTJlcGNwczkwdzl2c2Y1
ZHRheDB0ZCIgdGltZXN0YW1wPSIxNTg5MTc3MTQxIj4zMDwva2V5PjwvZm9yZWlnbi1rZXlzPjxy
ZWYtdHlwZSBuYW1lPSJKb3VybmFsIEFydGljbGUiPjE3PC9yZWYtdHlwZT48Y29udHJpYnV0b3Jz
PjxhdXRob3JzPjxhdXRob3I+SG93ZGVuLCBCLiBQLjwvYXV0aG9yPjxhdXRob3I+UGVsZWcsIEEu
IFkuPC9hdXRob3I+PGF1dGhvcj5TdGluZWFyLCBULiBQLjwvYXV0aG9yPjwvYXV0aG9ycz48L2Nv
bnRyaWJ1dG9ycz48YXV0aC1hZGRyZXNzPkF1c3RpbiBDZW50cmUgZm9yIEluZmVjdGlvbiBSZXNl
YXJjaCAoQUNJUiksIEluZmVjdGlvdXMgRGlzZWFzZXMgRGVwYXJ0bWVudCwgQXVzdGluIEhlYWx0
aCwgSGVpZGVsYmVyZywgVmljdG9yaWEsIEF1c3RyYWxpYTsgTWljcm9iaW9sb2d5IERlcGFydG1l
bnQsIEF1c3RpbiBIZWFsdGgsIEhlaWRlbGJlcmcsIFZpY3RvcmlhLCBBdXN0cmFsaWE7IERlcGFy
dG1lbnQgb2YgTWljcm9iaW9sb2d5IGFuZCBJbW11bm9sb2d5LCBVbml2ZXJzaXR5IG9mIE1lbGJv
dXJuZSwgVmljdG9yaWEsIEF1c3RyYWxpYTsgRGVwYXJ0bWVudCBvZiBNaWNyb2Jpb2xvZ3ksIE1v
bmFzaCBVbml2ZXJzaXR5LCBXZWxsaW5ndG9uIFJkLCBDbGF5dG9uLCBWaWN0b3JpYSwgQXVzdHJh
bGlhLiBFbGVjdHJvbmljIGFkZHJlc3M6IGJlbmphbWluLmhvd2RlbkBhdXN0aW4ub3JnLmF1LiYj
eEQ7RGVwYXJ0bWVudCBvZiBNaWNyb2Jpb2xvZ3ksIE1vbmFzaCBVbml2ZXJzaXR5LCBXZWxsaW5n
dG9uIFJkLCBDbGF5dG9uLCBWaWN0b3JpYSwgQXVzdHJhbGlhOyBEaXZpc2lvbiBvZiBJbmZlY3Rp
b3VzIERpc2Vhc2VzLCBCZXRoIElzcmFlbCBEZWFjb25lc3MgTWVkaWNhbCBDZW50ZXIsIEJvc3Rv
biwgTUEsIFVuaXRlZCBTdGF0ZXM7IERlcGFydG1lbnQgb2YgSW5mZWN0aW91cyBEaXNlYXNlcywg
VGhlIEFsZnJlZCBIb3NwaXRhbCwgTWVsYm91cm5lLCBBdXN0cmFsaWEuJiN4RDtEZXBhcnRtZW50
IG9mIE1pY3JvYmlvbG9neSBhbmQgSW1tdW5vbG9neSwgVW5pdmVyc2l0eSBvZiBNZWxib3VybmUs
IFZpY3RvcmlhLCBBdXN0cmFsaWE7IERlcGFydG1lbnQgb2YgTWljcm9iaW9sb2d5LCBNb25hc2gg
VW5pdmVyc2l0eSwgV2VsbGluZ3RvbiBSZCwgQ2xheXRvbiwgVmljdG9yaWEsIEF1c3RyYWxpYS48
L2F1dGgtYWRkcmVzcz48dGl0bGVzPjx0aXRsZT5UaGUgZXZvbHV0aW9uIG9mIHZhbmNvbXljaW4g
aW50ZXJtZWRpYXRlIFN0YXBoeWxvY29jY3VzIGF1cmV1cyAoVklTQSkgYW5kIGhldGVyb2dlbm91
cy1WSVNBPC90aXRsZT48c2Vjb25kYXJ5LXRpdGxlPkluZmVjdCBHZW5ldCBFdm9sPC9zZWNvbmRh
cnktdGl0bGU+PGFsdC10aXRsZT5JbmZlY3Rpb24sIGdlbmV0aWNzIGFuZCBldm9sdXRpb24gOiBq
b3VybmFsIG9mIG1vbGVjdWxhciBlcGlkZW1pb2xvZ3kgYW5kIGV2b2x1dGlvbmFyeSBnZW5ldGlj
cyBpbiBpbmZlY3Rpb3VzIGRpc2Vhc2VzPC9hbHQtdGl0bGU+PC90aXRsZXM+PHBlcmlvZGljYWw+
PGZ1bGwtdGl0bGU+SW5mZWN0IEdlbmV0IEV2b2w8L2Z1bGwtdGl0bGU+PGFiYnItMT5JbmZlY3Rp
b24sIGdlbmV0aWNzIGFuZCBldm9sdXRpb24gOiBqb3VybmFsIG9mIG1vbGVjdWxhciBlcGlkZW1p
b2xvZ3kgYW5kIGV2b2x1dGlvbmFyeSBnZW5ldGljcyBpbiBpbmZlY3Rpb3VzIGRpc2Vhc2VzPC9h
YmJyLTE+PC9wZXJpb2RpY2FsPjxhbHQtcGVyaW9kaWNhbD48ZnVsbC10aXRsZT5JbmZlY3QgR2Vu
ZXQgRXZvbDwvZnVsbC10aXRsZT48YWJici0xPkluZmVjdGlvbiwgZ2VuZXRpY3MgYW5kIGV2b2x1
dGlvbiA6IGpvdXJuYWwgb2YgbW9sZWN1bGFyIGVwaWRlbWlvbG9neSBhbmQgZXZvbHV0aW9uYXJ5
IGdlbmV0aWNzIGluIGluZmVjdGlvdXMgZGlzZWFzZXM8L2FiYnItMT48L2FsdC1wZXJpb2RpY2Fs
PjxwYWdlcz41NzUtODI8L3BhZ2VzPjx2b2x1bWU+MjE8L3ZvbHVtZT48ZWRpdGlvbj4yMDEzLzA0
LzEwPC9lZGl0aW9uPjxrZXl3b3Jkcz48a2V5d29yZD5Fdm9sdXRpb24sIE1vbGVjdWxhcjwva2V5
d29yZD48a2V5d29yZD5HZW5ldGljIFZhcmlhdGlvbjwva2V5d29yZD48a2V5d29yZD5HZW5vbWUs
IEJhY3RlcmlhbDwva2V5d29yZD48a2V5d29yZD5IaWdoLVRocm91Z2hwdXQgTnVjbGVvdGlkZSBT
ZXF1ZW5jaW5nPC9rZXl3b3JkPjxrZXl3b3JkPkh1bWFuczwva2V5d29yZD48a2V5d29yZD5QaGVu
b3R5cGU8L2tleXdvcmQ+PGtleXdvcmQ+U3RhcGh5bG9jb2NjYWwgSW5mZWN0aW9ucy9lcGlkZW1p
b2xvZ3kvKm1pY3JvYmlvbG9neTwva2V5d29yZD48a2V5d29yZD5TdGFwaHlsb2NvY2N1cyBhdXJl
dXMvKmdlbmV0aWNzPC9rZXl3b3JkPjxrZXl3b3JkPipWYW5jb215Y2luIFJlc2lzdGFuY2U8L2tl
eXdvcmQ+PGtleXdvcmQ+VmlydWxlbmNlIEZhY3RvcnMvZ2VuZXRpY3MvbWV0YWJvbGlzbTwva2V5
d29yZD48a2V5d29yZD5Fdm9sdXRpb248L2tleXdvcmQ+PGtleXdvcmQ+U3RhcGh5bG9jb2NjdXMg
YXVyZXVzPC9rZXl3b3JkPjxrZXl3b3JkPlZpc2E8L2tleXdvcmQ+PGtleXdvcmQ+VmFuY29teWNp
biByZXNpc3RhbmNlPC9rZXl3b3JkPjxrZXl3b3JkPmhWSVNBPC9rZXl3b3JkPjwva2V5d29yZHM+
PGRhdGVzPjx5ZWFyPjIwMTQ8L3llYXI+PHB1Yi1kYXRlcz48ZGF0ZT5KYW48L2RhdGU+PC9wdWIt
ZGF0ZXM+PC9kYXRlcz48aXNibj4xNTY3LTEzNDg8L2lzYm4+PGFjY2Vzc2lvbi1udW0+MjM1Njc4
MTk8L2FjY2Vzc2lvbi1udW0+PHVybHM+PC91cmxzPjxlbGVjdHJvbmljLXJlc291cmNlLW51bT4x
MC4xMDE2L2oubWVlZ2lkLjIwMTMuMDMuMDQ3PC9lbGVjdHJvbmljLXJlc291cmNlLW51bT48cmVt
b3RlLWRhdGFiYXNlLXByb3ZpZGVyPk5MTTwvcmVtb3RlLWRhdGFiYXNlLXByb3ZpZGVyPjxsYW5n
dWFnZT5lbmc8L2xhbmd1YWdlPjwvcmVjb3JkPjwvQ2l0ZT48L0VuZE5vdGU+
</w:fldData>
        </w:fldChar>
      </w:r>
      <w:r w:rsidR="00FA6940" w:rsidRPr="00207EE5">
        <w:rPr>
          <w:rFonts w:asciiTheme="minorHAnsi" w:hAnsiTheme="minorHAnsi" w:cstheme="minorHAnsi"/>
          <w:color w:val="auto"/>
        </w:rPr>
        <w:instrText xml:space="preserve"> ADDIN EN.CITE </w:instrText>
      </w:r>
      <w:r w:rsidR="00FA6940" w:rsidRPr="00207EE5">
        <w:rPr>
          <w:rFonts w:asciiTheme="minorHAnsi" w:hAnsiTheme="minorHAnsi" w:cstheme="minorHAnsi"/>
          <w:color w:val="auto"/>
        </w:rPr>
        <w:fldChar w:fldCharType="begin">
          <w:fldData xml:space="preserve">PEVuZE5vdGU+PENpdGU+PEF1dGhvcj5NY0d1aW5uZXNzPC9BdXRob3I+PFllYXI+MjAxNzwvWWVh
cj48UmVjTnVtPjI5PC9SZWNOdW0+PERpc3BsYXlUZXh0PjxzdHlsZSBmYWNlPSJzdXBlcnNjcmlw
dCI+MzMsMzQ8L3N0eWxlPjwvRGlzcGxheVRleHQ+PHJlY29yZD48cmVjLW51bWJlcj4yOTwvcmVj
LW51bWJlcj48Zm9yZWlnbi1rZXlzPjxrZXkgYXBwPSJFTiIgZGItaWQ9ImZkZDB0YWEwYnhmZjlp
ZTJlcGNwczkwdzl2c2Y1ZHRheDB0ZCIgdGltZXN0YW1wPSIxNTg5MTc3MDk2Ij4yOTwva2V5Pjwv
Zm9yZWlnbi1rZXlzPjxyZWYtdHlwZSBuYW1lPSJKb3VybmFsIEFydGljbGUiPjE3PC9yZWYtdHlw
ZT48Y29udHJpYnV0b3JzPjxhdXRob3JzPjxhdXRob3I+TWNHdWlubmVzcywgVy4gQS48L2F1dGhv
cj48YXV0aG9yPk1hbGFjaG93YSwgTi48L2F1dGhvcj48YXV0aG9yPkRlTGVvLCBGLiBSLjwvYXV0
aG9yPjwvYXV0aG9ycz48L2NvbnRyaWJ1dG9ycz48YXV0aC1hZGRyZXNzPkxhYm9yYXRvcnkgb2Yg
QmFjdGVyaW9sb2d5LCBSb2NreSBNb3VudGFpbiBMYWJvcmF0b3JpZXMsIE5hdGlvbmFsIEluc3Rp
dHV0ZSBvZiBBbGxlcmd5IGFuZCBJbmZlY3Rpb3VzIERpc2Vhc2VzLCBOYXRpb25hbCBJbnN0aXR1
dGVzIG9mIEhlYWx0aCwgSGFtaWx0b24sIE1ULjwvYXV0aC1hZGRyZXNzPjx0aXRsZXM+PHRpdGxl
PlZhbmNvbXljaW4gUmVzaXN0YW5jZSBpbiBTdGFwaHlsb2NvY2N1cyBhdXJldXM8L3RpdGxlPjxz
ZWNvbmRhcnktdGl0bGU+WWFsZSBKIEJpb2wgTWVkPC9zZWNvbmRhcnktdGl0bGU+PGFsdC10aXRs
ZT5UaGUgWWFsZSBqb3VybmFsIG9mIGJpb2xvZ3kgYW5kIG1lZGljaW5lPC9hbHQtdGl0bGU+PC90
aXRsZXM+PHBlcmlvZGljYWw+PGZ1bGwtdGl0bGU+WWFsZSBKIEJpb2wgTWVkPC9mdWxsLXRpdGxl
PjxhYmJyLTE+VGhlIFlhbGUgam91cm5hbCBvZiBiaW9sb2d5IGFuZCBtZWRpY2luZTwvYWJici0x
PjwvcGVyaW9kaWNhbD48YWx0LXBlcmlvZGljYWw+PGZ1bGwtdGl0bGU+WWFsZSBKIEJpb2wgTWVk
PC9mdWxsLXRpdGxlPjxhYmJyLTE+VGhlIFlhbGUgam91cm5hbCBvZiBiaW9sb2d5IGFuZCBtZWRp
Y2luZTwvYWJici0xPjwvYWx0LXBlcmlvZGljYWw+PHBhZ2VzPjI2OS0yODE8L3BhZ2VzPjx2b2x1
bWU+OTA8L3ZvbHVtZT48bnVtYmVyPjI8L251bWJlcj48ZWRpdGlvbj4yMDE3LzA2LzI5PC9lZGl0
aW9uPjxrZXl3b3Jkcz48a2V5d29yZD5IdW1hbnM8L2tleXdvcmQ+PGtleXdvcmQ+TWV0aGljaWxs
aW4tUmVzaXN0YW50IFN0YXBoeWxvY29jY3VzIGF1cmV1cy9kcnVnIGVmZmVjdHMvZ2VuZXRpY3M8
L2tleXdvcmQ+PGtleXdvcmQ+U3RhcGh5bG9jb2NjYWwgSW5mZWN0aW9ucy8qZHJ1ZyB0aGVyYXB5
L21pY3JvYmlvbG9neTwva2V5d29yZD48a2V5d29yZD5TdGFwaHlsb2NvY2N1cyBhdXJldXMvKmRy
dWcgZWZmZWN0cy9nZW5ldGljczwva2V5d29yZD48a2V5d29yZD4qVmFuY29teWNpbiBSZXNpc3Rh
bmNlL2dlbmV0aWNzPC9rZXl3b3JkPjxrZXl3b3JkPipTdGFwaHlsb2NvY2N1cyBhdXJldXM8L2tl
eXdvcmQ+PGtleXdvcmQ+KlZpc2E8L2tleXdvcmQ+PGtleXdvcmQ+KlZyc2E8L2tleXdvcmQ+PGtl
eXdvcmQ+KmFudGliaW90aWMgcmVzaXN0YW5jZTwva2V5d29yZD48a2V5d29yZD4qdmFuY29teWNp
bjwva2V5d29yZD48L2tleXdvcmRzPjxkYXRlcz48eWVhcj4yMDE3PC95ZWFyPjxwdWItZGF0ZXM+
PGRhdGU+SnVuPC9kYXRlPjwvcHViLWRhdGVzPjwvZGF0ZXM+PGlzYm4+MDA0NC0wMDg2PC9pc2Ju
PjxhY2Nlc3Npb24tbnVtPjI4NjU2MDEzPC9hY2Nlc3Npb24tbnVtPjx1cmxzPjwvdXJscz48Y3Vz
dG9tMj5QTUM1NDgyMzAzPC9jdXN0b20yPjxyZW1vdGUtZGF0YWJhc2UtcHJvdmlkZXI+TkxNPC9y
ZW1vdGUtZGF0YWJhc2UtcHJvdmlkZXI+PGxhbmd1YWdlPmVuZzwvbGFuZ3VhZ2U+PC9yZWNvcmQ+
PC9DaXRlPjxDaXRlPjxBdXRob3I+SG93ZGVuPC9BdXRob3I+PFllYXI+MjAxNDwvWWVhcj48UmVj
TnVtPjMwPC9SZWNOdW0+PHJlY29yZD48cmVjLW51bWJlcj4zMDwvcmVjLW51bWJlcj48Zm9yZWln
bi1rZXlzPjxrZXkgYXBwPSJFTiIgZGItaWQ9ImZkZDB0YWEwYnhmZjlpZTJlcGNwczkwdzl2c2Y1
ZHRheDB0ZCIgdGltZXN0YW1wPSIxNTg5MTc3MTQxIj4zMDwva2V5PjwvZm9yZWlnbi1rZXlzPjxy
ZWYtdHlwZSBuYW1lPSJKb3VybmFsIEFydGljbGUiPjE3PC9yZWYtdHlwZT48Y29udHJpYnV0b3Jz
PjxhdXRob3JzPjxhdXRob3I+SG93ZGVuLCBCLiBQLjwvYXV0aG9yPjxhdXRob3I+UGVsZWcsIEEu
IFkuPC9hdXRob3I+PGF1dGhvcj5TdGluZWFyLCBULiBQLjwvYXV0aG9yPjwvYXV0aG9ycz48L2Nv
bnRyaWJ1dG9ycz48YXV0aC1hZGRyZXNzPkF1c3RpbiBDZW50cmUgZm9yIEluZmVjdGlvbiBSZXNl
YXJjaCAoQUNJUiksIEluZmVjdGlvdXMgRGlzZWFzZXMgRGVwYXJ0bWVudCwgQXVzdGluIEhlYWx0
aCwgSGVpZGVsYmVyZywgVmljdG9yaWEsIEF1c3RyYWxpYTsgTWljcm9iaW9sb2d5IERlcGFydG1l
bnQsIEF1c3RpbiBIZWFsdGgsIEhlaWRlbGJlcmcsIFZpY3RvcmlhLCBBdXN0cmFsaWE7IERlcGFy
dG1lbnQgb2YgTWljcm9iaW9sb2d5IGFuZCBJbW11bm9sb2d5LCBVbml2ZXJzaXR5IG9mIE1lbGJv
dXJuZSwgVmljdG9yaWEsIEF1c3RyYWxpYTsgRGVwYXJ0bWVudCBvZiBNaWNyb2Jpb2xvZ3ksIE1v
bmFzaCBVbml2ZXJzaXR5LCBXZWxsaW5ndG9uIFJkLCBDbGF5dG9uLCBWaWN0b3JpYSwgQXVzdHJh
bGlhLiBFbGVjdHJvbmljIGFkZHJlc3M6IGJlbmphbWluLmhvd2RlbkBhdXN0aW4ub3JnLmF1LiYj
eEQ7RGVwYXJ0bWVudCBvZiBNaWNyb2Jpb2xvZ3ksIE1vbmFzaCBVbml2ZXJzaXR5LCBXZWxsaW5n
dG9uIFJkLCBDbGF5dG9uLCBWaWN0b3JpYSwgQXVzdHJhbGlhOyBEaXZpc2lvbiBvZiBJbmZlY3Rp
b3VzIERpc2Vhc2VzLCBCZXRoIElzcmFlbCBEZWFjb25lc3MgTWVkaWNhbCBDZW50ZXIsIEJvc3Rv
biwgTUEsIFVuaXRlZCBTdGF0ZXM7IERlcGFydG1lbnQgb2YgSW5mZWN0aW91cyBEaXNlYXNlcywg
VGhlIEFsZnJlZCBIb3NwaXRhbCwgTWVsYm91cm5lLCBBdXN0cmFsaWEuJiN4RDtEZXBhcnRtZW50
IG9mIE1pY3JvYmlvbG9neSBhbmQgSW1tdW5vbG9neSwgVW5pdmVyc2l0eSBvZiBNZWxib3VybmUs
IFZpY3RvcmlhLCBBdXN0cmFsaWE7IERlcGFydG1lbnQgb2YgTWljcm9iaW9sb2d5LCBNb25hc2gg
VW5pdmVyc2l0eSwgV2VsbGluZ3RvbiBSZCwgQ2xheXRvbiwgVmljdG9yaWEsIEF1c3RyYWxpYS48
L2F1dGgtYWRkcmVzcz48dGl0bGVzPjx0aXRsZT5UaGUgZXZvbHV0aW9uIG9mIHZhbmNvbXljaW4g
aW50ZXJtZWRpYXRlIFN0YXBoeWxvY29jY3VzIGF1cmV1cyAoVklTQSkgYW5kIGhldGVyb2dlbm91
cy1WSVNBPC90aXRsZT48c2Vjb25kYXJ5LXRpdGxlPkluZmVjdCBHZW5ldCBFdm9sPC9zZWNvbmRh
cnktdGl0bGU+PGFsdC10aXRsZT5JbmZlY3Rpb24sIGdlbmV0aWNzIGFuZCBldm9sdXRpb24gOiBq
b3VybmFsIG9mIG1vbGVjdWxhciBlcGlkZW1pb2xvZ3kgYW5kIGV2b2x1dGlvbmFyeSBnZW5ldGlj
cyBpbiBpbmZlY3Rpb3VzIGRpc2Vhc2VzPC9hbHQtdGl0bGU+PC90aXRsZXM+PHBlcmlvZGljYWw+
PGZ1bGwtdGl0bGU+SW5mZWN0IEdlbmV0IEV2b2w8L2Z1bGwtdGl0bGU+PGFiYnItMT5JbmZlY3Rp
b24sIGdlbmV0aWNzIGFuZCBldm9sdXRpb24gOiBqb3VybmFsIG9mIG1vbGVjdWxhciBlcGlkZW1p
b2xvZ3kgYW5kIGV2b2x1dGlvbmFyeSBnZW5ldGljcyBpbiBpbmZlY3Rpb3VzIGRpc2Vhc2VzPC9h
YmJyLTE+PC9wZXJpb2RpY2FsPjxhbHQtcGVyaW9kaWNhbD48ZnVsbC10aXRsZT5JbmZlY3QgR2Vu
ZXQgRXZvbDwvZnVsbC10aXRsZT48YWJici0xPkluZmVjdGlvbiwgZ2VuZXRpY3MgYW5kIGV2b2x1
dGlvbiA6IGpvdXJuYWwgb2YgbW9sZWN1bGFyIGVwaWRlbWlvbG9neSBhbmQgZXZvbHV0aW9uYXJ5
IGdlbmV0aWNzIGluIGluZmVjdGlvdXMgZGlzZWFzZXM8L2FiYnItMT48L2FsdC1wZXJpb2RpY2Fs
PjxwYWdlcz41NzUtODI8L3BhZ2VzPjx2b2x1bWU+MjE8L3ZvbHVtZT48ZWRpdGlvbj4yMDEzLzA0
LzEwPC9lZGl0aW9uPjxrZXl3b3Jkcz48a2V5d29yZD5Fdm9sdXRpb24sIE1vbGVjdWxhcjwva2V5
d29yZD48a2V5d29yZD5HZW5ldGljIFZhcmlhdGlvbjwva2V5d29yZD48a2V5d29yZD5HZW5vbWUs
IEJhY3RlcmlhbDwva2V5d29yZD48a2V5d29yZD5IaWdoLVRocm91Z2hwdXQgTnVjbGVvdGlkZSBT
ZXF1ZW5jaW5nPC9rZXl3b3JkPjxrZXl3b3JkPkh1bWFuczwva2V5d29yZD48a2V5d29yZD5QaGVu
b3R5cGU8L2tleXdvcmQ+PGtleXdvcmQ+U3RhcGh5bG9jb2NjYWwgSW5mZWN0aW9ucy9lcGlkZW1p
b2xvZ3kvKm1pY3JvYmlvbG9neTwva2V5d29yZD48a2V5d29yZD5TdGFwaHlsb2NvY2N1cyBhdXJl
dXMvKmdlbmV0aWNzPC9rZXl3b3JkPjxrZXl3b3JkPipWYW5jb215Y2luIFJlc2lzdGFuY2U8L2tl
eXdvcmQ+PGtleXdvcmQ+VmlydWxlbmNlIEZhY3RvcnMvZ2VuZXRpY3MvbWV0YWJvbGlzbTwva2V5
d29yZD48a2V5d29yZD5Fdm9sdXRpb248L2tleXdvcmQ+PGtleXdvcmQ+U3RhcGh5bG9jb2NjdXMg
YXVyZXVzPC9rZXl3b3JkPjxrZXl3b3JkPlZpc2E8L2tleXdvcmQ+PGtleXdvcmQ+VmFuY29teWNp
biByZXNpc3RhbmNlPC9rZXl3b3JkPjxrZXl3b3JkPmhWSVNBPC9rZXl3b3JkPjwva2V5d29yZHM+
PGRhdGVzPjx5ZWFyPjIwMTQ8L3llYXI+PHB1Yi1kYXRlcz48ZGF0ZT5KYW48L2RhdGU+PC9wdWIt
ZGF0ZXM+PC9kYXRlcz48aXNibj4xNTY3LTEzNDg8L2lzYm4+PGFjY2Vzc2lvbi1udW0+MjM1Njc4
MTk8L2FjY2Vzc2lvbi1udW0+PHVybHM+PC91cmxzPjxlbGVjdHJvbmljLXJlc291cmNlLW51bT4x
MC4xMDE2L2oubWVlZ2lkLjIwMTMuMDMuMDQ3PC9lbGVjdHJvbmljLXJlc291cmNlLW51bT48cmVt
b3RlLWRhdGFiYXNlLXByb3ZpZGVyPk5MTTwvcmVtb3RlLWRhdGFiYXNlLXByb3ZpZGVyPjxsYW5n
dWFnZT5lbmc8L2xhbmd1YWdlPjwvcmVjb3JkPjwvQ2l0ZT48L0VuZE5vdGU+
</w:fldData>
        </w:fldChar>
      </w:r>
      <w:r w:rsidR="00FA6940" w:rsidRPr="00207EE5">
        <w:rPr>
          <w:rFonts w:asciiTheme="minorHAnsi" w:hAnsiTheme="minorHAnsi" w:cstheme="minorHAnsi"/>
          <w:color w:val="auto"/>
        </w:rPr>
        <w:instrText xml:space="preserve"> ADDIN EN.CITE.DATA </w:instrText>
      </w:r>
      <w:r w:rsidR="00FA6940" w:rsidRPr="00207EE5">
        <w:rPr>
          <w:rFonts w:asciiTheme="minorHAnsi" w:hAnsiTheme="minorHAnsi" w:cstheme="minorHAnsi"/>
          <w:color w:val="auto"/>
        </w:rPr>
      </w:r>
      <w:r w:rsidR="00FA6940" w:rsidRPr="00207EE5">
        <w:rPr>
          <w:rFonts w:asciiTheme="minorHAnsi" w:hAnsiTheme="minorHAnsi" w:cstheme="minorHAnsi"/>
          <w:color w:val="auto"/>
        </w:rPr>
        <w:fldChar w:fldCharType="end"/>
      </w:r>
      <w:r w:rsidR="009B6E85" w:rsidRPr="00207EE5">
        <w:rPr>
          <w:rFonts w:asciiTheme="minorHAnsi" w:hAnsiTheme="minorHAnsi" w:cstheme="minorHAnsi"/>
          <w:color w:val="auto"/>
        </w:rPr>
      </w:r>
      <w:r w:rsidR="009B6E85" w:rsidRPr="00207EE5">
        <w:rPr>
          <w:rFonts w:asciiTheme="minorHAnsi" w:hAnsiTheme="minorHAnsi" w:cstheme="minorHAnsi"/>
          <w:color w:val="auto"/>
        </w:rPr>
        <w:fldChar w:fldCharType="separate"/>
      </w:r>
      <w:r w:rsidR="00FA6940" w:rsidRPr="00207EE5">
        <w:rPr>
          <w:rFonts w:asciiTheme="minorHAnsi" w:hAnsiTheme="minorHAnsi" w:cstheme="minorHAnsi"/>
          <w:noProof/>
          <w:color w:val="auto"/>
          <w:vertAlign w:val="superscript"/>
        </w:rPr>
        <w:t>33,34</w:t>
      </w:r>
      <w:r w:rsidR="009B6E85" w:rsidRPr="00207EE5">
        <w:rPr>
          <w:rFonts w:asciiTheme="minorHAnsi" w:hAnsiTheme="minorHAnsi" w:cstheme="minorHAnsi"/>
          <w:color w:val="auto"/>
        </w:rPr>
        <w:fldChar w:fldCharType="end"/>
      </w:r>
      <w:r w:rsidR="00E47600" w:rsidRPr="00207EE5">
        <w:rPr>
          <w:rFonts w:asciiTheme="minorHAnsi" w:hAnsiTheme="minorHAnsi" w:cstheme="minorHAnsi"/>
          <w:color w:val="auto"/>
        </w:rPr>
        <w:t>.</w:t>
      </w:r>
    </w:p>
    <w:p w14:paraId="7F5815FC" w14:textId="3133E33C" w:rsidR="004A71E4" w:rsidRPr="00207EE5" w:rsidRDefault="004A71E4" w:rsidP="00CD035B">
      <w:pPr>
        <w:rPr>
          <w:rFonts w:asciiTheme="minorHAnsi" w:hAnsiTheme="minorHAnsi" w:cstheme="minorHAnsi"/>
          <w:color w:val="808080" w:themeColor="background1" w:themeShade="80"/>
        </w:rPr>
      </w:pPr>
    </w:p>
    <w:p w14:paraId="44CD8749" w14:textId="734C34F7" w:rsidR="00E30D2F" w:rsidRDefault="00B32616" w:rsidP="00CD035B">
      <w:pPr>
        <w:rPr>
          <w:rFonts w:asciiTheme="minorHAnsi" w:hAnsiTheme="minorHAnsi" w:cstheme="minorHAnsi"/>
          <w:b/>
        </w:rPr>
      </w:pPr>
      <w:r w:rsidRPr="00207EE5">
        <w:rPr>
          <w:rFonts w:asciiTheme="minorHAnsi" w:hAnsiTheme="minorHAnsi" w:cstheme="minorHAnsi"/>
          <w:b/>
        </w:rPr>
        <w:t xml:space="preserve">FIGURE </w:t>
      </w:r>
      <w:r w:rsidR="0013621E" w:rsidRPr="00207EE5">
        <w:rPr>
          <w:rFonts w:asciiTheme="minorHAnsi" w:hAnsiTheme="minorHAnsi" w:cstheme="minorHAnsi"/>
          <w:b/>
        </w:rPr>
        <w:t xml:space="preserve">AND TABLE </w:t>
      </w:r>
      <w:r w:rsidRPr="00207EE5">
        <w:rPr>
          <w:rFonts w:asciiTheme="minorHAnsi" w:hAnsiTheme="minorHAnsi" w:cstheme="minorHAnsi"/>
          <w:b/>
        </w:rPr>
        <w:t>LEGENDS:</w:t>
      </w:r>
    </w:p>
    <w:p w14:paraId="4D98DAAC" w14:textId="77777777" w:rsidR="00020186" w:rsidRPr="00207EE5" w:rsidRDefault="00020186" w:rsidP="00CD035B">
      <w:pPr>
        <w:rPr>
          <w:rFonts w:asciiTheme="minorHAnsi" w:hAnsiTheme="minorHAnsi" w:cstheme="minorHAnsi"/>
          <w:color w:val="808080"/>
        </w:rPr>
      </w:pPr>
    </w:p>
    <w:p w14:paraId="069257D4" w14:textId="26A7012E" w:rsidR="007A4DD6" w:rsidRPr="00207EE5" w:rsidRDefault="00E30D2F" w:rsidP="00CD035B">
      <w:pPr>
        <w:rPr>
          <w:rFonts w:asciiTheme="minorHAnsi" w:hAnsiTheme="minorHAnsi" w:cstheme="minorHAnsi"/>
          <w:color w:val="auto"/>
        </w:rPr>
      </w:pPr>
      <w:r w:rsidRPr="00207EE5">
        <w:rPr>
          <w:rFonts w:asciiTheme="minorHAnsi" w:hAnsiTheme="minorHAnsi" w:cstheme="minorHAnsi"/>
          <w:b/>
          <w:bCs/>
          <w:color w:val="auto"/>
        </w:rPr>
        <w:t>Figure 1</w:t>
      </w:r>
      <w:r w:rsidR="002247ED">
        <w:rPr>
          <w:rFonts w:asciiTheme="minorHAnsi" w:hAnsiTheme="minorHAnsi" w:cstheme="minorHAnsi"/>
          <w:b/>
          <w:bCs/>
          <w:color w:val="auto"/>
        </w:rPr>
        <w:t>:</w:t>
      </w:r>
      <w:r w:rsidRPr="00207EE5">
        <w:rPr>
          <w:rFonts w:asciiTheme="minorHAnsi" w:hAnsiTheme="minorHAnsi" w:cstheme="minorHAnsi"/>
          <w:b/>
          <w:bCs/>
          <w:color w:val="auto"/>
        </w:rPr>
        <w:t xml:space="preserve"> Representative AFM images of various bacterial samples for AFM-IR measurements. </w:t>
      </w:r>
      <w:r w:rsidRPr="00207EE5">
        <w:rPr>
          <w:rFonts w:asciiTheme="minorHAnsi" w:hAnsiTheme="minorHAnsi" w:cstheme="minorHAnsi"/>
          <w:color w:val="auto"/>
        </w:rPr>
        <w:lastRenderedPageBreak/>
        <w:t xml:space="preserve">Depending on the dilution on substrate, the protocol allows </w:t>
      </w:r>
      <w:r w:rsidR="004D5FD0" w:rsidRPr="00207EE5">
        <w:rPr>
          <w:rFonts w:asciiTheme="minorHAnsi" w:hAnsiTheme="minorHAnsi" w:cstheme="minorHAnsi"/>
          <w:color w:val="auto"/>
        </w:rPr>
        <w:t xml:space="preserve">one </w:t>
      </w:r>
      <w:r w:rsidRPr="00207EE5">
        <w:rPr>
          <w:rFonts w:asciiTheme="minorHAnsi" w:hAnsiTheme="minorHAnsi" w:cstheme="minorHAnsi"/>
          <w:color w:val="auto"/>
        </w:rPr>
        <w:t>to obtain multi</w:t>
      </w:r>
      <w:r w:rsidR="00D778BD">
        <w:rPr>
          <w:rFonts w:asciiTheme="minorHAnsi" w:hAnsiTheme="minorHAnsi" w:cstheme="minorHAnsi"/>
          <w:color w:val="auto"/>
        </w:rPr>
        <w:t>layers</w:t>
      </w:r>
      <w:r w:rsidRPr="00207EE5">
        <w:rPr>
          <w:rFonts w:asciiTheme="minorHAnsi" w:hAnsiTheme="minorHAnsi" w:cstheme="minorHAnsi"/>
          <w:color w:val="auto"/>
        </w:rPr>
        <w:t xml:space="preserve"> and monolayers of bacteria as well as single-cell samples. Representative AFM images of</w:t>
      </w:r>
      <w:r w:rsidR="004E552F" w:rsidRPr="00207EE5">
        <w:rPr>
          <w:rFonts w:asciiTheme="minorHAnsi" w:hAnsiTheme="minorHAnsi" w:cstheme="minorHAnsi"/>
          <w:color w:val="auto"/>
        </w:rPr>
        <w:t>:</w:t>
      </w:r>
      <w:r w:rsidRPr="00207EE5">
        <w:rPr>
          <w:rFonts w:asciiTheme="minorHAnsi" w:hAnsiTheme="minorHAnsi" w:cstheme="minorHAnsi"/>
          <w:color w:val="auto"/>
        </w:rPr>
        <w:t xml:space="preserve"> (</w:t>
      </w:r>
      <w:r w:rsidRPr="00207EE5">
        <w:rPr>
          <w:rFonts w:asciiTheme="minorHAnsi" w:hAnsiTheme="minorHAnsi" w:cstheme="minorHAnsi"/>
          <w:b/>
          <w:bCs/>
          <w:color w:val="auto"/>
        </w:rPr>
        <w:t>A</w:t>
      </w:r>
      <w:r w:rsidR="00F6490B">
        <w:rPr>
          <w:rFonts w:asciiTheme="minorHAnsi" w:hAnsiTheme="minorHAnsi" w:cstheme="minorHAnsi"/>
          <w:b/>
          <w:bCs/>
          <w:color w:val="auto"/>
        </w:rPr>
        <w:t>–</w:t>
      </w:r>
      <w:r w:rsidRPr="00207EE5">
        <w:rPr>
          <w:rFonts w:asciiTheme="minorHAnsi" w:hAnsiTheme="minorHAnsi" w:cstheme="minorHAnsi"/>
          <w:b/>
          <w:bCs/>
          <w:color w:val="auto"/>
        </w:rPr>
        <w:t>D</w:t>
      </w:r>
      <w:r w:rsidRPr="00207EE5">
        <w:rPr>
          <w:rFonts w:asciiTheme="minorHAnsi" w:hAnsiTheme="minorHAnsi" w:cstheme="minorHAnsi"/>
          <w:color w:val="auto"/>
        </w:rPr>
        <w:t>) monolayer and (</w:t>
      </w:r>
      <w:r w:rsidRPr="00207EE5">
        <w:rPr>
          <w:rFonts w:asciiTheme="minorHAnsi" w:hAnsiTheme="minorHAnsi" w:cstheme="minorHAnsi"/>
          <w:b/>
          <w:bCs/>
          <w:color w:val="auto"/>
        </w:rPr>
        <w:t>E</w:t>
      </w:r>
      <w:r w:rsidR="00F6490B">
        <w:rPr>
          <w:rFonts w:asciiTheme="minorHAnsi" w:hAnsiTheme="minorHAnsi" w:cstheme="minorHAnsi"/>
          <w:b/>
          <w:bCs/>
          <w:color w:val="auto"/>
        </w:rPr>
        <w:t>–</w:t>
      </w:r>
      <w:r w:rsidRPr="00207EE5">
        <w:rPr>
          <w:rFonts w:asciiTheme="minorHAnsi" w:hAnsiTheme="minorHAnsi" w:cstheme="minorHAnsi"/>
          <w:b/>
          <w:bCs/>
          <w:color w:val="auto"/>
        </w:rPr>
        <w:t>H</w:t>
      </w:r>
      <w:r w:rsidRPr="00207EE5">
        <w:rPr>
          <w:rFonts w:asciiTheme="minorHAnsi" w:hAnsiTheme="minorHAnsi" w:cstheme="minorHAnsi"/>
          <w:color w:val="auto"/>
        </w:rPr>
        <w:t>) single-cell sample for (</w:t>
      </w:r>
      <w:r w:rsidRPr="002247ED">
        <w:rPr>
          <w:rFonts w:asciiTheme="minorHAnsi" w:hAnsiTheme="minorHAnsi" w:cstheme="minorHAnsi"/>
          <w:b/>
          <w:bCs/>
          <w:color w:val="auto"/>
        </w:rPr>
        <w:t>A</w:t>
      </w:r>
      <w:r w:rsidR="00D778BD">
        <w:rPr>
          <w:rFonts w:asciiTheme="minorHAnsi" w:hAnsiTheme="minorHAnsi" w:cstheme="minorHAnsi"/>
          <w:b/>
          <w:bCs/>
          <w:color w:val="auto"/>
        </w:rPr>
        <w:t>,</w:t>
      </w:r>
      <w:r w:rsidRPr="002247ED">
        <w:rPr>
          <w:rFonts w:asciiTheme="minorHAnsi" w:hAnsiTheme="minorHAnsi" w:cstheme="minorHAnsi"/>
          <w:b/>
          <w:bCs/>
          <w:color w:val="auto"/>
        </w:rPr>
        <w:t>B,E</w:t>
      </w:r>
      <w:r w:rsidR="00D778BD">
        <w:rPr>
          <w:rFonts w:asciiTheme="minorHAnsi" w:hAnsiTheme="minorHAnsi" w:cstheme="minorHAnsi"/>
          <w:b/>
          <w:bCs/>
          <w:color w:val="auto"/>
        </w:rPr>
        <w:t>,</w:t>
      </w:r>
      <w:r w:rsidRPr="002247ED">
        <w:rPr>
          <w:rFonts w:asciiTheme="minorHAnsi" w:hAnsiTheme="minorHAnsi" w:cstheme="minorHAnsi"/>
          <w:b/>
          <w:bCs/>
          <w:color w:val="auto"/>
        </w:rPr>
        <w:t>F</w:t>
      </w:r>
      <w:r w:rsidRPr="00207EE5">
        <w:rPr>
          <w:rFonts w:asciiTheme="minorHAnsi" w:hAnsiTheme="minorHAnsi" w:cstheme="minorHAnsi"/>
          <w:color w:val="auto"/>
        </w:rPr>
        <w:t>) Gram-positive (</w:t>
      </w:r>
      <w:r w:rsidRPr="00207EE5">
        <w:rPr>
          <w:rFonts w:asciiTheme="minorHAnsi" w:hAnsiTheme="minorHAnsi" w:cstheme="minorHAnsi"/>
          <w:i/>
          <w:iCs/>
          <w:color w:val="auto"/>
        </w:rPr>
        <w:t>S. aureus</w:t>
      </w:r>
      <w:r w:rsidRPr="00207EE5">
        <w:rPr>
          <w:rFonts w:asciiTheme="minorHAnsi" w:hAnsiTheme="minorHAnsi" w:cstheme="minorHAnsi"/>
          <w:color w:val="auto"/>
        </w:rPr>
        <w:t>) and (</w:t>
      </w:r>
      <w:r w:rsidRPr="002247ED">
        <w:rPr>
          <w:rFonts w:asciiTheme="minorHAnsi" w:hAnsiTheme="minorHAnsi" w:cstheme="minorHAnsi"/>
          <w:b/>
          <w:bCs/>
          <w:color w:val="auto"/>
        </w:rPr>
        <w:t>C</w:t>
      </w:r>
      <w:r w:rsidR="00D778BD">
        <w:rPr>
          <w:rFonts w:asciiTheme="minorHAnsi" w:hAnsiTheme="minorHAnsi" w:cstheme="minorHAnsi"/>
          <w:b/>
          <w:bCs/>
          <w:color w:val="auto"/>
        </w:rPr>
        <w:t>,</w:t>
      </w:r>
      <w:r w:rsidRPr="002247ED">
        <w:rPr>
          <w:rFonts w:asciiTheme="minorHAnsi" w:hAnsiTheme="minorHAnsi" w:cstheme="minorHAnsi"/>
          <w:b/>
          <w:bCs/>
          <w:color w:val="auto"/>
        </w:rPr>
        <w:t>D,G</w:t>
      </w:r>
      <w:r w:rsidR="00D778BD">
        <w:rPr>
          <w:rFonts w:asciiTheme="minorHAnsi" w:hAnsiTheme="minorHAnsi" w:cstheme="minorHAnsi"/>
          <w:b/>
          <w:bCs/>
          <w:color w:val="auto"/>
        </w:rPr>
        <w:t>,</w:t>
      </w:r>
      <w:r w:rsidRPr="002247ED">
        <w:rPr>
          <w:rFonts w:asciiTheme="minorHAnsi" w:hAnsiTheme="minorHAnsi" w:cstheme="minorHAnsi"/>
          <w:b/>
          <w:bCs/>
          <w:color w:val="auto"/>
        </w:rPr>
        <w:t>H</w:t>
      </w:r>
      <w:r w:rsidRPr="00207EE5">
        <w:rPr>
          <w:rFonts w:asciiTheme="minorHAnsi" w:hAnsiTheme="minorHAnsi" w:cstheme="minorHAnsi"/>
          <w:color w:val="auto"/>
        </w:rPr>
        <w:t>) Gram negative (</w:t>
      </w:r>
      <w:r w:rsidRPr="00207EE5">
        <w:rPr>
          <w:rFonts w:asciiTheme="minorHAnsi" w:hAnsiTheme="minorHAnsi" w:cstheme="minorHAnsi"/>
          <w:i/>
          <w:iCs/>
          <w:color w:val="auto"/>
        </w:rPr>
        <w:t>E.</w:t>
      </w:r>
      <w:r w:rsidR="00F6490B">
        <w:rPr>
          <w:rFonts w:asciiTheme="minorHAnsi" w:hAnsiTheme="minorHAnsi" w:cstheme="minorHAnsi"/>
          <w:i/>
          <w:iCs/>
          <w:color w:val="auto"/>
        </w:rPr>
        <w:t xml:space="preserve"> </w:t>
      </w:r>
      <w:r w:rsidRPr="00207EE5">
        <w:rPr>
          <w:rFonts w:asciiTheme="minorHAnsi" w:hAnsiTheme="minorHAnsi" w:cstheme="minorHAnsi"/>
          <w:i/>
          <w:iCs/>
          <w:color w:val="auto"/>
        </w:rPr>
        <w:t>coli</w:t>
      </w:r>
      <w:r w:rsidRPr="00207EE5">
        <w:rPr>
          <w:rFonts w:asciiTheme="minorHAnsi" w:hAnsiTheme="minorHAnsi" w:cstheme="minorHAnsi"/>
          <w:color w:val="auto"/>
        </w:rPr>
        <w:t>) bacteria. (</w:t>
      </w:r>
      <w:proofErr w:type="gramStart"/>
      <w:r w:rsidRPr="002247ED">
        <w:rPr>
          <w:rFonts w:asciiTheme="minorHAnsi" w:hAnsiTheme="minorHAnsi" w:cstheme="minorHAnsi"/>
          <w:b/>
          <w:bCs/>
          <w:color w:val="auto"/>
        </w:rPr>
        <w:t>E,C</w:t>
      </w:r>
      <w:proofErr w:type="gramEnd"/>
      <w:r w:rsidRPr="002247ED">
        <w:rPr>
          <w:rFonts w:asciiTheme="minorHAnsi" w:hAnsiTheme="minorHAnsi" w:cstheme="minorHAnsi"/>
          <w:b/>
          <w:bCs/>
          <w:color w:val="auto"/>
        </w:rPr>
        <w:t>,E,G</w:t>
      </w:r>
      <w:r w:rsidRPr="00207EE5">
        <w:rPr>
          <w:rFonts w:asciiTheme="minorHAnsi" w:hAnsiTheme="minorHAnsi" w:cstheme="minorHAnsi"/>
          <w:color w:val="auto"/>
        </w:rPr>
        <w:t>) demonstrate height images and (</w:t>
      </w:r>
      <w:r w:rsidRPr="002247ED">
        <w:rPr>
          <w:rFonts w:asciiTheme="minorHAnsi" w:hAnsiTheme="minorHAnsi" w:cstheme="minorHAnsi"/>
          <w:b/>
          <w:bCs/>
          <w:color w:val="auto"/>
        </w:rPr>
        <w:t>B,D,F,H</w:t>
      </w:r>
      <w:r w:rsidRPr="00207EE5">
        <w:rPr>
          <w:rFonts w:asciiTheme="minorHAnsi" w:hAnsiTheme="minorHAnsi" w:cstheme="minorHAnsi"/>
          <w:color w:val="auto"/>
        </w:rPr>
        <w:t>) show corresponding deflection images. Size of imaged areas: (</w:t>
      </w:r>
      <w:proofErr w:type="gramStart"/>
      <w:r w:rsidRPr="002247ED">
        <w:rPr>
          <w:rFonts w:asciiTheme="minorHAnsi" w:hAnsiTheme="minorHAnsi" w:cstheme="minorHAnsi"/>
          <w:b/>
          <w:bCs/>
          <w:color w:val="auto"/>
        </w:rPr>
        <w:t>A</w:t>
      </w:r>
      <w:r w:rsidR="00D778BD">
        <w:rPr>
          <w:rFonts w:asciiTheme="minorHAnsi" w:hAnsiTheme="minorHAnsi" w:cstheme="minorHAnsi"/>
          <w:b/>
          <w:bCs/>
          <w:color w:val="auto"/>
        </w:rPr>
        <w:t>,</w:t>
      </w:r>
      <w:r w:rsidRPr="002247ED">
        <w:rPr>
          <w:rFonts w:asciiTheme="minorHAnsi" w:hAnsiTheme="minorHAnsi" w:cstheme="minorHAnsi"/>
          <w:b/>
          <w:bCs/>
          <w:color w:val="auto"/>
        </w:rPr>
        <w:t>D</w:t>
      </w:r>
      <w:proofErr w:type="gramEnd"/>
      <w:r w:rsidRPr="002247ED">
        <w:rPr>
          <w:rFonts w:asciiTheme="minorHAnsi" w:hAnsiTheme="minorHAnsi" w:cstheme="minorHAnsi"/>
          <w:b/>
          <w:bCs/>
          <w:color w:val="auto"/>
        </w:rPr>
        <w:t>,G</w:t>
      </w:r>
      <w:r w:rsidR="00D778BD">
        <w:rPr>
          <w:rFonts w:asciiTheme="minorHAnsi" w:hAnsiTheme="minorHAnsi" w:cstheme="minorHAnsi"/>
          <w:b/>
          <w:bCs/>
          <w:color w:val="auto"/>
        </w:rPr>
        <w:t>,</w:t>
      </w:r>
      <w:r w:rsidRPr="002247ED">
        <w:rPr>
          <w:rFonts w:asciiTheme="minorHAnsi" w:hAnsiTheme="minorHAnsi" w:cstheme="minorHAnsi"/>
          <w:b/>
          <w:bCs/>
          <w:color w:val="auto"/>
        </w:rPr>
        <w:t>H</w:t>
      </w:r>
      <w:r w:rsidRPr="00207EE5">
        <w:rPr>
          <w:rFonts w:asciiTheme="minorHAnsi" w:hAnsiTheme="minorHAnsi" w:cstheme="minorHAnsi"/>
          <w:color w:val="auto"/>
        </w:rPr>
        <w:t xml:space="preserve">) 20 </w:t>
      </w:r>
      <w:r w:rsidR="00187EE0" w:rsidRPr="00207EE5">
        <w:rPr>
          <w:rFonts w:asciiTheme="minorHAnsi" w:hAnsiTheme="minorHAnsi" w:cstheme="minorHAnsi"/>
          <w:color w:val="auto"/>
        </w:rPr>
        <w:t>x</w:t>
      </w:r>
      <w:r w:rsidRPr="00207EE5">
        <w:rPr>
          <w:rFonts w:asciiTheme="minorHAnsi" w:hAnsiTheme="minorHAnsi" w:cstheme="minorHAnsi"/>
          <w:color w:val="auto"/>
        </w:rPr>
        <w:t xml:space="preserve"> 20 µm, (</w:t>
      </w:r>
      <w:r w:rsidRPr="0083621C">
        <w:rPr>
          <w:rFonts w:asciiTheme="minorHAnsi" w:hAnsiTheme="minorHAnsi" w:cstheme="minorHAnsi"/>
          <w:b/>
          <w:bCs/>
          <w:color w:val="auto"/>
        </w:rPr>
        <w:t>E</w:t>
      </w:r>
      <w:r w:rsidR="00D778BD">
        <w:rPr>
          <w:rFonts w:asciiTheme="minorHAnsi" w:hAnsiTheme="minorHAnsi" w:cstheme="minorHAnsi"/>
          <w:b/>
          <w:bCs/>
          <w:color w:val="auto"/>
        </w:rPr>
        <w:t>,</w:t>
      </w:r>
      <w:r w:rsidRPr="0083621C">
        <w:rPr>
          <w:rFonts w:asciiTheme="minorHAnsi" w:hAnsiTheme="minorHAnsi" w:cstheme="minorHAnsi"/>
          <w:b/>
          <w:bCs/>
          <w:color w:val="auto"/>
        </w:rPr>
        <w:t>F</w:t>
      </w:r>
      <w:r w:rsidRPr="00207EE5">
        <w:rPr>
          <w:rFonts w:asciiTheme="minorHAnsi" w:hAnsiTheme="minorHAnsi" w:cstheme="minorHAnsi"/>
          <w:color w:val="auto"/>
        </w:rPr>
        <w:t xml:space="preserve">) 50 </w:t>
      </w:r>
      <w:r w:rsidR="00187EE0" w:rsidRPr="00207EE5">
        <w:rPr>
          <w:rFonts w:asciiTheme="minorHAnsi" w:hAnsiTheme="minorHAnsi" w:cstheme="minorHAnsi"/>
          <w:color w:val="auto"/>
        </w:rPr>
        <w:t>x</w:t>
      </w:r>
      <w:r w:rsidRPr="00207EE5">
        <w:rPr>
          <w:rFonts w:asciiTheme="minorHAnsi" w:hAnsiTheme="minorHAnsi" w:cstheme="minorHAnsi"/>
          <w:color w:val="auto"/>
        </w:rPr>
        <w:t xml:space="preserve"> 50 µm. (</w:t>
      </w:r>
      <w:r w:rsidRPr="00207EE5">
        <w:rPr>
          <w:rFonts w:asciiTheme="minorHAnsi" w:hAnsiTheme="minorHAnsi" w:cstheme="minorHAnsi"/>
          <w:b/>
          <w:bCs/>
          <w:color w:val="auto"/>
        </w:rPr>
        <w:t>I</w:t>
      </w:r>
      <w:r w:rsidR="00F6490B">
        <w:rPr>
          <w:rFonts w:asciiTheme="minorHAnsi" w:hAnsiTheme="minorHAnsi" w:cstheme="minorHAnsi"/>
          <w:b/>
          <w:bCs/>
          <w:color w:val="auto"/>
        </w:rPr>
        <w:t>–</w:t>
      </w:r>
      <w:r w:rsidRPr="00207EE5">
        <w:rPr>
          <w:rFonts w:asciiTheme="minorHAnsi" w:hAnsiTheme="minorHAnsi" w:cstheme="minorHAnsi"/>
          <w:b/>
          <w:bCs/>
          <w:color w:val="auto"/>
        </w:rPr>
        <w:t>K</w:t>
      </w:r>
      <w:r w:rsidRPr="00207EE5">
        <w:rPr>
          <w:rFonts w:asciiTheme="minorHAnsi" w:hAnsiTheme="minorHAnsi" w:cstheme="minorHAnsi"/>
          <w:color w:val="auto"/>
        </w:rPr>
        <w:t xml:space="preserve">) </w:t>
      </w:r>
      <w:r w:rsidR="00F6490B">
        <w:rPr>
          <w:rFonts w:asciiTheme="minorHAnsi" w:hAnsiTheme="minorHAnsi" w:cstheme="minorHAnsi"/>
          <w:color w:val="auto"/>
        </w:rPr>
        <w:t>c</w:t>
      </w:r>
      <w:r w:rsidRPr="00207EE5">
        <w:rPr>
          <w:rFonts w:asciiTheme="minorHAnsi" w:hAnsiTheme="minorHAnsi" w:cstheme="minorHAnsi"/>
          <w:color w:val="auto"/>
        </w:rPr>
        <w:t xml:space="preserve">onsecutive selection of </w:t>
      </w:r>
      <w:r w:rsidR="004D5FD0" w:rsidRPr="00207EE5">
        <w:rPr>
          <w:rFonts w:asciiTheme="minorHAnsi" w:hAnsiTheme="minorHAnsi" w:cstheme="minorHAnsi"/>
          <w:color w:val="auto"/>
        </w:rPr>
        <w:t xml:space="preserve">an </w:t>
      </w:r>
      <w:r w:rsidRPr="00207EE5">
        <w:rPr>
          <w:rFonts w:asciiTheme="minorHAnsi" w:hAnsiTheme="minorHAnsi" w:cstheme="minorHAnsi"/>
          <w:color w:val="auto"/>
        </w:rPr>
        <w:t>area for AFM-IR mapping</w:t>
      </w:r>
      <w:r w:rsidR="004D5FD0" w:rsidRPr="00207EE5">
        <w:rPr>
          <w:rFonts w:asciiTheme="minorHAnsi" w:hAnsiTheme="minorHAnsi" w:cstheme="minorHAnsi"/>
          <w:color w:val="auto"/>
        </w:rPr>
        <w:t xml:space="preserve">. This is achieved using </w:t>
      </w:r>
      <w:r w:rsidRPr="00207EE5">
        <w:rPr>
          <w:rFonts w:asciiTheme="minorHAnsi" w:hAnsiTheme="minorHAnsi" w:cstheme="minorHAnsi"/>
          <w:color w:val="auto"/>
        </w:rPr>
        <w:t xml:space="preserve">AFM imaging with increasing spatial resolution </w:t>
      </w:r>
      <w:r w:rsidR="00117F15" w:rsidRPr="00207EE5">
        <w:rPr>
          <w:rFonts w:asciiTheme="minorHAnsi" w:hAnsiTheme="minorHAnsi" w:cstheme="minorHAnsi"/>
          <w:color w:val="auto"/>
        </w:rPr>
        <w:t>in</w:t>
      </w:r>
      <w:r w:rsidRPr="00207EE5">
        <w:rPr>
          <w:rFonts w:asciiTheme="minorHAnsi" w:hAnsiTheme="minorHAnsi" w:cstheme="minorHAnsi"/>
          <w:color w:val="auto"/>
        </w:rPr>
        <w:t xml:space="preserve"> the example of </w:t>
      </w:r>
      <w:r w:rsidR="00117F15" w:rsidRPr="00207EE5">
        <w:rPr>
          <w:rFonts w:asciiTheme="minorHAnsi" w:hAnsiTheme="minorHAnsi" w:cstheme="minorHAnsi"/>
          <w:color w:val="auto"/>
        </w:rPr>
        <w:t xml:space="preserve">a </w:t>
      </w:r>
      <w:r w:rsidRPr="00207EE5">
        <w:rPr>
          <w:rFonts w:asciiTheme="minorHAnsi" w:hAnsiTheme="minorHAnsi" w:cstheme="minorHAnsi"/>
          <w:color w:val="auto"/>
        </w:rPr>
        <w:t xml:space="preserve">single </w:t>
      </w:r>
      <w:r w:rsidRPr="00207EE5">
        <w:rPr>
          <w:rFonts w:asciiTheme="minorHAnsi" w:hAnsiTheme="minorHAnsi" w:cstheme="minorHAnsi"/>
          <w:i/>
          <w:iCs/>
          <w:color w:val="auto"/>
        </w:rPr>
        <w:t>S. aureus</w:t>
      </w:r>
      <w:r w:rsidR="00117F15" w:rsidRPr="00207EE5">
        <w:rPr>
          <w:rFonts w:asciiTheme="minorHAnsi" w:hAnsiTheme="minorHAnsi" w:cstheme="minorHAnsi"/>
          <w:color w:val="auto"/>
        </w:rPr>
        <w:t xml:space="preserve"> cell.</w:t>
      </w:r>
      <w:r w:rsidRPr="00207EE5">
        <w:rPr>
          <w:rFonts w:asciiTheme="minorHAnsi" w:hAnsiTheme="minorHAnsi" w:cstheme="minorHAnsi"/>
          <w:color w:val="auto"/>
        </w:rPr>
        <w:t xml:space="preserve"> Each image is collected by sampling 200 </w:t>
      </w:r>
      <w:r w:rsidR="00F6490B">
        <w:rPr>
          <w:rFonts w:asciiTheme="minorHAnsi" w:hAnsiTheme="minorHAnsi" w:cstheme="minorHAnsi"/>
          <w:color w:val="auto"/>
        </w:rPr>
        <w:t>x</w:t>
      </w:r>
      <w:r w:rsidR="00F6490B" w:rsidRPr="00207EE5">
        <w:rPr>
          <w:rFonts w:asciiTheme="minorHAnsi" w:hAnsiTheme="minorHAnsi" w:cstheme="minorHAnsi"/>
          <w:color w:val="auto"/>
        </w:rPr>
        <w:t xml:space="preserve"> </w:t>
      </w:r>
      <w:r w:rsidRPr="00207EE5">
        <w:rPr>
          <w:rFonts w:asciiTheme="minorHAnsi" w:hAnsiTheme="minorHAnsi" w:cstheme="minorHAnsi"/>
          <w:color w:val="auto"/>
        </w:rPr>
        <w:t xml:space="preserve">200 points, with increasing spatial resolution due to </w:t>
      </w:r>
      <w:r w:rsidR="00117F15" w:rsidRPr="00207EE5">
        <w:rPr>
          <w:rFonts w:asciiTheme="minorHAnsi" w:hAnsiTheme="minorHAnsi" w:cstheme="minorHAnsi"/>
          <w:color w:val="auto"/>
        </w:rPr>
        <w:t xml:space="preserve">the </w:t>
      </w:r>
      <w:r w:rsidRPr="00207EE5">
        <w:rPr>
          <w:rFonts w:asciiTheme="minorHAnsi" w:hAnsiTheme="minorHAnsi" w:cstheme="minorHAnsi"/>
          <w:color w:val="auto"/>
        </w:rPr>
        <w:t xml:space="preserve">reduction </w:t>
      </w:r>
      <w:r w:rsidR="00117F15" w:rsidRPr="00207EE5">
        <w:rPr>
          <w:rFonts w:asciiTheme="minorHAnsi" w:hAnsiTheme="minorHAnsi" w:cstheme="minorHAnsi"/>
          <w:color w:val="auto"/>
        </w:rPr>
        <w:t xml:space="preserve">in </w:t>
      </w:r>
      <w:r w:rsidR="004E552F" w:rsidRPr="00207EE5">
        <w:rPr>
          <w:rFonts w:asciiTheme="minorHAnsi" w:hAnsiTheme="minorHAnsi" w:cstheme="minorHAnsi"/>
          <w:color w:val="auto"/>
        </w:rPr>
        <w:t xml:space="preserve">the size of </w:t>
      </w:r>
      <w:r w:rsidR="00117F15" w:rsidRPr="00207EE5">
        <w:rPr>
          <w:rFonts w:asciiTheme="minorHAnsi" w:hAnsiTheme="minorHAnsi" w:cstheme="minorHAnsi"/>
          <w:color w:val="auto"/>
        </w:rPr>
        <w:t xml:space="preserve">the </w:t>
      </w:r>
      <w:r w:rsidRPr="00207EE5">
        <w:rPr>
          <w:rFonts w:asciiTheme="minorHAnsi" w:hAnsiTheme="minorHAnsi" w:cstheme="minorHAnsi"/>
          <w:color w:val="auto"/>
        </w:rPr>
        <w:t>imaged area</w:t>
      </w:r>
      <w:r w:rsidR="004E552F" w:rsidRPr="00207EE5">
        <w:rPr>
          <w:rFonts w:asciiTheme="minorHAnsi" w:hAnsiTheme="minorHAnsi" w:cstheme="minorHAnsi"/>
          <w:color w:val="auto"/>
        </w:rPr>
        <w:t>.</w:t>
      </w:r>
      <w:r w:rsidRPr="00207EE5">
        <w:rPr>
          <w:rFonts w:asciiTheme="minorHAnsi" w:hAnsiTheme="minorHAnsi" w:cstheme="minorHAnsi"/>
          <w:color w:val="auto"/>
        </w:rPr>
        <w:t xml:space="preserve"> Size of imaged areas: (</w:t>
      </w:r>
      <w:r w:rsidRPr="0083621C">
        <w:rPr>
          <w:rFonts w:asciiTheme="minorHAnsi" w:hAnsiTheme="minorHAnsi" w:cstheme="minorHAnsi"/>
          <w:b/>
          <w:bCs/>
          <w:color w:val="auto"/>
        </w:rPr>
        <w:t>I</w:t>
      </w:r>
      <w:r w:rsidRPr="00207EE5">
        <w:rPr>
          <w:rFonts w:asciiTheme="minorHAnsi" w:hAnsiTheme="minorHAnsi" w:cstheme="minorHAnsi"/>
          <w:color w:val="auto"/>
        </w:rPr>
        <w:t>)</w:t>
      </w:r>
      <w:r w:rsidR="00F6490B">
        <w:rPr>
          <w:rFonts w:asciiTheme="minorHAnsi" w:hAnsiTheme="minorHAnsi" w:cstheme="minorHAnsi"/>
          <w:color w:val="auto"/>
        </w:rPr>
        <w:t xml:space="preserve"> </w:t>
      </w:r>
      <w:r w:rsidRPr="00207EE5">
        <w:rPr>
          <w:rFonts w:asciiTheme="minorHAnsi" w:hAnsiTheme="minorHAnsi" w:cstheme="minorHAnsi"/>
          <w:color w:val="auto"/>
        </w:rPr>
        <w:t xml:space="preserve">40 </w:t>
      </w:r>
      <w:r w:rsidR="00187EE0" w:rsidRPr="00207EE5">
        <w:rPr>
          <w:rFonts w:asciiTheme="minorHAnsi" w:hAnsiTheme="minorHAnsi" w:cstheme="minorHAnsi"/>
          <w:color w:val="auto"/>
        </w:rPr>
        <w:t>x</w:t>
      </w:r>
      <w:r w:rsidRPr="00207EE5">
        <w:rPr>
          <w:rFonts w:asciiTheme="minorHAnsi" w:hAnsiTheme="minorHAnsi" w:cstheme="minorHAnsi"/>
          <w:color w:val="auto"/>
        </w:rPr>
        <w:t xml:space="preserve"> 40 µm, (</w:t>
      </w:r>
      <w:r w:rsidRPr="0083621C">
        <w:rPr>
          <w:rFonts w:asciiTheme="minorHAnsi" w:hAnsiTheme="minorHAnsi" w:cstheme="minorHAnsi"/>
          <w:b/>
          <w:bCs/>
          <w:color w:val="auto"/>
        </w:rPr>
        <w:t>J</w:t>
      </w:r>
      <w:r w:rsidRPr="00207EE5">
        <w:rPr>
          <w:rFonts w:asciiTheme="minorHAnsi" w:hAnsiTheme="minorHAnsi" w:cstheme="minorHAnsi"/>
          <w:color w:val="auto"/>
        </w:rPr>
        <w:t xml:space="preserve">) 20 </w:t>
      </w:r>
      <w:r w:rsidR="00187EE0" w:rsidRPr="00207EE5">
        <w:rPr>
          <w:rFonts w:asciiTheme="minorHAnsi" w:hAnsiTheme="minorHAnsi" w:cstheme="minorHAnsi"/>
          <w:color w:val="auto"/>
        </w:rPr>
        <w:t>x</w:t>
      </w:r>
      <w:r w:rsidRPr="00207EE5">
        <w:rPr>
          <w:rFonts w:asciiTheme="minorHAnsi" w:hAnsiTheme="minorHAnsi" w:cstheme="minorHAnsi"/>
          <w:color w:val="auto"/>
        </w:rPr>
        <w:t xml:space="preserve"> 20 µm and (</w:t>
      </w:r>
      <w:r w:rsidRPr="0083621C">
        <w:rPr>
          <w:rFonts w:asciiTheme="minorHAnsi" w:hAnsiTheme="minorHAnsi" w:cstheme="minorHAnsi"/>
          <w:b/>
          <w:bCs/>
          <w:color w:val="auto"/>
        </w:rPr>
        <w:t>K</w:t>
      </w:r>
      <w:r w:rsidRPr="00207EE5">
        <w:rPr>
          <w:rFonts w:asciiTheme="minorHAnsi" w:hAnsiTheme="minorHAnsi" w:cstheme="minorHAnsi"/>
          <w:color w:val="auto"/>
        </w:rPr>
        <w:t xml:space="preserve">) 2.24 </w:t>
      </w:r>
      <w:r w:rsidR="00187EE0" w:rsidRPr="00207EE5">
        <w:rPr>
          <w:rFonts w:asciiTheme="minorHAnsi" w:hAnsiTheme="minorHAnsi" w:cstheme="minorHAnsi"/>
          <w:color w:val="auto"/>
        </w:rPr>
        <w:t>x</w:t>
      </w:r>
      <w:r w:rsidRPr="00207EE5">
        <w:rPr>
          <w:rFonts w:asciiTheme="minorHAnsi" w:hAnsiTheme="minorHAnsi" w:cstheme="minorHAnsi"/>
          <w:color w:val="auto"/>
        </w:rPr>
        <w:t xml:space="preserve"> 2.24 µm. The black square in (</w:t>
      </w:r>
      <w:r w:rsidRPr="0083621C">
        <w:rPr>
          <w:rFonts w:asciiTheme="minorHAnsi" w:hAnsiTheme="minorHAnsi" w:cstheme="minorHAnsi"/>
          <w:b/>
          <w:bCs/>
          <w:color w:val="auto"/>
        </w:rPr>
        <w:t>I</w:t>
      </w:r>
      <w:r w:rsidRPr="00207EE5">
        <w:rPr>
          <w:rFonts w:asciiTheme="minorHAnsi" w:hAnsiTheme="minorHAnsi" w:cstheme="minorHAnsi"/>
          <w:color w:val="auto"/>
        </w:rPr>
        <w:t>) marks the area imaged in (</w:t>
      </w:r>
      <w:r w:rsidRPr="0083621C">
        <w:rPr>
          <w:rFonts w:asciiTheme="minorHAnsi" w:hAnsiTheme="minorHAnsi" w:cstheme="minorHAnsi"/>
          <w:b/>
          <w:bCs/>
          <w:color w:val="auto"/>
        </w:rPr>
        <w:t>J</w:t>
      </w:r>
      <w:r w:rsidRPr="00207EE5">
        <w:rPr>
          <w:rFonts w:asciiTheme="minorHAnsi" w:hAnsiTheme="minorHAnsi" w:cstheme="minorHAnsi"/>
          <w:color w:val="auto"/>
        </w:rPr>
        <w:t>). The black square in (</w:t>
      </w:r>
      <w:r w:rsidRPr="0083621C">
        <w:rPr>
          <w:rFonts w:asciiTheme="minorHAnsi" w:hAnsiTheme="minorHAnsi" w:cstheme="minorHAnsi"/>
          <w:b/>
          <w:bCs/>
          <w:color w:val="auto"/>
        </w:rPr>
        <w:t>J</w:t>
      </w:r>
      <w:r w:rsidRPr="00207EE5">
        <w:rPr>
          <w:rFonts w:asciiTheme="minorHAnsi" w:hAnsiTheme="minorHAnsi" w:cstheme="minorHAnsi"/>
          <w:color w:val="auto"/>
        </w:rPr>
        <w:t>) marks the area imaged in (</w:t>
      </w:r>
      <w:r w:rsidRPr="0083621C">
        <w:rPr>
          <w:rFonts w:asciiTheme="minorHAnsi" w:hAnsiTheme="minorHAnsi" w:cstheme="minorHAnsi"/>
          <w:b/>
          <w:bCs/>
          <w:color w:val="auto"/>
        </w:rPr>
        <w:t>K</w:t>
      </w:r>
      <w:r w:rsidRPr="00207EE5">
        <w:rPr>
          <w:rFonts w:asciiTheme="minorHAnsi" w:hAnsiTheme="minorHAnsi" w:cstheme="minorHAnsi"/>
          <w:color w:val="auto"/>
        </w:rPr>
        <w:t>).</w:t>
      </w:r>
    </w:p>
    <w:p w14:paraId="25B10FAC" w14:textId="185C7FC9" w:rsidR="00721F5B" w:rsidRPr="00207EE5" w:rsidRDefault="00721F5B" w:rsidP="00CD035B">
      <w:pPr>
        <w:rPr>
          <w:rFonts w:asciiTheme="minorHAnsi" w:hAnsiTheme="minorHAnsi" w:cstheme="minorHAnsi"/>
          <w:color w:val="auto"/>
        </w:rPr>
      </w:pPr>
    </w:p>
    <w:p w14:paraId="271EA126" w14:textId="16EED4DA" w:rsidR="00721F5B" w:rsidRPr="00207EE5" w:rsidRDefault="00721F5B" w:rsidP="00CD035B">
      <w:r w:rsidRPr="00207EE5">
        <w:rPr>
          <w:b/>
          <w:bCs/>
        </w:rPr>
        <w:t>Figure 2</w:t>
      </w:r>
      <w:r w:rsidR="002247ED">
        <w:rPr>
          <w:b/>
          <w:bCs/>
        </w:rPr>
        <w:t>:</w:t>
      </w:r>
      <w:r w:rsidRPr="00207EE5">
        <w:rPr>
          <w:b/>
          <w:bCs/>
        </w:rPr>
        <w:t xml:space="preserve"> Monitoring </w:t>
      </w:r>
      <w:r w:rsidRPr="00207EE5">
        <w:rPr>
          <w:b/>
          <w:bCs/>
          <w:i/>
          <w:iCs/>
        </w:rPr>
        <w:t>S. aureus</w:t>
      </w:r>
      <w:r w:rsidRPr="00207EE5">
        <w:rPr>
          <w:b/>
          <w:bCs/>
        </w:rPr>
        <w:t xml:space="preserve"> cell division </w:t>
      </w:r>
      <w:r w:rsidRPr="0083621C">
        <w:rPr>
          <w:b/>
          <w:bCs/>
        </w:rPr>
        <w:t>via</w:t>
      </w:r>
      <w:r w:rsidRPr="001F25CF">
        <w:rPr>
          <w:b/>
          <w:bCs/>
        </w:rPr>
        <w:t xml:space="preserve"> </w:t>
      </w:r>
      <w:r w:rsidRPr="00207EE5">
        <w:rPr>
          <w:b/>
          <w:bCs/>
        </w:rPr>
        <w:t xml:space="preserve">AFM-IR. </w:t>
      </w:r>
      <w:r w:rsidRPr="00207EE5">
        <w:t>(</w:t>
      </w:r>
      <w:r w:rsidRPr="00207EE5">
        <w:rPr>
          <w:b/>
          <w:bCs/>
        </w:rPr>
        <w:t>A</w:t>
      </w:r>
      <w:r w:rsidR="001F25CF">
        <w:rPr>
          <w:b/>
          <w:bCs/>
        </w:rPr>
        <w:t>–</w:t>
      </w:r>
      <w:r w:rsidRPr="00207EE5">
        <w:rPr>
          <w:b/>
          <w:bCs/>
        </w:rPr>
        <w:t>D</w:t>
      </w:r>
      <w:r w:rsidRPr="00207EE5">
        <w:t xml:space="preserve">) AFM images of </w:t>
      </w:r>
      <w:r w:rsidRPr="00207EE5">
        <w:rPr>
          <w:i/>
          <w:iCs/>
        </w:rPr>
        <w:t>S. aureus</w:t>
      </w:r>
      <w:r w:rsidRPr="00207EE5">
        <w:t xml:space="preserve"> cell showing the formation of septum preceding cell division. Size of imaged area</w:t>
      </w:r>
      <w:r w:rsidR="00C909AB">
        <w:t>:</w:t>
      </w:r>
      <w:r w:rsidRPr="00207EE5">
        <w:t xml:space="preserve"> 2 </w:t>
      </w:r>
      <w:r w:rsidR="00187EE0" w:rsidRPr="00207EE5">
        <w:rPr>
          <w:rFonts w:cstheme="minorHAnsi"/>
        </w:rPr>
        <w:t>x</w:t>
      </w:r>
      <w:r w:rsidRPr="00207EE5">
        <w:t xml:space="preserve"> 2 </w:t>
      </w:r>
      <w:r w:rsidRPr="00207EE5">
        <w:rPr>
          <w:rFonts w:cstheme="minorHAnsi"/>
        </w:rPr>
        <w:t>µ</w:t>
      </w:r>
      <w:r w:rsidRPr="00207EE5">
        <w:t xml:space="preserve">m. </w:t>
      </w:r>
      <w:r w:rsidR="00117F15" w:rsidRPr="00207EE5">
        <w:t xml:space="preserve">The </w:t>
      </w:r>
      <w:r w:rsidRPr="00207EE5">
        <w:t>images were selected from a larger series (12 images recorded every 20 min) and represent data recorded every 40 min. (</w:t>
      </w:r>
      <w:r w:rsidRPr="00207EE5">
        <w:rPr>
          <w:b/>
          <w:bCs/>
        </w:rPr>
        <w:t>E</w:t>
      </w:r>
      <w:r w:rsidR="001F25CF">
        <w:rPr>
          <w:b/>
          <w:bCs/>
        </w:rPr>
        <w:t>–</w:t>
      </w:r>
      <w:r w:rsidRPr="00207EE5">
        <w:rPr>
          <w:b/>
          <w:bCs/>
        </w:rPr>
        <w:t>F</w:t>
      </w:r>
      <w:r w:rsidRPr="00207EE5">
        <w:t>) AFM height and deflection image recorded at the end of cell septum formation with marked points of collection of AFM-IR spectra. Size of the imaged area 1.17</w:t>
      </w:r>
      <w:r w:rsidR="001F25CF">
        <w:t xml:space="preserve"> </w:t>
      </w:r>
      <w:r w:rsidR="00060E7E" w:rsidRPr="00207EE5">
        <w:rPr>
          <w:rFonts w:cstheme="minorHAnsi"/>
        </w:rPr>
        <w:t>x</w:t>
      </w:r>
      <w:r w:rsidR="001F25CF">
        <w:rPr>
          <w:rFonts w:cstheme="minorHAnsi"/>
        </w:rPr>
        <w:t xml:space="preserve"> </w:t>
      </w:r>
      <w:r w:rsidRPr="00207EE5">
        <w:t>1.15</w:t>
      </w:r>
      <w:r w:rsidR="001F25CF">
        <w:t xml:space="preserve"> </w:t>
      </w:r>
      <w:r w:rsidRPr="00207EE5">
        <w:rPr>
          <w:rFonts w:cstheme="minorHAnsi"/>
        </w:rPr>
        <w:t>µ</w:t>
      </w:r>
      <w:r w:rsidRPr="00207EE5">
        <w:t>m. The height of the newly formed structure is 45 nm. (</w:t>
      </w:r>
      <w:r w:rsidRPr="00207EE5">
        <w:rPr>
          <w:b/>
          <w:bCs/>
        </w:rPr>
        <w:t>G</w:t>
      </w:r>
      <w:r w:rsidRPr="00207EE5">
        <w:t>) AFM-IR spectra recorded from cell area (black) and septum area (red) (marked in (</w:t>
      </w:r>
      <w:r w:rsidRPr="0083621C">
        <w:rPr>
          <w:b/>
          <w:bCs/>
        </w:rPr>
        <w:t>F</w:t>
      </w:r>
      <w:r w:rsidRPr="00207EE5">
        <w:t>)), in the range 1400–900 cm</w:t>
      </w:r>
      <w:r w:rsidRPr="00207EE5">
        <w:rPr>
          <w:vertAlign w:val="superscript"/>
        </w:rPr>
        <w:t>-1</w:t>
      </w:r>
      <w:r w:rsidRPr="00207EE5">
        <w:t xml:space="preserve">. Both spectra were normalized to </w:t>
      </w:r>
      <w:r w:rsidR="00117F15" w:rsidRPr="00207EE5">
        <w:t xml:space="preserve">the </w:t>
      </w:r>
      <w:r w:rsidRPr="00207EE5">
        <w:t xml:space="preserve">amide I </w:t>
      </w:r>
      <w:r w:rsidR="00117F15" w:rsidRPr="00207EE5">
        <w:t xml:space="preserve">band </w:t>
      </w:r>
      <w:r w:rsidRPr="00207EE5">
        <w:t xml:space="preserve">and demonstrate an increase </w:t>
      </w:r>
      <w:r w:rsidR="00117F15" w:rsidRPr="00207EE5">
        <w:t xml:space="preserve">in </w:t>
      </w:r>
      <w:r w:rsidRPr="00207EE5">
        <w:t xml:space="preserve">the relative intensity of cell wall </w:t>
      </w:r>
      <w:r w:rsidR="00117F15" w:rsidRPr="00207EE5">
        <w:t xml:space="preserve">components </w:t>
      </w:r>
      <w:r w:rsidRPr="00207EE5">
        <w:t xml:space="preserve">from </w:t>
      </w:r>
      <w:r w:rsidR="00117F15" w:rsidRPr="00207EE5">
        <w:t xml:space="preserve">the </w:t>
      </w:r>
      <w:r w:rsidRPr="00207EE5">
        <w:t xml:space="preserve">septum. </w:t>
      </w:r>
      <w:r w:rsidR="00A25513" w:rsidRPr="00207EE5">
        <w:t>This figure has been modified from K.</w:t>
      </w:r>
      <w:r w:rsidR="001F25CF">
        <w:t xml:space="preserve"> </w:t>
      </w:r>
      <w:proofErr w:type="spellStart"/>
      <w:r w:rsidR="00A25513" w:rsidRPr="00207EE5">
        <w:t>Kochan</w:t>
      </w:r>
      <w:proofErr w:type="spellEnd"/>
      <w:r w:rsidR="00A25513" w:rsidRPr="00207EE5">
        <w:t xml:space="preserve"> </w:t>
      </w:r>
      <w:r w:rsidR="00A25513" w:rsidRPr="002247ED">
        <w:t>et al.</w:t>
      </w:r>
      <w:r w:rsidR="00A25513" w:rsidRPr="002247ED">
        <w:fldChar w:fldCharType="begin">
          <w:fldData xml:space="preserve">PEVuZE5vdGU+PENpdGU+PEF1dGhvcj5Lb2NoYW48L0F1dGhvcj48WWVhcj4yMDE4PC9ZZWFyPjxS
ZWNOdW0+MjE8L1JlY051bT48RGlzcGxheVRleHQ+PHN0eWxlIGZhY2U9InN1cGVyc2NyaXB0Ij4y
Mjwvc3R5bGU+PC9EaXNwbGF5VGV4dD48cmVjb3JkPjxyZWMtbnVtYmVyPjIxPC9yZWMtbnVtYmVy
Pjxmb3JlaWduLWtleXM+PGtleSBhcHA9IkVOIiBkYi1pZD0iZmRkMHRhYTBieGZmOWllMmVwY3Bz
OTB3OXZzZjVkdGF4MHRkIiB0aW1lc3RhbXA9IjE1ODg5MDcwNjEiPjIxPC9rZXk+PC9mb3JlaWdu
LWtleXM+PHJlZi10eXBlIG5hbWU9IkpvdXJuYWwgQXJ0aWNsZSI+MTc8L3JlZi10eXBlPjxjb250
cmlidXRvcnM+PGF1dGhvcnM+PGF1dGhvcj5Lb2NoYW4sIEsuPC9hdXRob3I+PGF1dGhvcj5QZXJl
ei1HdWFpdGEsIEQuPC9hdXRob3I+PGF1dGhvcj5QaXNzYW5nLCBKLjwvYXV0aG9yPjxhdXRob3I+
SmlhbmcsIEouIEguPC9hdXRob3I+PGF1dGhvcj5QZWxlZywgQS4gWS48L2F1dGhvcj48YXV0aG9y
Pk1jTmF1Z2h0b24sIEQuPC9hdXRob3I+PGF1dGhvcj5IZXJhdWQsIFAuPC9hdXRob3I+PGF1dGhv
cj5Xb29kLCBCLiBSLjwvYXV0aG9yPjwvYXV0aG9ycz48L2NvbnRyaWJ1dG9ycz48YXV0aC1hZGRy
ZXNzPkNlbnRyZSBmb3IgQmlvc3BlY3Ryb3Njb3B5IGFuZCBTY2hvb2wgb2YgQ2hlbWlzdHJ5LCBN
b25hc2ggVW5pdmVyc2l0eSwgQ2xheXRvbiBDYW1wdXMsIE1lbGJvdXJuZSwgMzgwMCBWaWN0b3Jp
YSwgQXVzdHJhbGlhLiYjeEQ7SW5mZWN0aW9uIGFuZCBJbW11bml0eSBQcm9ncmFtLCBNb25hc2gg
QmlvbWVkaWNpbmUgRGlzY292ZXJ5IEluc3RpdHV0ZSBhbmQgRGVwYXJ0bWVudCBvZiBNaWNyb2Jp
b2xvZ3ksIE1vbmFzaCBVbml2ZXJzaXR5LCBDbGF5dG9uIENhbXB1cywgTWVsYm91cm5lLCAzODAw
IFZpY3RvcmlhLCBBdXN0cmFsaWEuJiN4RDtEZXBhcnRtZW50IG9mIEluZmVjdGlvdXMgRGlzZWFz
ZXMsIFRoZSBBbGZyZWQgSG9zcGl0YWwgYW5kIENlbnRyYWwgQ2xpbmljYWwgU2Nob29sLCBNb25h
c2ggVW5pdmVyc2l0eSwgTWVsYm91cm5lLCBWaWN0b3JpYSAzMDA0LCBBdXN0cmFsaWEuJiN4RDtD
ZW50cmUgZm9yIEJpb3NwZWN0cm9zY29weSBhbmQgU2Nob29sIG9mIENoZW1pc3RyeSwgTW9uYXNo
IFVuaXZlcnNpdHksIENsYXl0b24gQ2FtcHVzLCBNZWxib3VybmUsIDM4MDAgVmljdG9yaWEsIEF1
c3RyYWxpYSBwaGlsLmhlcmF1ZEBtb25hc2guZWR1LiYjeEQ7TW9uYXNoIEJpb21lZGljaW5lIERp
c2NvdmVyeSBJbnN0aXR1dGUgYW5kIHRoZSBEZXBhcnRtZW50IG9mIE1pY3JvYmlvbG9neSwgTW9u
YXNoIFVuaXZlcnNpdHksIENsYXl0b24gQ2FtcHVzLCBNZWxib3VybmUsIDM4MDAgVmljdG9yaWEs
IEF1c3RyYWxpYS4mI3hEO0NlbnRyZSBmb3IgQmlvc3BlY3Ryb3Njb3B5IGFuZCBTY2hvb2wgb2Yg
Q2hlbWlzdHJ5LCBNb25hc2ggVW5pdmVyc2l0eSwgQ2xheXRvbiBDYW1wdXMsIE1lbGJvdXJuZSwg
MzgwMCBWaWN0b3JpYSwgQXVzdHJhbGlhIGJheWRlbi53b29kQG1vbmFzaC5lZHUuPC9hdXRoLWFk
ZHJlc3M+PHRpdGxlcz48dGl0bGU+SW4gdml2byBhdG9taWMgZm9yY2UgbWljcm9zY29weS1pbmZy
YXJlZCBzcGVjdHJvc2NvcHkgb2YgYmFjdGVyaWE8L3RpdGxlPjxzZWNvbmRhcnktdGl0bGU+SiBS
IFNvYyBJbnRlcmZhY2U8L3NlY29uZGFyeS10aXRsZT48YWx0LXRpdGxlPkpvdXJuYWwgb2YgdGhl
IFJveWFsIFNvY2lldHksIEludGVyZmFjZTwvYWx0LXRpdGxlPjwvdGl0bGVzPjxwZXJpb2RpY2Fs
PjxmdWxsLXRpdGxlPkogUiBTb2MgSW50ZXJmYWNlPC9mdWxsLXRpdGxlPjxhYmJyLTE+Sm91cm5h
bCBvZiB0aGUgUm95YWwgU29jaWV0eSwgSW50ZXJmYWNlPC9hYmJyLTE+PC9wZXJpb2RpY2FsPjxh
bHQtcGVyaW9kaWNhbD48ZnVsbC10aXRsZT5KIFIgU29jIEludGVyZmFjZTwvZnVsbC10aXRsZT48
YWJici0xPkpvdXJuYWwgb2YgdGhlIFJveWFsIFNvY2lldHksIEludGVyZmFjZTwvYWJici0xPjwv
YWx0LXBlcmlvZGljYWw+PHZvbHVtZT4xNTwvdm9sdW1lPjxudW1iZXI+MTQwPC9udW1iZXI+PGVk
aXRpb24+MjAxOC8wMy8zMDwvZWRpdGlvbj48a2V5d29yZHM+PGtleXdvcmQ+Q2VsbCBXYWxsL21l
dGFib2xpc20vKnVsdHJhc3RydWN0dXJlPC9rZXl3b3JkPjxrZXl3b3JkPkVzY2hlcmljaGlhIGNv
bGkvbWV0YWJvbGlzbS8qdWx0cmFzdHJ1Y3R1cmU8L2tleXdvcmQ+PGtleXdvcmQ+TWljcm9zY29w
eSwgQXRvbWljIEZvcmNlLyptZXRob2RzPC9rZXl3b3JkPjxrZXl3b3JkPlN0YXBoeWxvY29jY3Vz
IGF1cmV1cy9tZXRhYm9saXNtLyp1bHRyYXN0cnVjdHVyZTwva2V5d29yZD48a2V5d29yZD4qR3Jh
bS1uZWdhdGl2ZSBiYWN0ZXJpYTwva2V5d29yZD48a2V5d29yZD4qR3JhbS1wb3NpdGl2ZSBiYWN0
ZXJpYTwva2V5d29yZD48a2V5d29yZD4qYXRvbWljIGZvcmNlIG1pY3Jvc2NvcHktaW5mcmFyZWQ8
L2tleXdvcmQ+PGtleXdvcmQ+KmNlbGwgd2FsbDwva2V5d29yZD48a2V5d29yZD4qaW4gdml2bzwv
a2V5d29yZD48L2tleXdvcmRzPjxkYXRlcz48eWVhcj4yMDE4PC95ZWFyPjxwdWItZGF0ZXM+PGRh
dGU+TWFyPC9kYXRlPjwvcHViLWRhdGVzPjwvZGF0ZXM+PGlzYm4+MTc0Mi01NjYyPC9pc2JuPjxh
Y2Nlc3Npb24tbnVtPjI5NTkzMDkxPC9hY2Nlc3Npb24tbnVtPjx1cmxzPjwvdXJscz48Y3VzdG9t
Mj5QTUM1OTA4NTQzPC9jdXN0b20yPjxlbGVjdHJvbmljLXJlc291cmNlLW51bT4xMC4xMDk4L3Jz
aWYuMjAxOC4wMTE1PC9lbGVjdHJvbmljLXJlc291cmNlLW51bT48cmVtb3RlLWRhdGFiYXNlLXBy
b3ZpZGVyPk5MTTwvcmVtb3RlLWRhdGFiYXNlLXByb3ZpZGVyPjxsYW5ndWFnZT5lbmc8L2xhbmd1
YWdlPjwvcmVjb3JkPjwvQ2l0ZT48L0VuZE5vdGU+
</w:fldData>
        </w:fldChar>
      </w:r>
      <w:r w:rsidR="00A25513" w:rsidRPr="002247ED">
        <w:instrText xml:space="preserve"> ADDIN EN.CITE </w:instrText>
      </w:r>
      <w:r w:rsidR="00A25513" w:rsidRPr="002247ED">
        <w:fldChar w:fldCharType="begin">
          <w:fldData xml:space="preserve">PEVuZE5vdGU+PENpdGU+PEF1dGhvcj5Lb2NoYW48L0F1dGhvcj48WWVhcj4yMDE4PC9ZZWFyPjxS
ZWNOdW0+MjE8L1JlY051bT48RGlzcGxheVRleHQ+PHN0eWxlIGZhY2U9InN1cGVyc2NyaXB0Ij4y
Mjwvc3R5bGU+PC9EaXNwbGF5VGV4dD48cmVjb3JkPjxyZWMtbnVtYmVyPjIxPC9yZWMtbnVtYmVy
Pjxmb3JlaWduLWtleXM+PGtleSBhcHA9IkVOIiBkYi1pZD0iZmRkMHRhYTBieGZmOWllMmVwY3Bz
OTB3OXZzZjVkdGF4MHRkIiB0aW1lc3RhbXA9IjE1ODg5MDcwNjEiPjIxPC9rZXk+PC9mb3JlaWdu
LWtleXM+PHJlZi10eXBlIG5hbWU9IkpvdXJuYWwgQXJ0aWNsZSI+MTc8L3JlZi10eXBlPjxjb250
cmlidXRvcnM+PGF1dGhvcnM+PGF1dGhvcj5Lb2NoYW4sIEsuPC9hdXRob3I+PGF1dGhvcj5QZXJl
ei1HdWFpdGEsIEQuPC9hdXRob3I+PGF1dGhvcj5QaXNzYW5nLCBKLjwvYXV0aG9yPjxhdXRob3I+
SmlhbmcsIEouIEguPC9hdXRob3I+PGF1dGhvcj5QZWxlZywgQS4gWS48L2F1dGhvcj48YXV0aG9y
Pk1jTmF1Z2h0b24sIEQuPC9hdXRob3I+PGF1dGhvcj5IZXJhdWQsIFAuPC9hdXRob3I+PGF1dGhv
cj5Xb29kLCBCLiBSLjwvYXV0aG9yPjwvYXV0aG9ycz48L2NvbnRyaWJ1dG9ycz48YXV0aC1hZGRy
ZXNzPkNlbnRyZSBmb3IgQmlvc3BlY3Ryb3Njb3B5IGFuZCBTY2hvb2wgb2YgQ2hlbWlzdHJ5LCBN
b25hc2ggVW5pdmVyc2l0eSwgQ2xheXRvbiBDYW1wdXMsIE1lbGJvdXJuZSwgMzgwMCBWaWN0b3Jp
YSwgQXVzdHJhbGlhLiYjeEQ7SW5mZWN0aW9uIGFuZCBJbW11bml0eSBQcm9ncmFtLCBNb25hc2gg
QmlvbWVkaWNpbmUgRGlzY292ZXJ5IEluc3RpdHV0ZSBhbmQgRGVwYXJ0bWVudCBvZiBNaWNyb2Jp
b2xvZ3ksIE1vbmFzaCBVbml2ZXJzaXR5LCBDbGF5dG9uIENhbXB1cywgTWVsYm91cm5lLCAzODAw
IFZpY3RvcmlhLCBBdXN0cmFsaWEuJiN4RDtEZXBhcnRtZW50IG9mIEluZmVjdGlvdXMgRGlzZWFz
ZXMsIFRoZSBBbGZyZWQgSG9zcGl0YWwgYW5kIENlbnRyYWwgQ2xpbmljYWwgU2Nob29sLCBNb25h
c2ggVW5pdmVyc2l0eSwgTWVsYm91cm5lLCBWaWN0b3JpYSAzMDA0LCBBdXN0cmFsaWEuJiN4RDtD
ZW50cmUgZm9yIEJpb3NwZWN0cm9zY29weSBhbmQgU2Nob29sIG9mIENoZW1pc3RyeSwgTW9uYXNo
IFVuaXZlcnNpdHksIENsYXl0b24gQ2FtcHVzLCBNZWxib3VybmUsIDM4MDAgVmljdG9yaWEsIEF1
c3RyYWxpYSBwaGlsLmhlcmF1ZEBtb25hc2guZWR1LiYjeEQ7TW9uYXNoIEJpb21lZGljaW5lIERp
c2NvdmVyeSBJbnN0aXR1dGUgYW5kIHRoZSBEZXBhcnRtZW50IG9mIE1pY3JvYmlvbG9neSwgTW9u
YXNoIFVuaXZlcnNpdHksIENsYXl0b24gQ2FtcHVzLCBNZWxib3VybmUsIDM4MDAgVmljdG9yaWEs
IEF1c3RyYWxpYS4mI3hEO0NlbnRyZSBmb3IgQmlvc3BlY3Ryb3Njb3B5IGFuZCBTY2hvb2wgb2Yg
Q2hlbWlzdHJ5LCBNb25hc2ggVW5pdmVyc2l0eSwgQ2xheXRvbiBDYW1wdXMsIE1lbGJvdXJuZSwg
MzgwMCBWaWN0b3JpYSwgQXVzdHJhbGlhIGJheWRlbi53b29kQG1vbmFzaC5lZHUuPC9hdXRoLWFk
ZHJlc3M+PHRpdGxlcz48dGl0bGU+SW4gdml2byBhdG9taWMgZm9yY2UgbWljcm9zY29weS1pbmZy
YXJlZCBzcGVjdHJvc2NvcHkgb2YgYmFjdGVyaWE8L3RpdGxlPjxzZWNvbmRhcnktdGl0bGU+SiBS
IFNvYyBJbnRlcmZhY2U8L3NlY29uZGFyeS10aXRsZT48YWx0LXRpdGxlPkpvdXJuYWwgb2YgdGhl
IFJveWFsIFNvY2lldHksIEludGVyZmFjZTwvYWx0LXRpdGxlPjwvdGl0bGVzPjxwZXJpb2RpY2Fs
PjxmdWxsLXRpdGxlPkogUiBTb2MgSW50ZXJmYWNlPC9mdWxsLXRpdGxlPjxhYmJyLTE+Sm91cm5h
bCBvZiB0aGUgUm95YWwgU29jaWV0eSwgSW50ZXJmYWNlPC9hYmJyLTE+PC9wZXJpb2RpY2FsPjxh
bHQtcGVyaW9kaWNhbD48ZnVsbC10aXRsZT5KIFIgU29jIEludGVyZmFjZTwvZnVsbC10aXRsZT48
YWJici0xPkpvdXJuYWwgb2YgdGhlIFJveWFsIFNvY2lldHksIEludGVyZmFjZTwvYWJici0xPjwv
YWx0LXBlcmlvZGljYWw+PHZvbHVtZT4xNTwvdm9sdW1lPjxudW1iZXI+MTQwPC9udW1iZXI+PGVk
aXRpb24+MjAxOC8wMy8zMDwvZWRpdGlvbj48a2V5d29yZHM+PGtleXdvcmQ+Q2VsbCBXYWxsL21l
dGFib2xpc20vKnVsdHJhc3RydWN0dXJlPC9rZXl3b3JkPjxrZXl3b3JkPkVzY2hlcmljaGlhIGNv
bGkvbWV0YWJvbGlzbS8qdWx0cmFzdHJ1Y3R1cmU8L2tleXdvcmQ+PGtleXdvcmQ+TWljcm9zY29w
eSwgQXRvbWljIEZvcmNlLyptZXRob2RzPC9rZXl3b3JkPjxrZXl3b3JkPlN0YXBoeWxvY29jY3Vz
IGF1cmV1cy9tZXRhYm9saXNtLyp1bHRyYXN0cnVjdHVyZTwva2V5d29yZD48a2V5d29yZD4qR3Jh
bS1uZWdhdGl2ZSBiYWN0ZXJpYTwva2V5d29yZD48a2V5d29yZD4qR3JhbS1wb3NpdGl2ZSBiYWN0
ZXJpYTwva2V5d29yZD48a2V5d29yZD4qYXRvbWljIGZvcmNlIG1pY3Jvc2NvcHktaW5mcmFyZWQ8
L2tleXdvcmQ+PGtleXdvcmQ+KmNlbGwgd2FsbDwva2V5d29yZD48a2V5d29yZD4qaW4gdml2bzwv
a2V5d29yZD48L2tleXdvcmRzPjxkYXRlcz48eWVhcj4yMDE4PC95ZWFyPjxwdWItZGF0ZXM+PGRh
dGU+TWFyPC9kYXRlPjwvcHViLWRhdGVzPjwvZGF0ZXM+PGlzYm4+MTc0Mi01NjYyPC9pc2JuPjxh
Y2Nlc3Npb24tbnVtPjI5NTkzMDkxPC9hY2Nlc3Npb24tbnVtPjx1cmxzPjwvdXJscz48Y3VzdG9t
Mj5QTUM1OTA4NTQzPC9jdXN0b20yPjxlbGVjdHJvbmljLXJlc291cmNlLW51bT4xMC4xMDk4L3Jz
aWYuMjAxOC4wMTE1PC9lbGVjdHJvbmljLXJlc291cmNlLW51bT48cmVtb3RlLWRhdGFiYXNlLXBy
b3ZpZGVyPk5MTTwvcmVtb3RlLWRhdGFiYXNlLXByb3ZpZGVyPjxsYW5ndWFnZT5lbmc8L2xhbmd1
YWdlPjwvcmVjb3JkPjwvQ2l0ZT48L0VuZE5vdGU+
</w:fldData>
        </w:fldChar>
      </w:r>
      <w:r w:rsidR="00A25513" w:rsidRPr="002247ED">
        <w:instrText xml:space="preserve"> ADDIN EN.CITE.DATA </w:instrText>
      </w:r>
      <w:r w:rsidR="00A25513" w:rsidRPr="002247ED">
        <w:fldChar w:fldCharType="end"/>
      </w:r>
      <w:r w:rsidR="00A25513" w:rsidRPr="002247ED">
        <w:fldChar w:fldCharType="separate"/>
      </w:r>
      <w:r w:rsidR="00A25513" w:rsidRPr="002247ED">
        <w:rPr>
          <w:noProof/>
          <w:vertAlign w:val="superscript"/>
        </w:rPr>
        <w:t>22</w:t>
      </w:r>
      <w:r w:rsidR="00A25513" w:rsidRPr="002247ED">
        <w:fldChar w:fldCharType="end"/>
      </w:r>
      <w:r w:rsidR="001F25CF" w:rsidRPr="002247ED">
        <w:t>.</w:t>
      </w:r>
    </w:p>
    <w:p w14:paraId="2F9EF4E6" w14:textId="77777777" w:rsidR="00721F5B" w:rsidRPr="00207EE5" w:rsidRDefault="00721F5B" w:rsidP="00CD035B">
      <w:pPr>
        <w:rPr>
          <w:rFonts w:asciiTheme="minorHAnsi" w:hAnsiTheme="minorHAnsi" w:cstheme="minorHAnsi"/>
          <w:color w:val="auto"/>
        </w:rPr>
      </w:pPr>
    </w:p>
    <w:p w14:paraId="3386DE5F" w14:textId="4AFAE528" w:rsidR="003A26B8" w:rsidRPr="00207EE5" w:rsidRDefault="003A26B8" w:rsidP="00CD035B">
      <w:r w:rsidRPr="00207EE5">
        <w:rPr>
          <w:b/>
          <w:bCs/>
        </w:rPr>
        <w:t>Figure 3</w:t>
      </w:r>
      <w:r w:rsidR="002247ED">
        <w:rPr>
          <w:b/>
          <w:bCs/>
        </w:rPr>
        <w:t>:</w:t>
      </w:r>
      <w:r w:rsidRPr="00207EE5">
        <w:rPr>
          <w:b/>
          <w:bCs/>
        </w:rPr>
        <w:t xml:space="preserve"> An overview of the experimental design for AFM-IR study of antimicrobial resistance. </w:t>
      </w:r>
      <w:r w:rsidRPr="00D778BD">
        <w:t>(</w:t>
      </w:r>
      <w:r w:rsidRPr="00207EE5">
        <w:rPr>
          <w:b/>
          <w:bCs/>
        </w:rPr>
        <w:t>A</w:t>
      </w:r>
      <w:r w:rsidRPr="00D778BD">
        <w:t>)</w:t>
      </w:r>
      <w:r w:rsidR="001F25CF" w:rsidRPr="0083621C">
        <w:t xml:space="preserve"> </w:t>
      </w:r>
      <w:r w:rsidRPr="00207EE5">
        <w:t xml:space="preserve">Sample origin and initial preparation: susceptible parent strain was collected from </w:t>
      </w:r>
      <w:r w:rsidR="00117F15" w:rsidRPr="00207EE5">
        <w:t xml:space="preserve">a </w:t>
      </w:r>
      <w:r w:rsidRPr="00207EE5">
        <w:t>patient prior to antibiotic therapy and the daughter resistant strain was sourced from the same patient after antibiotic therapy and clinical failure (</w:t>
      </w:r>
      <w:r w:rsidRPr="002247ED">
        <w:t>in vivo</w:t>
      </w:r>
      <w:r w:rsidRPr="00207EE5">
        <w:t xml:space="preserve"> resistance development). Bacteria were isolated and cultured on Heart Infusion (HI) agar for 16 h in 37</w:t>
      </w:r>
      <w:r w:rsidR="002247ED">
        <w:t xml:space="preserve"> </w:t>
      </w:r>
      <w:r w:rsidRPr="00207EE5">
        <w:rPr>
          <w:rFonts w:cstheme="minorHAnsi"/>
        </w:rPr>
        <w:t>˚</w:t>
      </w:r>
      <w:r w:rsidRPr="00207EE5">
        <w:t>C. (</w:t>
      </w:r>
      <w:r w:rsidRPr="00207EE5">
        <w:rPr>
          <w:b/>
          <w:bCs/>
        </w:rPr>
        <w:t>B</w:t>
      </w:r>
      <w:r w:rsidRPr="00207EE5">
        <w:t xml:space="preserve">) Subsequent sample preparation for AFM-IR, including collection of </w:t>
      </w:r>
      <w:r w:rsidR="002247ED">
        <w:t xml:space="preserve">the </w:t>
      </w:r>
      <w:r w:rsidRPr="00207EE5">
        <w:t>sample fol</w:t>
      </w:r>
      <w:r w:rsidR="004E552F" w:rsidRPr="00207EE5">
        <w:t>lowed by washing of bacterial pa</w:t>
      </w:r>
      <w:r w:rsidRPr="00207EE5">
        <w:t>llet (3</w:t>
      </w:r>
      <w:r w:rsidRPr="00207EE5">
        <w:rPr>
          <w:rFonts w:cstheme="minorHAnsi"/>
        </w:rPr>
        <w:t>×</w:t>
      </w:r>
      <w:r w:rsidRPr="00207EE5">
        <w:t>) and sample deposition. (</w:t>
      </w:r>
      <w:r w:rsidRPr="00207EE5">
        <w:rPr>
          <w:b/>
          <w:bCs/>
        </w:rPr>
        <w:t>C</w:t>
      </w:r>
      <w:r w:rsidRPr="00207EE5">
        <w:t>)</w:t>
      </w:r>
      <w:r w:rsidR="001F25CF">
        <w:t xml:space="preserve"> </w:t>
      </w:r>
      <w:r w:rsidRPr="00207EE5">
        <w:t>AFM-IR data collection and analysis: AFM height and AFM-IR spectrum (1800–900 cm</w:t>
      </w:r>
      <w:r w:rsidRPr="00207EE5">
        <w:rPr>
          <w:vertAlign w:val="superscript"/>
        </w:rPr>
        <w:t>-1</w:t>
      </w:r>
      <w:r w:rsidRPr="00207EE5">
        <w:t>).</w:t>
      </w:r>
      <w:r w:rsidR="001154BD" w:rsidRPr="00207EE5">
        <w:t xml:space="preserve"> Size of the AFM imaged area: 1.7 </w:t>
      </w:r>
      <w:r w:rsidR="00187EE0" w:rsidRPr="00207EE5">
        <w:rPr>
          <w:rFonts w:cstheme="minorHAnsi"/>
        </w:rPr>
        <w:t>x</w:t>
      </w:r>
      <w:r w:rsidR="001154BD" w:rsidRPr="00207EE5">
        <w:t xml:space="preserve"> 1.4 </w:t>
      </w:r>
      <w:r w:rsidR="001154BD" w:rsidRPr="00207EE5">
        <w:rPr>
          <w:rFonts w:cstheme="minorHAnsi"/>
        </w:rPr>
        <w:t>µ</w:t>
      </w:r>
      <w:r w:rsidR="001154BD" w:rsidRPr="00207EE5">
        <w:t>m. The AFM-IR spectrum was collected from the middle of the cell.</w:t>
      </w:r>
      <w:r w:rsidRPr="00207EE5">
        <w:t xml:space="preserve"> The data was subsequently analyzed using chemometric approaches, including hierarchical cluster analysis. This figure has been modified from </w:t>
      </w:r>
      <w:r w:rsidRPr="002247ED">
        <w:t>K.</w:t>
      </w:r>
      <w:r w:rsidR="001F25CF">
        <w:t xml:space="preserve"> </w:t>
      </w:r>
      <w:proofErr w:type="spellStart"/>
      <w:r w:rsidRPr="002247ED">
        <w:t>Kochan</w:t>
      </w:r>
      <w:proofErr w:type="spellEnd"/>
      <w:r w:rsidRPr="002247ED">
        <w:t xml:space="preserve"> et al.</w:t>
      </w:r>
      <w:r w:rsidRPr="002247ED">
        <w:fldChar w:fldCharType="begin"/>
      </w:r>
      <w:r w:rsidRPr="002247ED">
        <w:instrText xml:space="preserve"> ADDIN EN.CITE &lt;EndNote&gt;&lt;Cite&gt;&lt;Author&gt;Kochan&lt;/Author&gt;&lt;Year&gt;2019&lt;/Year&gt;&lt;RecNum&gt;19&lt;/RecNum&gt;&lt;DisplayText&gt;&lt;style face="superscript"&gt;19&lt;/style&gt;&lt;/DisplayText&gt;&lt;record&gt;&lt;rec-number&gt;19&lt;/rec-number&gt;&lt;foreign-keys&gt;&lt;key app="EN" db-id="fdd0taa0bxff9ie2epcps90w9vsf5dtax0td" timestamp="1588906347"&gt;19&lt;/key&gt;&lt;/foreign-keys&gt;&lt;ref-type name="Journal Article"&gt;17&lt;/ref-type&gt;&lt;contributors&gt;&lt;authors&gt;&lt;author&gt;Kochan, Kamila&lt;/author&gt;&lt;author&gt;Nethercott, Cara&lt;/author&gt;&lt;author&gt;Perez−Guaita, David&lt;/author&gt;&lt;author&gt;Jiang, Jhih-Hang&lt;/author&gt;&lt;author&gt;Peleg, Anton Y.&lt;/author&gt;&lt;author&gt;Wood, Bayden R.&lt;/author&gt;&lt;author&gt;Heraud, Philip&lt;/author&gt;&lt;/authors&gt;&lt;/contributors&gt;&lt;titles&gt;&lt;title&gt;Detection of Antimicrobial Resistance-Related Changes in Biochemical Composition of Staphylococcus aureus by Means of Atomic Force Microscopy-Infrared Spectroscopy&lt;/title&gt;&lt;secondary-title&gt;Analytical Chemistry&lt;/secondary-title&gt;&lt;/titles&gt;&lt;periodical&gt;&lt;full-title&gt;Analytical Chemistry&lt;/full-title&gt;&lt;/periodical&gt;&lt;pages&gt;15397-15403&lt;/pages&gt;&lt;volume&gt;91&lt;/volume&gt;&lt;number&gt;24&lt;/number&gt;&lt;dates&gt;&lt;year&gt;2019&lt;/year&gt;&lt;pub-dates&gt;&lt;date&gt;2019/12/17&lt;/date&gt;&lt;/pub-dates&gt;&lt;/dates&gt;&lt;publisher&gt;American Chemical Society&lt;/publisher&gt;&lt;isbn&gt;0003-2700&lt;/isbn&gt;&lt;urls&gt;&lt;related-urls&gt;&lt;url&gt;https://doi.org/10.1021/acs.analchem.9b01671&lt;/url&gt;&lt;/related-urls&gt;&lt;/urls&gt;&lt;electronic-resource-num&gt;10.1021/acs.analchem.9b01671&lt;/electronic-resource-num&gt;&lt;/record&gt;&lt;/Cite&gt;&lt;/EndNote&gt;</w:instrText>
      </w:r>
      <w:r w:rsidRPr="002247ED">
        <w:fldChar w:fldCharType="separate"/>
      </w:r>
      <w:r w:rsidRPr="002247ED">
        <w:rPr>
          <w:noProof/>
          <w:vertAlign w:val="superscript"/>
        </w:rPr>
        <w:t>19</w:t>
      </w:r>
      <w:r w:rsidRPr="002247ED">
        <w:fldChar w:fldCharType="end"/>
      </w:r>
      <w:r w:rsidR="001F25CF">
        <w:t>.</w:t>
      </w:r>
    </w:p>
    <w:p w14:paraId="142CCD8B" w14:textId="02E16D33" w:rsidR="00DF3F24" w:rsidRPr="00207EE5" w:rsidRDefault="00DF3F24" w:rsidP="00CD035B"/>
    <w:p w14:paraId="6BD05BF7" w14:textId="6162EEFE" w:rsidR="00DF3F24" w:rsidRPr="00207EE5" w:rsidRDefault="00DF3F24" w:rsidP="00CD035B">
      <w:r w:rsidRPr="00207EE5">
        <w:rPr>
          <w:b/>
          <w:bCs/>
        </w:rPr>
        <w:t>Figure 4</w:t>
      </w:r>
      <w:r w:rsidR="002247ED">
        <w:rPr>
          <w:b/>
          <w:bCs/>
        </w:rPr>
        <w:t xml:space="preserve">: </w:t>
      </w:r>
      <w:r w:rsidRPr="00207EE5">
        <w:rPr>
          <w:b/>
          <w:bCs/>
        </w:rPr>
        <w:t xml:space="preserve">AFM and AFM-IR results of study of chemical changes in vancomycin intermediate </w:t>
      </w:r>
      <w:r w:rsidRPr="00207EE5">
        <w:rPr>
          <w:b/>
          <w:bCs/>
          <w:i/>
          <w:iCs/>
        </w:rPr>
        <w:t>S.</w:t>
      </w:r>
      <w:r w:rsidR="001F25CF">
        <w:rPr>
          <w:b/>
          <w:bCs/>
          <w:i/>
          <w:iCs/>
        </w:rPr>
        <w:t xml:space="preserve"> </w:t>
      </w:r>
      <w:r w:rsidRPr="00207EE5">
        <w:rPr>
          <w:b/>
          <w:bCs/>
          <w:i/>
          <w:iCs/>
        </w:rPr>
        <w:t>aureus</w:t>
      </w:r>
      <w:r w:rsidRPr="00207EE5">
        <w:rPr>
          <w:b/>
          <w:bCs/>
        </w:rPr>
        <w:t xml:space="preserve"> (VISA) compared to vancomycin susceptible </w:t>
      </w:r>
      <w:r w:rsidRPr="00207EE5">
        <w:rPr>
          <w:b/>
          <w:bCs/>
          <w:i/>
          <w:iCs/>
        </w:rPr>
        <w:t>S. aureus</w:t>
      </w:r>
      <w:r w:rsidRPr="00207EE5">
        <w:rPr>
          <w:b/>
          <w:bCs/>
        </w:rPr>
        <w:t xml:space="preserve"> (VSSA) in clinical pairs. </w:t>
      </w:r>
      <w:r w:rsidRPr="00207EE5">
        <w:t>AFM images of (</w:t>
      </w:r>
      <w:r w:rsidRPr="00207EE5">
        <w:rPr>
          <w:b/>
          <w:bCs/>
        </w:rPr>
        <w:t>A</w:t>
      </w:r>
      <w:r w:rsidR="001F25CF">
        <w:rPr>
          <w:b/>
          <w:bCs/>
        </w:rPr>
        <w:t>–</w:t>
      </w:r>
      <w:r w:rsidRPr="00207EE5">
        <w:rPr>
          <w:b/>
          <w:bCs/>
        </w:rPr>
        <w:t>B</w:t>
      </w:r>
      <w:r w:rsidRPr="00207EE5">
        <w:t>) VISA and (</w:t>
      </w:r>
      <w:r w:rsidRPr="00207EE5">
        <w:rPr>
          <w:b/>
          <w:bCs/>
        </w:rPr>
        <w:t>C</w:t>
      </w:r>
      <w:r w:rsidRPr="00207EE5">
        <w:t>) VSSA single-cell samples. Size of the imaged areas: (</w:t>
      </w:r>
      <w:proofErr w:type="gramStart"/>
      <w:r w:rsidRPr="0083621C">
        <w:rPr>
          <w:b/>
          <w:bCs/>
        </w:rPr>
        <w:t>A,C</w:t>
      </w:r>
      <w:proofErr w:type="gramEnd"/>
      <w:r w:rsidRPr="00207EE5">
        <w:t xml:space="preserve">) 40 </w:t>
      </w:r>
      <w:r w:rsidR="00187EE0" w:rsidRPr="00207EE5">
        <w:rPr>
          <w:rFonts w:cstheme="minorHAnsi"/>
        </w:rPr>
        <w:t>x</w:t>
      </w:r>
      <w:r w:rsidRPr="00207EE5">
        <w:t xml:space="preserve"> 40 </w:t>
      </w:r>
      <w:r w:rsidRPr="00207EE5">
        <w:rPr>
          <w:rFonts w:cstheme="minorHAnsi"/>
        </w:rPr>
        <w:t>µ</w:t>
      </w:r>
      <w:r w:rsidRPr="00207EE5">
        <w:t>m, (</w:t>
      </w:r>
      <w:r w:rsidRPr="0083621C">
        <w:rPr>
          <w:b/>
          <w:bCs/>
        </w:rPr>
        <w:t>B</w:t>
      </w:r>
      <w:r w:rsidRPr="00207EE5">
        <w:t xml:space="preserve">) </w:t>
      </w:r>
      <w:r w:rsidR="009545D7" w:rsidRPr="00207EE5">
        <w:t>2.56</w:t>
      </w:r>
      <w:r w:rsidR="001F25CF">
        <w:t xml:space="preserve"> </w:t>
      </w:r>
      <w:r w:rsidR="00187EE0" w:rsidRPr="00207EE5">
        <w:rPr>
          <w:rFonts w:cstheme="minorHAnsi"/>
        </w:rPr>
        <w:t>x</w:t>
      </w:r>
      <w:r w:rsidR="001F25CF">
        <w:rPr>
          <w:rFonts w:cstheme="minorHAnsi"/>
        </w:rPr>
        <w:t xml:space="preserve"> </w:t>
      </w:r>
      <w:r w:rsidR="009545D7" w:rsidRPr="00207EE5">
        <w:t>2.45</w:t>
      </w:r>
      <w:r w:rsidR="001F25CF">
        <w:t xml:space="preserve"> </w:t>
      </w:r>
      <w:r w:rsidRPr="00207EE5">
        <w:rPr>
          <w:rFonts w:cstheme="minorHAnsi"/>
        </w:rPr>
        <w:t>µ</w:t>
      </w:r>
      <w:r w:rsidRPr="00207EE5">
        <w:t>m. (</w:t>
      </w:r>
      <w:r w:rsidRPr="00207EE5">
        <w:rPr>
          <w:b/>
          <w:bCs/>
        </w:rPr>
        <w:t>D</w:t>
      </w:r>
      <w:r w:rsidR="001F25CF">
        <w:rPr>
          <w:b/>
          <w:bCs/>
        </w:rPr>
        <w:t>–</w:t>
      </w:r>
      <w:r w:rsidRPr="00207EE5">
        <w:rPr>
          <w:b/>
          <w:bCs/>
        </w:rPr>
        <w:t>E</w:t>
      </w:r>
      <w:r w:rsidRPr="00207EE5">
        <w:t>) Average AFM-IR spectra and their (</w:t>
      </w:r>
      <w:r w:rsidRPr="00207EE5">
        <w:rPr>
          <w:b/>
          <w:bCs/>
        </w:rPr>
        <w:t>F</w:t>
      </w:r>
      <w:r w:rsidR="001F25CF">
        <w:rPr>
          <w:b/>
          <w:bCs/>
        </w:rPr>
        <w:t>–</w:t>
      </w:r>
      <w:r w:rsidRPr="00207EE5">
        <w:rPr>
          <w:b/>
          <w:bCs/>
        </w:rPr>
        <w:t>G</w:t>
      </w:r>
      <w:r w:rsidRPr="00207EE5">
        <w:t xml:space="preserve">) </w:t>
      </w:r>
      <w:r w:rsidR="001F25CF">
        <w:t>second</w:t>
      </w:r>
      <w:r w:rsidR="001F25CF" w:rsidRPr="00207EE5">
        <w:t xml:space="preserve"> </w:t>
      </w:r>
      <w:r w:rsidRPr="00207EE5">
        <w:t>derivatives for: (</w:t>
      </w:r>
      <w:proofErr w:type="gramStart"/>
      <w:r w:rsidRPr="0083621C">
        <w:rPr>
          <w:b/>
          <w:bCs/>
        </w:rPr>
        <w:t>D,F</w:t>
      </w:r>
      <w:proofErr w:type="gramEnd"/>
      <w:r w:rsidRPr="00207EE5">
        <w:t>) VISA and (</w:t>
      </w:r>
      <w:r w:rsidRPr="0083621C">
        <w:rPr>
          <w:b/>
          <w:bCs/>
        </w:rPr>
        <w:t>E,G</w:t>
      </w:r>
      <w:r w:rsidRPr="00207EE5">
        <w:t>)</w:t>
      </w:r>
      <w:r w:rsidR="001F25CF">
        <w:t xml:space="preserve"> </w:t>
      </w:r>
      <w:r w:rsidRPr="00207EE5">
        <w:t>VSSA</w:t>
      </w:r>
      <w:r w:rsidR="001F25CF">
        <w:t xml:space="preserve"> </w:t>
      </w:r>
      <w:r w:rsidRPr="00207EE5">
        <w:t>cells, in the spectral range 1800–900 cm</w:t>
      </w:r>
      <w:r w:rsidRPr="00207EE5">
        <w:rPr>
          <w:vertAlign w:val="superscript"/>
        </w:rPr>
        <w:t>-1</w:t>
      </w:r>
      <w:r w:rsidRPr="00207EE5">
        <w:t xml:space="preserve">. The spectra </w:t>
      </w:r>
      <w:r w:rsidR="00117F15" w:rsidRPr="00207EE5">
        <w:t xml:space="preserve">presented </w:t>
      </w:r>
      <w:r w:rsidRPr="00207EE5">
        <w:t>are an average of 81 (VISA) and 88 (VSSA) individual spectra and are presented together with standard deviation (SD). The averaging was conducted after normalization of all individual spectra together. The major bands are marked in (</w:t>
      </w:r>
      <w:r w:rsidRPr="0083621C">
        <w:rPr>
          <w:b/>
          <w:bCs/>
        </w:rPr>
        <w:t>F</w:t>
      </w:r>
      <w:r w:rsidR="001F25CF" w:rsidRPr="0083621C">
        <w:rPr>
          <w:b/>
          <w:bCs/>
        </w:rPr>
        <w:t>–</w:t>
      </w:r>
      <w:r w:rsidRPr="0083621C">
        <w:rPr>
          <w:b/>
          <w:bCs/>
        </w:rPr>
        <w:t>G</w:t>
      </w:r>
      <w:r w:rsidRPr="00207EE5">
        <w:t xml:space="preserve">). This figure has been modified from </w:t>
      </w:r>
      <w:r w:rsidRPr="002247ED">
        <w:t>K.</w:t>
      </w:r>
      <w:r w:rsidR="0089367C">
        <w:t xml:space="preserve"> </w:t>
      </w:r>
      <w:proofErr w:type="spellStart"/>
      <w:r w:rsidRPr="002247ED">
        <w:t>Kochan</w:t>
      </w:r>
      <w:proofErr w:type="spellEnd"/>
      <w:r w:rsidRPr="002247ED">
        <w:t xml:space="preserve"> et al.</w:t>
      </w:r>
      <w:r w:rsidRPr="002247ED">
        <w:fldChar w:fldCharType="begin"/>
      </w:r>
      <w:r w:rsidRPr="002247ED">
        <w:instrText xml:space="preserve"> ADDIN EN.CITE &lt;EndNote&gt;&lt;Cite&gt;&lt;Author&gt;Kochan&lt;/Author&gt;&lt;Year&gt;2019&lt;/Year&gt;&lt;RecNum&gt;19&lt;/RecNum&gt;&lt;DisplayText&gt;&lt;style face="superscript"&gt;19&lt;/style&gt;&lt;/DisplayText&gt;&lt;record&gt;&lt;rec-number&gt;19&lt;/rec-number&gt;&lt;foreign-keys&gt;&lt;key app="EN" db-id="fdd0taa0bxff9ie2epcps90w9vsf5dtax0td" timestamp="1588906347"&gt;19&lt;/key&gt;&lt;/foreign-keys&gt;&lt;ref-type name="Journal Article"&gt;17&lt;/ref-type&gt;&lt;contributors&gt;&lt;authors&gt;&lt;author&gt;Kochan, Kamila&lt;/author&gt;&lt;author&gt;Nethercott, Cara&lt;/author&gt;&lt;author&gt;Perez−Guaita, David&lt;/author&gt;&lt;author&gt;Jiang, Jhih-Hang&lt;/author&gt;&lt;author&gt;Peleg, Anton Y.&lt;/author&gt;&lt;author&gt;Wood, Bayden R.&lt;/author&gt;&lt;author&gt;Heraud, Philip&lt;/author&gt;&lt;/authors&gt;&lt;/contributors&gt;&lt;titles&gt;&lt;title&gt;Detection of Antimicrobial Resistance-Related Changes in Biochemical Composition of Staphylococcus aureus by Means of Atomic Force Microscopy-Infrared Spectroscopy&lt;/title&gt;&lt;secondary-title&gt;Analytical Chemistry&lt;/secondary-title&gt;&lt;/titles&gt;&lt;periodical&gt;&lt;full-title&gt;Analytical Chemistry&lt;/full-title&gt;&lt;/periodical&gt;&lt;pages&gt;15397-15403&lt;/pages&gt;&lt;volume&gt;91&lt;/volume&gt;&lt;number&gt;24&lt;/number&gt;&lt;dates&gt;&lt;year&gt;2019&lt;/year&gt;&lt;pub-dates&gt;&lt;date&gt;2019/12/17&lt;/date&gt;&lt;/pub-dates&gt;&lt;/dates&gt;&lt;publisher&gt;American Chemical Society&lt;/publisher&gt;&lt;isbn&gt;0003-2700&lt;/isbn&gt;&lt;urls&gt;&lt;related-urls&gt;&lt;url&gt;https://doi.org/10.1021/acs.analchem.9b01671&lt;/url&gt;&lt;/related-urls&gt;&lt;/urls&gt;&lt;electronic-resource-num&gt;10.1021/acs.analchem.9b01671&lt;/electronic-resource-num&gt;&lt;/record&gt;&lt;/Cite&gt;&lt;/EndNote&gt;</w:instrText>
      </w:r>
      <w:r w:rsidRPr="002247ED">
        <w:fldChar w:fldCharType="separate"/>
      </w:r>
      <w:r w:rsidRPr="002247ED">
        <w:rPr>
          <w:noProof/>
          <w:vertAlign w:val="superscript"/>
        </w:rPr>
        <w:t>19</w:t>
      </w:r>
      <w:r w:rsidRPr="002247ED">
        <w:fldChar w:fldCharType="end"/>
      </w:r>
      <w:r w:rsidR="0089367C">
        <w:t>.</w:t>
      </w:r>
    </w:p>
    <w:p w14:paraId="1D270144" w14:textId="09344862" w:rsidR="00DF3F24" w:rsidRPr="00207EE5" w:rsidRDefault="00DF3F24" w:rsidP="00CD035B"/>
    <w:p w14:paraId="09D14C74" w14:textId="023CCABC" w:rsidR="00DF3F24" w:rsidRPr="00207EE5" w:rsidRDefault="009545D7" w:rsidP="00CD035B">
      <w:r w:rsidRPr="00207EE5">
        <w:rPr>
          <w:b/>
          <w:bCs/>
        </w:rPr>
        <w:lastRenderedPageBreak/>
        <w:t>Figure 5</w:t>
      </w:r>
      <w:r w:rsidR="002247ED">
        <w:rPr>
          <w:b/>
          <w:bCs/>
        </w:rPr>
        <w:t>:</w:t>
      </w:r>
      <w:r w:rsidRPr="00207EE5">
        <w:rPr>
          <w:b/>
          <w:bCs/>
        </w:rPr>
        <w:t xml:space="preserve"> Image drift over consecutive registration of AFM-IR maps at selected wavenumber</w:t>
      </w:r>
      <w:r w:rsidR="00117F15" w:rsidRPr="00207EE5">
        <w:rPr>
          <w:b/>
          <w:bCs/>
        </w:rPr>
        <w:t xml:space="preserve"> values</w:t>
      </w:r>
      <w:r w:rsidRPr="00207EE5">
        <w:rPr>
          <w:b/>
          <w:bCs/>
        </w:rPr>
        <w:t xml:space="preserve"> </w:t>
      </w:r>
      <w:r w:rsidR="00117F15" w:rsidRPr="00207EE5">
        <w:rPr>
          <w:b/>
          <w:bCs/>
        </w:rPr>
        <w:t xml:space="preserve">for the </w:t>
      </w:r>
      <w:r w:rsidRPr="00207EE5">
        <w:rPr>
          <w:b/>
          <w:bCs/>
          <w:i/>
          <w:iCs/>
        </w:rPr>
        <w:t xml:space="preserve">S. aureus </w:t>
      </w:r>
      <w:r w:rsidRPr="00207EE5">
        <w:rPr>
          <w:b/>
          <w:bCs/>
        </w:rPr>
        <w:t xml:space="preserve">cell. </w:t>
      </w:r>
      <w:r w:rsidRPr="0083621C">
        <w:t>(</w:t>
      </w:r>
      <w:r w:rsidRPr="00207EE5">
        <w:rPr>
          <w:b/>
          <w:bCs/>
        </w:rPr>
        <w:t>Top row</w:t>
      </w:r>
      <w:r w:rsidRPr="0083621C">
        <w:t xml:space="preserve">): </w:t>
      </w:r>
      <w:r w:rsidRPr="00207EE5">
        <w:t xml:space="preserve">AFM images </w:t>
      </w:r>
      <w:r w:rsidR="00117F15" w:rsidRPr="00207EE5">
        <w:t xml:space="preserve">were </w:t>
      </w:r>
      <w:r w:rsidRPr="00207EE5">
        <w:t xml:space="preserve">recorded simultaneously with the corresponding </w:t>
      </w:r>
      <w:r w:rsidRPr="0083621C">
        <w:t>(</w:t>
      </w:r>
      <w:r w:rsidRPr="00207EE5">
        <w:rPr>
          <w:b/>
          <w:bCs/>
        </w:rPr>
        <w:t>bottom row</w:t>
      </w:r>
      <w:r w:rsidRPr="0083621C">
        <w:t>)</w:t>
      </w:r>
      <w:r w:rsidRPr="00207EE5">
        <w:t xml:space="preserve"> AFM-IR maps </w:t>
      </w:r>
      <w:r w:rsidR="00117F15" w:rsidRPr="00207EE5">
        <w:t xml:space="preserve">based on the </w:t>
      </w:r>
      <w:r w:rsidRPr="00207EE5">
        <w:t xml:space="preserve">intensity of </w:t>
      </w:r>
      <w:r w:rsidR="00117F15" w:rsidRPr="00207EE5">
        <w:t xml:space="preserve">the </w:t>
      </w:r>
      <w:r w:rsidR="004E552F" w:rsidRPr="00207EE5">
        <w:t xml:space="preserve">IR signal at </w:t>
      </w:r>
      <w:r w:rsidRPr="00207EE5">
        <w:t>selected wavenumber</w:t>
      </w:r>
      <w:r w:rsidR="00117F15" w:rsidRPr="00207EE5">
        <w:t xml:space="preserve"> values</w:t>
      </w:r>
      <w:r w:rsidRPr="00207EE5">
        <w:t>. The wavenumber</w:t>
      </w:r>
      <w:r w:rsidR="00117F15" w:rsidRPr="00207EE5">
        <w:t xml:space="preserve"> values </w:t>
      </w:r>
      <w:r w:rsidRPr="00207EE5">
        <w:t xml:space="preserve">(966, 1055, 1079, 1106, 1234, 1398, 1454, 1540, 1656, 1740 </w:t>
      </w:r>
      <w:proofErr w:type="gramStart"/>
      <w:r w:rsidRPr="00207EE5">
        <w:t>cm</w:t>
      </w:r>
      <w:r w:rsidRPr="00207EE5">
        <w:rPr>
          <w:vertAlign w:val="superscript"/>
        </w:rPr>
        <w:t>-1</w:t>
      </w:r>
      <w:proofErr w:type="gramEnd"/>
      <w:r w:rsidRPr="00207EE5">
        <w:t xml:space="preserve">) are annotated above the bottom row. Each set (AFM image and AFM-IR map) was recorded directly after the previous </w:t>
      </w:r>
      <w:r w:rsidR="00117F15" w:rsidRPr="00207EE5">
        <w:t xml:space="preserve">image </w:t>
      </w:r>
      <w:r w:rsidRPr="00207EE5">
        <w:t>(appro</w:t>
      </w:r>
      <w:r w:rsidR="00983793">
        <w:t>ximately</w:t>
      </w:r>
      <w:r w:rsidRPr="00207EE5">
        <w:t xml:space="preserve"> 40 min per set). The size of the imaged/mapped area: 1.54 </w:t>
      </w:r>
      <w:r w:rsidR="00187EE0" w:rsidRPr="00207EE5">
        <w:rPr>
          <w:rFonts w:cstheme="minorHAnsi"/>
        </w:rPr>
        <w:t>x</w:t>
      </w:r>
      <w:r w:rsidRPr="00207EE5">
        <w:t xml:space="preserve"> 1.57 </w:t>
      </w:r>
      <w:r w:rsidRPr="00207EE5">
        <w:rPr>
          <w:rFonts w:cstheme="minorHAnsi"/>
        </w:rPr>
        <w:t>µ</w:t>
      </w:r>
      <w:r w:rsidRPr="00207EE5">
        <w:t>m</w:t>
      </w:r>
      <w:r w:rsidRPr="0083621C">
        <w:t xml:space="preserve">. </w:t>
      </w:r>
      <w:r w:rsidRPr="00207EE5">
        <w:t>A clear drift is visible between</w:t>
      </w:r>
      <w:r w:rsidR="00983793">
        <w:t xml:space="preserve"> the</w:t>
      </w:r>
      <w:r w:rsidRPr="00207EE5">
        <w:t xml:space="preserve"> images.</w:t>
      </w:r>
    </w:p>
    <w:p w14:paraId="75182EC3" w14:textId="77777777" w:rsidR="00B32616" w:rsidRPr="00207EE5" w:rsidRDefault="00B32616" w:rsidP="00CD035B">
      <w:pPr>
        <w:rPr>
          <w:rFonts w:asciiTheme="minorHAnsi" w:hAnsiTheme="minorHAnsi" w:cstheme="minorHAnsi"/>
          <w:color w:val="808080" w:themeColor="background1" w:themeShade="80"/>
        </w:rPr>
      </w:pPr>
    </w:p>
    <w:p w14:paraId="64B8CF78" w14:textId="713A35C8" w:rsidR="006305D7" w:rsidRPr="00207EE5" w:rsidRDefault="006305D7" w:rsidP="00CD035B">
      <w:pPr>
        <w:rPr>
          <w:rFonts w:asciiTheme="minorHAnsi" w:hAnsiTheme="minorHAnsi" w:cstheme="minorHAnsi"/>
          <w:b/>
        </w:rPr>
      </w:pPr>
      <w:r w:rsidRPr="00207EE5">
        <w:rPr>
          <w:rFonts w:asciiTheme="minorHAnsi" w:hAnsiTheme="minorHAnsi" w:cstheme="minorHAnsi"/>
          <w:b/>
        </w:rPr>
        <w:t>DISCUSSION</w:t>
      </w:r>
      <w:r w:rsidRPr="00207EE5">
        <w:rPr>
          <w:rFonts w:asciiTheme="minorHAnsi" w:hAnsiTheme="minorHAnsi" w:cstheme="minorHAnsi"/>
          <w:b/>
          <w:bCs/>
        </w:rPr>
        <w:t>:</w:t>
      </w:r>
    </w:p>
    <w:p w14:paraId="4047450B" w14:textId="2B12EEBC" w:rsidR="005841F6" w:rsidRPr="00207EE5" w:rsidRDefault="005841F6" w:rsidP="00CD035B">
      <w:pPr>
        <w:rPr>
          <w:rFonts w:asciiTheme="minorHAnsi" w:hAnsiTheme="minorHAnsi" w:cstheme="minorHAnsi"/>
          <w:color w:val="auto"/>
        </w:rPr>
      </w:pPr>
      <w:r w:rsidRPr="00207EE5">
        <w:rPr>
          <w:rFonts w:asciiTheme="minorHAnsi" w:hAnsiTheme="minorHAnsi" w:cstheme="minorHAnsi"/>
          <w:color w:val="auto"/>
        </w:rPr>
        <w:t>The usefulness of IR spectroscopy for characterization of a broad range of biological samples in the context of their chemical composition is well established. Over the past decade, IR spectrosc</w:t>
      </w:r>
      <w:r w:rsidR="004F53B4" w:rsidRPr="00207EE5">
        <w:rPr>
          <w:rFonts w:asciiTheme="minorHAnsi" w:hAnsiTheme="minorHAnsi" w:cstheme="minorHAnsi"/>
          <w:color w:val="auto"/>
        </w:rPr>
        <w:t xml:space="preserve">opy </w:t>
      </w:r>
      <w:r w:rsidR="00117F15" w:rsidRPr="00207EE5">
        <w:rPr>
          <w:rFonts w:asciiTheme="minorHAnsi" w:hAnsiTheme="minorHAnsi" w:cstheme="minorHAnsi"/>
          <w:color w:val="auto"/>
        </w:rPr>
        <w:t xml:space="preserve">has </w:t>
      </w:r>
      <w:r w:rsidR="004F53B4" w:rsidRPr="00207EE5">
        <w:rPr>
          <w:rFonts w:asciiTheme="minorHAnsi" w:hAnsiTheme="minorHAnsi" w:cstheme="minorHAnsi"/>
          <w:color w:val="auto"/>
        </w:rPr>
        <w:t>emerged as a promising tool for bacterial studies</w:t>
      </w:r>
      <w:r w:rsidR="001D4156" w:rsidRPr="00207EE5">
        <w:rPr>
          <w:rFonts w:asciiTheme="minorHAnsi" w:hAnsiTheme="minorHAnsi" w:cstheme="minorHAnsi"/>
          <w:color w:val="auto"/>
        </w:rPr>
        <w:fldChar w:fldCharType="begin">
          <w:fldData xml:space="preserve">PEVuZE5vdGU+PENpdGU+PEF1dGhvcj5OYXVtYW5uPC9BdXRob3I+PFllYXI+MTk5MTwvWWVhcj48
UmVjTnVtPjE0PC9SZWNOdW0+PERpc3BsYXlUZXh0PjxzdHlsZSBmYWNlPSJzdXBlcnNjcmlwdCI+
MTItMTc8L3N0eWxlPjwvRGlzcGxheVRleHQ+PHJlY29yZD48cmVjLW51bWJlcj4xNDwvcmVjLW51
bWJlcj48Zm9yZWlnbi1rZXlzPjxrZXkgYXBwPSJFTiIgZGItaWQ9ImZkZDB0YWEwYnhmZjlpZTJl
cGNwczkwdzl2c2Y1ZHRheDB0ZCIgdGltZXN0YW1wPSIxNTg4OTA0Nzg0Ij4xNDwva2V5PjwvZm9y
ZWlnbi1rZXlzPjxyZWYtdHlwZSBuYW1lPSJKb3VybmFsIEFydGljbGUiPjE3PC9yZWYtdHlwZT48
Y29udHJpYnV0b3JzPjxhdXRob3JzPjxhdXRob3I+TmF1bWFubiwgRGlldGVyPC9hdXRob3I+PGF1
dGhvcj5IZWxtLCBEaWV0ZXI8L2F1dGhvcj48YXV0aG9yPkxhYmlzY2hpbnNraSwgSGFyYWxkPC9h
dXRob3I+PC9hdXRob3JzPjwvY29udHJpYnV0b3JzPjx0aXRsZXM+PHRpdGxlPk1pY3JvYmlvbG9n
aWNhbCBjaGFyYWN0ZXJpemF0aW9ucyBieSBGVC1JUiBzcGVjdHJvc2NvcHk8L3RpdGxlPjxzZWNv
bmRhcnktdGl0bGU+TmF0dXJlPC9zZWNvbmRhcnktdGl0bGU+PC90aXRsZXM+PHBlcmlvZGljYWw+
PGZ1bGwtdGl0bGU+TmF0dXJlPC9mdWxsLXRpdGxlPjwvcGVyaW9kaWNhbD48cGFnZXM+ODEtODI8
L3BhZ2VzPjx2b2x1bWU+MzUxPC92b2x1bWU+PG51bWJlcj42MzIxPC9udW1iZXI+PGRhdGVzPjx5
ZWFyPjE5OTE8L3llYXI+PHB1Yi1kYXRlcz48ZGF0ZT4xOTkxLzA1LzAxPC9kYXRlPjwvcHViLWRh
dGVzPjwvZGF0ZXM+PGlzYm4+MTQ3Ni00Njg3PC9pc2JuPjx1cmxzPjxyZWxhdGVkLXVybHM+PHVy
bD5odHRwczovL2RvaS5vcmcvMTAuMTAzOC8zNTEwODFhMDwvdXJsPjwvcmVsYXRlZC11cmxzPjwv
dXJscz48ZWxlY3Ryb25pYy1yZXNvdXJjZS1udW0+MTAuMTAzOC8zNTEwODFhMDwvZWxlY3Ryb25p
Yy1yZXNvdXJjZS1udW0+PC9yZWNvcmQ+PC9DaXRlPjxDaXRlPjxBdXRob3I+UXVpbnRlbGFzPC9B
dXRob3I+PFllYXI+MjAxODwvWWVhcj48UmVjTnVtPjEzPC9SZWNOdW0+PHJlY29yZD48cmVjLW51
bWJlcj4xMzwvcmVjLW51bWJlcj48Zm9yZWlnbi1rZXlzPjxrZXkgYXBwPSJFTiIgZGItaWQ9ImZk
ZDB0YWEwYnhmZjlpZTJlcGNwczkwdzl2c2Y1ZHRheDB0ZCIgdGltZXN0YW1wPSIxNTg4OTA0NzI1
Ij4xMzwva2V5PjwvZm9yZWlnbi1rZXlzPjxyZWYtdHlwZSBuYW1lPSJKb3VybmFsIEFydGljbGUi
PjE3PC9yZWYtdHlwZT48Y29udHJpYnV0b3JzPjxhdXRob3JzPjxhdXRob3I+UXVpbnRlbGFzLCBD
cmlzdGluYTwvYXV0aG9yPjxhdXRob3I+RmVycmVpcmEsIEV1Z8OpbmlvIEMuPC9hdXRob3I+PGF1
dGhvcj5Mb3BlcywgSm/Do28gQS48L2F1dGhvcj48YXV0aG9yPlNvdXNhLCBDbGFyYTwvYXV0aG9y
PjwvYXV0aG9ycz48L2NvbnRyaWJ1dG9ycz48dGl0bGVzPjx0aXRsZT5BbiBPdmVydmlldyBvZiB0
aGUgRXZvbHV0aW9uIG9mIEluZnJhcmVkIFNwZWN0cm9zY29weSBBcHBsaWVkIHRvIEJhY3Rlcmlh
bCBUeXBpbmc8L3RpdGxlPjxzZWNvbmRhcnktdGl0bGU+QmlvdGVjaG5vbG9neSBKb3VybmFsPC9z
ZWNvbmRhcnktdGl0bGU+PC90aXRsZXM+PHBlcmlvZGljYWw+PGZ1bGwtdGl0bGU+QmlvdGVjaG5v
bG9neSBKb3VybmFsPC9mdWxsLXRpdGxlPjwvcGVyaW9kaWNhbD48cGFnZXM+MTcwMDQ0OTwvcGFn
ZXM+PHZvbHVtZT4xMzwvdm9sdW1lPjxudW1iZXI+MTwvbnVtYmVyPjxkYXRlcz48eWVhcj4yMDE4
PC95ZWFyPjwvZGF0ZXM+PGlzYm4+MTg2MC02NzY4PC9pc2JuPjx1cmxzPjxyZWxhdGVkLXVybHM+
PHVybD5odHRwczovL29ubGluZWxpYnJhcnkud2lsZXkuY29tL2RvaS9hYnMvMTAuMTAwMi9iaW90
LjIwMTcwMDQ0OTwvdXJsPjwvcmVsYXRlZC11cmxzPjwvdXJscz48ZWxlY3Ryb25pYy1yZXNvdXJj
ZS1udW0+MTAuMTAwMi9iaW90LjIwMTcwMDQ0OTwvZWxlY3Ryb25pYy1yZXNvdXJjZS1udW0+PC9y
ZWNvcmQ+PC9DaXRlPjxDaXRlPjxBdXRob3I+Um9kcmlndWV6LVNhb25hPC9BdXRob3I+PFllYXI+
MjAwMTwvWWVhcj48UmVjTnVtPjE3PC9SZWNOdW0+PHJlY29yZD48cmVjLW51bWJlcj4xNzwvcmVj
LW51bWJlcj48Zm9yZWlnbi1rZXlzPjxrZXkgYXBwPSJFTiIgZGItaWQ9ImZkZDB0YWEwYnhmZjlp
ZTJlcGNwczkwdzl2c2Y1ZHRheDB0ZCIgdGltZXN0YW1wPSIxNTg4OTA1MDI5Ij4xNzwva2V5Pjwv
Zm9yZWlnbi1rZXlzPjxyZWYtdHlwZSBuYW1lPSJKb3VybmFsIEFydGljbGUiPjE3PC9yZWYtdHlw
ZT48Y29udHJpYnV0b3JzPjxhdXRob3JzPjxhdXRob3I+Um9kcmlndWV6LVNhb25hLCBMLiBFLjwv
YXV0aG9yPjxhdXRob3I+S2hhbWJhdHksIEYuIE0uPC9hdXRob3I+PGF1dGhvcj5GcnksIEYuIFMu
PC9hdXRob3I+PGF1dGhvcj5DYWx2ZXksIEUuIE0uPC9hdXRob3I+PC9hdXRob3JzPjwvY29udHJp
YnV0b3JzPjxhdXRoLWFkZHJlc3M+Sm9pbnQgSW5zdGl0dXRlIGZvciBGb29kIFNhZmV0eSBhbmQg
QXBwbGllZCBOdXRyaXRpb24gKEpJRlNBTiksIENoZW1pc3RyeSBhbmQgQmlvY2hlbWlzdHJ5IERl
cGFydG1lbnQsIFVuaXZlcnNpdHkgb2YgTWFyeWxhbmQgQ29sbGVnZSBQYXJrLCAyMDAgQyBTdHJl
ZXQgUy5XLiwgV2FzaGluZ3RvbiwgREMgMjAyMDQsIFVTQS48L2F1dGgtYWRkcmVzcz48dGl0bGVz
Pjx0aXRsZT5SYXBpZCBkZXRlY3Rpb24gYW5kIGlkZW50aWZpY2F0aW9uIG9mIGJhY3RlcmlhbCBz
dHJhaW5zIGJ5IEZvdXJpZXIgdHJhbnNmb3JtIG5lYXItaW5mcmFyZWQgc3BlY3Ryb3Njb3B5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1
NzQtOTwvcGFnZXM+PHZvbHVtZT40OTwvdm9sdW1lPjxudW1iZXI+MjwvbnVtYmVyPjxlZGl0aW9u
PjIwMDEvMDMvMjM8L2VkaXRpb24+PGtleXdvcmRzPjxrZXl3b3JkPkJhY2lsbHVzL2NsYXNzaWZp
Y2F0aW9uL2lzb2xhdGlvbiAmYW1wOyBwdXJpZmljYXRpb248L2tleXdvcmQ+PGtleXdvcmQ+QmFj
dGVyaWEvKmNsYXNzaWZpY2F0aW9uLyppc29sYXRpb24gJmFtcDsgcHVyaWZpY2F0aW9uPC9rZXl3
b3JkPjxrZXl3b3JkPkVzY2hlcmljaGlhIGNvbGkvY2xhc3NpZmljYXRpb24vaXNvbGF0aW9uICZh
bXA7IHB1cmlmaWNhdGlvbjwva2V5d29yZD48a2V5d29yZD4qRm9vZCBNaWNyb2Jpb2xvZ3k8L2tl
eXdvcmQ+PGtleXdvcmQ+TGlzdGVyaWEvY2xhc3NpZmljYXRpb24vaXNvbGF0aW9uICZhbXA7IHB1
cmlmaWNhdGlvbjwva2V5d29yZD48a2V5d29yZD5NdWx0aXZhcmlhdGUgQW5hbHlzaXM8L2tleXdv
cmQ+PGtleXdvcmQ+UHNldWRvbW9uYXMgYWVydWdpbm9zYS9jbGFzc2lmaWNhdGlvbi9pc29sYXRp
b24gJmFtcDsgcHVyaWZpY2F0aW9uPC9rZXl3b3JkPjxrZXl3b3JkPlNwZWN0cm9zY29weSwgRm91
cmllciBUcmFuc2Zvcm0gSW5mcmFyZWQvbWV0aG9kczwva2V5d29yZD48L2tleXdvcmRzPjxkYXRl
cz48eWVhcj4yMDAxPC95ZWFyPjxwdWItZGF0ZXM+PGRhdGU+RmViPC9kYXRlPjwvcHViLWRhdGVz
PjwvZGF0ZXM+PGlzYm4+MDAyMS04NTYxIChQcmludCkmI3hEOzAwMjEtODU2MTwvaXNibj48YWNj
ZXNzaW9uLW51bT4xMTI2MTk5NTwvYWNjZXNzaW9uLW51bT48dXJscz48L3VybHM+PGVsZWN0cm9u
aWMtcmVzb3VyY2UtbnVtPjEwLjEwMjEvamYwMDA3NzZqPC9lbGVjdHJvbmljLXJlc291cmNlLW51
bT48cmVtb3RlLWRhdGFiYXNlLXByb3ZpZGVyPk5MTTwvcmVtb3RlLWRhdGFiYXNlLXByb3ZpZGVy
PjxsYW5ndWFnZT5lbmc8L2xhbmd1YWdlPjwvcmVjb3JkPjwvQ2l0ZT48Q2l0ZT48QXV0aG9yPlNh
bi1CbGFzPC9BdXRob3I+PFllYXI+MjAxMjwvWWVhcj48UmVjTnVtPjE1PC9SZWNOdW0+PHJlY29y
ZD48cmVjLW51bWJlcj4xNTwvcmVjLW51bWJlcj48Zm9yZWlnbi1rZXlzPjxrZXkgYXBwPSJFTiIg
ZGItaWQ9ImZkZDB0YWEwYnhmZjlpZTJlcGNwczkwdzl2c2Y1ZHRheDB0ZCIgdGltZXN0YW1wPSIx
NTg4OTA0OTE5Ij4xNTwva2V5PjwvZm9yZWlnbi1rZXlzPjxyZWYtdHlwZSBuYW1lPSJKb3VybmFs
IEFydGljbGUiPjE3PC9yZWYtdHlwZT48Y29udHJpYnV0b3JzPjxhdXRob3JzPjxhdXRob3I+U2Fu
LUJsYXMsIEVybmVzdG88L2F1dGhvcj48YXV0aG9yPkN1YmlsbMOhbiwgTsOpc3RvcjwvYXV0aG9y
PjxhdXRob3I+R3VlcnJhLCBNYXlhbWFyw7o8L2F1dGhvcj48YXV0aG9yPlBvcnRpbGxvLCBFZGdh
cjwvYXV0aG9yPjxhdXRob3I+RXN0ZXZlcywgSXbDoW48L2F1dGhvcj48L2F1dGhvcnM+PC9jb250
cmlidXRvcnM+PHRpdGxlcz48dGl0bGU+Q2hhcmFjdGVyaXphdGlvbiBvZiBYZW5vcmhhYmR1cyBh
bmQgUGhvdG9yaGFiZHVzIGJhY3RlcmlhIGJ5IEZvdXJpZXIgdHJhbnNmb3JtIG1pZC1pbmZyYXJl
ZCBzcGVjdHJvc2NvcHkgd2l0aCBhdHRlbnVhdGVkIHRvdGFsIHJlZmxlY3Rpb24gKEZULUlSL0FU
Uik8L3RpdGxlPjxzZWNvbmRhcnktdGl0bGU+U3BlY3Ryb2NoaW1pY2EgQWN0YSBQYXJ0IEE6IE1v
bGVjdWxhciBhbmQgQmlvbW9sZWN1bGFyIFNwZWN0cm9zY29weTwvc2Vjb25kYXJ5LXRpdGxlPjwv
dGl0bGVzPjxwZXJpb2RpY2FsPjxmdWxsLXRpdGxlPlNwZWN0cm9jaGltaWNhIEFjdGEgUGFydCBB
OiBNb2xlY3VsYXIgYW5kIEJpb21vbGVjdWxhciBTcGVjdHJvc2NvcHk8L2Z1bGwtdGl0bGU+PC9w
ZXJpb2RpY2FsPjxwYWdlcz41OC02MjwvcGFnZXM+PHZvbHVtZT45Mzwvdm9sdW1lPjxrZXl3b3Jk
cz48a2V5d29yZD5FbnRvbW9wYXRob2dlbmljIGJhY3RlcmlhPC9rZXl3b3JkPjxrZXl3b3JkPlN0
YXIgZGlhZ3JhbTwva2V5d29yZD48a2V5d29yZD5DYXJib2h5ZHJhdGVzPC9rZXl3b3JkPjxrZXl3
b3JkPlBob3NwaG9kaWVzdGVyPC9rZXl3b3JkPjxrZXl3b3JkPkZpbmdlcnByaW50PC9rZXl3b3Jk
Pjwva2V5d29yZHM+PGRhdGVzPjx5ZWFyPjIwMTI8L3llYXI+PHB1Yi1kYXRlcz48ZGF0ZT4yMDEy
LzA3LzAxLzwvZGF0ZT48L3B1Yi1kYXRlcz48L2RhdGVzPjxpc2JuPjEzODYtMTQyNTwvaXNibj48
dXJscz48cmVsYXRlZC11cmxzPjx1cmw+aHR0cDovL3d3dy5zY2llbmNlZGlyZWN0LmNvbS9zY2ll
bmNlL2FydGljbGUvcGlpL1MxMzg2MTQyNTEyMDAyMzUxPC91cmw+PC9yZWxhdGVkLXVybHM+PC91
cmxzPjxlbGVjdHJvbmljLXJlc291cmNlLW51bT5odHRwczovL2RvaS5vcmcvMTAuMTAxNi9qLnNh
YS4yMDEyLjAzLjAwNjwvZWxlY3Ryb25pYy1yZXNvdXJjZS1udW0+PC9yZWNvcmQ+PC9DaXRlPjxD
aXRlPjxBdXRob3I+U291c2E8L0F1dGhvcj48WWVhcj4yMDE0PC9ZZWFyPjxSZWNOdW0+MTY8L1Jl
Y051bT48cmVjb3JkPjxyZWMtbnVtYmVyPjE2PC9yZWMtbnVtYmVyPjxmb3JlaWduLWtleXM+PGtl
eSBhcHA9IkVOIiBkYi1pZD0iZmRkMHRhYTBieGZmOWllMmVwY3BzOTB3OXZzZjVkdGF4MHRkIiB0
aW1lc3RhbXA9IjE1ODg5MDQ5NzAiPjE2PC9rZXk+PC9mb3JlaWduLWtleXM+PHJlZi10eXBlIG5h
bWU9IkpvdXJuYWwgQXJ0aWNsZSI+MTc8L3JlZi10eXBlPjxjb250cmlidXRvcnM+PGF1dGhvcnM+
PGF1dGhvcj5Tb3VzYSwgQy48L2F1dGhvcj48YXV0aG9yPlNpbHZhLCBMLjwvYXV0aG9yPjxhdXRo
b3I+R3Jvc3NvLCBGLjwvYXV0aG9yPjxhdXRob3I+TmVtZWMsIEEuPC9hdXRob3I+PGF1dGhvcj5M
b3BlcywgSi48L2F1dGhvcj48YXV0aG9yPlBlaXhlLCBMLjwvYXV0aG9yPjwvYXV0aG9ycz48L2Nv
bnRyaWJ1dG9ycz48YXV0aC1hZGRyZXNzPlJFUVVJTVRFLCBMYWJvcmF0b3JpbyBkZSBNaWNyb2Jp
b2xvZ2lhLCBEZXBhcnRhbWVudG8gZGUgQ2llbmNpYXMgQmlvbG9naWNhcywgRmFjdWxkYWRlIGRl
IEZhcm1hY2lhLCBVbml2ZXJzaWRhZGUgZG8gUG9ydG8sIFJ1YSBkZSBKb3JnZSBWaXRlcmJvIEZl
cnJlaXJhLCAyMjgsIDQwNTAtMzEzLCBQb3J0bywgUG9ydHVnYWwuPC9hdXRoLWFkZHJlc3M+PHRp
dGxlcz48dGl0bGU+RGlzY3JpbWluYXRpb24gb2YgdGhlIEFjaW5ldG9iYWN0ZXIgY2FsY29hY2V0
aWN1cy1BY2luZXRvYmFjdGVyIGJhdW1hbm5paSBjb21wbGV4IHNwZWNpZXMgYnkgRm91cmllciB0
cmFuc2Zvcm0gaW5mcmFyZWQgc3BlY3Ryb3Njb3B5PC90aXRsZT48c2Vjb25kYXJ5LXRpdGxlPkV1
ciBKIENsaW4gTWljcm9iaW9sIEluZmVjdCBEaXM8L3NlY29uZGFyeS10aXRsZT48YWx0LXRpdGxl
PkV1cm9wZWFuIGpvdXJuYWwgb2YgY2xpbmljYWwgbWljcm9iaW9sb2d5ICZhbXA7IGluZmVjdGlv
dXMgZGlzZWFzZXMgOiBvZmZpY2lhbCBwdWJsaWNhdGlvbiBvZiB0aGUgRXVyb3BlYW4gU29jaWV0
eSBvZiBDbGluaWNhbCBNaWNyb2Jpb2xvZ3k8L2FsdC10aXRsZT48L3RpdGxlcz48cGVyaW9kaWNh
bD48ZnVsbC10aXRsZT5FdXIgSiBDbGluIE1pY3JvYmlvbCBJbmZlY3QgRGlzPC9mdWxsLXRpdGxl
PjxhYmJyLTE+RXVyb3BlYW4gam91cm5hbCBvZiBjbGluaWNhbCBtaWNyb2Jpb2xvZ3kgJmFtcDsg
aW5mZWN0aW91cyBkaXNlYXNlcyA6IG9mZmljaWFsIHB1YmxpY2F0aW9uIG9mIHRoZSBFdXJvcGVh
biBTb2NpZXR5IG9mIENsaW5pY2FsIE1pY3JvYmlvbG9neTwvYWJici0xPjwvcGVyaW9kaWNhbD48
YWx0LXBlcmlvZGljYWw+PGZ1bGwtdGl0bGU+RXVyIEogQ2xpbiBNaWNyb2Jpb2wgSW5mZWN0IERp
czwvZnVsbC10aXRsZT48YWJici0xPkV1cm9wZWFuIGpvdXJuYWwgb2YgY2xpbmljYWwgbWljcm9i
aW9sb2d5ICZhbXA7IGluZmVjdGlvdXMgZGlzZWFzZXMgOiBvZmZpY2lhbCBwdWJsaWNhdGlvbiBv
ZiB0aGUgRXVyb3BlYW4gU29jaWV0eSBvZiBDbGluaWNhbCBNaWNyb2Jpb2xvZ3k8L2FiYnItMT48
L2FsdC1wZXJpb2RpY2FsPjxwYWdlcz4xMzQ1LTUzPC9wYWdlcz48dm9sdW1lPjMzPC92b2x1bWU+
PG51bWJlcj44PC9udW1iZXI+PGVkaXRpb24+MjAxNC8wMi8yNTwvZWRpdGlvbj48a2V5d29yZHM+
PGtleXdvcmQ+QWNpbmV0b2JhY3RlciBJbmZlY3Rpb25zLypkaWFnbm9zaXMvbWljcm9iaW9sb2d5
PC9rZXl3b3JkPjxrZXl3b3JkPkFjaW5ldG9iYWN0ZXIgYmF1bWFubmlpLypjaGVtaXN0cnkvaXNv
bGF0aW9uICZhbXA7IHB1cmlmaWNhdGlvbjwva2V5d29yZD48a2V5d29yZD5BY2luZXRvYmFjdGVy
IGNhbGNvYWNldGljdXMvKmNoZW1pc3RyeS9pc29sYXRpb24gJmFtcDsgcHVyaWZpY2F0aW9uPC9r
ZXl3b3JkPjxrZXl3b3JkPkRpYWdub3NpcywgRGlmZmVyZW50aWFsPC9rZXl3b3JkPjxrZXl3b3Jk
PkRpc2NyaW1pbmFudCBBbmFseXNpczwva2V5d29yZD48a2V5d29yZD5IdW1hbnM8L2tleXdvcmQ+
PGtleXdvcmQ+TGVhc3QtU3F1YXJlcyBBbmFseXNpczwva2V5d29yZD48a2V5d29yZD5TZW5zaXRp
dml0eSBhbmQgU3BlY2lmaWNpdHk8L2tleXdvcmQ+PGtleXdvcmQ+U3BlY3Ryb3Njb3B5LCBGb3Vy
aWVyIFRyYW5zZm9ybSBJbmZyYXJlZDwva2V5d29yZD48L2tleXdvcmRzPjxkYXRlcz48eWVhcj4y
MDE0PC95ZWFyPjxwdWItZGF0ZXM+PGRhdGU+QXVnPC9kYXRlPjwvcHViLWRhdGVzPjwvZGF0ZXM+
PGlzYm4+MDkzNC05NzIzPC9pc2JuPjxhY2Nlc3Npb24tbnVtPjI0NTYzMjUxPC9hY2Nlc3Npb24t
bnVtPjx1cmxzPjwvdXJscz48ZWxlY3Ryb25pYy1yZXNvdXJjZS1udW0+MTAuMTAwNy9zMTAwOTYt
MDE0LTIwNzgteTwvZWxlY3Ryb25pYy1yZXNvdXJjZS1udW0+PHJlbW90ZS1kYXRhYmFzZS1wcm92
aWRlcj5OTE08L3JlbW90ZS1kYXRhYmFzZS1wcm92aWRlcj48bGFuZ3VhZ2U+ZW5nPC9sYW5ndWFn
ZT48L3JlY29yZD48L0NpdGU+PENpdGU+PEF1dGhvcj5aYXJub3dpZWM8L0F1dGhvcj48WWVhcj4y
MDE1PC9ZZWFyPjxSZWNOdW0+MTI8L1JlY051bT48cmVjb3JkPjxyZWMtbnVtYmVyPjEyPC9yZWMt
bnVtYmVyPjxmb3JlaWduLWtleXM+PGtleSBhcHA9IkVOIiBkYi1pZD0iZmRkMHRhYTBieGZmOWll
MmVwY3BzOTB3OXZzZjVkdGF4MHRkIiB0aW1lc3RhbXA9IjE1ODg5MDQ2ODAiPjEyPC9rZXk+PC9m
b3JlaWduLWtleXM+PHJlZi10eXBlIG5hbWU9IkpvdXJuYWwgQXJ0aWNsZSI+MTc8L3JlZi10eXBl
Pjxjb250cmlidXRvcnM+PGF1dGhvcnM+PGF1dGhvcj5aYXJub3dpZWMsIFAuPC9hdXRob3I+PGF1
dGhvcj5MZWNob3dpY3osIEwuPC9hdXRob3I+PGF1dGhvcj5DemVyd29ua2EsIEcuPC9hdXRob3I+
PGF1dGhvcj5LYWNhLCBXLjwvYXV0aG9yPjwvYXV0aG9ycz48L2NvbnRyaWJ1dG9ycz48YXV0aC1h
ZGRyZXNzPkRlcGFydG1lbnQgb2YgTWljcm9iaW9sb2d5LCBJbnN0aXR1dGUgb2YgQmlvbG9neSwg
SmFuIEtvY2hhbm93c2tpIFVuaXZlcnNpdHksIHVsLiBTd2lldG9rcnp5c2thIDE1LCAyNS0gNDA2
IEtpZWxjZSwgUG9sYW5kLiBwYXVsaW5hLnphcm5vd2llY0BnbWFpbC5jb20uPC9hdXRoLWFkZHJl
c3M+PHRpdGxlcz48dGl0bGU+Rm91cmllciBUcmFuc2Zvcm0gSW5mcmFyZWQgU3BlY3Ryb3Njb3B5
IChGVElSKSBhcyBhIFRvb2wgZm9yIHRoZSBJZGVudGlmaWNhdGlvbiBhbmQgRGlmZmVyZW50aWF0
aW9uIG9mIFBhdGhvZ2VuaWMgQmFjdGVyaWE8L3RpdGxlPjxzZWNvbmRhcnktdGl0bGU+Q3VyciBN
ZWQgQ2hlbTwvc2Vjb25kYXJ5LXRpdGxlPjxhbHQtdGl0bGU+Q3VycmVudCBtZWRpY2luYWwgY2hl
bWlzdHJ5PC9hbHQtdGl0bGU+PC90aXRsZXM+PHBlcmlvZGljYWw+PGZ1bGwtdGl0bGU+Q3VyciBN
ZWQgQ2hlbTwvZnVsbC10aXRsZT48YWJici0xPkN1cnJlbnQgbWVkaWNpbmFsIGNoZW1pc3RyeTwv
YWJici0xPjwvcGVyaW9kaWNhbD48YWx0LXBlcmlvZGljYWw+PGZ1bGwtdGl0bGU+Q3VyciBNZWQg
Q2hlbTwvZnVsbC10aXRsZT48YWJici0xPkN1cnJlbnQgbWVkaWNpbmFsIGNoZW1pc3RyeTwvYWJi
ci0xPjwvYWx0LXBlcmlvZGljYWw+PHBhZ2VzPjE3MTAtODwvcGFnZXM+PHZvbHVtZT4yMjwvdm9s
dW1lPjxudW1iZXI+MTQ8L251bWJlcj48ZWRpdGlvbj4yMDE1LzAzLzEyPC9lZGl0aW9uPjxrZXl3
b3Jkcz48a2V5d29yZD5CYWN0ZXJpYS8qY2xhc3NpZmljYXRpb24vY3l0b2xvZ3kvKnBhdGhvZ2Vu
aWNpdHk8L2tleXdvcmQ+PGtleXdvcmQ+U3BlY3Ryb3Njb3B5LCBGb3VyaWVyIFRyYW5zZm9ybSBJ
bmZyYXJlZDwva2V5d29yZD48L2tleXdvcmRzPjxkYXRlcz48eWVhcj4yMDE1PC95ZWFyPjwvZGF0
ZXM+PGlzYm4+MDkyOS04NjczPC9pc2JuPjxhY2Nlc3Npb24tbnVtPjI1NzYwMDg2PC9hY2Nlc3Np
b24tbnVtPjx1cmxzPjwvdXJscz48ZWxlY3Ryb25pYy1yZXNvdXJjZS1udW0+MTAuMjE3NC8wOTI5
ODY3MzIyNjY2MTUwMzExMTUyODAwPC9lbGVjdHJvbmljLXJlc291cmNlLW51bT48cmVtb3RlLWRh
dGFiYXNlLXByb3ZpZGVyPk5MTTwvcmVtb3RlLWRhdGFiYXNlLXByb3ZpZGVyPjxsYW5ndWFnZT5l
bmc8L2xhbmd1YWdlPjwvcmVjb3JkPjwvQ2l0ZT48L0VuZE5vdGU+
</w:fldData>
        </w:fldChar>
      </w:r>
      <w:r w:rsidR="001D4156" w:rsidRPr="00207EE5">
        <w:rPr>
          <w:rFonts w:asciiTheme="minorHAnsi" w:hAnsiTheme="minorHAnsi" w:cstheme="minorHAnsi"/>
          <w:color w:val="auto"/>
        </w:rPr>
        <w:instrText xml:space="preserve"> ADDIN EN.CITE </w:instrText>
      </w:r>
      <w:r w:rsidR="001D4156" w:rsidRPr="00207EE5">
        <w:rPr>
          <w:rFonts w:asciiTheme="minorHAnsi" w:hAnsiTheme="minorHAnsi" w:cstheme="minorHAnsi"/>
          <w:color w:val="auto"/>
        </w:rPr>
        <w:fldChar w:fldCharType="begin">
          <w:fldData xml:space="preserve">PEVuZE5vdGU+PENpdGU+PEF1dGhvcj5OYXVtYW5uPC9BdXRob3I+PFllYXI+MTk5MTwvWWVhcj48
UmVjTnVtPjE0PC9SZWNOdW0+PERpc3BsYXlUZXh0PjxzdHlsZSBmYWNlPSJzdXBlcnNjcmlwdCI+
MTItMTc8L3N0eWxlPjwvRGlzcGxheVRleHQ+PHJlY29yZD48cmVjLW51bWJlcj4xNDwvcmVjLW51
bWJlcj48Zm9yZWlnbi1rZXlzPjxrZXkgYXBwPSJFTiIgZGItaWQ9ImZkZDB0YWEwYnhmZjlpZTJl
cGNwczkwdzl2c2Y1ZHRheDB0ZCIgdGltZXN0YW1wPSIxNTg4OTA0Nzg0Ij4xNDwva2V5PjwvZm9y
ZWlnbi1rZXlzPjxyZWYtdHlwZSBuYW1lPSJKb3VybmFsIEFydGljbGUiPjE3PC9yZWYtdHlwZT48
Y29udHJpYnV0b3JzPjxhdXRob3JzPjxhdXRob3I+TmF1bWFubiwgRGlldGVyPC9hdXRob3I+PGF1
dGhvcj5IZWxtLCBEaWV0ZXI8L2F1dGhvcj48YXV0aG9yPkxhYmlzY2hpbnNraSwgSGFyYWxkPC9h
dXRob3I+PC9hdXRob3JzPjwvY29udHJpYnV0b3JzPjx0aXRsZXM+PHRpdGxlPk1pY3JvYmlvbG9n
aWNhbCBjaGFyYWN0ZXJpemF0aW9ucyBieSBGVC1JUiBzcGVjdHJvc2NvcHk8L3RpdGxlPjxzZWNv
bmRhcnktdGl0bGU+TmF0dXJlPC9zZWNvbmRhcnktdGl0bGU+PC90aXRsZXM+PHBlcmlvZGljYWw+
PGZ1bGwtdGl0bGU+TmF0dXJlPC9mdWxsLXRpdGxlPjwvcGVyaW9kaWNhbD48cGFnZXM+ODEtODI8
L3BhZ2VzPjx2b2x1bWU+MzUxPC92b2x1bWU+PG51bWJlcj42MzIxPC9udW1iZXI+PGRhdGVzPjx5
ZWFyPjE5OTE8L3llYXI+PHB1Yi1kYXRlcz48ZGF0ZT4xOTkxLzA1LzAxPC9kYXRlPjwvcHViLWRh
dGVzPjwvZGF0ZXM+PGlzYm4+MTQ3Ni00Njg3PC9pc2JuPjx1cmxzPjxyZWxhdGVkLXVybHM+PHVy
bD5odHRwczovL2RvaS5vcmcvMTAuMTAzOC8zNTEwODFhMDwvdXJsPjwvcmVsYXRlZC11cmxzPjwv
dXJscz48ZWxlY3Ryb25pYy1yZXNvdXJjZS1udW0+MTAuMTAzOC8zNTEwODFhMDwvZWxlY3Ryb25p
Yy1yZXNvdXJjZS1udW0+PC9yZWNvcmQ+PC9DaXRlPjxDaXRlPjxBdXRob3I+UXVpbnRlbGFzPC9B
dXRob3I+PFllYXI+MjAxODwvWWVhcj48UmVjTnVtPjEzPC9SZWNOdW0+PHJlY29yZD48cmVjLW51
bWJlcj4xMzwvcmVjLW51bWJlcj48Zm9yZWlnbi1rZXlzPjxrZXkgYXBwPSJFTiIgZGItaWQ9ImZk
ZDB0YWEwYnhmZjlpZTJlcGNwczkwdzl2c2Y1ZHRheDB0ZCIgdGltZXN0YW1wPSIxNTg4OTA0NzI1
Ij4xMzwva2V5PjwvZm9yZWlnbi1rZXlzPjxyZWYtdHlwZSBuYW1lPSJKb3VybmFsIEFydGljbGUi
PjE3PC9yZWYtdHlwZT48Y29udHJpYnV0b3JzPjxhdXRob3JzPjxhdXRob3I+UXVpbnRlbGFzLCBD
cmlzdGluYTwvYXV0aG9yPjxhdXRob3I+RmVycmVpcmEsIEV1Z8OpbmlvIEMuPC9hdXRob3I+PGF1
dGhvcj5Mb3BlcywgSm/Do28gQS48L2F1dGhvcj48YXV0aG9yPlNvdXNhLCBDbGFyYTwvYXV0aG9y
PjwvYXV0aG9ycz48L2NvbnRyaWJ1dG9ycz48dGl0bGVzPjx0aXRsZT5BbiBPdmVydmlldyBvZiB0
aGUgRXZvbHV0aW9uIG9mIEluZnJhcmVkIFNwZWN0cm9zY29weSBBcHBsaWVkIHRvIEJhY3Rlcmlh
bCBUeXBpbmc8L3RpdGxlPjxzZWNvbmRhcnktdGl0bGU+QmlvdGVjaG5vbG9neSBKb3VybmFsPC9z
ZWNvbmRhcnktdGl0bGU+PC90aXRsZXM+PHBlcmlvZGljYWw+PGZ1bGwtdGl0bGU+QmlvdGVjaG5v
bG9neSBKb3VybmFsPC9mdWxsLXRpdGxlPjwvcGVyaW9kaWNhbD48cGFnZXM+MTcwMDQ0OTwvcGFn
ZXM+PHZvbHVtZT4xMzwvdm9sdW1lPjxudW1iZXI+MTwvbnVtYmVyPjxkYXRlcz48eWVhcj4yMDE4
PC95ZWFyPjwvZGF0ZXM+PGlzYm4+MTg2MC02NzY4PC9pc2JuPjx1cmxzPjxyZWxhdGVkLXVybHM+
PHVybD5odHRwczovL29ubGluZWxpYnJhcnkud2lsZXkuY29tL2RvaS9hYnMvMTAuMTAwMi9iaW90
LjIwMTcwMDQ0OTwvdXJsPjwvcmVsYXRlZC11cmxzPjwvdXJscz48ZWxlY3Ryb25pYy1yZXNvdXJj
ZS1udW0+MTAuMTAwMi9iaW90LjIwMTcwMDQ0OTwvZWxlY3Ryb25pYy1yZXNvdXJjZS1udW0+PC9y
ZWNvcmQ+PC9DaXRlPjxDaXRlPjxBdXRob3I+Um9kcmlndWV6LVNhb25hPC9BdXRob3I+PFllYXI+
MjAwMTwvWWVhcj48UmVjTnVtPjE3PC9SZWNOdW0+PHJlY29yZD48cmVjLW51bWJlcj4xNzwvcmVj
LW51bWJlcj48Zm9yZWlnbi1rZXlzPjxrZXkgYXBwPSJFTiIgZGItaWQ9ImZkZDB0YWEwYnhmZjlp
ZTJlcGNwczkwdzl2c2Y1ZHRheDB0ZCIgdGltZXN0YW1wPSIxNTg4OTA1MDI5Ij4xNzwva2V5Pjwv
Zm9yZWlnbi1rZXlzPjxyZWYtdHlwZSBuYW1lPSJKb3VybmFsIEFydGljbGUiPjE3PC9yZWYtdHlw
ZT48Y29udHJpYnV0b3JzPjxhdXRob3JzPjxhdXRob3I+Um9kcmlndWV6LVNhb25hLCBMLiBFLjwv
YXV0aG9yPjxhdXRob3I+S2hhbWJhdHksIEYuIE0uPC9hdXRob3I+PGF1dGhvcj5GcnksIEYuIFMu
PC9hdXRob3I+PGF1dGhvcj5DYWx2ZXksIEUuIE0uPC9hdXRob3I+PC9hdXRob3JzPjwvY29udHJp
YnV0b3JzPjxhdXRoLWFkZHJlc3M+Sm9pbnQgSW5zdGl0dXRlIGZvciBGb29kIFNhZmV0eSBhbmQg
QXBwbGllZCBOdXRyaXRpb24gKEpJRlNBTiksIENoZW1pc3RyeSBhbmQgQmlvY2hlbWlzdHJ5IERl
cGFydG1lbnQsIFVuaXZlcnNpdHkgb2YgTWFyeWxhbmQgQ29sbGVnZSBQYXJrLCAyMDAgQyBTdHJl
ZXQgUy5XLiwgV2FzaGluZ3RvbiwgREMgMjAyMDQsIFVTQS48L2F1dGgtYWRkcmVzcz48dGl0bGVz
Pjx0aXRsZT5SYXBpZCBkZXRlY3Rpb24gYW5kIGlkZW50aWZpY2F0aW9uIG9mIGJhY3RlcmlhbCBz
dHJhaW5zIGJ5IEZvdXJpZXIgdHJhbnNmb3JtIG5lYXItaW5mcmFyZWQgc3BlY3Ryb3Njb3B5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1
NzQtOTwvcGFnZXM+PHZvbHVtZT40OTwvdm9sdW1lPjxudW1iZXI+MjwvbnVtYmVyPjxlZGl0aW9u
PjIwMDEvMDMvMjM8L2VkaXRpb24+PGtleXdvcmRzPjxrZXl3b3JkPkJhY2lsbHVzL2NsYXNzaWZp
Y2F0aW9uL2lzb2xhdGlvbiAmYW1wOyBwdXJpZmljYXRpb248L2tleXdvcmQ+PGtleXdvcmQ+QmFj
dGVyaWEvKmNsYXNzaWZpY2F0aW9uLyppc29sYXRpb24gJmFtcDsgcHVyaWZpY2F0aW9uPC9rZXl3
b3JkPjxrZXl3b3JkPkVzY2hlcmljaGlhIGNvbGkvY2xhc3NpZmljYXRpb24vaXNvbGF0aW9uICZh
bXA7IHB1cmlmaWNhdGlvbjwva2V5d29yZD48a2V5d29yZD4qRm9vZCBNaWNyb2Jpb2xvZ3k8L2tl
eXdvcmQ+PGtleXdvcmQ+TGlzdGVyaWEvY2xhc3NpZmljYXRpb24vaXNvbGF0aW9uICZhbXA7IHB1
cmlmaWNhdGlvbjwva2V5d29yZD48a2V5d29yZD5NdWx0aXZhcmlhdGUgQW5hbHlzaXM8L2tleXdv
cmQ+PGtleXdvcmQ+UHNldWRvbW9uYXMgYWVydWdpbm9zYS9jbGFzc2lmaWNhdGlvbi9pc29sYXRp
b24gJmFtcDsgcHVyaWZpY2F0aW9uPC9rZXl3b3JkPjxrZXl3b3JkPlNwZWN0cm9zY29weSwgRm91
cmllciBUcmFuc2Zvcm0gSW5mcmFyZWQvbWV0aG9kczwva2V5d29yZD48L2tleXdvcmRzPjxkYXRl
cz48eWVhcj4yMDAxPC95ZWFyPjxwdWItZGF0ZXM+PGRhdGU+RmViPC9kYXRlPjwvcHViLWRhdGVz
PjwvZGF0ZXM+PGlzYm4+MDAyMS04NTYxIChQcmludCkmI3hEOzAwMjEtODU2MTwvaXNibj48YWNj
ZXNzaW9uLW51bT4xMTI2MTk5NTwvYWNjZXNzaW9uLW51bT48dXJscz48L3VybHM+PGVsZWN0cm9u
aWMtcmVzb3VyY2UtbnVtPjEwLjEwMjEvamYwMDA3NzZqPC9lbGVjdHJvbmljLXJlc291cmNlLW51
bT48cmVtb3RlLWRhdGFiYXNlLXByb3ZpZGVyPk5MTTwvcmVtb3RlLWRhdGFiYXNlLXByb3ZpZGVy
PjxsYW5ndWFnZT5lbmc8L2xhbmd1YWdlPjwvcmVjb3JkPjwvQ2l0ZT48Q2l0ZT48QXV0aG9yPlNh
bi1CbGFzPC9BdXRob3I+PFllYXI+MjAxMjwvWWVhcj48UmVjTnVtPjE1PC9SZWNOdW0+PHJlY29y
ZD48cmVjLW51bWJlcj4xNTwvcmVjLW51bWJlcj48Zm9yZWlnbi1rZXlzPjxrZXkgYXBwPSJFTiIg
ZGItaWQ9ImZkZDB0YWEwYnhmZjlpZTJlcGNwczkwdzl2c2Y1ZHRheDB0ZCIgdGltZXN0YW1wPSIx
NTg4OTA0OTE5Ij4xNTwva2V5PjwvZm9yZWlnbi1rZXlzPjxyZWYtdHlwZSBuYW1lPSJKb3VybmFs
IEFydGljbGUiPjE3PC9yZWYtdHlwZT48Y29udHJpYnV0b3JzPjxhdXRob3JzPjxhdXRob3I+U2Fu
LUJsYXMsIEVybmVzdG88L2F1dGhvcj48YXV0aG9yPkN1YmlsbMOhbiwgTsOpc3RvcjwvYXV0aG9y
PjxhdXRob3I+R3VlcnJhLCBNYXlhbWFyw7o8L2F1dGhvcj48YXV0aG9yPlBvcnRpbGxvLCBFZGdh
cjwvYXV0aG9yPjxhdXRob3I+RXN0ZXZlcywgSXbDoW48L2F1dGhvcj48L2F1dGhvcnM+PC9jb250
cmlidXRvcnM+PHRpdGxlcz48dGl0bGU+Q2hhcmFjdGVyaXphdGlvbiBvZiBYZW5vcmhhYmR1cyBh
bmQgUGhvdG9yaGFiZHVzIGJhY3RlcmlhIGJ5IEZvdXJpZXIgdHJhbnNmb3JtIG1pZC1pbmZyYXJl
ZCBzcGVjdHJvc2NvcHkgd2l0aCBhdHRlbnVhdGVkIHRvdGFsIHJlZmxlY3Rpb24gKEZULUlSL0FU
Uik8L3RpdGxlPjxzZWNvbmRhcnktdGl0bGU+U3BlY3Ryb2NoaW1pY2EgQWN0YSBQYXJ0IEE6IE1v
bGVjdWxhciBhbmQgQmlvbW9sZWN1bGFyIFNwZWN0cm9zY29weTwvc2Vjb25kYXJ5LXRpdGxlPjwv
dGl0bGVzPjxwZXJpb2RpY2FsPjxmdWxsLXRpdGxlPlNwZWN0cm9jaGltaWNhIEFjdGEgUGFydCBB
OiBNb2xlY3VsYXIgYW5kIEJpb21vbGVjdWxhciBTcGVjdHJvc2NvcHk8L2Z1bGwtdGl0bGU+PC9w
ZXJpb2RpY2FsPjxwYWdlcz41OC02MjwvcGFnZXM+PHZvbHVtZT45Mzwvdm9sdW1lPjxrZXl3b3Jk
cz48a2V5d29yZD5FbnRvbW9wYXRob2dlbmljIGJhY3RlcmlhPC9rZXl3b3JkPjxrZXl3b3JkPlN0
YXIgZGlhZ3JhbTwva2V5d29yZD48a2V5d29yZD5DYXJib2h5ZHJhdGVzPC9rZXl3b3JkPjxrZXl3
b3JkPlBob3NwaG9kaWVzdGVyPC9rZXl3b3JkPjxrZXl3b3JkPkZpbmdlcnByaW50PC9rZXl3b3Jk
Pjwva2V5d29yZHM+PGRhdGVzPjx5ZWFyPjIwMTI8L3llYXI+PHB1Yi1kYXRlcz48ZGF0ZT4yMDEy
LzA3LzAxLzwvZGF0ZT48L3B1Yi1kYXRlcz48L2RhdGVzPjxpc2JuPjEzODYtMTQyNTwvaXNibj48
dXJscz48cmVsYXRlZC11cmxzPjx1cmw+aHR0cDovL3d3dy5zY2llbmNlZGlyZWN0LmNvbS9zY2ll
bmNlL2FydGljbGUvcGlpL1MxMzg2MTQyNTEyMDAyMzUxPC91cmw+PC9yZWxhdGVkLXVybHM+PC91
cmxzPjxlbGVjdHJvbmljLXJlc291cmNlLW51bT5odHRwczovL2RvaS5vcmcvMTAuMTAxNi9qLnNh
YS4yMDEyLjAzLjAwNjwvZWxlY3Ryb25pYy1yZXNvdXJjZS1udW0+PC9yZWNvcmQ+PC9DaXRlPjxD
aXRlPjxBdXRob3I+U291c2E8L0F1dGhvcj48WWVhcj4yMDE0PC9ZZWFyPjxSZWNOdW0+MTY8L1Jl
Y051bT48cmVjb3JkPjxyZWMtbnVtYmVyPjE2PC9yZWMtbnVtYmVyPjxmb3JlaWduLWtleXM+PGtl
eSBhcHA9IkVOIiBkYi1pZD0iZmRkMHRhYTBieGZmOWllMmVwY3BzOTB3OXZzZjVkdGF4MHRkIiB0
aW1lc3RhbXA9IjE1ODg5MDQ5NzAiPjE2PC9rZXk+PC9mb3JlaWduLWtleXM+PHJlZi10eXBlIG5h
bWU9IkpvdXJuYWwgQXJ0aWNsZSI+MTc8L3JlZi10eXBlPjxjb250cmlidXRvcnM+PGF1dGhvcnM+
PGF1dGhvcj5Tb3VzYSwgQy48L2F1dGhvcj48YXV0aG9yPlNpbHZhLCBMLjwvYXV0aG9yPjxhdXRo
b3I+R3Jvc3NvLCBGLjwvYXV0aG9yPjxhdXRob3I+TmVtZWMsIEEuPC9hdXRob3I+PGF1dGhvcj5M
b3BlcywgSi48L2F1dGhvcj48YXV0aG9yPlBlaXhlLCBMLjwvYXV0aG9yPjwvYXV0aG9ycz48L2Nv
bnRyaWJ1dG9ycz48YXV0aC1hZGRyZXNzPlJFUVVJTVRFLCBMYWJvcmF0b3JpbyBkZSBNaWNyb2Jp
b2xvZ2lhLCBEZXBhcnRhbWVudG8gZGUgQ2llbmNpYXMgQmlvbG9naWNhcywgRmFjdWxkYWRlIGRl
IEZhcm1hY2lhLCBVbml2ZXJzaWRhZGUgZG8gUG9ydG8sIFJ1YSBkZSBKb3JnZSBWaXRlcmJvIEZl
cnJlaXJhLCAyMjgsIDQwNTAtMzEzLCBQb3J0bywgUG9ydHVnYWwuPC9hdXRoLWFkZHJlc3M+PHRp
dGxlcz48dGl0bGU+RGlzY3JpbWluYXRpb24gb2YgdGhlIEFjaW5ldG9iYWN0ZXIgY2FsY29hY2V0
aWN1cy1BY2luZXRvYmFjdGVyIGJhdW1hbm5paSBjb21wbGV4IHNwZWNpZXMgYnkgRm91cmllciB0
cmFuc2Zvcm0gaW5mcmFyZWQgc3BlY3Ryb3Njb3B5PC90aXRsZT48c2Vjb25kYXJ5LXRpdGxlPkV1
ciBKIENsaW4gTWljcm9iaW9sIEluZmVjdCBEaXM8L3NlY29uZGFyeS10aXRsZT48YWx0LXRpdGxl
PkV1cm9wZWFuIGpvdXJuYWwgb2YgY2xpbmljYWwgbWljcm9iaW9sb2d5ICZhbXA7IGluZmVjdGlv
dXMgZGlzZWFzZXMgOiBvZmZpY2lhbCBwdWJsaWNhdGlvbiBvZiB0aGUgRXVyb3BlYW4gU29jaWV0
eSBvZiBDbGluaWNhbCBNaWNyb2Jpb2xvZ3k8L2FsdC10aXRsZT48L3RpdGxlcz48cGVyaW9kaWNh
bD48ZnVsbC10aXRsZT5FdXIgSiBDbGluIE1pY3JvYmlvbCBJbmZlY3QgRGlzPC9mdWxsLXRpdGxl
PjxhYmJyLTE+RXVyb3BlYW4gam91cm5hbCBvZiBjbGluaWNhbCBtaWNyb2Jpb2xvZ3kgJmFtcDsg
aW5mZWN0aW91cyBkaXNlYXNlcyA6IG9mZmljaWFsIHB1YmxpY2F0aW9uIG9mIHRoZSBFdXJvcGVh
biBTb2NpZXR5IG9mIENsaW5pY2FsIE1pY3JvYmlvbG9neTwvYWJici0xPjwvcGVyaW9kaWNhbD48
YWx0LXBlcmlvZGljYWw+PGZ1bGwtdGl0bGU+RXVyIEogQ2xpbiBNaWNyb2Jpb2wgSW5mZWN0IERp
czwvZnVsbC10aXRsZT48YWJici0xPkV1cm9wZWFuIGpvdXJuYWwgb2YgY2xpbmljYWwgbWljcm9i
aW9sb2d5ICZhbXA7IGluZmVjdGlvdXMgZGlzZWFzZXMgOiBvZmZpY2lhbCBwdWJsaWNhdGlvbiBv
ZiB0aGUgRXVyb3BlYW4gU29jaWV0eSBvZiBDbGluaWNhbCBNaWNyb2Jpb2xvZ3k8L2FiYnItMT48
L2FsdC1wZXJpb2RpY2FsPjxwYWdlcz4xMzQ1LTUzPC9wYWdlcz48dm9sdW1lPjMzPC92b2x1bWU+
PG51bWJlcj44PC9udW1iZXI+PGVkaXRpb24+MjAxNC8wMi8yNTwvZWRpdGlvbj48a2V5d29yZHM+
PGtleXdvcmQ+QWNpbmV0b2JhY3RlciBJbmZlY3Rpb25zLypkaWFnbm9zaXMvbWljcm9iaW9sb2d5
PC9rZXl3b3JkPjxrZXl3b3JkPkFjaW5ldG9iYWN0ZXIgYmF1bWFubmlpLypjaGVtaXN0cnkvaXNv
bGF0aW9uICZhbXA7IHB1cmlmaWNhdGlvbjwva2V5d29yZD48a2V5d29yZD5BY2luZXRvYmFjdGVy
IGNhbGNvYWNldGljdXMvKmNoZW1pc3RyeS9pc29sYXRpb24gJmFtcDsgcHVyaWZpY2F0aW9uPC9r
ZXl3b3JkPjxrZXl3b3JkPkRpYWdub3NpcywgRGlmZmVyZW50aWFsPC9rZXl3b3JkPjxrZXl3b3Jk
PkRpc2NyaW1pbmFudCBBbmFseXNpczwva2V5d29yZD48a2V5d29yZD5IdW1hbnM8L2tleXdvcmQ+
PGtleXdvcmQ+TGVhc3QtU3F1YXJlcyBBbmFseXNpczwva2V5d29yZD48a2V5d29yZD5TZW5zaXRp
dml0eSBhbmQgU3BlY2lmaWNpdHk8L2tleXdvcmQ+PGtleXdvcmQ+U3BlY3Ryb3Njb3B5LCBGb3Vy
aWVyIFRyYW5zZm9ybSBJbmZyYXJlZDwva2V5d29yZD48L2tleXdvcmRzPjxkYXRlcz48eWVhcj4y
MDE0PC95ZWFyPjxwdWItZGF0ZXM+PGRhdGU+QXVnPC9kYXRlPjwvcHViLWRhdGVzPjwvZGF0ZXM+
PGlzYm4+MDkzNC05NzIzPC9pc2JuPjxhY2Nlc3Npb24tbnVtPjI0NTYzMjUxPC9hY2Nlc3Npb24t
bnVtPjx1cmxzPjwvdXJscz48ZWxlY3Ryb25pYy1yZXNvdXJjZS1udW0+MTAuMTAwNy9zMTAwOTYt
MDE0LTIwNzgteTwvZWxlY3Ryb25pYy1yZXNvdXJjZS1udW0+PHJlbW90ZS1kYXRhYmFzZS1wcm92
aWRlcj5OTE08L3JlbW90ZS1kYXRhYmFzZS1wcm92aWRlcj48bGFuZ3VhZ2U+ZW5nPC9sYW5ndWFn
ZT48L3JlY29yZD48L0NpdGU+PENpdGU+PEF1dGhvcj5aYXJub3dpZWM8L0F1dGhvcj48WWVhcj4y
MDE1PC9ZZWFyPjxSZWNOdW0+MTI8L1JlY051bT48cmVjb3JkPjxyZWMtbnVtYmVyPjEyPC9yZWMt
bnVtYmVyPjxmb3JlaWduLWtleXM+PGtleSBhcHA9IkVOIiBkYi1pZD0iZmRkMHRhYTBieGZmOWll
MmVwY3BzOTB3OXZzZjVkdGF4MHRkIiB0aW1lc3RhbXA9IjE1ODg5MDQ2ODAiPjEyPC9rZXk+PC9m
b3JlaWduLWtleXM+PHJlZi10eXBlIG5hbWU9IkpvdXJuYWwgQXJ0aWNsZSI+MTc8L3JlZi10eXBl
Pjxjb250cmlidXRvcnM+PGF1dGhvcnM+PGF1dGhvcj5aYXJub3dpZWMsIFAuPC9hdXRob3I+PGF1
dGhvcj5MZWNob3dpY3osIEwuPC9hdXRob3I+PGF1dGhvcj5DemVyd29ua2EsIEcuPC9hdXRob3I+
PGF1dGhvcj5LYWNhLCBXLjwvYXV0aG9yPjwvYXV0aG9ycz48L2NvbnRyaWJ1dG9ycz48YXV0aC1h
ZGRyZXNzPkRlcGFydG1lbnQgb2YgTWljcm9iaW9sb2d5LCBJbnN0aXR1dGUgb2YgQmlvbG9neSwg
SmFuIEtvY2hhbm93c2tpIFVuaXZlcnNpdHksIHVsLiBTd2lldG9rcnp5c2thIDE1LCAyNS0gNDA2
IEtpZWxjZSwgUG9sYW5kLiBwYXVsaW5hLnphcm5vd2llY0BnbWFpbC5jb20uPC9hdXRoLWFkZHJl
c3M+PHRpdGxlcz48dGl0bGU+Rm91cmllciBUcmFuc2Zvcm0gSW5mcmFyZWQgU3BlY3Ryb3Njb3B5
IChGVElSKSBhcyBhIFRvb2wgZm9yIHRoZSBJZGVudGlmaWNhdGlvbiBhbmQgRGlmZmVyZW50aWF0
aW9uIG9mIFBhdGhvZ2VuaWMgQmFjdGVyaWE8L3RpdGxlPjxzZWNvbmRhcnktdGl0bGU+Q3VyciBN
ZWQgQ2hlbTwvc2Vjb25kYXJ5LXRpdGxlPjxhbHQtdGl0bGU+Q3VycmVudCBtZWRpY2luYWwgY2hl
bWlzdHJ5PC9hbHQtdGl0bGU+PC90aXRsZXM+PHBlcmlvZGljYWw+PGZ1bGwtdGl0bGU+Q3VyciBN
ZWQgQ2hlbTwvZnVsbC10aXRsZT48YWJici0xPkN1cnJlbnQgbWVkaWNpbmFsIGNoZW1pc3RyeTwv
YWJici0xPjwvcGVyaW9kaWNhbD48YWx0LXBlcmlvZGljYWw+PGZ1bGwtdGl0bGU+Q3VyciBNZWQg
Q2hlbTwvZnVsbC10aXRsZT48YWJici0xPkN1cnJlbnQgbWVkaWNpbmFsIGNoZW1pc3RyeTwvYWJi
ci0xPjwvYWx0LXBlcmlvZGljYWw+PHBhZ2VzPjE3MTAtODwvcGFnZXM+PHZvbHVtZT4yMjwvdm9s
dW1lPjxudW1iZXI+MTQ8L251bWJlcj48ZWRpdGlvbj4yMDE1LzAzLzEyPC9lZGl0aW9uPjxrZXl3
b3Jkcz48a2V5d29yZD5CYWN0ZXJpYS8qY2xhc3NpZmljYXRpb24vY3l0b2xvZ3kvKnBhdGhvZ2Vu
aWNpdHk8L2tleXdvcmQ+PGtleXdvcmQ+U3BlY3Ryb3Njb3B5LCBGb3VyaWVyIFRyYW5zZm9ybSBJ
bmZyYXJlZDwva2V5d29yZD48L2tleXdvcmRzPjxkYXRlcz48eWVhcj4yMDE1PC95ZWFyPjwvZGF0
ZXM+PGlzYm4+MDkyOS04NjczPC9pc2JuPjxhY2Nlc3Npb24tbnVtPjI1NzYwMDg2PC9hY2Nlc3Np
b24tbnVtPjx1cmxzPjwvdXJscz48ZWxlY3Ryb25pYy1yZXNvdXJjZS1udW0+MTAuMjE3NC8wOTI5
ODY3MzIyNjY2MTUwMzExMTUyODAwPC9lbGVjdHJvbmljLXJlc291cmNlLW51bT48cmVtb3RlLWRh
dGFiYXNlLXByb3ZpZGVyPk5MTTwvcmVtb3RlLWRhdGFiYXNlLXByb3ZpZGVyPjxsYW5ndWFnZT5l
bmc8L2xhbmd1YWdlPjwvcmVjb3JkPjwvQ2l0ZT48L0VuZE5vdGU+
</w:fldData>
        </w:fldChar>
      </w:r>
      <w:r w:rsidR="001D4156" w:rsidRPr="00207EE5">
        <w:rPr>
          <w:rFonts w:asciiTheme="minorHAnsi" w:hAnsiTheme="minorHAnsi" w:cstheme="minorHAnsi"/>
          <w:color w:val="auto"/>
        </w:rPr>
        <w:instrText xml:space="preserve"> ADDIN EN.CITE.DATA </w:instrText>
      </w:r>
      <w:r w:rsidR="001D4156" w:rsidRPr="00207EE5">
        <w:rPr>
          <w:rFonts w:asciiTheme="minorHAnsi" w:hAnsiTheme="minorHAnsi" w:cstheme="minorHAnsi"/>
          <w:color w:val="auto"/>
        </w:rPr>
      </w:r>
      <w:r w:rsidR="001D4156" w:rsidRPr="00207EE5">
        <w:rPr>
          <w:rFonts w:asciiTheme="minorHAnsi" w:hAnsiTheme="minorHAnsi" w:cstheme="minorHAnsi"/>
          <w:color w:val="auto"/>
        </w:rPr>
        <w:fldChar w:fldCharType="end"/>
      </w:r>
      <w:r w:rsidR="001D4156" w:rsidRPr="00207EE5">
        <w:rPr>
          <w:rFonts w:asciiTheme="minorHAnsi" w:hAnsiTheme="minorHAnsi" w:cstheme="minorHAnsi"/>
          <w:color w:val="auto"/>
        </w:rPr>
      </w:r>
      <w:r w:rsidR="001D4156" w:rsidRPr="00207EE5">
        <w:rPr>
          <w:rFonts w:asciiTheme="minorHAnsi" w:hAnsiTheme="minorHAnsi" w:cstheme="minorHAnsi"/>
          <w:color w:val="auto"/>
        </w:rPr>
        <w:fldChar w:fldCharType="separate"/>
      </w:r>
      <w:r w:rsidR="001D4156" w:rsidRPr="00207EE5">
        <w:rPr>
          <w:rFonts w:asciiTheme="minorHAnsi" w:hAnsiTheme="minorHAnsi" w:cstheme="minorHAnsi"/>
          <w:noProof/>
          <w:color w:val="auto"/>
          <w:vertAlign w:val="superscript"/>
        </w:rPr>
        <w:t>12</w:t>
      </w:r>
      <w:r w:rsidR="00390042">
        <w:rPr>
          <w:rFonts w:asciiTheme="minorHAnsi" w:hAnsiTheme="minorHAnsi" w:cstheme="minorHAnsi"/>
          <w:noProof/>
          <w:color w:val="auto"/>
          <w:vertAlign w:val="superscript"/>
        </w:rPr>
        <w:t>–</w:t>
      </w:r>
      <w:r w:rsidR="001D4156" w:rsidRPr="00207EE5">
        <w:rPr>
          <w:rFonts w:asciiTheme="minorHAnsi" w:hAnsiTheme="minorHAnsi" w:cstheme="minorHAnsi"/>
          <w:noProof/>
          <w:color w:val="auto"/>
          <w:vertAlign w:val="superscript"/>
        </w:rPr>
        <w:t>17</w:t>
      </w:r>
      <w:r w:rsidR="001D4156" w:rsidRPr="00207EE5">
        <w:rPr>
          <w:rFonts w:asciiTheme="minorHAnsi" w:hAnsiTheme="minorHAnsi" w:cstheme="minorHAnsi"/>
          <w:color w:val="auto"/>
        </w:rPr>
        <w:fldChar w:fldCharType="end"/>
      </w:r>
      <w:r w:rsidR="00390042" w:rsidRPr="00207EE5">
        <w:rPr>
          <w:rFonts w:asciiTheme="minorHAnsi" w:hAnsiTheme="minorHAnsi" w:cstheme="minorHAnsi"/>
          <w:color w:val="auto"/>
        </w:rPr>
        <w:t>.</w:t>
      </w:r>
      <w:r w:rsidR="004F53B4" w:rsidRPr="00207EE5">
        <w:rPr>
          <w:rFonts w:asciiTheme="minorHAnsi" w:hAnsiTheme="minorHAnsi" w:cstheme="minorHAnsi"/>
          <w:color w:val="auto"/>
        </w:rPr>
        <w:t xml:space="preserve"> It </w:t>
      </w:r>
      <w:r w:rsidRPr="00207EE5">
        <w:rPr>
          <w:rFonts w:asciiTheme="minorHAnsi" w:hAnsiTheme="minorHAnsi" w:cstheme="minorHAnsi"/>
          <w:color w:val="auto"/>
        </w:rPr>
        <w:t>continues to attract substantial interest in the field</w:t>
      </w:r>
      <w:r w:rsidR="00117F15" w:rsidRPr="00207EE5">
        <w:rPr>
          <w:rFonts w:asciiTheme="minorHAnsi" w:hAnsiTheme="minorHAnsi" w:cstheme="minorHAnsi"/>
          <w:color w:val="auto"/>
        </w:rPr>
        <w:t xml:space="preserve"> of microbiology</w:t>
      </w:r>
      <w:r w:rsidRPr="00207EE5">
        <w:rPr>
          <w:rFonts w:asciiTheme="minorHAnsi" w:hAnsiTheme="minorHAnsi" w:cstheme="minorHAnsi"/>
          <w:color w:val="auto"/>
        </w:rPr>
        <w:t>, as one of the few techniques enabling a</w:t>
      </w:r>
      <w:r w:rsidR="00390042">
        <w:rPr>
          <w:rFonts w:asciiTheme="minorHAnsi" w:hAnsiTheme="minorHAnsi" w:cstheme="minorHAnsi"/>
          <w:color w:val="auto"/>
        </w:rPr>
        <w:t xml:space="preserve"> </w:t>
      </w:r>
      <w:r w:rsidRPr="00207EE5">
        <w:rPr>
          <w:rFonts w:asciiTheme="minorHAnsi" w:hAnsiTheme="minorHAnsi" w:cstheme="minorHAnsi"/>
          <w:color w:val="auto"/>
        </w:rPr>
        <w:t>phenotypic characterization through the chemical composition. In this context, the major dra</w:t>
      </w:r>
      <w:r w:rsidR="004F53B4" w:rsidRPr="00207EE5">
        <w:rPr>
          <w:rFonts w:asciiTheme="minorHAnsi" w:hAnsiTheme="minorHAnsi" w:cstheme="minorHAnsi"/>
          <w:color w:val="auto"/>
        </w:rPr>
        <w:t xml:space="preserve">wback of conventional </w:t>
      </w:r>
      <w:r w:rsidR="00132311" w:rsidRPr="00207EE5">
        <w:rPr>
          <w:rFonts w:asciiTheme="minorHAnsi" w:hAnsiTheme="minorHAnsi" w:cstheme="minorHAnsi"/>
          <w:color w:val="auto"/>
        </w:rPr>
        <w:t>FT</w:t>
      </w:r>
      <w:r w:rsidR="004F53B4" w:rsidRPr="00207EE5">
        <w:rPr>
          <w:rFonts w:asciiTheme="minorHAnsi" w:hAnsiTheme="minorHAnsi" w:cstheme="minorHAnsi"/>
          <w:color w:val="auto"/>
        </w:rPr>
        <w:t xml:space="preserve">IR </w:t>
      </w:r>
      <w:r w:rsidR="00117F15" w:rsidRPr="00207EE5">
        <w:rPr>
          <w:rFonts w:asciiTheme="minorHAnsi" w:hAnsiTheme="minorHAnsi" w:cstheme="minorHAnsi"/>
          <w:color w:val="auto"/>
        </w:rPr>
        <w:t xml:space="preserve">microscopy </w:t>
      </w:r>
      <w:r w:rsidR="004F53B4" w:rsidRPr="00207EE5">
        <w:rPr>
          <w:rFonts w:asciiTheme="minorHAnsi" w:hAnsiTheme="minorHAnsi" w:cstheme="minorHAnsi"/>
          <w:color w:val="auto"/>
        </w:rPr>
        <w:t>lies in</w:t>
      </w:r>
      <w:r w:rsidRPr="00207EE5">
        <w:rPr>
          <w:rFonts w:asciiTheme="minorHAnsi" w:hAnsiTheme="minorHAnsi" w:cstheme="minorHAnsi"/>
          <w:color w:val="auto"/>
        </w:rPr>
        <w:t xml:space="preserve"> limited spatial resolution, preventing single cell and subcellular studies of bacteria. In fact, the small size of bacteria </w:t>
      </w:r>
      <w:r w:rsidR="004F53B4" w:rsidRPr="00207EE5">
        <w:rPr>
          <w:rFonts w:asciiTheme="minorHAnsi" w:hAnsiTheme="minorHAnsi" w:cstheme="minorHAnsi"/>
          <w:color w:val="auto"/>
        </w:rPr>
        <w:t xml:space="preserve">represents an impediment not only for IR, but for </w:t>
      </w:r>
      <w:proofErr w:type="gramStart"/>
      <w:r w:rsidR="004F53B4" w:rsidRPr="00207EE5">
        <w:rPr>
          <w:rFonts w:asciiTheme="minorHAnsi" w:hAnsiTheme="minorHAnsi" w:cstheme="minorHAnsi"/>
          <w:color w:val="auto"/>
        </w:rPr>
        <w:t>the vast majority of</w:t>
      </w:r>
      <w:proofErr w:type="gramEnd"/>
      <w:r w:rsidR="004F53B4" w:rsidRPr="00207EE5">
        <w:rPr>
          <w:rFonts w:asciiTheme="minorHAnsi" w:hAnsiTheme="minorHAnsi" w:cstheme="minorHAnsi"/>
          <w:color w:val="auto"/>
        </w:rPr>
        <w:t xml:space="preserve"> techniques. Thus, the available research tools for single cell and subcellular studies of bacteria are significantly limited. The combination of AFM with IR enable</w:t>
      </w:r>
      <w:r w:rsidR="00117F15" w:rsidRPr="00207EE5">
        <w:rPr>
          <w:rFonts w:asciiTheme="minorHAnsi" w:hAnsiTheme="minorHAnsi" w:cstheme="minorHAnsi"/>
          <w:color w:val="auto"/>
        </w:rPr>
        <w:t>s</w:t>
      </w:r>
      <w:r w:rsidR="004F53B4" w:rsidRPr="00207EE5">
        <w:rPr>
          <w:rFonts w:asciiTheme="minorHAnsi" w:hAnsiTheme="minorHAnsi" w:cstheme="minorHAnsi"/>
          <w:color w:val="auto"/>
        </w:rPr>
        <w:t xml:space="preserve"> the spatial resolution limitation of IR spectroscopy</w:t>
      </w:r>
      <w:r w:rsidR="00117F15" w:rsidRPr="00207EE5">
        <w:rPr>
          <w:rFonts w:asciiTheme="minorHAnsi" w:hAnsiTheme="minorHAnsi" w:cstheme="minorHAnsi"/>
          <w:color w:val="auto"/>
        </w:rPr>
        <w:t xml:space="preserve"> to be overcome</w:t>
      </w:r>
      <w:r w:rsidR="004F53B4" w:rsidRPr="00207EE5">
        <w:rPr>
          <w:rFonts w:asciiTheme="minorHAnsi" w:hAnsiTheme="minorHAnsi" w:cstheme="minorHAnsi"/>
          <w:color w:val="auto"/>
        </w:rPr>
        <w:t>, providing a</w:t>
      </w:r>
      <w:r w:rsidR="00390042">
        <w:rPr>
          <w:rFonts w:asciiTheme="minorHAnsi" w:hAnsiTheme="minorHAnsi" w:cstheme="minorHAnsi"/>
          <w:color w:val="auto"/>
        </w:rPr>
        <w:t xml:space="preserve"> </w:t>
      </w:r>
      <w:r w:rsidR="004F53B4" w:rsidRPr="00207EE5">
        <w:rPr>
          <w:rFonts w:asciiTheme="minorHAnsi" w:hAnsiTheme="minorHAnsi" w:cstheme="minorHAnsi"/>
          <w:color w:val="auto"/>
        </w:rPr>
        <w:t>novel tool for bacterial research, capable of nanoscale probing of the chemical composition.</w:t>
      </w:r>
    </w:p>
    <w:p w14:paraId="23FCEB14" w14:textId="77777777" w:rsidR="005841F6" w:rsidRPr="00207EE5" w:rsidRDefault="005841F6" w:rsidP="00CD035B">
      <w:pPr>
        <w:rPr>
          <w:rFonts w:asciiTheme="minorHAnsi" w:hAnsiTheme="minorHAnsi" w:cstheme="minorHAnsi"/>
          <w:color w:val="auto"/>
        </w:rPr>
      </w:pPr>
    </w:p>
    <w:p w14:paraId="4D4EFA7D" w14:textId="4246156D" w:rsidR="004F53B4" w:rsidRPr="00B12CE3" w:rsidRDefault="004F53B4" w:rsidP="00CD035B">
      <w:pPr>
        <w:rPr>
          <w:rFonts w:asciiTheme="minorHAnsi" w:hAnsiTheme="minorHAnsi" w:cstheme="minorHAnsi"/>
          <w:color w:val="auto"/>
        </w:rPr>
      </w:pPr>
      <w:r w:rsidRPr="00207EE5">
        <w:rPr>
          <w:rFonts w:asciiTheme="minorHAnsi" w:hAnsiTheme="minorHAnsi" w:cstheme="minorHAnsi"/>
          <w:color w:val="auto"/>
        </w:rPr>
        <w:t xml:space="preserve">The technique is not limited to single cell studies and </w:t>
      </w:r>
      <w:r w:rsidR="001D4156" w:rsidRPr="00207EE5">
        <w:rPr>
          <w:rFonts w:asciiTheme="minorHAnsi" w:hAnsiTheme="minorHAnsi" w:cstheme="minorHAnsi"/>
          <w:color w:val="auto"/>
        </w:rPr>
        <w:t>allows</w:t>
      </w:r>
      <w:r w:rsidRPr="00207EE5">
        <w:rPr>
          <w:rFonts w:asciiTheme="minorHAnsi" w:hAnsiTheme="minorHAnsi" w:cstheme="minorHAnsi"/>
          <w:color w:val="auto"/>
        </w:rPr>
        <w:t xml:space="preserve"> </w:t>
      </w:r>
      <w:r w:rsidR="00117F15" w:rsidRPr="00207EE5">
        <w:rPr>
          <w:rFonts w:asciiTheme="minorHAnsi" w:hAnsiTheme="minorHAnsi" w:cstheme="minorHAnsi"/>
          <w:color w:val="auto"/>
        </w:rPr>
        <w:t xml:space="preserve">one </w:t>
      </w:r>
      <w:r w:rsidRPr="00207EE5">
        <w:rPr>
          <w:rFonts w:asciiTheme="minorHAnsi" w:hAnsiTheme="minorHAnsi" w:cstheme="minorHAnsi"/>
          <w:color w:val="auto"/>
        </w:rPr>
        <w:t xml:space="preserve">to probe </w:t>
      </w:r>
      <w:r w:rsidR="00390042">
        <w:rPr>
          <w:rFonts w:asciiTheme="minorHAnsi" w:hAnsiTheme="minorHAnsi" w:cstheme="minorHAnsi"/>
          <w:color w:val="auto"/>
        </w:rPr>
        <w:t xml:space="preserve">a </w:t>
      </w:r>
      <w:r w:rsidRPr="00207EE5">
        <w:rPr>
          <w:rFonts w:asciiTheme="minorHAnsi" w:hAnsiTheme="minorHAnsi" w:cstheme="minorHAnsi"/>
          <w:color w:val="auto"/>
        </w:rPr>
        <w:t>variety of sample</w:t>
      </w:r>
      <w:r w:rsidR="001D4156" w:rsidRPr="00207EE5">
        <w:rPr>
          <w:rFonts w:asciiTheme="minorHAnsi" w:hAnsiTheme="minorHAnsi" w:cstheme="minorHAnsi"/>
          <w:color w:val="auto"/>
        </w:rPr>
        <w:t>s</w:t>
      </w:r>
      <w:r w:rsidRPr="00207EE5">
        <w:rPr>
          <w:rFonts w:asciiTheme="minorHAnsi" w:hAnsiTheme="minorHAnsi" w:cstheme="minorHAnsi"/>
          <w:color w:val="auto"/>
        </w:rPr>
        <w:t xml:space="preserve">, ranging in thickness. </w:t>
      </w:r>
      <w:r w:rsidR="00326DE7" w:rsidRPr="00207EE5">
        <w:rPr>
          <w:rFonts w:asciiTheme="minorHAnsi" w:hAnsiTheme="minorHAnsi" w:cstheme="minorHAnsi"/>
          <w:color w:val="auto"/>
        </w:rPr>
        <w:t>Undoubtedly, clean</w:t>
      </w:r>
      <w:r w:rsidR="002247ED">
        <w:rPr>
          <w:rFonts w:asciiTheme="minorHAnsi" w:hAnsiTheme="minorHAnsi" w:cstheme="minorHAnsi"/>
          <w:color w:val="auto"/>
        </w:rPr>
        <w:t>,</w:t>
      </w:r>
      <w:r w:rsidR="00326DE7" w:rsidRPr="00207EE5">
        <w:rPr>
          <w:rFonts w:asciiTheme="minorHAnsi" w:hAnsiTheme="minorHAnsi" w:cstheme="minorHAnsi"/>
          <w:color w:val="auto"/>
        </w:rPr>
        <w:t xml:space="preserve"> and careful sample preparation is critical </w:t>
      </w:r>
      <w:r w:rsidR="0032310D" w:rsidRPr="00207EE5">
        <w:rPr>
          <w:rFonts w:asciiTheme="minorHAnsi" w:hAnsiTheme="minorHAnsi" w:cstheme="minorHAnsi"/>
          <w:color w:val="auto"/>
        </w:rPr>
        <w:t>to</w:t>
      </w:r>
      <w:r w:rsidR="00326DE7" w:rsidRPr="00207EE5">
        <w:rPr>
          <w:rFonts w:asciiTheme="minorHAnsi" w:hAnsiTheme="minorHAnsi" w:cstheme="minorHAnsi"/>
          <w:color w:val="auto"/>
        </w:rPr>
        <w:t xml:space="preserve"> achieving</w:t>
      </w:r>
      <w:r w:rsidR="0032310D" w:rsidRPr="00207EE5">
        <w:rPr>
          <w:rFonts w:asciiTheme="minorHAnsi" w:hAnsiTheme="minorHAnsi" w:cstheme="minorHAnsi"/>
          <w:color w:val="auto"/>
        </w:rPr>
        <w:t xml:space="preserve"> high quality images</w:t>
      </w:r>
      <w:r w:rsidR="00326DE7" w:rsidRPr="00207EE5">
        <w:rPr>
          <w:rFonts w:asciiTheme="minorHAnsi" w:hAnsiTheme="minorHAnsi" w:cstheme="minorHAnsi"/>
          <w:color w:val="auto"/>
        </w:rPr>
        <w:t xml:space="preserve">. </w:t>
      </w:r>
      <w:r w:rsidRPr="00207EE5">
        <w:rPr>
          <w:rFonts w:asciiTheme="minorHAnsi" w:hAnsiTheme="minorHAnsi" w:cstheme="minorHAnsi"/>
          <w:color w:val="auto"/>
        </w:rPr>
        <w:t xml:space="preserve">The protocol </w:t>
      </w:r>
      <w:r w:rsidR="0032310D" w:rsidRPr="00207EE5">
        <w:rPr>
          <w:rFonts w:asciiTheme="minorHAnsi" w:hAnsiTheme="minorHAnsi" w:cstheme="minorHAnsi"/>
          <w:color w:val="auto"/>
        </w:rPr>
        <w:t xml:space="preserve">herein provides a method to </w:t>
      </w:r>
      <w:r w:rsidRPr="00207EE5">
        <w:rPr>
          <w:rFonts w:asciiTheme="minorHAnsi" w:hAnsiTheme="minorHAnsi" w:cstheme="minorHAnsi"/>
          <w:color w:val="auto"/>
        </w:rPr>
        <w:t>prepare multilayer, monolayer</w:t>
      </w:r>
      <w:r w:rsidR="00390042">
        <w:rPr>
          <w:rFonts w:asciiTheme="minorHAnsi" w:hAnsiTheme="minorHAnsi" w:cstheme="minorHAnsi"/>
          <w:color w:val="auto"/>
        </w:rPr>
        <w:t>,</w:t>
      </w:r>
      <w:r w:rsidRPr="00207EE5">
        <w:rPr>
          <w:rFonts w:asciiTheme="minorHAnsi" w:hAnsiTheme="minorHAnsi" w:cstheme="minorHAnsi"/>
          <w:color w:val="auto"/>
        </w:rPr>
        <w:t xml:space="preserve"> and/or single cell samples of various bacteria</w:t>
      </w:r>
      <w:r w:rsidR="00326DE7" w:rsidRPr="00207EE5">
        <w:rPr>
          <w:rFonts w:asciiTheme="minorHAnsi" w:hAnsiTheme="minorHAnsi" w:cstheme="minorHAnsi"/>
          <w:color w:val="auto"/>
        </w:rPr>
        <w:t xml:space="preserve"> </w:t>
      </w:r>
      <w:r w:rsidR="00390042">
        <w:rPr>
          <w:rFonts w:asciiTheme="minorHAnsi" w:hAnsiTheme="minorHAnsi" w:cstheme="minorHAnsi"/>
          <w:color w:val="auto"/>
        </w:rPr>
        <w:t>(</w:t>
      </w:r>
      <w:r w:rsidR="00326DE7" w:rsidRPr="002247ED">
        <w:rPr>
          <w:rFonts w:asciiTheme="minorHAnsi" w:hAnsiTheme="minorHAnsi" w:cstheme="minorHAnsi"/>
          <w:b/>
          <w:bCs/>
          <w:color w:val="auto"/>
        </w:rPr>
        <w:t>Figure 1</w:t>
      </w:r>
      <w:r w:rsidR="00390042">
        <w:rPr>
          <w:rFonts w:asciiTheme="minorHAnsi" w:hAnsiTheme="minorHAnsi" w:cstheme="minorHAnsi"/>
          <w:color w:val="auto"/>
        </w:rPr>
        <w:t>)</w:t>
      </w:r>
      <w:r w:rsidR="00326DE7" w:rsidRPr="00207EE5">
        <w:rPr>
          <w:rFonts w:asciiTheme="minorHAnsi" w:hAnsiTheme="minorHAnsi" w:cstheme="minorHAnsi"/>
          <w:color w:val="auto"/>
        </w:rPr>
        <w:t>.</w:t>
      </w:r>
      <w:r w:rsidRPr="00207EE5">
        <w:rPr>
          <w:rFonts w:asciiTheme="minorHAnsi" w:hAnsiTheme="minorHAnsi" w:cstheme="minorHAnsi"/>
          <w:color w:val="auto"/>
        </w:rPr>
        <w:t xml:space="preserve"> The prepared sample depends on several factors, including the initial bacterial load, post-washing dilution as well as further dilution on the substrate. The amount of sample obtai</w:t>
      </w:r>
      <w:r w:rsidR="001D4156" w:rsidRPr="00207EE5">
        <w:rPr>
          <w:rFonts w:asciiTheme="minorHAnsi" w:hAnsiTheme="minorHAnsi" w:cstheme="minorHAnsi"/>
          <w:color w:val="auto"/>
        </w:rPr>
        <w:t>ned after diluting the washed pe</w:t>
      </w:r>
      <w:r w:rsidRPr="00207EE5">
        <w:rPr>
          <w:rFonts w:asciiTheme="minorHAnsi" w:hAnsiTheme="minorHAnsi" w:cstheme="minorHAnsi"/>
          <w:color w:val="auto"/>
        </w:rPr>
        <w:t xml:space="preserve">llets and prior to deposition on the substrate typically allows </w:t>
      </w:r>
      <w:r w:rsidR="0032310D" w:rsidRPr="00207EE5">
        <w:rPr>
          <w:rFonts w:asciiTheme="minorHAnsi" w:hAnsiTheme="minorHAnsi" w:cstheme="minorHAnsi"/>
          <w:color w:val="auto"/>
        </w:rPr>
        <w:t xml:space="preserve">the </w:t>
      </w:r>
      <w:r w:rsidRPr="00207EE5">
        <w:rPr>
          <w:rFonts w:asciiTheme="minorHAnsi" w:hAnsiTheme="minorHAnsi" w:cstheme="minorHAnsi"/>
          <w:color w:val="auto"/>
        </w:rPr>
        <w:t>prepar</w:t>
      </w:r>
      <w:r w:rsidR="0032310D" w:rsidRPr="00207EE5">
        <w:rPr>
          <w:rFonts w:asciiTheme="minorHAnsi" w:hAnsiTheme="minorHAnsi" w:cstheme="minorHAnsi"/>
          <w:color w:val="auto"/>
        </w:rPr>
        <w:t>ation of</w:t>
      </w:r>
      <w:r w:rsidRPr="00207EE5">
        <w:rPr>
          <w:rFonts w:asciiTheme="minorHAnsi" w:hAnsiTheme="minorHAnsi" w:cstheme="minorHAnsi"/>
          <w:color w:val="auto"/>
        </w:rPr>
        <w:t xml:space="preserve"> numerous</w:t>
      </w:r>
      <w:r w:rsidR="001D4156" w:rsidRPr="00207EE5">
        <w:rPr>
          <w:rFonts w:asciiTheme="minorHAnsi" w:hAnsiTheme="minorHAnsi" w:cstheme="minorHAnsi"/>
          <w:color w:val="auto"/>
        </w:rPr>
        <w:t xml:space="preserve"> samples. Therefore, to obtain</w:t>
      </w:r>
      <w:r w:rsidRPr="00207EE5">
        <w:rPr>
          <w:rFonts w:asciiTheme="minorHAnsi" w:hAnsiTheme="minorHAnsi" w:cstheme="minorHAnsi"/>
          <w:color w:val="auto"/>
        </w:rPr>
        <w:t xml:space="preserve"> the desired distribution of the sample on the substrate</w:t>
      </w:r>
      <w:r w:rsidR="00C8209F">
        <w:rPr>
          <w:rFonts w:asciiTheme="minorHAnsi" w:hAnsiTheme="minorHAnsi" w:cstheme="minorHAnsi"/>
          <w:color w:val="auto"/>
        </w:rPr>
        <w:t>,</w:t>
      </w:r>
      <w:r w:rsidRPr="00207EE5">
        <w:rPr>
          <w:rFonts w:asciiTheme="minorHAnsi" w:hAnsiTheme="minorHAnsi" w:cstheme="minorHAnsi"/>
          <w:color w:val="auto"/>
        </w:rPr>
        <w:t xml:space="preserve"> it is often beneficial to prepare a</w:t>
      </w:r>
      <w:r w:rsidR="00C8209F">
        <w:rPr>
          <w:rFonts w:asciiTheme="minorHAnsi" w:hAnsiTheme="minorHAnsi" w:cstheme="minorHAnsi"/>
          <w:color w:val="auto"/>
        </w:rPr>
        <w:t xml:space="preserve"> </w:t>
      </w:r>
      <w:r w:rsidRPr="00207EE5">
        <w:rPr>
          <w:rFonts w:asciiTheme="minorHAnsi" w:hAnsiTheme="minorHAnsi" w:cstheme="minorHAnsi"/>
          <w:color w:val="auto"/>
        </w:rPr>
        <w:t xml:space="preserve">series of samples, </w:t>
      </w:r>
      <w:r w:rsidR="00326DE7" w:rsidRPr="00207EE5">
        <w:rPr>
          <w:rFonts w:asciiTheme="minorHAnsi" w:hAnsiTheme="minorHAnsi" w:cstheme="minorHAnsi"/>
          <w:color w:val="auto"/>
        </w:rPr>
        <w:t>ranging in their dilution. F</w:t>
      </w:r>
      <w:r w:rsidR="00326DE7" w:rsidRPr="00B12CE3">
        <w:rPr>
          <w:rFonts w:asciiTheme="minorHAnsi" w:hAnsiTheme="minorHAnsi" w:cstheme="minorHAnsi"/>
          <w:color w:val="auto"/>
        </w:rPr>
        <w:t>or studies aiming at collection of AFM-IR spectra rather than subcellular imaging, modifying the amount of sample (e.g.</w:t>
      </w:r>
      <w:r w:rsidR="00F76EC5">
        <w:rPr>
          <w:rFonts w:asciiTheme="minorHAnsi" w:hAnsiTheme="minorHAnsi" w:cstheme="minorHAnsi"/>
          <w:color w:val="auto"/>
        </w:rPr>
        <w:t>,</w:t>
      </w:r>
      <w:r w:rsidR="00326DE7" w:rsidRPr="00B12CE3">
        <w:rPr>
          <w:rFonts w:asciiTheme="minorHAnsi" w:hAnsiTheme="minorHAnsi" w:cstheme="minorHAnsi"/>
          <w:color w:val="auto"/>
        </w:rPr>
        <w:t xml:space="preserve"> from monolayer to multilayer) may be beneficial to increase the intensity of the signal.</w:t>
      </w:r>
    </w:p>
    <w:p w14:paraId="3ED40D26" w14:textId="2C9AF7C4" w:rsidR="00326DE7" w:rsidRPr="00B12CE3" w:rsidRDefault="00326DE7" w:rsidP="00CD035B">
      <w:pPr>
        <w:rPr>
          <w:rFonts w:asciiTheme="minorHAnsi" w:hAnsiTheme="minorHAnsi" w:cstheme="minorHAnsi"/>
          <w:color w:val="auto"/>
        </w:rPr>
      </w:pPr>
    </w:p>
    <w:p w14:paraId="5B998D55" w14:textId="71D7F9FF" w:rsidR="00B56A16" w:rsidRPr="00B12CE3" w:rsidRDefault="00326DE7" w:rsidP="00B56A16">
      <w:pPr>
        <w:rPr>
          <w:rFonts w:asciiTheme="minorHAnsi" w:hAnsiTheme="minorHAnsi" w:cstheme="minorHAnsi"/>
          <w:color w:val="auto"/>
        </w:rPr>
      </w:pPr>
      <w:r w:rsidRPr="00B12CE3">
        <w:rPr>
          <w:rFonts w:asciiTheme="minorHAnsi" w:hAnsiTheme="minorHAnsi" w:cstheme="minorHAnsi"/>
          <w:color w:val="auto"/>
        </w:rPr>
        <w:t xml:space="preserve">Another critical aspect in sample preparation is appropriate removal of medium residuals. </w:t>
      </w:r>
      <w:r w:rsidR="0083621C" w:rsidRPr="00B12CE3">
        <w:rPr>
          <w:rFonts w:asciiTheme="minorHAnsi" w:hAnsiTheme="minorHAnsi" w:cstheme="minorHAnsi"/>
          <w:color w:val="auto"/>
        </w:rPr>
        <w:t>Dependin</w:t>
      </w:r>
      <w:r w:rsidR="0083621C">
        <w:rPr>
          <w:rFonts w:asciiTheme="minorHAnsi" w:hAnsiTheme="minorHAnsi" w:cstheme="minorHAnsi"/>
          <w:color w:val="auto"/>
        </w:rPr>
        <w:t>g</w:t>
      </w:r>
      <w:r w:rsidR="00E4360C" w:rsidRPr="00B12CE3">
        <w:rPr>
          <w:rFonts w:asciiTheme="minorHAnsi" w:hAnsiTheme="minorHAnsi" w:cstheme="minorHAnsi"/>
          <w:color w:val="auto"/>
        </w:rPr>
        <w:t xml:space="preserve"> </w:t>
      </w:r>
      <w:r w:rsidRPr="00B12CE3">
        <w:rPr>
          <w:rFonts w:asciiTheme="minorHAnsi" w:hAnsiTheme="minorHAnsi" w:cstheme="minorHAnsi"/>
          <w:color w:val="auto"/>
        </w:rPr>
        <w:t>on the selected sample culturing methods, the sample is collected either from liquid medium or from an agar plate. In both cases</w:t>
      </w:r>
      <w:r w:rsidR="00E4360C">
        <w:rPr>
          <w:rFonts w:asciiTheme="minorHAnsi" w:hAnsiTheme="minorHAnsi" w:cstheme="minorHAnsi"/>
          <w:color w:val="auto"/>
        </w:rPr>
        <w:t>,</w:t>
      </w:r>
      <w:r w:rsidRPr="00B12CE3">
        <w:rPr>
          <w:rFonts w:asciiTheme="minorHAnsi" w:hAnsiTheme="minorHAnsi" w:cstheme="minorHAnsi"/>
          <w:color w:val="auto"/>
        </w:rPr>
        <w:t xml:space="preserve"> the medium residual </w:t>
      </w:r>
      <w:r w:rsidR="001D4156" w:rsidRPr="00B12CE3">
        <w:rPr>
          <w:rFonts w:asciiTheme="minorHAnsi" w:hAnsiTheme="minorHAnsi" w:cstheme="minorHAnsi"/>
          <w:color w:val="auto"/>
        </w:rPr>
        <w:t>is</w:t>
      </w:r>
      <w:r w:rsidRPr="00B12CE3">
        <w:rPr>
          <w:rFonts w:asciiTheme="minorHAnsi" w:hAnsiTheme="minorHAnsi" w:cstheme="minorHAnsi"/>
          <w:color w:val="auto"/>
        </w:rPr>
        <w:t xml:space="preserve"> likely to be present in the sample, although to a much </w:t>
      </w:r>
      <w:r w:rsidR="0032310D" w:rsidRPr="00B12CE3">
        <w:rPr>
          <w:rFonts w:asciiTheme="minorHAnsi" w:hAnsiTheme="minorHAnsi" w:cstheme="minorHAnsi"/>
          <w:color w:val="auto"/>
        </w:rPr>
        <w:t>lesser</w:t>
      </w:r>
      <w:r w:rsidRPr="00B12CE3">
        <w:rPr>
          <w:rFonts w:asciiTheme="minorHAnsi" w:hAnsiTheme="minorHAnsi" w:cstheme="minorHAnsi"/>
          <w:color w:val="auto"/>
        </w:rPr>
        <w:t xml:space="preserve"> extent upon collection from agar plates. As bacterial growth media contain an abundance of variou</w:t>
      </w:r>
      <w:r w:rsidR="008E242F" w:rsidRPr="00B12CE3">
        <w:rPr>
          <w:rFonts w:asciiTheme="minorHAnsi" w:hAnsiTheme="minorHAnsi" w:cstheme="minorHAnsi"/>
          <w:color w:val="auto"/>
        </w:rPr>
        <w:t xml:space="preserve">s biological components, it is </w:t>
      </w:r>
      <w:r w:rsidRPr="00B12CE3">
        <w:rPr>
          <w:rFonts w:asciiTheme="minorHAnsi" w:hAnsiTheme="minorHAnsi" w:cstheme="minorHAnsi"/>
          <w:color w:val="auto"/>
        </w:rPr>
        <w:t xml:space="preserve">critical to ensure appropriate removal of medium. </w:t>
      </w:r>
      <w:r w:rsidR="001D4156" w:rsidRPr="00B12CE3">
        <w:rPr>
          <w:rFonts w:asciiTheme="minorHAnsi" w:hAnsiTheme="minorHAnsi" w:cstheme="minorHAnsi"/>
          <w:color w:val="auto"/>
        </w:rPr>
        <w:t>We recommend</w:t>
      </w:r>
      <w:r w:rsidR="008E242F" w:rsidRPr="00B12CE3">
        <w:rPr>
          <w:rFonts w:asciiTheme="minorHAnsi" w:hAnsiTheme="minorHAnsi" w:cstheme="minorHAnsi"/>
          <w:color w:val="auto"/>
        </w:rPr>
        <w:t xml:space="preserve"> three washes with ultrapure water for agar plate samples and at least four washes for samples collected from medium. The number of washes can be increased</w:t>
      </w:r>
      <w:r w:rsidR="00B25307">
        <w:rPr>
          <w:rFonts w:asciiTheme="minorHAnsi" w:hAnsiTheme="minorHAnsi" w:cstheme="minorHAnsi"/>
          <w:color w:val="auto"/>
        </w:rPr>
        <w:t>,</w:t>
      </w:r>
      <w:r w:rsidR="008E242F" w:rsidRPr="00B12CE3">
        <w:rPr>
          <w:rFonts w:asciiTheme="minorHAnsi" w:hAnsiTheme="minorHAnsi" w:cstheme="minorHAnsi"/>
          <w:color w:val="auto"/>
        </w:rPr>
        <w:t xml:space="preserve"> if need</w:t>
      </w:r>
      <w:r w:rsidR="001D4156" w:rsidRPr="00B12CE3">
        <w:rPr>
          <w:rFonts w:asciiTheme="minorHAnsi" w:hAnsiTheme="minorHAnsi" w:cstheme="minorHAnsi"/>
          <w:color w:val="auto"/>
        </w:rPr>
        <w:t>ed</w:t>
      </w:r>
      <w:r w:rsidR="00B25307">
        <w:rPr>
          <w:rFonts w:asciiTheme="minorHAnsi" w:hAnsiTheme="minorHAnsi" w:cstheme="minorHAnsi"/>
          <w:color w:val="auto"/>
        </w:rPr>
        <w:t>;</w:t>
      </w:r>
      <w:r w:rsidR="008E242F" w:rsidRPr="00B12CE3">
        <w:rPr>
          <w:rFonts w:asciiTheme="minorHAnsi" w:hAnsiTheme="minorHAnsi" w:cstheme="minorHAnsi"/>
          <w:color w:val="auto"/>
        </w:rPr>
        <w:t xml:space="preserve"> however</w:t>
      </w:r>
      <w:r w:rsidR="0032310D" w:rsidRPr="00B12CE3">
        <w:rPr>
          <w:rFonts w:asciiTheme="minorHAnsi" w:hAnsiTheme="minorHAnsi" w:cstheme="minorHAnsi"/>
          <w:color w:val="auto"/>
        </w:rPr>
        <w:t>,</w:t>
      </w:r>
      <w:r w:rsidR="008E242F" w:rsidRPr="00B12CE3">
        <w:rPr>
          <w:rFonts w:asciiTheme="minorHAnsi" w:hAnsiTheme="minorHAnsi" w:cstheme="minorHAnsi"/>
          <w:color w:val="auto"/>
        </w:rPr>
        <w:t xml:space="preserve"> for comparison between various samples</w:t>
      </w:r>
      <w:r w:rsidR="00B25307">
        <w:rPr>
          <w:rFonts w:asciiTheme="minorHAnsi" w:hAnsiTheme="minorHAnsi" w:cstheme="minorHAnsi"/>
          <w:color w:val="auto"/>
        </w:rPr>
        <w:t>,</w:t>
      </w:r>
      <w:r w:rsidR="008E242F" w:rsidRPr="00B12CE3">
        <w:rPr>
          <w:rFonts w:asciiTheme="minorHAnsi" w:hAnsiTheme="minorHAnsi" w:cstheme="minorHAnsi"/>
          <w:color w:val="auto"/>
        </w:rPr>
        <w:t xml:space="preserve"> it is important to keep it consistent between samples. The demonstrated protocol utilizes water, rather than solvents such as phosphate buffer solution (PBS) or saline. Both PBS and saline lead to formation of crystal</w:t>
      </w:r>
      <w:r w:rsidR="00C83F4D">
        <w:rPr>
          <w:rFonts w:asciiTheme="minorHAnsi" w:hAnsiTheme="minorHAnsi" w:cstheme="minorHAnsi"/>
          <w:color w:val="auto"/>
        </w:rPr>
        <w:t>s</w:t>
      </w:r>
      <w:r w:rsidR="00C83F4D" w:rsidRPr="00B12CE3">
        <w:rPr>
          <w:rFonts w:asciiTheme="minorHAnsi" w:hAnsiTheme="minorHAnsi" w:cstheme="minorHAnsi"/>
          <w:color w:val="auto"/>
        </w:rPr>
        <w:t xml:space="preserve"> upon air-drying</w:t>
      </w:r>
      <w:r w:rsidR="0032310D" w:rsidRPr="00B12CE3">
        <w:rPr>
          <w:rFonts w:asciiTheme="minorHAnsi" w:hAnsiTheme="minorHAnsi" w:cstheme="minorHAnsi"/>
          <w:color w:val="auto"/>
        </w:rPr>
        <w:t>,</w:t>
      </w:r>
      <w:r w:rsidR="008E242F" w:rsidRPr="00B12CE3">
        <w:rPr>
          <w:rFonts w:asciiTheme="minorHAnsi" w:hAnsiTheme="minorHAnsi" w:cstheme="minorHAnsi"/>
          <w:color w:val="auto"/>
        </w:rPr>
        <w:t xml:space="preserve"> which can damage </w:t>
      </w:r>
      <w:r w:rsidR="00C83F4D">
        <w:rPr>
          <w:rFonts w:asciiTheme="minorHAnsi" w:hAnsiTheme="minorHAnsi" w:cstheme="minorHAnsi"/>
          <w:color w:val="auto"/>
        </w:rPr>
        <w:t xml:space="preserve">the </w:t>
      </w:r>
      <w:r w:rsidR="008E242F" w:rsidRPr="00B12CE3">
        <w:rPr>
          <w:rFonts w:asciiTheme="minorHAnsi" w:hAnsiTheme="minorHAnsi" w:cstheme="minorHAnsi"/>
          <w:color w:val="auto"/>
        </w:rPr>
        <w:t xml:space="preserve">bacteria. In addition, both are a source of intense </w:t>
      </w:r>
      <w:r w:rsidR="008E242F" w:rsidRPr="00B12CE3">
        <w:rPr>
          <w:rFonts w:asciiTheme="minorHAnsi" w:hAnsiTheme="minorHAnsi" w:cstheme="minorHAnsi"/>
          <w:color w:val="auto"/>
        </w:rPr>
        <w:lastRenderedPageBreak/>
        <w:t>IR bands, with PBS</w:t>
      </w:r>
      <w:proofErr w:type="gramStart"/>
      <w:r w:rsidR="00C83F4D">
        <w:rPr>
          <w:rFonts w:asciiTheme="minorHAnsi" w:hAnsiTheme="minorHAnsi" w:cstheme="minorHAnsi"/>
          <w:color w:val="auto"/>
        </w:rPr>
        <w:t>,</w:t>
      </w:r>
      <w:r w:rsidR="008E242F" w:rsidRPr="00B12CE3">
        <w:rPr>
          <w:rFonts w:asciiTheme="minorHAnsi" w:hAnsiTheme="minorHAnsi" w:cstheme="minorHAnsi"/>
          <w:color w:val="auto"/>
        </w:rPr>
        <w:t xml:space="preserve"> in particular</w:t>
      </w:r>
      <w:r w:rsidR="00C83F4D">
        <w:rPr>
          <w:rFonts w:asciiTheme="minorHAnsi" w:hAnsiTheme="minorHAnsi" w:cstheme="minorHAnsi"/>
          <w:color w:val="auto"/>
        </w:rPr>
        <w:t>,</w:t>
      </w:r>
      <w:r w:rsidR="008E242F" w:rsidRPr="00B12CE3">
        <w:rPr>
          <w:rFonts w:asciiTheme="minorHAnsi" w:hAnsiTheme="minorHAnsi" w:cstheme="minorHAnsi"/>
          <w:color w:val="auto"/>
        </w:rPr>
        <w:t xml:space="preserve"> containing</w:t>
      </w:r>
      <w:proofErr w:type="gramEnd"/>
      <w:r w:rsidR="008E242F" w:rsidRPr="00B12CE3">
        <w:rPr>
          <w:rFonts w:asciiTheme="minorHAnsi" w:hAnsiTheme="minorHAnsi" w:cstheme="minorHAnsi"/>
          <w:color w:val="auto"/>
        </w:rPr>
        <w:t xml:space="preserve"> multiple bands in the fingerprint region. </w:t>
      </w:r>
      <w:r w:rsidR="00C16C9C" w:rsidRPr="00B12CE3">
        <w:rPr>
          <w:rFonts w:asciiTheme="minorHAnsi" w:hAnsiTheme="minorHAnsi" w:cstheme="minorHAnsi"/>
          <w:color w:val="auto"/>
        </w:rPr>
        <w:t>The lack of ability for the use of saline or PBS</w:t>
      </w:r>
      <w:r w:rsidR="00C83F4D">
        <w:rPr>
          <w:rFonts w:asciiTheme="minorHAnsi" w:hAnsiTheme="minorHAnsi" w:cstheme="minorHAnsi"/>
          <w:color w:val="auto"/>
        </w:rPr>
        <w:t>,</w:t>
      </w:r>
      <w:r w:rsidR="00C16C9C" w:rsidRPr="00B12CE3">
        <w:rPr>
          <w:rFonts w:asciiTheme="minorHAnsi" w:hAnsiTheme="minorHAnsi" w:cstheme="minorHAnsi"/>
          <w:color w:val="auto"/>
        </w:rPr>
        <w:t xml:space="preserve"> </w:t>
      </w:r>
      <w:r w:rsidR="00C83F4D" w:rsidRPr="00B12CE3">
        <w:rPr>
          <w:rFonts w:asciiTheme="minorHAnsi" w:hAnsiTheme="minorHAnsi" w:cstheme="minorHAnsi"/>
          <w:color w:val="auto"/>
        </w:rPr>
        <w:t xml:space="preserve">currently </w:t>
      </w:r>
      <w:r w:rsidR="00C16C9C" w:rsidRPr="00B12CE3">
        <w:rPr>
          <w:rFonts w:asciiTheme="minorHAnsi" w:hAnsiTheme="minorHAnsi" w:cstheme="minorHAnsi"/>
          <w:color w:val="auto"/>
        </w:rPr>
        <w:t xml:space="preserve">represents an important limitation for the technique. </w:t>
      </w:r>
      <w:r w:rsidR="001843E9">
        <w:rPr>
          <w:rFonts w:asciiTheme="minorHAnsi" w:hAnsiTheme="minorHAnsi" w:cstheme="minorHAnsi"/>
          <w:color w:val="auto"/>
        </w:rPr>
        <w:t>Typically, t</w:t>
      </w:r>
      <w:r w:rsidR="008E242F" w:rsidRPr="00B12CE3">
        <w:rPr>
          <w:rFonts w:asciiTheme="minorHAnsi" w:hAnsiTheme="minorHAnsi" w:cstheme="minorHAnsi"/>
          <w:color w:val="auto"/>
        </w:rPr>
        <w:t>he use of water for washing does not cause any destructive influence on</w:t>
      </w:r>
      <w:r w:rsidR="00C83F4D">
        <w:rPr>
          <w:rFonts w:asciiTheme="minorHAnsi" w:hAnsiTheme="minorHAnsi" w:cstheme="minorHAnsi"/>
          <w:color w:val="auto"/>
        </w:rPr>
        <w:t xml:space="preserve"> the</w:t>
      </w:r>
      <w:r w:rsidR="008E242F" w:rsidRPr="00B12CE3">
        <w:rPr>
          <w:rFonts w:asciiTheme="minorHAnsi" w:hAnsiTheme="minorHAnsi" w:cstheme="minorHAnsi"/>
          <w:color w:val="auto"/>
        </w:rPr>
        <w:t xml:space="preserve"> bacteria</w:t>
      </w:r>
      <w:r w:rsidR="00C83F4D">
        <w:rPr>
          <w:rFonts w:asciiTheme="minorHAnsi" w:hAnsiTheme="minorHAnsi" w:cstheme="minorHAnsi"/>
          <w:color w:val="auto"/>
        </w:rPr>
        <w:t>;</w:t>
      </w:r>
      <w:r w:rsidR="008E242F" w:rsidRPr="00B12CE3">
        <w:rPr>
          <w:rFonts w:asciiTheme="minorHAnsi" w:hAnsiTheme="minorHAnsi" w:cstheme="minorHAnsi"/>
          <w:color w:val="auto"/>
        </w:rPr>
        <w:t xml:space="preserve"> however</w:t>
      </w:r>
      <w:r w:rsidR="0032310D" w:rsidRPr="00B12CE3">
        <w:rPr>
          <w:rFonts w:asciiTheme="minorHAnsi" w:hAnsiTheme="minorHAnsi" w:cstheme="minorHAnsi"/>
          <w:color w:val="auto"/>
        </w:rPr>
        <w:t>,</w:t>
      </w:r>
      <w:r w:rsidR="008E242F" w:rsidRPr="00B12CE3">
        <w:rPr>
          <w:rFonts w:asciiTheme="minorHAnsi" w:hAnsiTheme="minorHAnsi" w:cstheme="minorHAnsi"/>
          <w:color w:val="auto"/>
        </w:rPr>
        <w:t xml:space="preserve"> care should be taken</w:t>
      </w:r>
      <w:r w:rsidR="00C83F4D">
        <w:rPr>
          <w:rFonts w:asciiTheme="minorHAnsi" w:hAnsiTheme="minorHAnsi" w:cstheme="minorHAnsi"/>
          <w:color w:val="auto"/>
        </w:rPr>
        <w:t>,</w:t>
      </w:r>
      <w:r w:rsidR="008E242F" w:rsidRPr="00B12CE3">
        <w:rPr>
          <w:rFonts w:asciiTheme="minorHAnsi" w:hAnsiTheme="minorHAnsi" w:cstheme="minorHAnsi"/>
          <w:color w:val="auto"/>
        </w:rPr>
        <w:t xml:space="preserve"> and if possible, the time of water exposure should be limited. If</w:t>
      </w:r>
      <w:r w:rsidR="00C83F4D">
        <w:rPr>
          <w:rFonts w:asciiTheme="minorHAnsi" w:hAnsiTheme="minorHAnsi" w:cstheme="minorHAnsi"/>
          <w:color w:val="auto"/>
        </w:rPr>
        <w:t xml:space="preserve"> </w:t>
      </w:r>
      <w:r w:rsidR="008E242F" w:rsidRPr="00B12CE3">
        <w:rPr>
          <w:rFonts w:asciiTheme="minorHAnsi" w:hAnsiTheme="minorHAnsi" w:cstheme="minorHAnsi"/>
          <w:color w:val="auto"/>
        </w:rPr>
        <w:t>the sample preparation protocol needs to be paused at the stage of washing</w:t>
      </w:r>
      <w:r w:rsidR="001D4156" w:rsidRPr="00B12CE3">
        <w:rPr>
          <w:rFonts w:asciiTheme="minorHAnsi" w:hAnsiTheme="minorHAnsi" w:cstheme="minorHAnsi"/>
          <w:color w:val="auto"/>
        </w:rPr>
        <w:t>,</w:t>
      </w:r>
      <w:r w:rsidR="008E242F" w:rsidRPr="00B12CE3">
        <w:rPr>
          <w:rFonts w:asciiTheme="minorHAnsi" w:hAnsiTheme="minorHAnsi" w:cstheme="minorHAnsi"/>
          <w:color w:val="auto"/>
        </w:rPr>
        <w:t xml:space="preserve"> it is recom</w:t>
      </w:r>
      <w:r w:rsidR="001D4156" w:rsidRPr="00B12CE3">
        <w:rPr>
          <w:rFonts w:asciiTheme="minorHAnsi" w:hAnsiTheme="minorHAnsi" w:cstheme="minorHAnsi"/>
          <w:color w:val="auto"/>
        </w:rPr>
        <w:t>mended to leave the sample in pe</w:t>
      </w:r>
      <w:r w:rsidR="008E242F" w:rsidRPr="00B12CE3">
        <w:rPr>
          <w:rFonts w:asciiTheme="minorHAnsi" w:hAnsiTheme="minorHAnsi" w:cstheme="minorHAnsi"/>
          <w:color w:val="auto"/>
        </w:rPr>
        <w:t>l</w:t>
      </w:r>
      <w:r w:rsidR="00EB19E4" w:rsidRPr="00B12CE3">
        <w:rPr>
          <w:rFonts w:asciiTheme="minorHAnsi" w:hAnsiTheme="minorHAnsi" w:cstheme="minorHAnsi"/>
          <w:color w:val="auto"/>
        </w:rPr>
        <w:t>letized form</w:t>
      </w:r>
      <w:r w:rsidR="00D778BD">
        <w:rPr>
          <w:rFonts w:asciiTheme="minorHAnsi" w:hAnsiTheme="minorHAnsi" w:cstheme="minorHAnsi"/>
          <w:color w:val="auto"/>
        </w:rPr>
        <w:t xml:space="preserve"> after removing the water. </w:t>
      </w:r>
      <w:r w:rsidR="00EB19E4" w:rsidRPr="00B12CE3">
        <w:rPr>
          <w:rFonts w:asciiTheme="minorHAnsi" w:hAnsiTheme="minorHAnsi" w:cstheme="minorHAnsi"/>
          <w:color w:val="auto"/>
        </w:rPr>
        <w:t>This is o</w:t>
      </w:r>
      <w:r w:rsidR="001D4156" w:rsidRPr="00B12CE3">
        <w:rPr>
          <w:rFonts w:asciiTheme="minorHAnsi" w:hAnsiTheme="minorHAnsi" w:cstheme="minorHAnsi"/>
          <w:color w:val="auto"/>
        </w:rPr>
        <w:t xml:space="preserve">f </w:t>
      </w:r>
      <w:proofErr w:type="gramStart"/>
      <w:r w:rsidR="001D4156" w:rsidRPr="00B12CE3">
        <w:rPr>
          <w:rFonts w:asciiTheme="minorHAnsi" w:hAnsiTheme="minorHAnsi" w:cstheme="minorHAnsi"/>
          <w:color w:val="auto"/>
        </w:rPr>
        <w:t>particular importance</w:t>
      </w:r>
      <w:proofErr w:type="gramEnd"/>
      <w:r w:rsidR="001D4156" w:rsidRPr="00B12CE3">
        <w:rPr>
          <w:rFonts w:asciiTheme="minorHAnsi" w:hAnsiTheme="minorHAnsi" w:cstheme="minorHAnsi"/>
          <w:color w:val="auto"/>
        </w:rPr>
        <w:t xml:space="preserve"> for Gram</w:t>
      </w:r>
      <w:r w:rsidR="00EB19E4" w:rsidRPr="00B12CE3">
        <w:rPr>
          <w:rFonts w:asciiTheme="minorHAnsi" w:hAnsiTheme="minorHAnsi" w:cstheme="minorHAnsi"/>
          <w:color w:val="auto"/>
        </w:rPr>
        <w:t>-negative bacteria, contain</w:t>
      </w:r>
      <w:r w:rsidR="001D4156" w:rsidRPr="00B12CE3">
        <w:rPr>
          <w:rFonts w:asciiTheme="minorHAnsi" w:hAnsiTheme="minorHAnsi" w:cstheme="minorHAnsi"/>
          <w:color w:val="auto"/>
        </w:rPr>
        <w:t>ing a thinner cell wall as they are</w:t>
      </w:r>
      <w:r w:rsidR="00EB19E4" w:rsidRPr="00B12CE3">
        <w:rPr>
          <w:rFonts w:asciiTheme="minorHAnsi" w:hAnsiTheme="minorHAnsi" w:cstheme="minorHAnsi"/>
          <w:color w:val="auto"/>
        </w:rPr>
        <w:t xml:space="preserve"> more prone to rupture.</w:t>
      </w:r>
    </w:p>
    <w:p w14:paraId="32B4C881" w14:textId="682721A0" w:rsidR="00EB19E4" w:rsidRPr="00B12CE3" w:rsidRDefault="00EB19E4" w:rsidP="00CD035B">
      <w:pPr>
        <w:rPr>
          <w:rFonts w:asciiTheme="minorHAnsi" w:hAnsiTheme="minorHAnsi" w:cstheme="minorHAnsi"/>
          <w:color w:val="auto"/>
        </w:rPr>
      </w:pPr>
    </w:p>
    <w:p w14:paraId="1D0BACF0" w14:textId="383719DF" w:rsidR="00E41993" w:rsidRPr="00B12CE3" w:rsidRDefault="00EB19E4" w:rsidP="00CD035B">
      <w:pPr>
        <w:rPr>
          <w:rFonts w:asciiTheme="minorHAnsi" w:hAnsiTheme="minorHAnsi" w:cstheme="minorHAnsi"/>
          <w:color w:val="auto"/>
        </w:rPr>
      </w:pPr>
      <w:r w:rsidRPr="00B12CE3">
        <w:rPr>
          <w:rFonts w:asciiTheme="minorHAnsi" w:hAnsiTheme="minorHAnsi" w:cstheme="minorHAnsi"/>
          <w:color w:val="auto"/>
        </w:rPr>
        <w:t>To ensure proper and high</w:t>
      </w:r>
      <w:r w:rsidR="002247ED" w:rsidRPr="00B12CE3">
        <w:rPr>
          <w:rFonts w:asciiTheme="minorHAnsi" w:hAnsiTheme="minorHAnsi" w:cstheme="minorHAnsi"/>
          <w:color w:val="auto"/>
        </w:rPr>
        <w:t>-</w:t>
      </w:r>
      <w:r w:rsidRPr="00B12CE3">
        <w:rPr>
          <w:rFonts w:asciiTheme="minorHAnsi" w:hAnsiTheme="minorHAnsi" w:cstheme="minorHAnsi"/>
          <w:color w:val="auto"/>
        </w:rPr>
        <w:t>quality AFM-IR data, several aspects in data collection protocol are of critical importance. First</w:t>
      </w:r>
      <w:r w:rsidR="00AF4ED4">
        <w:rPr>
          <w:rFonts w:asciiTheme="minorHAnsi" w:hAnsiTheme="minorHAnsi" w:cstheme="minorHAnsi"/>
          <w:color w:val="auto"/>
        </w:rPr>
        <w:t>ly</w:t>
      </w:r>
      <w:r w:rsidRPr="00B12CE3">
        <w:rPr>
          <w:rFonts w:asciiTheme="minorHAnsi" w:hAnsiTheme="minorHAnsi" w:cstheme="minorHAnsi"/>
          <w:color w:val="auto"/>
        </w:rPr>
        <w:t xml:space="preserve">, the correct collection of background is essential for data acquisition. </w:t>
      </w:r>
      <w:proofErr w:type="gramStart"/>
      <w:r w:rsidRPr="00B12CE3">
        <w:rPr>
          <w:rFonts w:asciiTheme="minorHAnsi" w:hAnsiTheme="minorHAnsi" w:cstheme="minorHAnsi"/>
          <w:color w:val="auto"/>
        </w:rPr>
        <w:t>In particular, maintenance</w:t>
      </w:r>
      <w:proofErr w:type="gramEnd"/>
      <w:r w:rsidRPr="00B12CE3">
        <w:rPr>
          <w:rFonts w:asciiTheme="minorHAnsi" w:hAnsiTheme="minorHAnsi" w:cstheme="minorHAnsi"/>
          <w:color w:val="auto"/>
        </w:rPr>
        <w:t xml:space="preserve"> of stable humidity levels throughout background collection as well as between background and sample</w:t>
      </w:r>
      <w:r w:rsidR="005C2D80" w:rsidRPr="00B12CE3">
        <w:rPr>
          <w:rFonts w:asciiTheme="minorHAnsi" w:hAnsiTheme="minorHAnsi" w:cstheme="minorHAnsi"/>
          <w:color w:val="auto"/>
        </w:rPr>
        <w:t xml:space="preserve"> collection is necessary. To ens</w:t>
      </w:r>
      <w:r w:rsidRPr="00B12CE3">
        <w:rPr>
          <w:rFonts w:asciiTheme="minorHAnsi" w:hAnsiTheme="minorHAnsi" w:cstheme="minorHAnsi"/>
          <w:color w:val="auto"/>
        </w:rPr>
        <w:t>ure this, we recommend purging the instrument with nitrogen and maintain</w:t>
      </w:r>
      <w:r w:rsidR="005C2D80" w:rsidRPr="00B12CE3">
        <w:rPr>
          <w:rFonts w:asciiTheme="minorHAnsi" w:hAnsiTheme="minorHAnsi" w:cstheme="minorHAnsi"/>
          <w:color w:val="auto"/>
        </w:rPr>
        <w:t>ing</w:t>
      </w:r>
      <w:r w:rsidRPr="00B12CE3">
        <w:rPr>
          <w:rFonts w:asciiTheme="minorHAnsi" w:hAnsiTheme="minorHAnsi" w:cstheme="minorHAnsi"/>
          <w:color w:val="auto"/>
        </w:rPr>
        <w:t xml:space="preserve"> the humidity levels not higher than 25%. </w:t>
      </w:r>
      <w:r w:rsidR="007F2934" w:rsidRPr="00B12CE3">
        <w:rPr>
          <w:rFonts w:asciiTheme="minorHAnsi" w:hAnsiTheme="minorHAnsi" w:cstheme="minorHAnsi"/>
          <w:color w:val="auto"/>
        </w:rPr>
        <w:t xml:space="preserve">Lack of purging can impose a significant limitation, particularly in places with high humidity. </w:t>
      </w:r>
      <w:r w:rsidR="00A45E83" w:rsidRPr="00B12CE3">
        <w:rPr>
          <w:rFonts w:asciiTheme="minorHAnsi" w:hAnsiTheme="minorHAnsi" w:cstheme="minorHAnsi"/>
          <w:color w:val="auto"/>
        </w:rPr>
        <w:t xml:space="preserve">Secondly, the importance of proper optimization of </w:t>
      </w:r>
      <w:r w:rsidR="00CC6880" w:rsidRPr="00B12CE3">
        <w:rPr>
          <w:rFonts w:asciiTheme="minorHAnsi" w:hAnsiTheme="minorHAnsi" w:cstheme="minorHAnsi"/>
          <w:color w:val="auto"/>
        </w:rPr>
        <w:t>IR</w:t>
      </w:r>
      <w:r w:rsidR="00A45E83" w:rsidRPr="00B12CE3">
        <w:rPr>
          <w:rFonts w:asciiTheme="minorHAnsi" w:hAnsiTheme="minorHAnsi" w:cstheme="minorHAnsi"/>
          <w:color w:val="auto"/>
        </w:rPr>
        <w:t xml:space="preserve"> spots should be highlighted. For best results, </w:t>
      </w:r>
      <w:r w:rsidR="00A45E83" w:rsidRPr="00D778BD">
        <w:rPr>
          <w:rFonts w:asciiTheme="minorHAnsi" w:hAnsiTheme="minorHAnsi" w:cstheme="minorHAnsi"/>
          <w:color w:val="auto"/>
        </w:rPr>
        <w:t>a</w:t>
      </w:r>
      <w:r w:rsidR="00C83F4D" w:rsidRPr="00D778BD">
        <w:rPr>
          <w:rFonts w:asciiTheme="minorHAnsi" w:hAnsiTheme="minorHAnsi" w:cstheme="minorHAnsi"/>
          <w:color w:val="auto"/>
        </w:rPr>
        <w:t xml:space="preserve"> </w:t>
      </w:r>
      <w:r w:rsidR="00A45E83" w:rsidRPr="00D778BD">
        <w:rPr>
          <w:rFonts w:asciiTheme="minorHAnsi" w:hAnsiTheme="minorHAnsi" w:cstheme="minorHAnsi"/>
          <w:color w:val="auto"/>
        </w:rPr>
        <w:t>priori</w:t>
      </w:r>
      <w:r w:rsidR="00A45E83" w:rsidRPr="00B12CE3">
        <w:rPr>
          <w:rFonts w:asciiTheme="minorHAnsi" w:hAnsiTheme="minorHAnsi" w:cstheme="minorHAnsi"/>
          <w:color w:val="auto"/>
        </w:rPr>
        <w:t xml:space="preserve"> knowledge about the </w:t>
      </w:r>
      <w:r w:rsidR="00CC6880" w:rsidRPr="00B12CE3">
        <w:rPr>
          <w:rFonts w:asciiTheme="minorHAnsi" w:hAnsiTheme="minorHAnsi" w:cstheme="minorHAnsi"/>
          <w:color w:val="auto"/>
        </w:rPr>
        <w:t xml:space="preserve">position of </w:t>
      </w:r>
      <w:r w:rsidR="00A45E83" w:rsidRPr="00B12CE3">
        <w:rPr>
          <w:rFonts w:asciiTheme="minorHAnsi" w:hAnsiTheme="minorHAnsi" w:cstheme="minorHAnsi"/>
          <w:color w:val="auto"/>
        </w:rPr>
        <w:t>band maxima can be beneficial. For example, a conventional IR spectrum of bacterial p</w:t>
      </w:r>
      <w:r w:rsidR="0032310D" w:rsidRPr="00B12CE3">
        <w:rPr>
          <w:rFonts w:asciiTheme="minorHAnsi" w:hAnsiTheme="minorHAnsi" w:cstheme="minorHAnsi"/>
          <w:color w:val="auto"/>
        </w:rPr>
        <w:t>e</w:t>
      </w:r>
      <w:r w:rsidR="00A45E83" w:rsidRPr="00B12CE3">
        <w:rPr>
          <w:rFonts w:asciiTheme="minorHAnsi" w:hAnsiTheme="minorHAnsi" w:cstheme="minorHAnsi"/>
          <w:color w:val="auto"/>
        </w:rPr>
        <w:t>llet can be used to determine positions of bands expected from a sample. If that is not possible to acquire, as an alternative approach</w:t>
      </w:r>
      <w:r w:rsidR="00C83F4D">
        <w:rPr>
          <w:rFonts w:asciiTheme="minorHAnsi" w:hAnsiTheme="minorHAnsi" w:cstheme="minorHAnsi"/>
          <w:color w:val="auto"/>
        </w:rPr>
        <w:t>,</w:t>
      </w:r>
      <w:r w:rsidR="00A45E83" w:rsidRPr="00B12CE3">
        <w:rPr>
          <w:rFonts w:asciiTheme="minorHAnsi" w:hAnsiTheme="minorHAnsi" w:cstheme="minorHAnsi"/>
          <w:color w:val="auto"/>
        </w:rPr>
        <w:t xml:space="preserve"> the user can utilize IR spectra available in literature or begin the optimization using </w:t>
      </w:r>
      <w:r w:rsidR="0032310D" w:rsidRPr="00B12CE3">
        <w:rPr>
          <w:rFonts w:asciiTheme="minorHAnsi" w:hAnsiTheme="minorHAnsi" w:cstheme="minorHAnsi"/>
          <w:color w:val="auto"/>
        </w:rPr>
        <w:t xml:space="preserve">a </w:t>
      </w:r>
      <w:r w:rsidR="00A45E83" w:rsidRPr="00B12CE3">
        <w:rPr>
          <w:rFonts w:asciiTheme="minorHAnsi" w:hAnsiTheme="minorHAnsi" w:cstheme="minorHAnsi"/>
          <w:color w:val="auto"/>
        </w:rPr>
        <w:t>band position</w:t>
      </w:r>
      <w:r w:rsidR="0032310D" w:rsidRPr="00B12CE3">
        <w:rPr>
          <w:rFonts w:asciiTheme="minorHAnsi" w:hAnsiTheme="minorHAnsi" w:cstheme="minorHAnsi"/>
          <w:color w:val="auto"/>
        </w:rPr>
        <w:t xml:space="preserve"> that is</w:t>
      </w:r>
      <w:r w:rsidR="00A45E83" w:rsidRPr="00B12CE3">
        <w:rPr>
          <w:rFonts w:asciiTheme="minorHAnsi" w:hAnsiTheme="minorHAnsi" w:cstheme="minorHAnsi"/>
          <w:color w:val="auto"/>
        </w:rPr>
        <w:t xml:space="preserve"> reasonable to expect </w:t>
      </w:r>
      <w:r w:rsidR="0032310D" w:rsidRPr="00B12CE3">
        <w:rPr>
          <w:rFonts w:asciiTheme="minorHAnsi" w:hAnsiTheme="minorHAnsi" w:cstheme="minorHAnsi"/>
          <w:color w:val="auto"/>
        </w:rPr>
        <w:t xml:space="preserve">in the bacterium </w:t>
      </w:r>
      <w:r w:rsidR="00A45E83" w:rsidRPr="00B12CE3">
        <w:rPr>
          <w:rFonts w:asciiTheme="minorHAnsi" w:hAnsiTheme="minorHAnsi" w:cstheme="minorHAnsi"/>
          <w:color w:val="auto"/>
        </w:rPr>
        <w:t>(e.g.</w:t>
      </w:r>
      <w:r w:rsidR="00AF4ED4">
        <w:rPr>
          <w:rFonts w:asciiTheme="minorHAnsi" w:hAnsiTheme="minorHAnsi" w:cstheme="minorHAnsi"/>
          <w:color w:val="auto"/>
        </w:rPr>
        <w:t xml:space="preserve">, </w:t>
      </w:r>
      <w:r w:rsidR="00A45E83" w:rsidRPr="00B12CE3">
        <w:rPr>
          <w:rFonts w:asciiTheme="minorHAnsi" w:hAnsiTheme="minorHAnsi" w:cstheme="minorHAnsi"/>
          <w:color w:val="auto"/>
        </w:rPr>
        <w:t xml:space="preserve">amide I and amide II). </w:t>
      </w:r>
      <w:r w:rsidR="005C2D80" w:rsidRPr="00B12CE3">
        <w:rPr>
          <w:rFonts w:asciiTheme="minorHAnsi" w:hAnsiTheme="minorHAnsi" w:cstheme="minorHAnsi"/>
          <w:color w:val="auto"/>
        </w:rPr>
        <w:t>Thirdly</w:t>
      </w:r>
      <w:r w:rsidR="00A45E83" w:rsidRPr="00B12CE3">
        <w:rPr>
          <w:rFonts w:asciiTheme="minorHAnsi" w:hAnsiTheme="minorHAnsi" w:cstheme="minorHAnsi"/>
          <w:color w:val="auto"/>
        </w:rPr>
        <w:t>, for data collection</w:t>
      </w:r>
      <w:r w:rsidR="00AF4ED4">
        <w:rPr>
          <w:rFonts w:asciiTheme="minorHAnsi" w:hAnsiTheme="minorHAnsi" w:cstheme="minorHAnsi"/>
          <w:color w:val="auto"/>
        </w:rPr>
        <w:t>,</w:t>
      </w:r>
      <w:r w:rsidR="00A45E83" w:rsidRPr="00B12CE3">
        <w:rPr>
          <w:rFonts w:asciiTheme="minorHAnsi" w:hAnsiTheme="minorHAnsi" w:cstheme="minorHAnsi"/>
          <w:color w:val="auto"/>
        </w:rPr>
        <w:t xml:space="preserve"> it is important to highlight the significance of careful power selection</w:t>
      </w:r>
      <w:r w:rsidR="00EF1C67" w:rsidRPr="00B12CE3">
        <w:rPr>
          <w:rFonts w:asciiTheme="minorHAnsi" w:hAnsiTheme="minorHAnsi" w:cstheme="minorHAnsi"/>
          <w:color w:val="auto"/>
        </w:rPr>
        <w:t xml:space="preserve"> (allowing to achieve a good S/N ratio)</w:t>
      </w:r>
      <w:r w:rsidR="00A45E83" w:rsidRPr="00B12CE3">
        <w:rPr>
          <w:rFonts w:asciiTheme="minorHAnsi" w:hAnsiTheme="minorHAnsi" w:cstheme="minorHAnsi"/>
          <w:color w:val="auto"/>
        </w:rPr>
        <w:t xml:space="preserve">, as it can have a destructive effect. </w:t>
      </w:r>
      <w:r w:rsidR="00EF1C67" w:rsidRPr="00B12CE3">
        <w:rPr>
          <w:rFonts w:asciiTheme="minorHAnsi" w:hAnsiTheme="minorHAnsi" w:cstheme="minorHAnsi"/>
          <w:color w:val="auto"/>
        </w:rPr>
        <w:t>The advised power depends on the thickness of the sample, with rough guidance available in the instrument manual</w:t>
      </w:r>
      <w:r w:rsidR="00EF1C67" w:rsidRPr="00B12CE3">
        <w:rPr>
          <w:rFonts w:asciiTheme="minorHAnsi" w:hAnsiTheme="minorHAnsi" w:cstheme="minorHAnsi"/>
          <w:color w:val="auto"/>
        </w:rPr>
        <w:fldChar w:fldCharType="begin"/>
      </w:r>
      <w:r w:rsidR="00FA6940" w:rsidRPr="00B12CE3">
        <w:rPr>
          <w:rFonts w:asciiTheme="minorHAnsi" w:hAnsiTheme="minorHAnsi" w:cstheme="minorHAnsi"/>
          <w:color w:val="auto"/>
        </w:rPr>
        <w:instrText xml:space="preserve"> ADDIN EN.CITE &lt;EndNote&gt;&lt;Cite&gt;&lt;Author&gt;Instruments&lt;/Author&gt;&lt;RecNum&gt;32&lt;/RecNum&gt;&lt;DisplayText&gt;&lt;style face="superscript"&gt;31&lt;/style&gt;&lt;/DisplayText&gt;&lt;record&gt;&lt;rec-number&gt;32&lt;/rec-number&gt;&lt;foreign-keys&gt;&lt;key app="EN" db-id="fdd0taa0bxff9ie2epcps90w9vsf5dtax0td" timestamp="1589254515"&gt;32&lt;/key&gt;&lt;/foreign-keys&gt;&lt;ref-type name="Journal Article"&gt;17&lt;/ref-type&gt;&lt;contributors&gt;&lt;authors&gt;&lt;author&gt;Anasys Instruments &lt;/author&gt;&lt;/authors&gt;&lt;/contributors&gt;&lt;titles&gt;&lt;title&gt;NanoIR-2 System Manual &lt;/title&gt;&lt;/titles&gt;&lt;dates&gt;&lt;/dates&gt;&lt;urls&gt;&lt;related-urls&gt;&lt;url&gt;https://www.anasysinstruments.com/manuals-2/&lt;/url&gt;&lt;/related-urls&gt;&lt;/urls&gt;&lt;access-date&gt;12/05/2020&lt;/access-date&gt;&lt;/record&gt;&lt;/Cite&gt;&lt;/EndNote&gt;</w:instrText>
      </w:r>
      <w:r w:rsidR="00EF1C67" w:rsidRPr="00B12CE3">
        <w:rPr>
          <w:rFonts w:asciiTheme="minorHAnsi" w:hAnsiTheme="minorHAnsi" w:cstheme="minorHAnsi"/>
          <w:color w:val="auto"/>
        </w:rPr>
        <w:fldChar w:fldCharType="separate"/>
      </w:r>
      <w:r w:rsidR="00FA6940" w:rsidRPr="00B12CE3">
        <w:rPr>
          <w:rFonts w:asciiTheme="minorHAnsi" w:hAnsiTheme="minorHAnsi" w:cstheme="minorHAnsi"/>
          <w:noProof/>
          <w:color w:val="auto"/>
          <w:vertAlign w:val="superscript"/>
        </w:rPr>
        <w:t>31</w:t>
      </w:r>
      <w:r w:rsidR="00EF1C67" w:rsidRPr="00B12CE3">
        <w:rPr>
          <w:rFonts w:asciiTheme="minorHAnsi" w:hAnsiTheme="minorHAnsi" w:cstheme="minorHAnsi"/>
          <w:color w:val="auto"/>
        </w:rPr>
        <w:fldChar w:fldCharType="end"/>
      </w:r>
      <w:r w:rsidR="001843E9" w:rsidRPr="00B12CE3">
        <w:rPr>
          <w:rFonts w:asciiTheme="minorHAnsi" w:hAnsiTheme="minorHAnsi" w:cstheme="minorHAnsi"/>
          <w:color w:val="auto"/>
        </w:rPr>
        <w:t>.</w:t>
      </w:r>
      <w:r w:rsidR="00EF1C67" w:rsidRPr="00B12CE3">
        <w:rPr>
          <w:rFonts w:asciiTheme="minorHAnsi" w:hAnsiTheme="minorHAnsi" w:cstheme="minorHAnsi"/>
          <w:color w:val="auto"/>
        </w:rPr>
        <w:t xml:space="preserve"> We recommend to </w:t>
      </w:r>
      <w:r w:rsidR="00AF4ED4" w:rsidRPr="00B12CE3">
        <w:rPr>
          <w:rFonts w:asciiTheme="minorHAnsi" w:hAnsiTheme="minorHAnsi" w:cstheme="minorHAnsi"/>
          <w:color w:val="auto"/>
        </w:rPr>
        <w:t>empirically</w:t>
      </w:r>
      <w:r w:rsidR="00EF1C67" w:rsidRPr="00B12CE3">
        <w:rPr>
          <w:rFonts w:asciiTheme="minorHAnsi" w:hAnsiTheme="minorHAnsi" w:cstheme="minorHAnsi"/>
          <w:color w:val="auto"/>
        </w:rPr>
        <w:t xml:space="preserve"> test the state</w:t>
      </w:r>
      <w:r w:rsidR="00CC6880" w:rsidRPr="00B12CE3">
        <w:rPr>
          <w:rFonts w:asciiTheme="minorHAnsi" w:hAnsiTheme="minorHAnsi" w:cstheme="minorHAnsi"/>
          <w:color w:val="auto"/>
        </w:rPr>
        <w:t xml:space="preserve"> of the sample post-measurement</w:t>
      </w:r>
      <w:r w:rsidR="00EF1C67" w:rsidRPr="00B12CE3">
        <w:rPr>
          <w:rFonts w:asciiTheme="minorHAnsi" w:hAnsiTheme="minorHAnsi" w:cstheme="minorHAnsi"/>
          <w:color w:val="auto"/>
        </w:rPr>
        <w:t xml:space="preserve"> by collection </w:t>
      </w:r>
      <w:r w:rsidR="0032310D" w:rsidRPr="00B12CE3">
        <w:rPr>
          <w:rFonts w:asciiTheme="minorHAnsi" w:hAnsiTheme="minorHAnsi" w:cstheme="minorHAnsi"/>
          <w:color w:val="auto"/>
        </w:rPr>
        <w:t>of an</w:t>
      </w:r>
      <w:r w:rsidR="00EF1C67" w:rsidRPr="00B12CE3">
        <w:rPr>
          <w:rFonts w:asciiTheme="minorHAnsi" w:hAnsiTheme="minorHAnsi" w:cstheme="minorHAnsi"/>
          <w:color w:val="auto"/>
        </w:rPr>
        <w:t xml:space="preserve"> AFM image, as it will reveal any destructive influence. </w:t>
      </w:r>
      <w:r w:rsidR="00E41993" w:rsidRPr="00B12CE3">
        <w:rPr>
          <w:rFonts w:asciiTheme="minorHAnsi" w:hAnsiTheme="minorHAnsi" w:cstheme="minorHAnsi"/>
          <w:color w:val="auto"/>
        </w:rPr>
        <w:t xml:space="preserve">Furthermore, the collection of AFM images from the same area before and after collection of AFM-IR spectra serves as a good confirmation that no drift </w:t>
      </w:r>
      <w:r w:rsidR="0032310D" w:rsidRPr="00B12CE3">
        <w:rPr>
          <w:rFonts w:asciiTheme="minorHAnsi" w:hAnsiTheme="minorHAnsi" w:cstheme="minorHAnsi"/>
          <w:color w:val="auto"/>
        </w:rPr>
        <w:t xml:space="preserve">has </w:t>
      </w:r>
      <w:r w:rsidR="00E41993" w:rsidRPr="00B12CE3">
        <w:rPr>
          <w:rFonts w:asciiTheme="minorHAnsi" w:hAnsiTheme="minorHAnsi" w:cstheme="minorHAnsi"/>
          <w:color w:val="auto"/>
        </w:rPr>
        <w:t xml:space="preserve">occurred and the spectra indeed originate from the selected point </w:t>
      </w:r>
      <w:r w:rsidR="0032310D" w:rsidRPr="00B12CE3">
        <w:rPr>
          <w:rFonts w:asciiTheme="minorHAnsi" w:hAnsiTheme="minorHAnsi" w:cstheme="minorHAnsi"/>
          <w:color w:val="auto"/>
        </w:rPr>
        <w:t>in</w:t>
      </w:r>
      <w:r w:rsidR="00E41993" w:rsidRPr="00B12CE3">
        <w:rPr>
          <w:rFonts w:asciiTheme="minorHAnsi" w:hAnsiTheme="minorHAnsi" w:cstheme="minorHAnsi"/>
          <w:color w:val="auto"/>
        </w:rPr>
        <w:t xml:space="preserve"> the cell. The </w:t>
      </w:r>
      <w:r w:rsidR="0032310D" w:rsidRPr="00B12CE3">
        <w:rPr>
          <w:rFonts w:asciiTheme="minorHAnsi" w:hAnsiTheme="minorHAnsi" w:cstheme="minorHAnsi"/>
          <w:color w:val="auto"/>
        </w:rPr>
        <w:t xml:space="preserve">possibility </w:t>
      </w:r>
      <w:r w:rsidR="00E41993" w:rsidRPr="00B12CE3">
        <w:rPr>
          <w:rFonts w:asciiTheme="minorHAnsi" w:hAnsiTheme="minorHAnsi" w:cstheme="minorHAnsi"/>
          <w:color w:val="auto"/>
        </w:rPr>
        <w:t xml:space="preserve">of drift is particularly important when applying the imaging modality, through consecutive imaging of </w:t>
      </w:r>
      <w:r w:rsidR="00CC6880" w:rsidRPr="00B12CE3">
        <w:rPr>
          <w:rFonts w:asciiTheme="minorHAnsi" w:hAnsiTheme="minorHAnsi" w:cstheme="minorHAnsi"/>
          <w:color w:val="auto"/>
        </w:rPr>
        <w:t>IR intensity at</w:t>
      </w:r>
      <w:r w:rsidR="00E41993" w:rsidRPr="00B12CE3">
        <w:rPr>
          <w:rFonts w:asciiTheme="minorHAnsi" w:hAnsiTheme="minorHAnsi" w:cstheme="minorHAnsi"/>
          <w:color w:val="auto"/>
        </w:rPr>
        <w:t xml:space="preserve"> selected wavenumber</w:t>
      </w:r>
      <w:r w:rsidR="0032310D" w:rsidRPr="00B12CE3">
        <w:rPr>
          <w:rFonts w:asciiTheme="minorHAnsi" w:hAnsiTheme="minorHAnsi" w:cstheme="minorHAnsi"/>
          <w:color w:val="auto"/>
        </w:rPr>
        <w:t xml:space="preserve"> values</w:t>
      </w:r>
      <w:r w:rsidR="00E41993" w:rsidRPr="00B12CE3">
        <w:rPr>
          <w:rFonts w:asciiTheme="minorHAnsi" w:hAnsiTheme="minorHAnsi" w:cstheme="minorHAnsi"/>
          <w:color w:val="auto"/>
        </w:rPr>
        <w:t xml:space="preserve">. An example of this is illustrated in </w:t>
      </w:r>
      <w:r w:rsidR="00E41993" w:rsidRPr="00B12CE3">
        <w:rPr>
          <w:rFonts w:asciiTheme="minorHAnsi" w:hAnsiTheme="minorHAnsi" w:cstheme="minorHAnsi"/>
          <w:b/>
          <w:bCs/>
          <w:color w:val="auto"/>
        </w:rPr>
        <w:t>Figure 5</w:t>
      </w:r>
      <w:r w:rsidR="00E41993" w:rsidRPr="00B12CE3">
        <w:rPr>
          <w:rFonts w:asciiTheme="minorHAnsi" w:hAnsiTheme="minorHAnsi" w:cstheme="minorHAnsi"/>
          <w:color w:val="auto"/>
        </w:rPr>
        <w:t>. The imaged area was defined at the beginning of the experiment and is meant to be consistent for all wavenumber</w:t>
      </w:r>
      <w:r w:rsidR="0032310D" w:rsidRPr="00B12CE3">
        <w:rPr>
          <w:rFonts w:asciiTheme="minorHAnsi" w:hAnsiTheme="minorHAnsi" w:cstheme="minorHAnsi"/>
          <w:color w:val="auto"/>
        </w:rPr>
        <w:t xml:space="preserve"> values</w:t>
      </w:r>
      <w:r w:rsidR="00E41993" w:rsidRPr="00B12CE3">
        <w:rPr>
          <w:rFonts w:asciiTheme="minorHAnsi" w:hAnsiTheme="minorHAnsi" w:cstheme="minorHAnsi"/>
          <w:color w:val="auto"/>
        </w:rPr>
        <w:t xml:space="preserve">. However, a clear drift is visible between each AFM height (and </w:t>
      </w:r>
      <w:r w:rsidR="00AF4ED4">
        <w:rPr>
          <w:rFonts w:asciiTheme="minorHAnsi" w:hAnsiTheme="minorHAnsi" w:cstheme="minorHAnsi"/>
          <w:color w:val="auto"/>
        </w:rPr>
        <w:t xml:space="preserve">the </w:t>
      </w:r>
      <w:r w:rsidR="00E41993" w:rsidRPr="00B12CE3">
        <w:rPr>
          <w:rFonts w:asciiTheme="minorHAnsi" w:hAnsiTheme="minorHAnsi" w:cstheme="minorHAnsi"/>
          <w:color w:val="auto"/>
        </w:rPr>
        <w:t>corresponding IR wavenumber intensity)</w:t>
      </w:r>
      <w:r w:rsidR="00CC6880" w:rsidRPr="00B12CE3">
        <w:rPr>
          <w:rFonts w:asciiTheme="minorHAnsi" w:hAnsiTheme="minorHAnsi" w:cstheme="minorHAnsi"/>
          <w:color w:val="auto"/>
        </w:rPr>
        <w:t xml:space="preserve"> image</w:t>
      </w:r>
      <w:r w:rsidR="00E41993" w:rsidRPr="00B12CE3">
        <w:rPr>
          <w:rFonts w:asciiTheme="minorHAnsi" w:hAnsiTheme="minorHAnsi" w:cstheme="minorHAnsi"/>
          <w:color w:val="auto"/>
        </w:rPr>
        <w:t>, with acquisition time of each map of appro</w:t>
      </w:r>
      <w:r w:rsidR="00AF4ED4">
        <w:rPr>
          <w:rFonts w:asciiTheme="minorHAnsi" w:hAnsiTheme="minorHAnsi" w:cstheme="minorHAnsi"/>
          <w:color w:val="auto"/>
        </w:rPr>
        <w:t>ximately</w:t>
      </w:r>
      <w:r w:rsidR="00E41993" w:rsidRPr="00B12CE3">
        <w:rPr>
          <w:rFonts w:asciiTheme="minorHAnsi" w:hAnsiTheme="minorHAnsi" w:cstheme="minorHAnsi"/>
          <w:color w:val="auto"/>
        </w:rPr>
        <w:t xml:space="preserve"> 40 min. Due to this, for users collecting imaging data, we recommend to always select an area slightly larger than the sample of interest, to ensure that even upon existence of drift</w:t>
      </w:r>
      <w:r w:rsidR="00CC6880" w:rsidRPr="00B12CE3">
        <w:rPr>
          <w:rFonts w:asciiTheme="minorHAnsi" w:hAnsiTheme="minorHAnsi" w:cstheme="minorHAnsi"/>
          <w:color w:val="auto"/>
        </w:rPr>
        <w:t>,</w:t>
      </w:r>
      <w:r w:rsidR="00E41993" w:rsidRPr="00B12CE3">
        <w:rPr>
          <w:rFonts w:asciiTheme="minorHAnsi" w:hAnsiTheme="minorHAnsi" w:cstheme="minorHAnsi"/>
          <w:color w:val="auto"/>
        </w:rPr>
        <w:t xml:space="preserve"> the sample of interest will remain within the imaged area.</w:t>
      </w:r>
    </w:p>
    <w:p w14:paraId="78728D18" w14:textId="170BE069" w:rsidR="00014314" w:rsidRPr="00B12CE3" w:rsidRDefault="00014314" w:rsidP="00CD035B">
      <w:pPr>
        <w:rPr>
          <w:rFonts w:asciiTheme="minorHAnsi" w:hAnsiTheme="minorHAnsi" w:cstheme="minorHAnsi"/>
          <w:color w:val="auto"/>
        </w:rPr>
      </w:pPr>
    </w:p>
    <w:p w14:paraId="3DACED4B" w14:textId="59CE5F9B" w:rsidR="00B56A16" w:rsidRPr="00B12CE3" w:rsidRDefault="00B56A16" w:rsidP="00A6677E">
      <w:pPr>
        <w:rPr>
          <w:rFonts w:asciiTheme="minorHAnsi" w:hAnsiTheme="minorHAnsi" w:cstheme="minorHAnsi"/>
          <w:color w:val="auto"/>
        </w:rPr>
      </w:pPr>
      <w:r w:rsidRPr="00B12CE3">
        <w:rPr>
          <w:rFonts w:asciiTheme="minorHAnsi" w:hAnsiTheme="minorHAnsi" w:cstheme="minorHAnsi"/>
          <w:color w:val="auto"/>
        </w:rPr>
        <w:t>The potential limitations of the protocol include</w:t>
      </w:r>
      <w:r w:rsidR="006A5F3E" w:rsidRPr="00B12CE3">
        <w:rPr>
          <w:rFonts w:asciiTheme="minorHAnsi" w:hAnsiTheme="minorHAnsi" w:cstheme="minorHAnsi"/>
          <w:color w:val="auto"/>
        </w:rPr>
        <w:t xml:space="preserve"> the</w:t>
      </w:r>
      <w:r w:rsidRPr="00B12CE3">
        <w:rPr>
          <w:rFonts w:asciiTheme="minorHAnsi" w:hAnsiTheme="minorHAnsi" w:cstheme="minorHAnsi"/>
          <w:color w:val="auto"/>
        </w:rPr>
        <w:t xml:space="preserve"> lack of ability to collect data in </w:t>
      </w:r>
      <w:r w:rsidR="00AF4ED4">
        <w:rPr>
          <w:rFonts w:asciiTheme="minorHAnsi" w:hAnsiTheme="minorHAnsi" w:cstheme="minorHAnsi"/>
          <w:color w:val="auto"/>
        </w:rPr>
        <w:t xml:space="preserve">a </w:t>
      </w:r>
      <w:r w:rsidR="006A5F3E" w:rsidRPr="00B12CE3">
        <w:rPr>
          <w:rFonts w:asciiTheme="minorHAnsi" w:hAnsiTheme="minorHAnsi" w:cstheme="minorHAnsi"/>
          <w:color w:val="auto"/>
        </w:rPr>
        <w:t>hydrated</w:t>
      </w:r>
      <w:r w:rsidRPr="00B12CE3">
        <w:rPr>
          <w:rFonts w:asciiTheme="minorHAnsi" w:hAnsiTheme="minorHAnsi" w:cstheme="minorHAnsi"/>
          <w:color w:val="auto"/>
        </w:rPr>
        <w:t xml:space="preserve"> state </w:t>
      </w:r>
      <w:r w:rsidR="006A5F3E" w:rsidRPr="00B12CE3">
        <w:rPr>
          <w:rFonts w:asciiTheme="minorHAnsi" w:hAnsiTheme="minorHAnsi" w:cstheme="minorHAnsi"/>
          <w:color w:val="auto"/>
        </w:rPr>
        <w:t>in</w:t>
      </w:r>
      <w:r w:rsidRPr="00B12CE3">
        <w:rPr>
          <w:rFonts w:asciiTheme="minorHAnsi" w:hAnsiTheme="minorHAnsi" w:cstheme="minorHAnsi"/>
          <w:color w:val="auto"/>
        </w:rPr>
        <w:t xml:space="preserve"> physiological solutions (e.g.</w:t>
      </w:r>
      <w:r w:rsidR="00AF4ED4">
        <w:rPr>
          <w:rFonts w:asciiTheme="minorHAnsi" w:hAnsiTheme="minorHAnsi" w:cstheme="minorHAnsi"/>
          <w:color w:val="auto"/>
        </w:rPr>
        <w:t>,</w:t>
      </w:r>
      <w:r w:rsidRPr="00B12CE3">
        <w:rPr>
          <w:rFonts w:asciiTheme="minorHAnsi" w:hAnsiTheme="minorHAnsi" w:cstheme="minorHAnsi"/>
          <w:color w:val="auto"/>
        </w:rPr>
        <w:t xml:space="preserve"> saline or PBS)</w:t>
      </w:r>
      <w:r w:rsidR="00AF4ED4" w:rsidRPr="00B12CE3">
        <w:rPr>
          <w:rFonts w:asciiTheme="minorHAnsi" w:hAnsiTheme="minorHAnsi" w:cstheme="minorHAnsi"/>
          <w:color w:val="auto"/>
        </w:rPr>
        <w:t xml:space="preserve"> described above</w:t>
      </w:r>
      <w:r w:rsidR="006A5F3E" w:rsidRPr="00B12CE3">
        <w:rPr>
          <w:rFonts w:asciiTheme="minorHAnsi" w:hAnsiTheme="minorHAnsi" w:cstheme="minorHAnsi"/>
          <w:color w:val="auto"/>
        </w:rPr>
        <w:t>. Moreover, especially in high humidity areas</w:t>
      </w:r>
      <w:r w:rsidR="00AF4ED4">
        <w:rPr>
          <w:rFonts w:asciiTheme="minorHAnsi" w:hAnsiTheme="minorHAnsi" w:cstheme="minorHAnsi"/>
          <w:color w:val="auto"/>
        </w:rPr>
        <w:t>,</w:t>
      </w:r>
      <w:r w:rsidR="006A5F3E" w:rsidRPr="00B12CE3">
        <w:rPr>
          <w:rFonts w:asciiTheme="minorHAnsi" w:hAnsiTheme="minorHAnsi" w:cstheme="minorHAnsi"/>
          <w:color w:val="auto"/>
        </w:rPr>
        <w:t xml:space="preserve"> there is often a need for nitrogen purge. Furthermore, the protocol enables to probe organisms down to 100 nm in size, excluding the possibility of its use for smaller structures. Although this can be overcome using a different laser (e.g.</w:t>
      </w:r>
      <w:r w:rsidR="00AF4ED4">
        <w:rPr>
          <w:rFonts w:asciiTheme="minorHAnsi" w:hAnsiTheme="minorHAnsi" w:cstheme="minorHAnsi"/>
          <w:color w:val="auto"/>
        </w:rPr>
        <w:t>,</w:t>
      </w:r>
      <w:r w:rsidR="006A5F3E" w:rsidRPr="00B12CE3">
        <w:rPr>
          <w:rFonts w:asciiTheme="minorHAnsi" w:hAnsiTheme="minorHAnsi" w:cstheme="minorHAnsi"/>
          <w:color w:val="auto"/>
        </w:rPr>
        <w:t xml:space="preserve"> quantum cascade laser allowing to achieve the spatial resolution of 20 nm), it is also associated with limited spectral range as well as difficulties in obtaining </w:t>
      </w:r>
      <w:r w:rsidR="00AF4ED4">
        <w:rPr>
          <w:rFonts w:asciiTheme="minorHAnsi" w:hAnsiTheme="minorHAnsi" w:cstheme="minorHAnsi"/>
          <w:color w:val="auto"/>
        </w:rPr>
        <w:t xml:space="preserve">a </w:t>
      </w:r>
      <w:r w:rsidR="006A5F3E" w:rsidRPr="00B12CE3">
        <w:rPr>
          <w:rFonts w:asciiTheme="minorHAnsi" w:hAnsiTheme="minorHAnsi" w:cstheme="minorHAnsi"/>
          <w:color w:val="auto"/>
        </w:rPr>
        <w:t>good signal to noise ratio. Finally, probing of soft surfaces</w:t>
      </w:r>
      <w:r w:rsidR="00A6677E" w:rsidRPr="00B12CE3">
        <w:rPr>
          <w:rFonts w:asciiTheme="minorHAnsi" w:hAnsiTheme="minorHAnsi" w:cstheme="minorHAnsi"/>
          <w:color w:val="auto"/>
        </w:rPr>
        <w:t xml:space="preserve"> may present a challenge with the tip not detecting the surface</w:t>
      </w:r>
      <w:r w:rsidR="00AF4ED4" w:rsidRPr="00B12CE3">
        <w:rPr>
          <w:rFonts w:asciiTheme="minorHAnsi" w:hAnsiTheme="minorHAnsi" w:cstheme="minorHAnsi"/>
          <w:color w:val="auto"/>
        </w:rPr>
        <w:t xml:space="preserve"> properly</w:t>
      </w:r>
      <w:r w:rsidR="00A6677E" w:rsidRPr="00B12CE3">
        <w:rPr>
          <w:rFonts w:asciiTheme="minorHAnsi" w:hAnsiTheme="minorHAnsi" w:cstheme="minorHAnsi"/>
          <w:color w:val="auto"/>
        </w:rPr>
        <w:t xml:space="preserve"> and proceeding beyond the </w:t>
      </w:r>
      <w:r w:rsidR="00A6677E" w:rsidRPr="00B12CE3">
        <w:rPr>
          <w:rFonts w:asciiTheme="minorHAnsi" w:hAnsiTheme="minorHAnsi" w:cstheme="minorHAnsi"/>
          <w:color w:val="auto"/>
        </w:rPr>
        <w:lastRenderedPageBreak/>
        <w:t>point of contact, until breakage. Although this is typically not an issue with bacterial samples</w:t>
      </w:r>
      <w:r w:rsidR="00AF4ED4">
        <w:rPr>
          <w:rFonts w:asciiTheme="minorHAnsi" w:hAnsiTheme="minorHAnsi" w:cstheme="minorHAnsi"/>
          <w:color w:val="auto"/>
        </w:rPr>
        <w:t>,</w:t>
      </w:r>
      <w:r w:rsidR="00A6677E" w:rsidRPr="00B12CE3">
        <w:rPr>
          <w:rFonts w:asciiTheme="minorHAnsi" w:hAnsiTheme="minorHAnsi" w:cstheme="minorHAnsi"/>
          <w:color w:val="auto"/>
        </w:rPr>
        <w:t xml:space="preserve"> it may occur upon measurements of softer samples. In such case</w:t>
      </w:r>
      <w:r w:rsidR="00B4722D">
        <w:rPr>
          <w:rFonts w:asciiTheme="minorHAnsi" w:hAnsiTheme="minorHAnsi" w:cstheme="minorHAnsi"/>
          <w:color w:val="auto"/>
        </w:rPr>
        <w:t>s</w:t>
      </w:r>
      <w:r w:rsidR="00A6677E" w:rsidRPr="00B12CE3">
        <w:rPr>
          <w:rFonts w:asciiTheme="minorHAnsi" w:hAnsiTheme="minorHAnsi" w:cstheme="minorHAnsi"/>
          <w:color w:val="auto"/>
        </w:rPr>
        <w:t>, it is recommended to attempt to engage on clean surface of the substrate in proximity to the sample.</w:t>
      </w:r>
    </w:p>
    <w:p w14:paraId="3ADAB7EC" w14:textId="77777777" w:rsidR="00B56A16" w:rsidRPr="00B12CE3" w:rsidRDefault="00B56A16" w:rsidP="00B56A16">
      <w:pPr>
        <w:rPr>
          <w:rFonts w:asciiTheme="minorHAnsi" w:hAnsiTheme="minorHAnsi" w:cstheme="minorHAnsi"/>
          <w:color w:val="auto"/>
        </w:rPr>
      </w:pPr>
    </w:p>
    <w:p w14:paraId="285F83AD" w14:textId="48B427E9" w:rsidR="0044184D" w:rsidRPr="00207EE5" w:rsidRDefault="009544E1" w:rsidP="00B56A16">
      <w:pPr>
        <w:rPr>
          <w:rFonts w:asciiTheme="minorHAnsi" w:hAnsiTheme="minorHAnsi" w:cstheme="minorHAnsi"/>
          <w:color w:val="auto"/>
        </w:rPr>
      </w:pPr>
      <w:r w:rsidRPr="00B12CE3">
        <w:rPr>
          <w:rFonts w:asciiTheme="minorHAnsi" w:hAnsiTheme="minorHAnsi" w:cstheme="minorHAnsi"/>
          <w:color w:val="auto"/>
        </w:rPr>
        <w:t xml:space="preserve">The described protocol can be utilized for numerous </w:t>
      </w:r>
      <w:r w:rsidR="0032310D" w:rsidRPr="00B12CE3">
        <w:rPr>
          <w:rFonts w:asciiTheme="minorHAnsi" w:hAnsiTheme="minorHAnsi" w:cstheme="minorHAnsi"/>
          <w:color w:val="auto"/>
        </w:rPr>
        <w:t xml:space="preserve">types of </w:t>
      </w:r>
      <w:r w:rsidRPr="00B12CE3">
        <w:rPr>
          <w:rFonts w:asciiTheme="minorHAnsi" w:hAnsiTheme="minorHAnsi" w:cstheme="minorHAnsi"/>
          <w:color w:val="auto"/>
        </w:rPr>
        <w:t>bacterial research, including comparative studies between various samples as well as subcellular examination. The data can be analyzed using chemometric approaches for single spectra and imaging modalities</w:t>
      </w:r>
      <w:r w:rsidRPr="00B12CE3">
        <w:rPr>
          <w:rFonts w:asciiTheme="minorHAnsi" w:hAnsiTheme="minorHAnsi" w:cstheme="minorHAnsi"/>
          <w:color w:val="auto"/>
        </w:rPr>
        <w:fldChar w:fldCharType="begin"/>
      </w:r>
      <w:r w:rsidR="00FA6940" w:rsidRPr="00B12CE3">
        <w:rPr>
          <w:rFonts w:asciiTheme="minorHAnsi" w:hAnsiTheme="minorHAnsi" w:cstheme="minorHAnsi"/>
          <w:color w:val="auto"/>
        </w:rPr>
        <w:instrText xml:space="preserve"> ADDIN EN.CITE &lt;EndNote&gt;&lt;Cite&gt;&lt;Author&gt;Perez-Guaita&lt;/Author&gt;&lt;Year&gt;2018&lt;/Year&gt;&lt;RecNum&gt;33&lt;/RecNum&gt;&lt;DisplayText&gt;&lt;style face="superscript"&gt;35&lt;/style&gt;&lt;/DisplayText&gt;&lt;record&gt;&lt;rec-number&gt;33&lt;/rec-number&gt;&lt;foreign-keys&gt;&lt;key app="EN" db-id="fdd0taa0bxff9ie2epcps90w9vsf5dtax0td" timestamp="1589256434"&gt;33&lt;/key&gt;&lt;/foreign-keys&gt;&lt;ref-type name="Journal Article"&gt;17&lt;/ref-type&gt;&lt;contributors&gt;&lt;authors&gt;&lt;author&gt;Perez-Guaita, David&lt;/author&gt;&lt;author&gt;Kochan, Kamila&lt;/author&gt;&lt;author&gt;Batty, Mitchell&lt;/author&gt;&lt;author&gt;Doerig, Christian&lt;/author&gt;&lt;author&gt;Garcia-Bustos, Jose&lt;/author&gt;&lt;author&gt;Espinoza, Shirly&lt;/author&gt;&lt;author&gt;McNaughton, Don&lt;/author&gt;&lt;author&gt;Heraud, Phil&lt;/author&gt;&lt;author&gt;Wood, Bayden R.&lt;/author&gt;&lt;/authors&gt;&lt;/contributors&gt;&lt;titles&gt;&lt;title&gt;Multispectral Atomic Force Microscopy-Infrared Nano-Imaging of Malaria Infected Red Blood Cells&lt;/title&gt;&lt;secondary-title&gt;Analytical Chemistry&lt;/secondary-title&gt;&lt;/titles&gt;&lt;periodical&gt;&lt;full-title&gt;Analytical Chemistry&lt;/full-title&gt;&lt;/periodical&gt;&lt;pages&gt;3140-3148&lt;/pages&gt;&lt;volume&gt;90&lt;/volume&gt;&lt;number&gt;5&lt;/number&gt;&lt;dates&gt;&lt;year&gt;2018&lt;/year&gt;&lt;pub-dates&gt;&lt;date&gt;2018/03/06&lt;/date&gt;&lt;/pub-dates&gt;&lt;/dates&gt;&lt;publisher&gt;American Chemical Society&lt;/publisher&gt;&lt;isbn&gt;0003-2700&lt;/isbn&gt;&lt;urls&gt;&lt;related-urls&gt;&lt;url&gt;https://doi.org/10.1021/acs.analchem.7b04318&lt;/url&gt;&lt;/related-urls&gt;&lt;/urls&gt;&lt;electronic-resource-num&gt;10.1021/acs.analchem.7b04318&lt;/electronic-resource-num&gt;&lt;/record&gt;&lt;/Cite&gt;&lt;/EndNote&gt;</w:instrText>
      </w:r>
      <w:r w:rsidRPr="00B12CE3">
        <w:rPr>
          <w:rFonts w:asciiTheme="minorHAnsi" w:hAnsiTheme="minorHAnsi" w:cstheme="minorHAnsi"/>
          <w:color w:val="auto"/>
        </w:rPr>
        <w:fldChar w:fldCharType="separate"/>
      </w:r>
      <w:r w:rsidR="00FA6940" w:rsidRPr="00B12CE3">
        <w:rPr>
          <w:rFonts w:asciiTheme="minorHAnsi" w:hAnsiTheme="minorHAnsi" w:cstheme="minorHAnsi"/>
          <w:noProof/>
          <w:color w:val="auto"/>
          <w:vertAlign w:val="superscript"/>
        </w:rPr>
        <w:t>35</w:t>
      </w:r>
      <w:r w:rsidRPr="00B12CE3">
        <w:rPr>
          <w:rFonts w:asciiTheme="minorHAnsi" w:hAnsiTheme="minorHAnsi" w:cstheme="minorHAnsi"/>
          <w:color w:val="auto"/>
        </w:rPr>
        <w:fldChar w:fldCharType="end"/>
      </w:r>
      <w:r w:rsidR="00B4722D" w:rsidRPr="00B12CE3">
        <w:rPr>
          <w:rFonts w:asciiTheme="minorHAnsi" w:hAnsiTheme="minorHAnsi" w:cstheme="minorHAnsi"/>
          <w:color w:val="auto"/>
        </w:rPr>
        <w:t>,</w:t>
      </w:r>
      <w:r w:rsidRPr="00B12CE3">
        <w:rPr>
          <w:rFonts w:asciiTheme="minorHAnsi" w:hAnsiTheme="minorHAnsi" w:cstheme="minorHAnsi"/>
          <w:color w:val="auto"/>
        </w:rPr>
        <w:t xml:space="preserve"> depending on the aim of </w:t>
      </w:r>
      <w:r w:rsidR="00B4722D">
        <w:rPr>
          <w:rFonts w:asciiTheme="minorHAnsi" w:hAnsiTheme="minorHAnsi" w:cstheme="minorHAnsi"/>
          <w:color w:val="auto"/>
        </w:rPr>
        <w:t xml:space="preserve">the </w:t>
      </w:r>
      <w:r w:rsidRPr="00B12CE3">
        <w:rPr>
          <w:rFonts w:asciiTheme="minorHAnsi" w:hAnsiTheme="minorHAnsi" w:cstheme="minorHAnsi"/>
          <w:color w:val="auto"/>
        </w:rPr>
        <w:t xml:space="preserve">research. Furthermore, the protocol can also be modified for application to other biological material (such </w:t>
      </w:r>
      <w:r w:rsidR="00CC6880" w:rsidRPr="00B12CE3">
        <w:rPr>
          <w:rFonts w:asciiTheme="minorHAnsi" w:hAnsiTheme="minorHAnsi" w:cstheme="minorHAnsi"/>
          <w:color w:val="auto"/>
        </w:rPr>
        <w:t>as fungi, yeast, cells, etc.), th</w:t>
      </w:r>
      <w:r w:rsidR="00B4722D">
        <w:rPr>
          <w:rFonts w:asciiTheme="minorHAnsi" w:hAnsiTheme="minorHAnsi" w:cstheme="minorHAnsi"/>
          <w:color w:val="auto"/>
        </w:rPr>
        <w:t>r</w:t>
      </w:r>
      <w:r w:rsidR="00CC6880" w:rsidRPr="00B12CE3">
        <w:rPr>
          <w:rFonts w:asciiTheme="minorHAnsi" w:hAnsiTheme="minorHAnsi" w:cstheme="minorHAnsi"/>
          <w:color w:val="auto"/>
        </w:rPr>
        <w:t xml:space="preserve">ough </w:t>
      </w:r>
      <w:r w:rsidRPr="00B12CE3">
        <w:rPr>
          <w:rFonts w:asciiTheme="minorHAnsi" w:hAnsiTheme="minorHAnsi" w:cstheme="minorHAnsi"/>
          <w:color w:val="auto"/>
        </w:rPr>
        <w:t>addition of fixation.</w:t>
      </w:r>
    </w:p>
    <w:p w14:paraId="4B23273B" w14:textId="77777777" w:rsidR="0044184D" w:rsidRPr="00207EE5" w:rsidRDefault="0044184D" w:rsidP="00CD035B">
      <w:pPr>
        <w:rPr>
          <w:rFonts w:asciiTheme="minorHAnsi" w:hAnsiTheme="minorHAnsi" w:cstheme="minorHAnsi"/>
          <w:color w:val="auto"/>
        </w:rPr>
      </w:pPr>
    </w:p>
    <w:p w14:paraId="1734505F" w14:textId="426BEB83" w:rsidR="00AA03DF" w:rsidRPr="00207EE5" w:rsidRDefault="00AA03DF" w:rsidP="00CD035B">
      <w:pPr>
        <w:pStyle w:val="NormalWeb"/>
        <w:spacing w:before="0" w:beforeAutospacing="0" w:after="0" w:afterAutospacing="0"/>
        <w:rPr>
          <w:rFonts w:asciiTheme="minorHAnsi" w:hAnsiTheme="minorHAnsi" w:cstheme="minorHAnsi"/>
          <w:color w:val="808080"/>
        </w:rPr>
      </w:pPr>
      <w:r w:rsidRPr="00207EE5">
        <w:rPr>
          <w:rFonts w:asciiTheme="minorHAnsi" w:hAnsiTheme="minorHAnsi" w:cstheme="minorHAnsi"/>
          <w:b/>
          <w:bCs/>
        </w:rPr>
        <w:t>ACKNOWLEDGMENTS:</w:t>
      </w:r>
    </w:p>
    <w:p w14:paraId="54B193FD" w14:textId="71523506" w:rsidR="002F7F00" w:rsidRPr="00207EE5" w:rsidRDefault="00132311" w:rsidP="00CD035B">
      <w:pPr>
        <w:rPr>
          <w:rFonts w:asciiTheme="minorHAnsi" w:hAnsiTheme="minorHAnsi" w:cstheme="minorHAnsi"/>
          <w:color w:val="auto"/>
        </w:rPr>
      </w:pPr>
      <w:r w:rsidRPr="00207EE5">
        <w:rPr>
          <w:rFonts w:asciiTheme="minorHAnsi" w:hAnsiTheme="minorHAnsi" w:cstheme="minorHAnsi"/>
          <w:color w:val="auto"/>
        </w:rPr>
        <w:t xml:space="preserve">We would like to acknowledge Bruker for their support. </w:t>
      </w:r>
      <w:r w:rsidR="002F7F00" w:rsidRPr="00207EE5">
        <w:rPr>
          <w:rFonts w:asciiTheme="minorHAnsi" w:hAnsiTheme="minorHAnsi" w:cstheme="minorHAnsi"/>
          <w:color w:val="auto"/>
        </w:rPr>
        <w:t>This work was supported by Monash University Advancing Women’s Success Grant (K. Kochan)</w:t>
      </w:r>
      <w:r w:rsidR="00CC6880" w:rsidRPr="00207EE5">
        <w:rPr>
          <w:rFonts w:asciiTheme="minorHAnsi" w:hAnsiTheme="minorHAnsi" w:cstheme="minorHAnsi"/>
          <w:color w:val="auto"/>
        </w:rPr>
        <w:t>.</w:t>
      </w:r>
      <w:r w:rsidR="002F7F00" w:rsidRPr="00207EE5">
        <w:rPr>
          <w:rFonts w:asciiTheme="minorHAnsi" w:hAnsiTheme="minorHAnsi" w:cstheme="minorHAnsi"/>
          <w:color w:val="auto"/>
        </w:rPr>
        <w:t xml:space="preserve"> A.Y.P acknowledges support from an Australian National Health and Medical Research Council Practitioner Fellowship (APP1117940). </w:t>
      </w:r>
      <w:r w:rsidR="0032310D" w:rsidRPr="00207EE5">
        <w:rPr>
          <w:rFonts w:asciiTheme="minorHAnsi" w:hAnsiTheme="minorHAnsi" w:cstheme="minorHAnsi"/>
          <w:color w:val="auto"/>
        </w:rPr>
        <w:t xml:space="preserve">This work </w:t>
      </w:r>
      <w:r w:rsidR="008D57CC" w:rsidRPr="00207EE5">
        <w:rPr>
          <w:rFonts w:asciiTheme="minorHAnsi" w:hAnsiTheme="minorHAnsi" w:cstheme="minorHAnsi"/>
          <w:color w:val="auto"/>
        </w:rPr>
        <w:t>was</w:t>
      </w:r>
      <w:r w:rsidR="0032310D" w:rsidRPr="00207EE5">
        <w:rPr>
          <w:rFonts w:asciiTheme="minorHAnsi" w:hAnsiTheme="minorHAnsi" w:cstheme="minorHAnsi"/>
          <w:color w:val="auto"/>
        </w:rPr>
        <w:t xml:space="preserve"> funded by an Australian Research Council Discovery Project </w:t>
      </w:r>
      <w:r w:rsidR="005E6954" w:rsidRPr="00207EE5">
        <w:rPr>
          <w:rFonts w:asciiTheme="minorHAnsi" w:hAnsiTheme="minorHAnsi" w:cstheme="minorHAnsi"/>
          <w:color w:val="auto"/>
        </w:rPr>
        <w:t xml:space="preserve">DP180103484. </w:t>
      </w:r>
      <w:r w:rsidR="002F7F00" w:rsidRPr="00207EE5">
        <w:rPr>
          <w:rFonts w:asciiTheme="minorHAnsi" w:hAnsiTheme="minorHAnsi" w:cstheme="minorHAnsi"/>
          <w:color w:val="auto"/>
        </w:rPr>
        <w:t>We would like to thank Mr.</w:t>
      </w:r>
      <w:r w:rsidR="00EC6771">
        <w:rPr>
          <w:rFonts w:asciiTheme="minorHAnsi" w:hAnsiTheme="minorHAnsi" w:cstheme="minorHAnsi"/>
          <w:color w:val="auto"/>
        </w:rPr>
        <w:t xml:space="preserve"> </w:t>
      </w:r>
      <w:r w:rsidR="002F7F00" w:rsidRPr="00207EE5">
        <w:rPr>
          <w:rFonts w:asciiTheme="minorHAnsi" w:hAnsiTheme="minorHAnsi" w:cstheme="minorHAnsi"/>
          <w:color w:val="auto"/>
        </w:rPr>
        <w:t xml:space="preserve">Finlay Shanks for </w:t>
      </w:r>
      <w:r w:rsidR="00EC6771">
        <w:rPr>
          <w:rFonts w:asciiTheme="minorHAnsi" w:hAnsiTheme="minorHAnsi" w:cstheme="minorHAnsi"/>
          <w:color w:val="auto"/>
        </w:rPr>
        <w:t xml:space="preserve">his </w:t>
      </w:r>
      <w:r w:rsidR="002F7F00" w:rsidRPr="00207EE5">
        <w:rPr>
          <w:rFonts w:asciiTheme="minorHAnsi" w:hAnsiTheme="minorHAnsi" w:cstheme="minorHAnsi"/>
          <w:color w:val="auto"/>
        </w:rPr>
        <w:t xml:space="preserve">instrumental support and Ms. Xenia </w:t>
      </w:r>
      <w:proofErr w:type="spellStart"/>
      <w:r w:rsidR="002F7F00" w:rsidRPr="00207EE5">
        <w:rPr>
          <w:rFonts w:asciiTheme="minorHAnsi" w:hAnsiTheme="minorHAnsi" w:cstheme="minorHAnsi"/>
          <w:color w:val="auto"/>
        </w:rPr>
        <w:t>Kostoulias</w:t>
      </w:r>
      <w:proofErr w:type="spellEnd"/>
      <w:r w:rsidR="002F7F00" w:rsidRPr="00207EE5">
        <w:rPr>
          <w:rFonts w:asciiTheme="minorHAnsi" w:hAnsiTheme="minorHAnsi" w:cstheme="minorHAnsi"/>
          <w:color w:val="auto"/>
        </w:rPr>
        <w:t xml:space="preserve"> for </w:t>
      </w:r>
      <w:r w:rsidR="00EC6771">
        <w:rPr>
          <w:rFonts w:asciiTheme="minorHAnsi" w:hAnsiTheme="minorHAnsi" w:cstheme="minorHAnsi"/>
          <w:color w:val="auto"/>
        </w:rPr>
        <w:t xml:space="preserve">her </w:t>
      </w:r>
      <w:r w:rsidR="002F7F00" w:rsidRPr="00207EE5">
        <w:rPr>
          <w:rFonts w:asciiTheme="minorHAnsi" w:hAnsiTheme="minorHAnsi" w:cstheme="minorHAnsi"/>
          <w:color w:val="auto"/>
        </w:rPr>
        <w:t xml:space="preserve">technical assistance with </w:t>
      </w:r>
      <w:r w:rsidR="00EC6771">
        <w:rPr>
          <w:rFonts w:asciiTheme="minorHAnsi" w:hAnsiTheme="minorHAnsi" w:cstheme="minorHAnsi"/>
          <w:color w:val="auto"/>
        </w:rPr>
        <w:t xml:space="preserve">the </w:t>
      </w:r>
      <w:r w:rsidR="002F7F00" w:rsidRPr="00207EE5">
        <w:rPr>
          <w:rFonts w:asciiTheme="minorHAnsi" w:hAnsiTheme="minorHAnsi" w:cstheme="minorHAnsi"/>
          <w:color w:val="auto"/>
        </w:rPr>
        <w:t>samples.</w:t>
      </w:r>
    </w:p>
    <w:p w14:paraId="0BFACACA" w14:textId="77777777" w:rsidR="005E6954" w:rsidRPr="00207EE5" w:rsidRDefault="005E6954" w:rsidP="00CD035B">
      <w:pPr>
        <w:rPr>
          <w:rFonts w:asciiTheme="minorHAnsi" w:hAnsiTheme="minorHAnsi" w:cstheme="minorHAnsi"/>
          <w:color w:val="auto"/>
        </w:rPr>
      </w:pPr>
    </w:p>
    <w:p w14:paraId="3902EC88" w14:textId="79C92E46" w:rsidR="00C84290" w:rsidRPr="00207EE5" w:rsidRDefault="00AA03DF" w:rsidP="00CD035B">
      <w:pPr>
        <w:pStyle w:val="NormalWeb"/>
        <w:spacing w:before="0" w:beforeAutospacing="0" w:after="0" w:afterAutospacing="0"/>
        <w:rPr>
          <w:rFonts w:asciiTheme="minorHAnsi" w:hAnsiTheme="minorHAnsi" w:cstheme="minorHAnsi"/>
          <w:b/>
          <w:bCs/>
        </w:rPr>
      </w:pPr>
      <w:r w:rsidRPr="00207EE5">
        <w:rPr>
          <w:rFonts w:asciiTheme="minorHAnsi" w:hAnsiTheme="minorHAnsi" w:cstheme="minorHAnsi"/>
          <w:b/>
        </w:rPr>
        <w:t>DISCLOSURES</w:t>
      </w:r>
      <w:r w:rsidRPr="00207EE5">
        <w:rPr>
          <w:rFonts w:asciiTheme="minorHAnsi" w:hAnsiTheme="minorHAnsi" w:cstheme="minorHAnsi"/>
          <w:b/>
          <w:bCs/>
        </w:rPr>
        <w:t>:</w:t>
      </w:r>
    </w:p>
    <w:p w14:paraId="6310203C" w14:textId="36012074" w:rsidR="00DF2020" w:rsidRPr="00207EE5" w:rsidRDefault="00C84290" w:rsidP="00CD035B">
      <w:pPr>
        <w:pStyle w:val="NormalWeb"/>
        <w:spacing w:before="0" w:beforeAutospacing="0" w:after="0" w:afterAutospacing="0"/>
        <w:rPr>
          <w:rFonts w:asciiTheme="minorHAnsi" w:hAnsiTheme="minorHAnsi" w:cstheme="minorHAnsi"/>
          <w:color w:val="auto"/>
        </w:rPr>
      </w:pPr>
      <w:r w:rsidRPr="00207EE5">
        <w:rPr>
          <w:rFonts w:asciiTheme="minorHAnsi" w:hAnsiTheme="minorHAnsi" w:cstheme="minorHAnsi"/>
          <w:color w:val="auto"/>
        </w:rPr>
        <w:t>We would like to acknowledge Bruker for</w:t>
      </w:r>
      <w:r w:rsidR="00B12CE3">
        <w:rPr>
          <w:rFonts w:asciiTheme="minorHAnsi" w:hAnsiTheme="minorHAnsi" w:cstheme="minorHAnsi"/>
          <w:color w:val="auto"/>
        </w:rPr>
        <w:t xml:space="preserve"> the </w:t>
      </w:r>
      <w:r w:rsidR="00B12CE3">
        <w:t xml:space="preserve">payment of publication fee. </w:t>
      </w:r>
      <w:r w:rsidR="00DF2020" w:rsidRPr="00207EE5">
        <w:rPr>
          <w:rFonts w:asciiTheme="minorHAnsi" w:hAnsiTheme="minorHAnsi" w:cstheme="minorHAnsi"/>
          <w:color w:val="auto"/>
        </w:rPr>
        <w:t>KK, BRW, AP</w:t>
      </w:r>
      <w:r w:rsidR="002309F0">
        <w:rPr>
          <w:rFonts w:asciiTheme="minorHAnsi" w:hAnsiTheme="minorHAnsi" w:cstheme="minorHAnsi"/>
          <w:color w:val="auto"/>
        </w:rPr>
        <w:t>,</w:t>
      </w:r>
      <w:r w:rsidR="00DF2020" w:rsidRPr="00207EE5">
        <w:rPr>
          <w:rFonts w:asciiTheme="minorHAnsi" w:hAnsiTheme="minorHAnsi" w:cstheme="minorHAnsi"/>
          <w:color w:val="auto"/>
        </w:rPr>
        <w:t xml:space="preserve"> and </w:t>
      </w:r>
      <w:r w:rsidR="008D57CC" w:rsidRPr="00207EE5">
        <w:rPr>
          <w:rFonts w:asciiTheme="minorHAnsi" w:hAnsiTheme="minorHAnsi" w:cstheme="minorHAnsi"/>
          <w:color w:val="auto"/>
        </w:rPr>
        <w:t xml:space="preserve">PH </w:t>
      </w:r>
      <w:r w:rsidR="00DF2020" w:rsidRPr="00207EE5">
        <w:rPr>
          <w:rFonts w:asciiTheme="minorHAnsi" w:hAnsiTheme="minorHAnsi" w:cstheme="minorHAnsi"/>
          <w:color w:val="auto"/>
        </w:rPr>
        <w:t xml:space="preserve">are inventors on </w:t>
      </w:r>
      <w:r w:rsidR="008D57CC" w:rsidRPr="00207EE5">
        <w:rPr>
          <w:rFonts w:asciiTheme="minorHAnsi" w:hAnsiTheme="minorHAnsi" w:cstheme="minorHAnsi"/>
          <w:color w:val="auto"/>
        </w:rPr>
        <w:t>an international patent</w:t>
      </w:r>
      <w:r w:rsidR="00DF2020" w:rsidRPr="00207EE5">
        <w:rPr>
          <w:rFonts w:asciiTheme="minorHAnsi" w:hAnsiTheme="minorHAnsi" w:cstheme="minorHAnsi"/>
          <w:color w:val="auto"/>
        </w:rPr>
        <w:t xml:space="preserve"> </w:t>
      </w:r>
      <w:r w:rsidRPr="00207EE5">
        <w:rPr>
          <w:rFonts w:asciiTheme="minorHAnsi" w:hAnsiTheme="minorHAnsi" w:cstheme="minorHAnsi"/>
          <w:color w:val="auto"/>
        </w:rPr>
        <w:t>(</w:t>
      </w:r>
      <w:r w:rsidR="008D57CC" w:rsidRPr="00207EE5">
        <w:rPr>
          <w:rFonts w:asciiTheme="minorHAnsi" w:hAnsiTheme="minorHAnsi" w:cstheme="minorHAnsi"/>
          <w:color w:val="auto"/>
        </w:rPr>
        <w:t>PCTIB2020/052339</w:t>
      </w:r>
      <w:r w:rsidRPr="00207EE5">
        <w:rPr>
          <w:rFonts w:asciiTheme="minorHAnsi" w:hAnsiTheme="minorHAnsi" w:cstheme="minorHAnsi"/>
          <w:color w:val="auto"/>
        </w:rPr>
        <w:t>)</w:t>
      </w:r>
      <w:r w:rsidR="008D57CC" w:rsidRPr="00207EE5">
        <w:rPr>
          <w:rFonts w:asciiTheme="minorHAnsi" w:hAnsiTheme="minorHAnsi" w:cstheme="minorHAnsi"/>
          <w:color w:val="auto"/>
        </w:rPr>
        <w:t xml:space="preserve">, </w:t>
      </w:r>
      <w:r w:rsidR="00DF2020" w:rsidRPr="00207EE5">
        <w:rPr>
          <w:rFonts w:asciiTheme="minorHAnsi" w:hAnsiTheme="minorHAnsi" w:cstheme="minorHAnsi"/>
          <w:color w:val="auto"/>
        </w:rPr>
        <w:t>which describe</w:t>
      </w:r>
      <w:r w:rsidR="008D57CC" w:rsidRPr="00207EE5">
        <w:rPr>
          <w:rFonts w:asciiTheme="minorHAnsi" w:hAnsiTheme="minorHAnsi" w:cstheme="minorHAnsi"/>
          <w:color w:val="auto"/>
        </w:rPr>
        <w:t>s</w:t>
      </w:r>
      <w:r w:rsidR="00DF2020" w:rsidRPr="00207EE5">
        <w:rPr>
          <w:rFonts w:asciiTheme="minorHAnsi" w:hAnsiTheme="minorHAnsi" w:cstheme="minorHAnsi"/>
          <w:color w:val="auto"/>
        </w:rPr>
        <w:t xml:space="preserve"> some of the fundamental aspects of the</w:t>
      </w:r>
      <w:r w:rsidR="008D57CC" w:rsidRPr="00207EE5">
        <w:rPr>
          <w:rFonts w:asciiTheme="minorHAnsi" w:hAnsiTheme="minorHAnsi" w:cstheme="minorHAnsi"/>
          <w:color w:val="auto"/>
        </w:rPr>
        <w:t xml:space="preserve"> approach</w:t>
      </w:r>
      <w:r w:rsidR="00DF2020" w:rsidRPr="00207EE5">
        <w:rPr>
          <w:rFonts w:asciiTheme="minorHAnsi" w:hAnsiTheme="minorHAnsi" w:cstheme="minorHAnsi"/>
          <w:color w:val="auto"/>
        </w:rPr>
        <w:t>.</w:t>
      </w:r>
    </w:p>
    <w:p w14:paraId="447B60C2" w14:textId="4CFEB1DE" w:rsidR="002F7F00" w:rsidRPr="00207EE5" w:rsidRDefault="002F7F00" w:rsidP="00CD035B">
      <w:pPr>
        <w:pStyle w:val="NormalWeb"/>
        <w:spacing w:before="0" w:beforeAutospacing="0" w:after="0" w:afterAutospacing="0"/>
      </w:pPr>
    </w:p>
    <w:p w14:paraId="60160573" w14:textId="6446C0B4" w:rsidR="006450C9" w:rsidRPr="00207EE5" w:rsidRDefault="009726EE" w:rsidP="00CD035B">
      <w:pPr>
        <w:rPr>
          <w:rFonts w:asciiTheme="minorHAnsi" w:hAnsiTheme="minorHAnsi" w:cstheme="minorHAnsi"/>
          <w:b/>
          <w:color w:val="000000" w:themeColor="text1"/>
        </w:rPr>
      </w:pPr>
      <w:r w:rsidRPr="00207EE5">
        <w:rPr>
          <w:rFonts w:asciiTheme="minorHAnsi" w:hAnsiTheme="minorHAnsi" w:cstheme="minorHAnsi"/>
          <w:b/>
          <w:bCs/>
        </w:rPr>
        <w:t>REFERENCES</w:t>
      </w:r>
      <w:r w:rsidR="00D04760" w:rsidRPr="00207EE5">
        <w:rPr>
          <w:rFonts w:asciiTheme="minorHAnsi" w:hAnsiTheme="minorHAnsi" w:cstheme="minorHAnsi"/>
          <w:b/>
          <w:bCs/>
        </w:rPr>
        <w:t>:</w:t>
      </w:r>
    </w:p>
    <w:p w14:paraId="35C059F4" w14:textId="1A826775" w:rsidR="002E6A08" w:rsidRPr="00207EE5" w:rsidRDefault="002E6A08" w:rsidP="00CD035B">
      <w:pPr>
        <w:pStyle w:val="NormalWeb"/>
        <w:spacing w:before="0" w:beforeAutospacing="0" w:after="0" w:afterAutospacing="0"/>
        <w:rPr>
          <w:rFonts w:asciiTheme="minorHAnsi" w:hAnsiTheme="minorHAnsi" w:cstheme="minorHAnsi"/>
          <w:color w:val="808080" w:themeColor="background1" w:themeShade="80"/>
        </w:rPr>
      </w:pPr>
    </w:p>
    <w:p w14:paraId="029DDD76" w14:textId="0ACA95B3" w:rsidR="00B140C6" w:rsidRPr="00363448" w:rsidRDefault="002E6A08" w:rsidP="00CD035B">
      <w:pPr>
        <w:pStyle w:val="EndNoteBibliography"/>
      </w:pPr>
      <w:r w:rsidRPr="00363448">
        <w:rPr>
          <w:rFonts w:asciiTheme="minorHAnsi" w:hAnsiTheme="minorHAnsi" w:cstheme="minorHAnsi"/>
          <w:color w:val="7F7F7F" w:themeColor="text1" w:themeTint="80"/>
        </w:rPr>
        <w:fldChar w:fldCharType="begin"/>
      </w:r>
      <w:r w:rsidRPr="00363448">
        <w:rPr>
          <w:rFonts w:asciiTheme="minorHAnsi" w:hAnsiTheme="minorHAnsi" w:cstheme="minorHAnsi"/>
          <w:color w:val="7F7F7F" w:themeColor="text1" w:themeTint="80"/>
        </w:rPr>
        <w:instrText xml:space="preserve"> ADDIN EN.REFLIST </w:instrText>
      </w:r>
      <w:r w:rsidRPr="00363448">
        <w:rPr>
          <w:rFonts w:asciiTheme="minorHAnsi" w:hAnsiTheme="minorHAnsi" w:cstheme="minorHAnsi"/>
          <w:color w:val="7F7F7F" w:themeColor="text1" w:themeTint="80"/>
        </w:rPr>
        <w:fldChar w:fldCharType="separate"/>
      </w:r>
      <w:r w:rsidR="00B140C6" w:rsidRPr="00363448">
        <w:t>1</w:t>
      </w:r>
      <w:r w:rsidR="00770C15">
        <w:t>.</w:t>
      </w:r>
      <w:r w:rsidR="00B140C6" w:rsidRPr="00363448">
        <w:tab/>
        <w:t xml:space="preserve">Sears, C. L. A dynamic partnership: </w:t>
      </w:r>
      <w:r w:rsidR="00DC59D8">
        <w:t>c</w:t>
      </w:r>
      <w:r w:rsidR="00B140C6" w:rsidRPr="00363448">
        <w:t xml:space="preserve">elebrating our gut flora. </w:t>
      </w:r>
      <w:r w:rsidR="00B140C6" w:rsidRPr="00363448">
        <w:rPr>
          <w:i/>
        </w:rPr>
        <w:t>Anaerobe</w:t>
      </w:r>
      <w:r w:rsidR="00B140C6" w:rsidRPr="0083621C">
        <w:rPr>
          <w:iCs/>
        </w:rPr>
        <w:t>.</w:t>
      </w:r>
      <w:r w:rsidR="00B140C6" w:rsidRPr="00363448">
        <w:t xml:space="preserve"> </w:t>
      </w:r>
      <w:r w:rsidR="00B140C6" w:rsidRPr="00363448">
        <w:rPr>
          <w:b/>
        </w:rPr>
        <w:t>11</w:t>
      </w:r>
      <w:r w:rsidR="00B140C6" w:rsidRPr="00363448">
        <w:t xml:space="preserve"> (5), 247</w:t>
      </w:r>
      <w:r w:rsidR="00770C15">
        <w:t>–</w:t>
      </w:r>
      <w:r w:rsidR="00B140C6" w:rsidRPr="00363448">
        <w:t>251 (2005).</w:t>
      </w:r>
    </w:p>
    <w:p w14:paraId="06692E75" w14:textId="55603B89" w:rsidR="00B140C6" w:rsidRPr="00363448" w:rsidRDefault="00B140C6" w:rsidP="00CD035B">
      <w:pPr>
        <w:pStyle w:val="EndNoteBibliography"/>
      </w:pPr>
      <w:r w:rsidRPr="00363448">
        <w:t>2</w:t>
      </w:r>
      <w:r w:rsidR="00770C15">
        <w:t>.</w:t>
      </w:r>
      <w:r w:rsidRPr="00363448">
        <w:tab/>
        <w:t>Rudd, K. E.</w:t>
      </w:r>
      <w:r w:rsidRPr="0083621C">
        <w:rPr>
          <w:iCs/>
        </w:rPr>
        <w:t xml:space="preserve"> et al.</w:t>
      </w:r>
      <w:r w:rsidRPr="00363448">
        <w:t xml:space="preserve"> Global, regional, and national sepsis incidence and mortality, 1990</w:t>
      </w:r>
      <w:r w:rsidR="00770C15">
        <w:t>–</w:t>
      </w:r>
      <w:r w:rsidRPr="00363448">
        <w:t xml:space="preserve">2017: analysis for the Global Burden of Disease Study. </w:t>
      </w:r>
      <w:r w:rsidRPr="00363448">
        <w:rPr>
          <w:i/>
        </w:rPr>
        <w:t>The Lancet</w:t>
      </w:r>
      <w:r w:rsidR="00AA12A4">
        <w:rPr>
          <w:i/>
        </w:rPr>
        <w:t xml:space="preserve"> (London, England)</w:t>
      </w:r>
      <w:r w:rsidRPr="0083621C">
        <w:rPr>
          <w:iCs/>
        </w:rPr>
        <w:t>.</w:t>
      </w:r>
      <w:r w:rsidRPr="00363448">
        <w:t xml:space="preserve"> </w:t>
      </w:r>
      <w:r w:rsidRPr="00363448">
        <w:rPr>
          <w:b/>
        </w:rPr>
        <w:t>395</w:t>
      </w:r>
      <w:r w:rsidRPr="00363448">
        <w:t xml:space="preserve"> (10219), 200</w:t>
      </w:r>
      <w:r w:rsidR="00770C15">
        <w:t>–</w:t>
      </w:r>
      <w:r w:rsidRPr="00363448">
        <w:t>211 (2020).</w:t>
      </w:r>
    </w:p>
    <w:p w14:paraId="73D6F7B7" w14:textId="4DF4C9E5" w:rsidR="00B140C6" w:rsidRPr="00363448" w:rsidRDefault="00B140C6" w:rsidP="00CD035B">
      <w:pPr>
        <w:pStyle w:val="EndNoteBibliography"/>
      </w:pPr>
      <w:r w:rsidRPr="00363448">
        <w:t>3</w:t>
      </w:r>
      <w:r w:rsidR="00770C15">
        <w:t>.</w:t>
      </w:r>
      <w:r w:rsidRPr="00363448">
        <w:tab/>
        <w:t>Seymour, C. W.</w:t>
      </w:r>
      <w:r w:rsidRPr="0083621C">
        <w:rPr>
          <w:iCs/>
        </w:rPr>
        <w:t xml:space="preserve"> et al.</w:t>
      </w:r>
      <w:r w:rsidRPr="00363448">
        <w:t xml:space="preserve"> Time to </w:t>
      </w:r>
      <w:r w:rsidR="00AA12A4">
        <w:t>t</w:t>
      </w:r>
      <w:r w:rsidRPr="00363448">
        <w:t xml:space="preserve">reatment and </w:t>
      </w:r>
      <w:r w:rsidR="00AA12A4">
        <w:t>m</w:t>
      </w:r>
      <w:r w:rsidRPr="00363448">
        <w:t xml:space="preserve">ortality during </w:t>
      </w:r>
      <w:r w:rsidR="00AA12A4">
        <w:t>m</w:t>
      </w:r>
      <w:r w:rsidRPr="00363448">
        <w:t xml:space="preserve">andated </w:t>
      </w:r>
      <w:r w:rsidR="00AA12A4">
        <w:t>e</w:t>
      </w:r>
      <w:r w:rsidRPr="00363448">
        <w:t xml:space="preserve">mergency </w:t>
      </w:r>
      <w:r w:rsidR="00AA12A4">
        <w:t>c</w:t>
      </w:r>
      <w:r w:rsidRPr="00363448">
        <w:t xml:space="preserve">are for </w:t>
      </w:r>
      <w:r w:rsidR="00AA12A4">
        <w:t>s</w:t>
      </w:r>
      <w:r w:rsidRPr="00363448">
        <w:t xml:space="preserve">epsis. </w:t>
      </w:r>
      <w:r w:rsidR="00AA12A4">
        <w:t xml:space="preserve">The </w:t>
      </w:r>
      <w:r w:rsidRPr="00363448">
        <w:rPr>
          <w:i/>
        </w:rPr>
        <w:t>New England Journal of Medicine</w:t>
      </w:r>
      <w:r w:rsidRPr="0083621C">
        <w:rPr>
          <w:iCs/>
        </w:rPr>
        <w:t>.</w:t>
      </w:r>
      <w:r w:rsidRPr="00363448">
        <w:t xml:space="preserve"> </w:t>
      </w:r>
      <w:r w:rsidRPr="00363448">
        <w:rPr>
          <w:b/>
        </w:rPr>
        <w:t>376</w:t>
      </w:r>
      <w:r w:rsidRPr="00363448">
        <w:t xml:space="preserve"> (23), 2235</w:t>
      </w:r>
      <w:r w:rsidR="00770C15">
        <w:t>–</w:t>
      </w:r>
      <w:r w:rsidRPr="00363448">
        <w:t>2244 (2017).</w:t>
      </w:r>
    </w:p>
    <w:p w14:paraId="384AA54C" w14:textId="0E6FEFCC" w:rsidR="00B140C6" w:rsidRPr="00363448" w:rsidRDefault="00B140C6" w:rsidP="00CD035B">
      <w:pPr>
        <w:pStyle w:val="EndNoteBibliography"/>
      </w:pPr>
      <w:r w:rsidRPr="00363448">
        <w:t>4</w:t>
      </w:r>
      <w:r w:rsidR="00770C15">
        <w:t>.</w:t>
      </w:r>
      <w:r w:rsidRPr="00363448">
        <w:tab/>
        <w:t>Weiss, S. L.</w:t>
      </w:r>
      <w:r w:rsidRPr="0083621C">
        <w:rPr>
          <w:iCs/>
        </w:rPr>
        <w:t xml:space="preserve"> et al.</w:t>
      </w:r>
      <w:r w:rsidRPr="00363448">
        <w:t xml:space="preserve"> Delayed antimicrobial therapy increases mortality and organ dysfunction duration in pediatric sepsis. </w:t>
      </w:r>
      <w:r w:rsidRPr="00363448">
        <w:rPr>
          <w:i/>
        </w:rPr>
        <w:t xml:space="preserve">Critical </w:t>
      </w:r>
      <w:r w:rsidR="00AA12A4">
        <w:rPr>
          <w:i/>
        </w:rPr>
        <w:t>C</w:t>
      </w:r>
      <w:r w:rsidRPr="00363448">
        <w:rPr>
          <w:i/>
        </w:rPr>
        <w:t xml:space="preserve">are </w:t>
      </w:r>
      <w:r w:rsidR="00AA12A4">
        <w:rPr>
          <w:i/>
        </w:rPr>
        <w:t>M</w:t>
      </w:r>
      <w:r w:rsidRPr="00363448">
        <w:rPr>
          <w:i/>
        </w:rPr>
        <w:t>edicine</w:t>
      </w:r>
      <w:r w:rsidRPr="0083621C">
        <w:rPr>
          <w:iCs/>
        </w:rPr>
        <w:t>.</w:t>
      </w:r>
      <w:r w:rsidRPr="00363448">
        <w:t xml:space="preserve"> </w:t>
      </w:r>
      <w:r w:rsidRPr="00363448">
        <w:rPr>
          <w:b/>
        </w:rPr>
        <w:t>42</w:t>
      </w:r>
      <w:r w:rsidRPr="00363448">
        <w:t xml:space="preserve"> (11), 2409</w:t>
      </w:r>
      <w:r w:rsidR="00770C15">
        <w:t>–</w:t>
      </w:r>
      <w:r w:rsidRPr="00363448">
        <w:t>2417 (2014).</w:t>
      </w:r>
    </w:p>
    <w:p w14:paraId="45F9F0E7" w14:textId="72DFEFFC" w:rsidR="00B140C6" w:rsidRPr="00363448" w:rsidRDefault="00B140C6" w:rsidP="00CD035B">
      <w:pPr>
        <w:pStyle w:val="EndNoteBibliography"/>
      </w:pPr>
      <w:r w:rsidRPr="00363448">
        <w:t>5</w:t>
      </w:r>
      <w:r w:rsidR="00770C15">
        <w:t>.</w:t>
      </w:r>
      <w:r w:rsidRPr="00363448">
        <w:tab/>
        <w:t>Peker, N., Couto, N., Sinha, B.</w:t>
      </w:r>
      <w:r w:rsidR="00AE793A">
        <w:t>,</w:t>
      </w:r>
      <w:r w:rsidRPr="00363448">
        <w:t xml:space="preserve"> Rossen, J. W. Diagnosis of bloodstream infections from positive blood cultures and directly from blood samples: recent developments in molecular approaches. </w:t>
      </w:r>
      <w:r w:rsidRPr="00363448">
        <w:rPr>
          <w:i/>
        </w:rPr>
        <w:t>Clinical Microbiology and Infection</w:t>
      </w:r>
      <w:r w:rsidR="00AA12A4">
        <w:rPr>
          <w:i/>
        </w:rPr>
        <w:t>: The Official Publication of the European Society of Clinical Microbiology and Infectious Diseases</w:t>
      </w:r>
      <w:r w:rsidR="00AE793A" w:rsidRPr="0083621C">
        <w:rPr>
          <w:iCs/>
        </w:rPr>
        <w:t>.</w:t>
      </w:r>
      <w:r w:rsidRPr="00363448">
        <w:rPr>
          <w:i/>
        </w:rPr>
        <w:t xml:space="preserve"> </w:t>
      </w:r>
      <w:r w:rsidRPr="00363448">
        <w:rPr>
          <w:b/>
        </w:rPr>
        <w:t>24</w:t>
      </w:r>
      <w:r w:rsidRPr="00363448">
        <w:t xml:space="preserve"> (9), 944</w:t>
      </w:r>
      <w:r w:rsidR="00770C15">
        <w:t>–</w:t>
      </w:r>
      <w:r w:rsidRPr="00363448">
        <w:t>955 (2018).</w:t>
      </w:r>
    </w:p>
    <w:p w14:paraId="10E6B37A" w14:textId="5C872D6C" w:rsidR="00B140C6" w:rsidRPr="00363448" w:rsidRDefault="00B140C6" w:rsidP="00CD035B">
      <w:pPr>
        <w:pStyle w:val="EndNoteBibliography"/>
      </w:pPr>
      <w:r w:rsidRPr="00363448">
        <w:t>6</w:t>
      </w:r>
      <w:r w:rsidR="00770C15">
        <w:t>.</w:t>
      </w:r>
      <w:r w:rsidRPr="00363448">
        <w:tab/>
        <w:t xml:space="preserve">Aminov, R. I. The role of antibiotics and antibiotic resistance in nature. </w:t>
      </w:r>
      <w:r w:rsidRPr="00363448">
        <w:rPr>
          <w:i/>
        </w:rPr>
        <w:t>Environmental Microbiology</w:t>
      </w:r>
      <w:r w:rsidRPr="0083621C">
        <w:rPr>
          <w:iCs/>
        </w:rPr>
        <w:t>.</w:t>
      </w:r>
      <w:r w:rsidRPr="00363448">
        <w:t xml:space="preserve"> </w:t>
      </w:r>
      <w:r w:rsidRPr="00363448">
        <w:rPr>
          <w:b/>
        </w:rPr>
        <w:t>11</w:t>
      </w:r>
      <w:r w:rsidRPr="00363448">
        <w:t xml:space="preserve"> (12), 2970</w:t>
      </w:r>
      <w:r w:rsidR="00770C15">
        <w:t>–</w:t>
      </w:r>
      <w:r w:rsidRPr="00363448">
        <w:t>2988 (2009).</w:t>
      </w:r>
    </w:p>
    <w:p w14:paraId="739B5B31" w14:textId="008A421B" w:rsidR="00B140C6" w:rsidRPr="00363448" w:rsidRDefault="00B140C6" w:rsidP="00CD035B">
      <w:pPr>
        <w:pStyle w:val="EndNoteBibliography"/>
      </w:pPr>
      <w:r w:rsidRPr="00363448">
        <w:t>7</w:t>
      </w:r>
      <w:r w:rsidR="00770C15">
        <w:t>.</w:t>
      </w:r>
      <w:r w:rsidRPr="00363448">
        <w:tab/>
        <w:t>Levy, S. B.</w:t>
      </w:r>
      <w:r w:rsidR="00AE793A">
        <w:t>,</w:t>
      </w:r>
      <w:r w:rsidRPr="00363448">
        <w:t xml:space="preserve"> Marshall, B. Antibacterial resistance worldwide: causes, challenges and responses. </w:t>
      </w:r>
      <w:r w:rsidRPr="00363448">
        <w:rPr>
          <w:i/>
        </w:rPr>
        <w:t>Nature Medicine</w:t>
      </w:r>
      <w:r w:rsidRPr="0083621C">
        <w:rPr>
          <w:iCs/>
        </w:rPr>
        <w:t>.</w:t>
      </w:r>
      <w:r w:rsidRPr="00363448">
        <w:t xml:space="preserve"> </w:t>
      </w:r>
      <w:r w:rsidRPr="00363448">
        <w:rPr>
          <w:b/>
        </w:rPr>
        <w:t>10</w:t>
      </w:r>
      <w:r w:rsidRPr="00363448">
        <w:t xml:space="preserve"> (12 Suppl), S122</w:t>
      </w:r>
      <w:r w:rsidR="00770C15">
        <w:t>–</w:t>
      </w:r>
      <w:r w:rsidRPr="00363448">
        <w:t>129 (2004).</w:t>
      </w:r>
    </w:p>
    <w:p w14:paraId="4832BC03" w14:textId="279B908B" w:rsidR="00B140C6" w:rsidRPr="00363448" w:rsidRDefault="00B140C6" w:rsidP="00CD035B">
      <w:pPr>
        <w:pStyle w:val="EndNoteBibliography"/>
      </w:pPr>
      <w:r w:rsidRPr="00363448">
        <w:t>8</w:t>
      </w:r>
      <w:r w:rsidR="00770C15">
        <w:t>.</w:t>
      </w:r>
      <w:r w:rsidRPr="00363448">
        <w:tab/>
        <w:t>Roca, I.</w:t>
      </w:r>
      <w:r w:rsidRPr="0083621C">
        <w:rPr>
          <w:iCs/>
        </w:rPr>
        <w:t xml:space="preserve"> et al.</w:t>
      </w:r>
      <w:r w:rsidRPr="00363448">
        <w:t xml:space="preserve"> The global threat of antimicrobial resistance: science for intervention. </w:t>
      </w:r>
      <w:r w:rsidRPr="00363448">
        <w:rPr>
          <w:i/>
        </w:rPr>
        <w:t xml:space="preserve">New </w:t>
      </w:r>
      <w:r w:rsidRPr="00363448">
        <w:rPr>
          <w:i/>
        </w:rPr>
        <w:lastRenderedPageBreak/>
        <w:t xml:space="preserve">Microbes </w:t>
      </w:r>
      <w:r w:rsidR="00AA12A4">
        <w:rPr>
          <w:i/>
        </w:rPr>
        <w:t xml:space="preserve">and </w:t>
      </w:r>
      <w:r w:rsidRPr="00363448">
        <w:rPr>
          <w:i/>
        </w:rPr>
        <w:t>New Infections</w:t>
      </w:r>
      <w:r w:rsidR="00AE793A" w:rsidRPr="0083621C">
        <w:rPr>
          <w:iCs/>
        </w:rPr>
        <w:t>.</w:t>
      </w:r>
      <w:r w:rsidRPr="00363448">
        <w:t xml:space="preserve"> </w:t>
      </w:r>
      <w:r w:rsidRPr="00363448">
        <w:rPr>
          <w:b/>
        </w:rPr>
        <w:t>6</w:t>
      </w:r>
      <w:r w:rsidR="00770C15" w:rsidRPr="00363448">
        <w:t>,</w:t>
      </w:r>
      <w:r w:rsidRPr="00363448">
        <w:t xml:space="preserve"> 22</w:t>
      </w:r>
      <w:r w:rsidR="00770C15">
        <w:t>–</w:t>
      </w:r>
      <w:r w:rsidRPr="00363448">
        <w:t>29 (2015).</w:t>
      </w:r>
    </w:p>
    <w:p w14:paraId="05A654D9" w14:textId="733E5054" w:rsidR="00902632" w:rsidRPr="00363448" w:rsidRDefault="00902632" w:rsidP="00CD035B">
      <w:pPr>
        <w:pStyle w:val="EndNoteBibliography"/>
      </w:pPr>
      <w:r w:rsidRPr="00363448">
        <w:t>9</w:t>
      </w:r>
      <w:r w:rsidR="00770C15">
        <w:t>.</w:t>
      </w:r>
      <w:r w:rsidRPr="00363448">
        <w:tab/>
        <w:t xml:space="preserve">O’Neill, J. </w:t>
      </w:r>
      <w:r w:rsidR="009D2B9E">
        <w:t xml:space="preserve">The </w:t>
      </w:r>
      <w:r w:rsidR="00D778BD">
        <w:t>r</w:t>
      </w:r>
      <w:r w:rsidRPr="00363448">
        <w:t xml:space="preserve">eview on </w:t>
      </w:r>
      <w:r w:rsidR="00D778BD">
        <w:t>a</w:t>
      </w:r>
      <w:r w:rsidRPr="00363448">
        <w:t xml:space="preserve">ntimicrobial </w:t>
      </w:r>
      <w:r w:rsidR="00D778BD">
        <w:t>r</w:t>
      </w:r>
      <w:r w:rsidRPr="00363448">
        <w:t>esistance. Tackling drug</w:t>
      </w:r>
      <w:r w:rsidR="009D2B9E">
        <w:t>-</w:t>
      </w:r>
      <w:r w:rsidRPr="00363448">
        <w:t xml:space="preserve">resistant infections globally: final report and recommendations. </w:t>
      </w:r>
      <w:r w:rsidR="00DC0F8F" w:rsidRPr="0083621C">
        <w:rPr>
          <w:i/>
          <w:iCs/>
        </w:rPr>
        <w:t>We</w:t>
      </w:r>
      <w:r w:rsidR="00DC0F8F">
        <w:rPr>
          <w:i/>
          <w:iCs/>
        </w:rPr>
        <w:t>l</w:t>
      </w:r>
      <w:r w:rsidR="00DC0F8F" w:rsidRPr="0083621C">
        <w:rPr>
          <w:i/>
          <w:iCs/>
        </w:rPr>
        <w:t>lcome Trust</w:t>
      </w:r>
      <w:r w:rsidR="00DC0F8F">
        <w:t>. (</w:t>
      </w:r>
      <w:r w:rsidRPr="00363448">
        <w:t>2016</w:t>
      </w:r>
      <w:r w:rsidR="00DC0F8F">
        <w:t>)</w:t>
      </w:r>
      <w:r w:rsidRPr="00363448">
        <w:t>.</w:t>
      </w:r>
    </w:p>
    <w:p w14:paraId="41F8B1F2" w14:textId="05588A56" w:rsidR="00B140C6" w:rsidRPr="00363448" w:rsidRDefault="00B140C6" w:rsidP="00CD035B">
      <w:pPr>
        <w:pStyle w:val="EndNoteBibliography"/>
      </w:pPr>
      <w:r w:rsidRPr="00363448">
        <w:t>10</w:t>
      </w:r>
      <w:r w:rsidR="00770C15">
        <w:t>.</w:t>
      </w:r>
      <w:r w:rsidRPr="00363448">
        <w:tab/>
        <w:t>Perry, J. A., Westman, E. L.</w:t>
      </w:r>
      <w:r w:rsidR="00770C15">
        <w:t>,</w:t>
      </w:r>
      <w:r w:rsidRPr="00363448">
        <w:t xml:space="preserve"> Wright, G. D. The antibiotic resistome: what's new? </w:t>
      </w:r>
      <w:r w:rsidRPr="00363448">
        <w:rPr>
          <w:i/>
        </w:rPr>
        <w:t>Current Opinion in Microbiology</w:t>
      </w:r>
      <w:r w:rsidR="00AE793A" w:rsidRPr="0083621C">
        <w:rPr>
          <w:iCs/>
        </w:rPr>
        <w:t>.</w:t>
      </w:r>
      <w:r w:rsidRPr="00363448">
        <w:t xml:space="preserve"> </w:t>
      </w:r>
      <w:r w:rsidRPr="00363448">
        <w:rPr>
          <w:b/>
        </w:rPr>
        <w:t>21</w:t>
      </w:r>
      <w:r w:rsidR="00770C15" w:rsidRPr="00363448">
        <w:t>,</w:t>
      </w:r>
      <w:r w:rsidRPr="00363448">
        <w:t xml:space="preserve"> 45</w:t>
      </w:r>
      <w:r w:rsidR="00770C15">
        <w:t>–</w:t>
      </w:r>
      <w:r w:rsidRPr="00363448">
        <w:t>50 (2014).</w:t>
      </w:r>
    </w:p>
    <w:p w14:paraId="6F89C67F" w14:textId="5F3BB0D1" w:rsidR="00B140C6" w:rsidRPr="00363448" w:rsidRDefault="00B140C6" w:rsidP="00CD035B">
      <w:pPr>
        <w:pStyle w:val="EndNoteBibliography"/>
      </w:pPr>
      <w:r w:rsidRPr="00363448">
        <w:t>11</w:t>
      </w:r>
      <w:r w:rsidR="00770C15">
        <w:t>.</w:t>
      </w:r>
      <w:r w:rsidRPr="00363448">
        <w:tab/>
        <w:t>Piddock, L. J. Assess drug-resistance phenotypes, not just genotypes.</w:t>
      </w:r>
      <w:r w:rsidR="00D778BD">
        <w:t xml:space="preserve"> </w:t>
      </w:r>
      <w:r w:rsidRPr="00363448">
        <w:rPr>
          <w:i/>
        </w:rPr>
        <w:t>Nature Microbiology</w:t>
      </w:r>
      <w:r w:rsidR="00AE793A" w:rsidRPr="0083621C">
        <w:rPr>
          <w:iCs/>
        </w:rPr>
        <w:t>.</w:t>
      </w:r>
      <w:r w:rsidRPr="00363448">
        <w:t xml:space="preserve"> </w:t>
      </w:r>
      <w:r w:rsidRPr="00363448">
        <w:rPr>
          <w:b/>
        </w:rPr>
        <w:t>1</w:t>
      </w:r>
      <w:r w:rsidRPr="00363448">
        <w:t xml:space="preserve"> (8), 16120 (2016).</w:t>
      </w:r>
    </w:p>
    <w:p w14:paraId="378A047E" w14:textId="155F98DB" w:rsidR="00B140C6" w:rsidRPr="00363448" w:rsidRDefault="00B140C6" w:rsidP="00CD035B">
      <w:pPr>
        <w:pStyle w:val="EndNoteBibliography"/>
      </w:pPr>
      <w:r w:rsidRPr="00363448">
        <w:t>12</w:t>
      </w:r>
      <w:r w:rsidR="00770C15">
        <w:t>.</w:t>
      </w:r>
      <w:r w:rsidRPr="00363448">
        <w:tab/>
        <w:t>Naumann, D., Helm, D.</w:t>
      </w:r>
      <w:r w:rsidR="00770C15">
        <w:t>,</w:t>
      </w:r>
      <w:r w:rsidRPr="00363448">
        <w:t xml:space="preserve"> Labischinski, H. Microbiological characterizations by FT-IR spectroscopy. </w:t>
      </w:r>
      <w:r w:rsidRPr="00363448">
        <w:rPr>
          <w:i/>
        </w:rPr>
        <w:t>Nature</w:t>
      </w:r>
      <w:r w:rsidRPr="0083621C">
        <w:rPr>
          <w:iCs/>
        </w:rPr>
        <w:t>.</w:t>
      </w:r>
      <w:r w:rsidRPr="00363448">
        <w:t xml:space="preserve"> </w:t>
      </w:r>
      <w:r w:rsidRPr="00363448">
        <w:rPr>
          <w:b/>
        </w:rPr>
        <w:t>351</w:t>
      </w:r>
      <w:r w:rsidRPr="00363448">
        <w:t xml:space="preserve"> (6321), 81</w:t>
      </w:r>
      <w:r w:rsidR="00770C15">
        <w:t>–</w:t>
      </w:r>
      <w:r w:rsidRPr="00363448">
        <w:t>82 (1991).</w:t>
      </w:r>
    </w:p>
    <w:p w14:paraId="728AE741" w14:textId="367B16DC" w:rsidR="00B140C6" w:rsidRPr="00363448" w:rsidRDefault="00B140C6" w:rsidP="00CD035B">
      <w:pPr>
        <w:pStyle w:val="EndNoteBibliography"/>
      </w:pPr>
      <w:r w:rsidRPr="00363448">
        <w:t>13</w:t>
      </w:r>
      <w:r w:rsidR="00770C15">
        <w:t>.</w:t>
      </w:r>
      <w:r w:rsidRPr="00363448">
        <w:tab/>
        <w:t>Zarnowiec, P., Lechowicz, L., Czerwonka, G.</w:t>
      </w:r>
      <w:r w:rsidR="00770C15">
        <w:t>,</w:t>
      </w:r>
      <w:r w:rsidRPr="00363448">
        <w:t xml:space="preserve"> Kaca, W. Fourier Transform Infrared Spectroscopy (FTIR) as a </w:t>
      </w:r>
      <w:r w:rsidR="009D2B9E">
        <w:t>t</w:t>
      </w:r>
      <w:r w:rsidRPr="00363448">
        <w:t xml:space="preserve">ool for the </w:t>
      </w:r>
      <w:r w:rsidR="009D2B9E">
        <w:t>i</w:t>
      </w:r>
      <w:r w:rsidRPr="00363448">
        <w:t xml:space="preserve">dentification and </w:t>
      </w:r>
      <w:r w:rsidR="009D2B9E">
        <w:t>d</w:t>
      </w:r>
      <w:r w:rsidRPr="00363448">
        <w:t xml:space="preserve">ifferentiation of </w:t>
      </w:r>
      <w:r w:rsidR="009D2B9E">
        <w:t>p</w:t>
      </w:r>
      <w:r w:rsidRPr="00363448">
        <w:t xml:space="preserve">athogenic </w:t>
      </w:r>
      <w:r w:rsidR="009D2B9E">
        <w:t>b</w:t>
      </w:r>
      <w:r w:rsidRPr="00363448">
        <w:t xml:space="preserve">acteria. </w:t>
      </w:r>
      <w:r w:rsidRPr="00363448">
        <w:rPr>
          <w:i/>
        </w:rPr>
        <w:t>Current Medicinal Chemistry</w:t>
      </w:r>
      <w:r w:rsidR="00AE793A" w:rsidRPr="0083621C">
        <w:rPr>
          <w:iCs/>
        </w:rPr>
        <w:t>.</w:t>
      </w:r>
      <w:r w:rsidRPr="00363448">
        <w:t xml:space="preserve"> </w:t>
      </w:r>
      <w:r w:rsidRPr="00363448">
        <w:rPr>
          <w:b/>
        </w:rPr>
        <w:t>22</w:t>
      </w:r>
      <w:r w:rsidRPr="00363448">
        <w:t xml:space="preserve"> (14), 1710</w:t>
      </w:r>
      <w:r w:rsidR="00770C15">
        <w:t>–</w:t>
      </w:r>
      <w:r w:rsidRPr="00363448">
        <w:t>1718 (2015).</w:t>
      </w:r>
    </w:p>
    <w:p w14:paraId="1E21AC55" w14:textId="6A88664C" w:rsidR="00B140C6" w:rsidRPr="00363448" w:rsidRDefault="00B140C6" w:rsidP="00CD035B">
      <w:pPr>
        <w:pStyle w:val="EndNoteBibliography"/>
      </w:pPr>
      <w:r w:rsidRPr="00363448">
        <w:t>14</w:t>
      </w:r>
      <w:r w:rsidR="00770C15">
        <w:t>.</w:t>
      </w:r>
      <w:r w:rsidRPr="00363448">
        <w:tab/>
        <w:t>Quintelas, C., Ferreira, E. C., Lopes, J. A.</w:t>
      </w:r>
      <w:r w:rsidR="00770C15">
        <w:t>,</w:t>
      </w:r>
      <w:r w:rsidRPr="00363448">
        <w:t xml:space="preserve"> Sousa, C. An </w:t>
      </w:r>
      <w:r w:rsidR="004F11FE">
        <w:t>o</w:t>
      </w:r>
      <w:r w:rsidRPr="00363448">
        <w:t xml:space="preserve">verview of the </w:t>
      </w:r>
      <w:r w:rsidR="004F11FE">
        <w:t>e</w:t>
      </w:r>
      <w:r w:rsidRPr="00363448">
        <w:t xml:space="preserve">volution of </w:t>
      </w:r>
      <w:r w:rsidR="004F11FE">
        <w:t>i</w:t>
      </w:r>
      <w:r w:rsidRPr="00363448">
        <w:t xml:space="preserve">nfrared </w:t>
      </w:r>
      <w:r w:rsidR="004F11FE">
        <w:t>s</w:t>
      </w:r>
      <w:r w:rsidRPr="00363448">
        <w:t xml:space="preserve">pectroscopy </w:t>
      </w:r>
      <w:r w:rsidR="004F11FE">
        <w:t>a</w:t>
      </w:r>
      <w:r w:rsidRPr="00363448">
        <w:t xml:space="preserve">pplied to </w:t>
      </w:r>
      <w:r w:rsidR="004F11FE">
        <w:t>b</w:t>
      </w:r>
      <w:r w:rsidRPr="00363448">
        <w:t xml:space="preserve">acterial </w:t>
      </w:r>
      <w:r w:rsidR="004F11FE">
        <w:t>t</w:t>
      </w:r>
      <w:r w:rsidRPr="00363448">
        <w:t xml:space="preserve">yping. </w:t>
      </w:r>
      <w:r w:rsidRPr="00363448">
        <w:rPr>
          <w:i/>
        </w:rPr>
        <w:t>Biotechnology Journal</w:t>
      </w:r>
      <w:r w:rsidRPr="0083621C">
        <w:rPr>
          <w:iCs/>
        </w:rPr>
        <w:t>.</w:t>
      </w:r>
      <w:r w:rsidRPr="00363448">
        <w:t xml:space="preserve"> </w:t>
      </w:r>
      <w:r w:rsidRPr="00363448">
        <w:rPr>
          <w:b/>
        </w:rPr>
        <w:t>13</w:t>
      </w:r>
      <w:r w:rsidRPr="00363448">
        <w:t xml:space="preserve"> (1), 1700449 (2018).</w:t>
      </w:r>
    </w:p>
    <w:p w14:paraId="422292CC" w14:textId="3A95702D" w:rsidR="00B140C6" w:rsidRPr="00363448" w:rsidRDefault="00B140C6" w:rsidP="00CD035B">
      <w:pPr>
        <w:pStyle w:val="EndNoteBibliography"/>
      </w:pPr>
      <w:r w:rsidRPr="00363448">
        <w:t>15</w:t>
      </w:r>
      <w:r w:rsidR="00770C15">
        <w:t>.</w:t>
      </w:r>
      <w:r w:rsidRPr="00363448">
        <w:tab/>
        <w:t>San-Blas, E., Cubillán, N., Guerra, M., Portillo, E.</w:t>
      </w:r>
      <w:r w:rsidR="00770C15">
        <w:t>,</w:t>
      </w:r>
      <w:r w:rsidRPr="00363448">
        <w:t xml:space="preserve"> Esteves, I. Characterization of </w:t>
      </w:r>
      <w:r w:rsidR="004F11FE">
        <w:t>x</w:t>
      </w:r>
      <w:r w:rsidRPr="00363448">
        <w:t xml:space="preserve">enorhabdus and </w:t>
      </w:r>
      <w:r w:rsidR="004F11FE">
        <w:t>p</w:t>
      </w:r>
      <w:r w:rsidRPr="00363448">
        <w:t xml:space="preserve">hotorhabdus bacteria by Fourier transform mid-infrared spectroscopy with attenuated total reflection (FT-IR/ATR). </w:t>
      </w:r>
      <w:r w:rsidRPr="00363448">
        <w:rPr>
          <w:i/>
        </w:rPr>
        <w:t>Spectrochimica Acta</w:t>
      </w:r>
      <w:r w:rsidR="004F11FE">
        <w:rPr>
          <w:i/>
        </w:rPr>
        <w:t>.</w:t>
      </w:r>
      <w:r w:rsidRPr="00363448">
        <w:rPr>
          <w:i/>
        </w:rPr>
        <w:t xml:space="preserve"> Part A</w:t>
      </w:r>
      <w:r w:rsidR="004F11FE">
        <w:rPr>
          <w:i/>
        </w:rPr>
        <w:t>,</w:t>
      </w:r>
      <w:r w:rsidRPr="00363448">
        <w:rPr>
          <w:i/>
        </w:rPr>
        <w:t xml:space="preserve"> Molecular and Biomolecular Spectroscopy</w:t>
      </w:r>
      <w:r w:rsidRPr="0083621C">
        <w:rPr>
          <w:iCs/>
        </w:rPr>
        <w:t>.</w:t>
      </w:r>
      <w:r w:rsidRPr="00363448">
        <w:t xml:space="preserve"> </w:t>
      </w:r>
      <w:r w:rsidRPr="00363448">
        <w:rPr>
          <w:b/>
        </w:rPr>
        <w:t>93</w:t>
      </w:r>
      <w:r w:rsidR="00770C15" w:rsidRPr="00363448">
        <w:t>,</w:t>
      </w:r>
      <w:r w:rsidRPr="00363448">
        <w:t xml:space="preserve"> 58</w:t>
      </w:r>
      <w:r w:rsidR="00CF4216">
        <w:t>–</w:t>
      </w:r>
      <w:r w:rsidRPr="00363448">
        <w:t>62 (2012).</w:t>
      </w:r>
    </w:p>
    <w:p w14:paraId="5377FBF4" w14:textId="69D76E40" w:rsidR="00B140C6" w:rsidRPr="00363448" w:rsidRDefault="00B140C6" w:rsidP="00CD035B">
      <w:pPr>
        <w:pStyle w:val="EndNoteBibliography"/>
      </w:pPr>
      <w:r w:rsidRPr="00363448">
        <w:t>16</w:t>
      </w:r>
      <w:r w:rsidR="00770C15">
        <w:t>.</w:t>
      </w:r>
      <w:r w:rsidRPr="00363448">
        <w:tab/>
        <w:t>Sousa, C.</w:t>
      </w:r>
      <w:r w:rsidRPr="0083621C">
        <w:rPr>
          <w:iCs/>
        </w:rPr>
        <w:t xml:space="preserve"> et al.</w:t>
      </w:r>
      <w:r w:rsidRPr="00363448">
        <w:t xml:space="preserve"> Discrimination of the </w:t>
      </w:r>
      <w:r w:rsidR="004F11FE">
        <w:t>a</w:t>
      </w:r>
      <w:r w:rsidRPr="00363448">
        <w:t>cinetobacter calcoaceticus-</w:t>
      </w:r>
      <w:r w:rsidR="004F11FE">
        <w:t>a</w:t>
      </w:r>
      <w:r w:rsidRPr="00363448">
        <w:t xml:space="preserve">cinetobacter baumannii complex species by Fourier transform infrared spectroscopy. </w:t>
      </w:r>
      <w:r w:rsidRPr="00363448">
        <w:rPr>
          <w:i/>
          <w:iCs/>
        </w:rPr>
        <w:t>European Journal of Clinical Microbiology &amp; Infectious Diseases</w:t>
      </w:r>
      <w:r w:rsidR="00AE793A" w:rsidRPr="0083621C">
        <w:t>.</w:t>
      </w:r>
      <w:r w:rsidRPr="00363448">
        <w:rPr>
          <w:i/>
        </w:rPr>
        <w:t xml:space="preserve"> </w:t>
      </w:r>
      <w:r w:rsidRPr="00363448">
        <w:rPr>
          <w:b/>
        </w:rPr>
        <w:t>33</w:t>
      </w:r>
      <w:r w:rsidRPr="00363448">
        <w:t xml:space="preserve"> (8), 1345</w:t>
      </w:r>
      <w:r w:rsidR="00770C15">
        <w:t>–</w:t>
      </w:r>
      <w:r w:rsidRPr="00363448">
        <w:t>1353 (2014).</w:t>
      </w:r>
    </w:p>
    <w:p w14:paraId="095935E4" w14:textId="11A2D026" w:rsidR="00B140C6" w:rsidRPr="00363448" w:rsidRDefault="00B140C6" w:rsidP="00CD035B">
      <w:pPr>
        <w:pStyle w:val="EndNoteBibliography"/>
      </w:pPr>
      <w:r w:rsidRPr="00363448">
        <w:t>17</w:t>
      </w:r>
      <w:r w:rsidR="00770C15">
        <w:t>.</w:t>
      </w:r>
      <w:r w:rsidRPr="00363448">
        <w:tab/>
        <w:t>Rodriguez-Saona, L. E., Khambaty, F. M., Fry, F. S.</w:t>
      </w:r>
      <w:r w:rsidR="00770C15">
        <w:t>,</w:t>
      </w:r>
      <w:r w:rsidRPr="00363448">
        <w:t xml:space="preserve"> Calvey, E. M. Rapid detection and identification of bacterial strains by Fourier transform near-infrared spectroscopy. </w:t>
      </w:r>
      <w:r w:rsidRPr="00363448">
        <w:rPr>
          <w:i/>
        </w:rPr>
        <w:t>Journal of Agricultural and Food Chemistry</w:t>
      </w:r>
      <w:r w:rsidR="00AE793A" w:rsidRPr="0083621C">
        <w:rPr>
          <w:iCs/>
        </w:rPr>
        <w:t>.</w:t>
      </w:r>
      <w:r w:rsidRPr="00363448">
        <w:t xml:space="preserve"> </w:t>
      </w:r>
      <w:r w:rsidRPr="00363448">
        <w:rPr>
          <w:b/>
        </w:rPr>
        <w:t>49</w:t>
      </w:r>
      <w:r w:rsidRPr="00363448">
        <w:t xml:space="preserve"> (2), 574</w:t>
      </w:r>
      <w:r w:rsidR="00770C15">
        <w:t>–</w:t>
      </w:r>
      <w:r w:rsidRPr="00363448">
        <w:t>579 (2001).</w:t>
      </w:r>
    </w:p>
    <w:p w14:paraId="2C47BBA4" w14:textId="68ADEDE1" w:rsidR="00B140C6" w:rsidRPr="00363448" w:rsidRDefault="00B140C6" w:rsidP="00CD035B">
      <w:pPr>
        <w:pStyle w:val="EndNoteBibliography"/>
      </w:pPr>
      <w:r w:rsidRPr="00363448">
        <w:t>18</w:t>
      </w:r>
      <w:r w:rsidR="00770C15">
        <w:t>.</w:t>
      </w:r>
      <w:r w:rsidRPr="00363448">
        <w:tab/>
        <w:t>Dawson, S. E.</w:t>
      </w:r>
      <w:r w:rsidRPr="0083621C">
        <w:rPr>
          <w:iCs/>
        </w:rPr>
        <w:t xml:space="preserve"> et al.</w:t>
      </w:r>
      <w:r w:rsidRPr="00363448">
        <w:t xml:space="preserve"> Implementation of Fourier transform infrared spectroscopy for the rapid typing of uropathogenic Escherichia coli. </w:t>
      </w:r>
      <w:r w:rsidRPr="00363448">
        <w:rPr>
          <w:i/>
          <w:iCs/>
        </w:rPr>
        <w:t>European Journal of Clinical Microbiology &amp; Infectious Diseases</w:t>
      </w:r>
      <w:r w:rsidR="00AE793A" w:rsidRPr="0083621C">
        <w:t>.</w:t>
      </w:r>
      <w:r w:rsidRPr="00363448">
        <w:t xml:space="preserve"> </w:t>
      </w:r>
      <w:r w:rsidRPr="00363448">
        <w:rPr>
          <w:b/>
        </w:rPr>
        <w:t>33</w:t>
      </w:r>
      <w:r w:rsidRPr="00363448">
        <w:t xml:space="preserve"> (6), 983</w:t>
      </w:r>
      <w:r w:rsidR="00770C15">
        <w:t>–</w:t>
      </w:r>
      <w:r w:rsidRPr="00363448">
        <w:t>988 (2014).</w:t>
      </w:r>
    </w:p>
    <w:p w14:paraId="165805CE" w14:textId="54C4ABC4" w:rsidR="00B140C6" w:rsidRPr="00363448" w:rsidRDefault="00B140C6" w:rsidP="00CD035B">
      <w:pPr>
        <w:pStyle w:val="EndNoteBibliography"/>
      </w:pPr>
      <w:r w:rsidRPr="00363448">
        <w:t>19</w:t>
      </w:r>
      <w:r w:rsidR="00770C15">
        <w:t>.</w:t>
      </w:r>
      <w:r w:rsidRPr="00363448">
        <w:tab/>
        <w:t>Kochan, K.</w:t>
      </w:r>
      <w:r w:rsidRPr="0083621C">
        <w:rPr>
          <w:iCs/>
        </w:rPr>
        <w:t xml:space="preserve"> et al.</w:t>
      </w:r>
      <w:r w:rsidRPr="00363448">
        <w:t xml:space="preserve"> Detection of Antimicrobial Resistance-Related Changes in Biochemical Composition of Staphylococcus aureus by Means of Atomic Force Microscopy-Infrared Spectroscopy. </w:t>
      </w:r>
      <w:r w:rsidRPr="00363448">
        <w:rPr>
          <w:i/>
        </w:rPr>
        <w:t>Analytical Chemistry</w:t>
      </w:r>
      <w:r w:rsidRPr="0083621C">
        <w:rPr>
          <w:iCs/>
        </w:rPr>
        <w:t>.</w:t>
      </w:r>
      <w:r w:rsidRPr="00363448">
        <w:t xml:space="preserve"> </w:t>
      </w:r>
      <w:r w:rsidRPr="00363448">
        <w:rPr>
          <w:b/>
        </w:rPr>
        <w:t>91</w:t>
      </w:r>
      <w:r w:rsidRPr="00363448">
        <w:t xml:space="preserve"> (24), 15397</w:t>
      </w:r>
      <w:r w:rsidR="00770C15">
        <w:t>–</w:t>
      </w:r>
      <w:r w:rsidRPr="00363448">
        <w:t>15403 (2019).</w:t>
      </w:r>
    </w:p>
    <w:p w14:paraId="737D9B42" w14:textId="507FA98D" w:rsidR="00B140C6" w:rsidRPr="00363448" w:rsidRDefault="00B140C6" w:rsidP="00CD035B">
      <w:pPr>
        <w:pStyle w:val="EndNoteBibliography"/>
      </w:pPr>
      <w:r w:rsidRPr="00363448">
        <w:t>20</w:t>
      </w:r>
      <w:r w:rsidR="00770C15">
        <w:t>.</w:t>
      </w:r>
      <w:r w:rsidRPr="00363448">
        <w:tab/>
        <w:t>Dazzi, A.</w:t>
      </w:r>
      <w:r w:rsidR="00AE793A">
        <w:t>,</w:t>
      </w:r>
      <w:r w:rsidRPr="00363448">
        <w:t xml:space="preserve"> Prater, C. B. AFM-IR: Technology and Applications in Nanoscale Infrared Spectroscopy and Chemical Imaging. </w:t>
      </w:r>
      <w:r w:rsidRPr="00363448">
        <w:rPr>
          <w:i/>
        </w:rPr>
        <w:t>Chemical Reviews</w:t>
      </w:r>
      <w:r w:rsidRPr="0083621C">
        <w:rPr>
          <w:iCs/>
        </w:rPr>
        <w:t>.</w:t>
      </w:r>
      <w:r w:rsidRPr="00363448">
        <w:t xml:space="preserve"> </w:t>
      </w:r>
      <w:r w:rsidRPr="00363448">
        <w:rPr>
          <w:b/>
        </w:rPr>
        <w:t>117</w:t>
      </w:r>
      <w:r w:rsidRPr="00363448">
        <w:t xml:space="preserve"> (7), 5146</w:t>
      </w:r>
      <w:r w:rsidR="00770C15">
        <w:t>–</w:t>
      </w:r>
      <w:r w:rsidRPr="00363448">
        <w:t>5173 (2017).</w:t>
      </w:r>
    </w:p>
    <w:p w14:paraId="339A53C1" w14:textId="0B37482C" w:rsidR="00B140C6" w:rsidRPr="00363448" w:rsidRDefault="00B140C6" w:rsidP="00CD035B">
      <w:pPr>
        <w:pStyle w:val="EndNoteBibliography"/>
      </w:pPr>
      <w:r w:rsidRPr="00363448">
        <w:t>21</w:t>
      </w:r>
      <w:r w:rsidR="00770C15">
        <w:t>.</w:t>
      </w:r>
      <w:r w:rsidRPr="00363448">
        <w:tab/>
        <w:t>Dazzi, A.</w:t>
      </w:r>
      <w:r w:rsidRPr="0083621C">
        <w:rPr>
          <w:iCs/>
        </w:rPr>
        <w:t xml:space="preserve"> et al.</w:t>
      </w:r>
      <w:r w:rsidRPr="00363448">
        <w:t xml:space="preserve"> AFM-IR: combining atomic force microscopy and infrared spectroscopy for nanoscale chemical characterization. </w:t>
      </w:r>
      <w:r w:rsidRPr="00363448">
        <w:rPr>
          <w:i/>
        </w:rPr>
        <w:t>Applied Spectroscopy</w:t>
      </w:r>
      <w:r w:rsidR="00AE793A" w:rsidRPr="0083621C">
        <w:rPr>
          <w:iCs/>
        </w:rPr>
        <w:t>.</w:t>
      </w:r>
      <w:r w:rsidRPr="00363448">
        <w:t xml:space="preserve"> </w:t>
      </w:r>
      <w:r w:rsidRPr="00363448">
        <w:rPr>
          <w:b/>
        </w:rPr>
        <w:t>66</w:t>
      </w:r>
      <w:r w:rsidRPr="00363448">
        <w:t xml:space="preserve"> (12), 1365</w:t>
      </w:r>
      <w:r w:rsidR="00770C15">
        <w:t>–</w:t>
      </w:r>
      <w:r w:rsidRPr="00363448">
        <w:t>1384 (2012).</w:t>
      </w:r>
    </w:p>
    <w:p w14:paraId="0D13DE0F" w14:textId="62D86D8A" w:rsidR="00B140C6" w:rsidRPr="00363448" w:rsidRDefault="00B140C6" w:rsidP="00CD035B">
      <w:pPr>
        <w:pStyle w:val="EndNoteBibliography"/>
      </w:pPr>
      <w:r w:rsidRPr="00363448">
        <w:t>22</w:t>
      </w:r>
      <w:r w:rsidR="00770C15">
        <w:t>.</w:t>
      </w:r>
      <w:r w:rsidRPr="00363448">
        <w:tab/>
        <w:t>Kochan, K.</w:t>
      </w:r>
      <w:r w:rsidRPr="0083621C">
        <w:rPr>
          <w:iCs/>
        </w:rPr>
        <w:t xml:space="preserve"> et al.</w:t>
      </w:r>
      <w:r w:rsidRPr="00363448">
        <w:t xml:space="preserve"> In vivo atomic force microscopy-infrared spectroscopy of bacteria. </w:t>
      </w:r>
      <w:r w:rsidRPr="00363448">
        <w:rPr>
          <w:i/>
        </w:rPr>
        <w:t>Journal of the Royal Society</w:t>
      </w:r>
      <w:r w:rsidR="004F11FE">
        <w:rPr>
          <w:i/>
        </w:rPr>
        <w:t>,</w:t>
      </w:r>
      <w:r w:rsidRPr="00363448">
        <w:rPr>
          <w:i/>
        </w:rPr>
        <w:t xml:space="preserve"> Interface</w:t>
      </w:r>
      <w:r w:rsidR="00AE793A" w:rsidRPr="0083621C">
        <w:rPr>
          <w:iCs/>
        </w:rPr>
        <w:t>.</w:t>
      </w:r>
      <w:r w:rsidRPr="00363448">
        <w:rPr>
          <w:i/>
        </w:rPr>
        <w:t xml:space="preserve"> </w:t>
      </w:r>
      <w:r w:rsidRPr="00363448">
        <w:rPr>
          <w:b/>
        </w:rPr>
        <w:t>15</w:t>
      </w:r>
      <w:r w:rsidRPr="00363448">
        <w:t xml:space="preserve"> (140) (2018).</w:t>
      </w:r>
    </w:p>
    <w:p w14:paraId="46A89CA4" w14:textId="2A54A529" w:rsidR="00B140C6" w:rsidRPr="00363448" w:rsidRDefault="00B140C6" w:rsidP="00CD035B">
      <w:pPr>
        <w:pStyle w:val="EndNoteBibliography"/>
      </w:pPr>
      <w:r w:rsidRPr="00363448">
        <w:t>23</w:t>
      </w:r>
      <w:r w:rsidR="00770C15">
        <w:t>.</w:t>
      </w:r>
      <w:r w:rsidRPr="00363448">
        <w:tab/>
        <w:t>Katzenmeyer, A. M.</w:t>
      </w:r>
      <w:r w:rsidRPr="0083621C">
        <w:rPr>
          <w:iCs/>
        </w:rPr>
        <w:t xml:space="preserve"> et al.</w:t>
      </w:r>
      <w:r w:rsidRPr="00363448">
        <w:t xml:space="preserve"> Mid-infrared spectroscopy beyond the diffraction limit via direct measurement of the photothermal effect. </w:t>
      </w:r>
      <w:r w:rsidRPr="00363448">
        <w:rPr>
          <w:i/>
        </w:rPr>
        <w:t>Nanoscale</w:t>
      </w:r>
      <w:r w:rsidRPr="0083621C">
        <w:rPr>
          <w:iCs/>
        </w:rPr>
        <w:t>.</w:t>
      </w:r>
      <w:r w:rsidRPr="00363448">
        <w:t xml:space="preserve"> </w:t>
      </w:r>
      <w:r w:rsidRPr="00363448">
        <w:rPr>
          <w:b/>
        </w:rPr>
        <w:t>7</w:t>
      </w:r>
      <w:r w:rsidRPr="00363448">
        <w:t xml:space="preserve"> (42), 17637</w:t>
      </w:r>
      <w:r w:rsidR="00770C15">
        <w:t>–</w:t>
      </w:r>
      <w:r w:rsidRPr="00363448">
        <w:t>17641 (2015).</w:t>
      </w:r>
    </w:p>
    <w:p w14:paraId="21A94345" w14:textId="73AA85F8" w:rsidR="00B140C6" w:rsidRPr="00363448" w:rsidRDefault="00B140C6" w:rsidP="00CD035B">
      <w:pPr>
        <w:pStyle w:val="EndNoteBibliography"/>
      </w:pPr>
      <w:r w:rsidRPr="00363448">
        <w:t>24</w:t>
      </w:r>
      <w:r w:rsidR="00770C15">
        <w:t>.</w:t>
      </w:r>
      <w:r w:rsidRPr="00363448">
        <w:tab/>
      </w:r>
      <w:r w:rsidRPr="00363448">
        <w:rPr>
          <w:i/>
        </w:rPr>
        <w:t>Bruker Life Science Applications</w:t>
      </w:r>
      <w:r w:rsidR="00C76DDD" w:rsidRPr="00363448">
        <w:t xml:space="preserve">, </w:t>
      </w:r>
      <w:r w:rsidRPr="00363448">
        <w:t>https://www.bruker.com/products/surface-and-dimensional-analysis/nanoscale-infrared-spectrometers/nanoscale-ir-spectroscopy-applications/life-sciences.html</w:t>
      </w:r>
      <w:r w:rsidR="00DC0F8F">
        <w:t xml:space="preserve"> (2020).</w:t>
      </w:r>
    </w:p>
    <w:p w14:paraId="425580C4" w14:textId="6D2EDBA3" w:rsidR="00B140C6" w:rsidRPr="00363448" w:rsidRDefault="00B140C6" w:rsidP="00CD035B">
      <w:pPr>
        <w:pStyle w:val="EndNoteBibliography"/>
      </w:pPr>
      <w:r w:rsidRPr="00363448">
        <w:t>25</w:t>
      </w:r>
      <w:r w:rsidR="00770C15">
        <w:t>.</w:t>
      </w:r>
      <w:r w:rsidRPr="00363448">
        <w:tab/>
        <w:t>Mayet, C., Dazzi, A., Prazeres, R., Ortega, J. M.</w:t>
      </w:r>
      <w:r w:rsidR="00770C15">
        <w:t>,</w:t>
      </w:r>
      <w:r w:rsidRPr="00363448">
        <w:t xml:space="preserve"> Jaillard, D. In situ identification and imaging of bacterial polymer nanogranules by infrared nanospectroscopy. </w:t>
      </w:r>
      <w:r w:rsidRPr="00363448">
        <w:rPr>
          <w:i/>
        </w:rPr>
        <w:t>Analyst</w:t>
      </w:r>
      <w:r w:rsidRPr="0083621C">
        <w:rPr>
          <w:iCs/>
        </w:rPr>
        <w:t>.</w:t>
      </w:r>
      <w:r w:rsidRPr="00363448">
        <w:t xml:space="preserve"> </w:t>
      </w:r>
      <w:r w:rsidRPr="00363448">
        <w:rPr>
          <w:b/>
        </w:rPr>
        <w:t>135</w:t>
      </w:r>
      <w:r w:rsidRPr="00363448">
        <w:t xml:space="preserve"> (10), 2540</w:t>
      </w:r>
      <w:r w:rsidR="00770C15">
        <w:t>–</w:t>
      </w:r>
      <w:r w:rsidRPr="00363448">
        <w:t>2545 (2010).</w:t>
      </w:r>
    </w:p>
    <w:p w14:paraId="0648A656" w14:textId="39ACE291" w:rsidR="00B140C6" w:rsidRPr="00363448" w:rsidRDefault="00B140C6" w:rsidP="00CD035B">
      <w:pPr>
        <w:pStyle w:val="EndNoteBibliography"/>
      </w:pPr>
      <w:r w:rsidRPr="00363448">
        <w:lastRenderedPageBreak/>
        <w:t>26</w:t>
      </w:r>
      <w:r w:rsidR="00770C15">
        <w:t>.</w:t>
      </w:r>
      <w:r w:rsidRPr="00363448">
        <w:tab/>
        <w:t>Baldassarre, L.</w:t>
      </w:r>
      <w:r w:rsidRPr="0083621C">
        <w:rPr>
          <w:iCs/>
        </w:rPr>
        <w:t xml:space="preserve"> et al.</w:t>
      </w:r>
      <w:r w:rsidRPr="00363448">
        <w:t xml:space="preserve"> Mapping the amide I absorption in single bacteria and mammalian cells with resonant infrared nanospectroscopy. </w:t>
      </w:r>
      <w:r w:rsidRPr="00363448">
        <w:rPr>
          <w:i/>
        </w:rPr>
        <w:t>Nanotechnology</w:t>
      </w:r>
      <w:r w:rsidRPr="0083621C">
        <w:rPr>
          <w:iCs/>
        </w:rPr>
        <w:t>.</w:t>
      </w:r>
      <w:r w:rsidRPr="00363448">
        <w:t xml:space="preserve"> </w:t>
      </w:r>
      <w:r w:rsidRPr="00363448">
        <w:rPr>
          <w:b/>
        </w:rPr>
        <w:t>27</w:t>
      </w:r>
      <w:r w:rsidRPr="00363448">
        <w:t xml:space="preserve"> (7), 075101 (2016).</w:t>
      </w:r>
    </w:p>
    <w:p w14:paraId="6B202A3E" w14:textId="22F7C75A" w:rsidR="00B140C6" w:rsidRPr="00363448" w:rsidRDefault="00B140C6" w:rsidP="00CD035B">
      <w:pPr>
        <w:pStyle w:val="EndNoteBibliography"/>
      </w:pPr>
      <w:r w:rsidRPr="00363448">
        <w:t>27</w:t>
      </w:r>
      <w:r w:rsidR="00770C15">
        <w:t>.</w:t>
      </w:r>
      <w:r w:rsidRPr="00363448">
        <w:tab/>
        <w:t>Vitry, P.</w:t>
      </w:r>
      <w:r w:rsidRPr="0083621C">
        <w:rPr>
          <w:iCs/>
        </w:rPr>
        <w:t xml:space="preserve"> et al.</w:t>
      </w:r>
      <w:r w:rsidRPr="00363448">
        <w:t xml:space="preserve"> Combining infrared and mode synthesizing atomic force microscopy: Application to the study of lipid vesicles inside Streptomyces bacteria. </w:t>
      </w:r>
      <w:r w:rsidRPr="00363448">
        <w:rPr>
          <w:i/>
        </w:rPr>
        <w:t>Nano Research</w:t>
      </w:r>
      <w:r w:rsidRPr="0083621C">
        <w:rPr>
          <w:iCs/>
        </w:rPr>
        <w:t>.</w:t>
      </w:r>
      <w:r w:rsidRPr="00363448">
        <w:t xml:space="preserve"> </w:t>
      </w:r>
      <w:r w:rsidRPr="00363448">
        <w:rPr>
          <w:b/>
        </w:rPr>
        <w:t>9</w:t>
      </w:r>
      <w:r w:rsidRPr="00363448">
        <w:t xml:space="preserve"> (6), 1674</w:t>
      </w:r>
      <w:r w:rsidR="00770C15">
        <w:t>–</w:t>
      </w:r>
      <w:r w:rsidRPr="00363448">
        <w:t>1681 (2016).</w:t>
      </w:r>
    </w:p>
    <w:p w14:paraId="6AA6BC21" w14:textId="32D3D128" w:rsidR="00B140C6" w:rsidRPr="00363448" w:rsidRDefault="00B140C6" w:rsidP="00CD035B">
      <w:pPr>
        <w:pStyle w:val="EndNoteBibliography"/>
      </w:pPr>
      <w:r w:rsidRPr="00363448">
        <w:t>28</w:t>
      </w:r>
      <w:r w:rsidR="00770C15">
        <w:t>.</w:t>
      </w:r>
      <w:r w:rsidRPr="00363448">
        <w:tab/>
        <w:t>Dazzi, A.</w:t>
      </w:r>
      <w:r w:rsidRPr="0083621C">
        <w:rPr>
          <w:iCs/>
        </w:rPr>
        <w:t xml:space="preserve"> et al.</w:t>
      </w:r>
      <w:r w:rsidRPr="00363448">
        <w:t xml:space="preserve"> Chemical mapping of the distribution of viruses into infected bacteria with a photothermal method. </w:t>
      </w:r>
      <w:r w:rsidRPr="00363448">
        <w:rPr>
          <w:i/>
        </w:rPr>
        <w:t>Ultramicroscopy</w:t>
      </w:r>
      <w:r w:rsidRPr="0083621C">
        <w:rPr>
          <w:iCs/>
        </w:rPr>
        <w:t>.</w:t>
      </w:r>
      <w:r w:rsidRPr="00363448">
        <w:t xml:space="preserve"> </w:t>
      </w:r>
      <w:r w:rsidRPr="00363448">
        <w:rPr>
          <w:b/>
        </w:rPr>
        <w:t>108</w:t>
      </w:r>
      <w:r w:rsidRPr="00363448">
        <w:t xml:space="preserve"> (7), 635</w:t>
      </w:r>
      <w:r w:rsidR="00770C15">
        <w:t>–</w:t>
      </w:r>
      <w:r w:rsidRPr="00363448">
        <w:t>641 (2008).</w:t>
      </w:r>
    </w:p>
    <w:p w14:paraId="2FB163B9" w14:textId="1D8F5D07" w:rsidR="00B140C6" w:rsidRPr="00363448" w:rsidRDefault="00B140C6" w:rsidP="00CD035B">
      <w:pPr>
        <w:pStyle w:val="EndNoteBibliography"/>
      </w:pPr>
      <w:r w:rsidRPr="00363448">
        <w:t>29</w:t>
      </w:r>
      <w:r w:rsidR="00770C15">
        <w:t>.</w:t>
      </w:r>
      <w:r w:rsidRPr="00363448">
        <w:tab/>
        <w:t>Steenbergen, J. N., Alder, J., Thorne, G. M.</w:t>
      </w:r>
      <w:r w:rsidR="00770C15">
        <w:t>,</w:t>
      </w:r>
      <w:r w:rsidRPr="00363448">
        <w:t xml:space="preserve"> Tally, F. P. Daptomycin: a lipopeptide antibiotic for the treatment of serious Gram-positive infections. </w:t>
      </w:r>
      <w:r w:rsidR="00B66748" w:rsidRPr="0083621C">
        <w:rPr>
          <w:i/>
          <w:iCs/>
        </w:rPr>
        <w:t xml:space="preserve">The </w:t>
      </w:r>
      <w:r w:rsidRPr="00363448">
        <w:rPr>
          <w:i/>
        </w:rPr>
        <w:t>Journal of Antimicrobial Chemotherapy</w:t>
      </w:r>
      <w:r w:rsidRPr="0083621C">
        <w:rPr>
          <w:iCs/>
        </w:rPr>
        <w:t>.</w:t>
      </w:r>
      <w:r w:rsidRPr="00363448">
        <w:t xml:space="preserve"> </w:t>
      </w:r>
      <w:r w:rsidRPr="00363448">
        <w:rPr>
          <w:b/>
        </w:rPr>
        <w:t>55</w:t>
      </w:r>
      <w:r w:rsidRPr="00363448">
        <w:t xml:space="preserve"> (3), 283</w:t>
      </w:r>
      <w:r w:rsidR="00770C15">
        <w:t>–</w:t>
      </w:r>
      <w:r w:rsidRPr="00363448">
        <w:t>288 (2005).</w:t>
      </w:r>
    </w:p>
    <w:p w14:paraId="69A4EAA0" w14:textId="0CCE8089" w:rsidR="00B140C6" w:rsidRPr="00363448" w:rsidRDefault="00B140C6" w:rsidP="00CD035B">
      <w:pPr>
        <w:pStyle w:val="EndNoteBibliography"/>
      </w:pPr>
      <w:r w:rsidRPr="00363448">
        <w:t>30</w:t>
      </w:r>
      <w:r w:rsidR="00770C15">
        <w:t>.</w:t>
      </w:r>
      <w:r w:rsidRPr="00363448">
        <w:tab/>
      </w:r>
      <w:r w:rsidR="00DC0F8F">
        <w:t xml:space="preserve">Garcia, L. S. </w:t>
      </w:r>
      <w:r w:rsidR="00C76DDD" w:rsidRPr="00363448">
        <w:t xml:space="preserve">MacFarlan Standards, </w:t>
      </w:r>
      <w:r w:rsidRPr="00363448">
        <w:t xml:space="preserve">in </w:t>
      </w:r>
      <w:r w:rsidRPr="0083621C">
        <w:rPr>
          <w:iCs/>
        </w:rPr>
        <w:t>Clinical Microbiology Procedures Handbook, 3rd Edition</w:t>
      </w:r>
      <w:r w:rsidR="00DC0F8F">
        <w:t>.</w:t>
      </w:r>
      <w:r w:rsidRPr="00363448">
        <w:t xml:space="preserve"> </w:t>
      </w:r>
      <w:r w:rsidRPr="0083621C">
        <w:rPr>
          <w:i/>
          <w:iCs/>
        </w:rPr>
        <w:t>American Society of Microbiology</w:t>
      </w:r>
      <w:r w:rsidR="00DC0F8F">
        <w:t>.</w:t>
      </w:r>
      <w:r w:rsidR="00DC0F8F" w:rsidRPr="00363448">
        <w:t xml:space="preserve"> 5.14.1</w:t>
      </w:r>
      <w:r w:rsidRPr="00363448">
        <w:t xml:space="preserve"> </w:t>
      </w:r>
      <w:r w:rsidR="00DC0F8F">
        <w:t>(</w:t>
      </w:r>
      <w:r w:rsidRPr="00363448">
        <w:t>2010).</w:t>
      </w:r>
    </w:p>
    <w:p w14:paraId="3BC2ACA1" w14:textId="4A8038F1" w:rsidR="00B140C6" w:rsidRPr="00363448" w:rsidRDefault="00B140C6" w:rsidP="00CD035B">
      <w:pPr>
        <w:pStyle w:val="EndNoteBibliography"/>
      </w:pPr>
      <w:r w:rsidRPr="00363448">
        <w:t>31</w:t>
      </w:r>
      <w:r w:rsidR="00770C15">
        <w:t>.</w:t>
      </w:r>
      <w:r w:rsidRPr="00363448">
        <w:tab/>
      </w:r>
      <w:r w:rsidR="00C76DDD" w:rsidRPr="00363448">
        <w:t xml:space="preserve">Anasys Instruments, </w:t>
      </w:r>
      <w:r w:rsidRPr="00363448">
        <w:t>NanoIR-2 System Manual</w:t>
      </w:r>
      <w:r w:rsidR="002708DF">
        <w:t>.</w:t>
      </w:r>
      <w:r w:rsidR="00D778BD" w:rsidRPr="00D778BD">
        <w:t xml:space="preserve"> https://www.anasysinstruments.com/downloadpr/nanoIR2_s_System_Manual.pdf</w:t>
      </w:r>
    </w:p>
    <w:p w14:paraId="7DC8846C" w14:textId="65A4878B" w:rsidR="00B140C6" w:rsidRPr="00363448" w:rsidRDefault="00B140C6" w:rsidP="00CD035B">
      <w:pPr>
        <w:pStyle w:val="EndNoteBibliography"/>
      </w:pPr>
      <w:r w:rsidRPr="00363448">
        <w:t>32</w:t>
      </w:r>
      <w:r w:rsidR="00770C15">
        <w:t>.</w:t>
      </w:r>
      <w:r w:rsidRPr="00363448">
        <w:tab/>
        <w:t>Whelan, D. R.</w:t>
      </w:r>
      <w:r w:rsidRPr="0083621C">
        <w:rPr>
          <w:iCs/>
        </w:rPr>
        <w:t xml:space="preserve"> et al.</w:t>
      </w:r>
      <w:r w:rsidRPr="00363448">
        <w:t xml:space="preserve"> Detection of an en masse and reversible B- to A-DNA conformational transition in prokaryotes in response to desiccation. </w:t>
      </w:r>
      <w:r w:rsidR="00B538C3" w:rsidRPr="00363448">
        <w:rPr>
          <w:i/>
        </w:rPr>
        <w:t>Journal of the Royal Society</w:t>
      </w:r>
      <w:r w:rsidR="00AF6E24">
        <w:rPr>
          <w:i/>
        </w:rPr>
        <w:t>,</w:t>
      </w:r>
      <w:r w:rsidR="00B538C3" w:rsidRPr="00363448">
        <w:rPr>
          <w:i/>
        </w:rPr>
        <w:t xml:space="preserve"> Interface</w:t>
      </w:r>
      <w:r w:rsidR="00AE793A">
        <w:rPr>
          <w:i/>
        </w:rPr>
        <w:t>.</w:t>
      </w:r>
      <w:r w:rsidR="00B538C3" w:rsidRPr="00363448">
        <w:rPr>
          <w:i/>
        </w:rPr>
        <w:t xml:space="preserve"> </w:t>
      </w:r>
      <w:r w:rsidRPr="00363448">
        <w:rPr>
          <w:b/>
        </w:rPr>
        <w:t>11</w:t>
      </w:r>
      <w:r w:rsidRPr="00363448">
        <w:t xml:space="preserve"> (97), 20140454 (2014).</w:t>
      </w:r>
    </w:p>
    <w:p w14:paraId="1286C693" w14:textId="2F09818E" w:rsidR="00B140C6" w:rsidRPr="00363448" w:rsidRDefault="00B140C6" w:rsidP="00CD035B">
      <w:pPr>
        <w:pStyle w:val="EndNoteBibliography"/>
      </w:pPr>
      <w:r w:rsidRPr="00363448">
        <w:t>33</w:t>
      </w:r>
      <w:r w:rsidR="00770C15">
        <w:t>.</w:t>
      </w:r>
      <w:r w:rsidRPr="00363448">
        <w:tab/>
        <w:t>McGuinness, W. A., Malachowa, N.</w:t>
      </w:r>
      <w:r w:rsidR="00AE793A">
        <w:t>,</w:t>
      </w:r>
      <w:r w:rsidRPr="00363448">
        <w:t xml:space="preserve"> DeLeo, F. R. Vancomycin Resistance in Staphylococcus aureus. </w:t>
      </w:r>
      <w:r w:rsidR="00AF6E24">
        <w:t xml:space="preserve">The </w:t>
      </w:r>
      <w:r w:rsidR="00B538C3" w:rsidRPr="00363448">
        <w:rPr>
          <w:i/>
        </w:rPr>
        <w:t>Yale Journal of Biology and Medicine</w:t>
      </w:r>
      <w:r w:rsidR="00AE793A" w:rsidRPr="0083621C">
        <w:rPr>
          <w:iCs/>
        </w:rPr>
        <w:t>.</w:t>
      </w:r>
      <w:r w:rsidR="00B538C3" w:rsidRPr="00363448">
        <w:rPr>
          <w:i/>
        </w:rPr>
        <w:t xml:space="preserve"> </w:t>
      </w:r>
      <w:r w:rsidRPr="00363448">
        <w:rPr>
          <w:b/>
        </w:rPr>
        <w:t>90</w:t>
      </w:r>
      <w:r w:rsidRPr="00363448">
        <w:t xml:space="preserve"> (2), 269</w:t>
      </w:r>
      <w:r w:rsidR="00AE793A">
        <w:t>–</w:t>
      </w:r>
      <w:r w:rsidRPr="00363448">
        <w:t>281 (2017).</w:t>
      </w:r>
    </w:p>
    <w:p w14:paraId="42E34855" w14:textId="71C72FF1" w:rsidR="00B140C6" w:rsidRPr="00363448" w:rsidRDefault="00B140C6" w:rsidP="00CD035B">
      <w:pPr>
        <w:pStyle w:val="EndNoteBibliography"/>
      </w:pPr>
      <w:r w:rsidRPr="00363448">
        <w:t>34</w:t>
      </w:r>
      <w:r w:rsidR="00770C15">
        <w:t>.</w:t>
      </w:r>
      <w:r w:rsidRPr="00363448">
        <w:tab/>
        <w:t>Howden, B. P., Peleg, A. Y.</w:t>
      </w:r>
      <w:r w:rsidR="00E31C1A">
        <w:t>,</w:t>
      </w:r>
      <w:r w:rsidRPr="00363448">
        <w:t xml:space="preserve"> Stinear, T. P. The evolution of vancomycin intermediate Staphylococcus aureus (VISA) and heterogenous-VISA. </w:t>
      </w:r>
      <w:r w:rsidR="00B538C3" w:rsidRPr="00363448">
        <w:rPr>
          <w:i/>
        </w:rPr>
        <w:t>Infection, Genetics and Evolution</w:t>
      </w:r>
      <w:r w:rsidR="00AF6E24">
        <w:rPr>
          <w:i/>
        </w:rPr>
        <w:t>: Journal of Molecular Epidemiology and Evolutionary Genetics in Infectious Diseases</w:t>
      </w:r>
      <w:r w:rsidR="00AE793A" w:rsidRPr="0083621C">
        <w:rPr>
          <w:iCs/>
        </w:rPr>
        <w:t>.</w:t>
      </w:r>
      <w:r w:rsidR="00B538C3" w:rsidRPr="00363448">
        <w:rPr>
          <w:i/>
        </w:rPr>
        <w:t xml:space="preserve"> </w:t>
      </w:r>
      <w:r w:rsidRPr="00363448">
        <w:rPr>
          <w:b/>
        </w:rPr>
        <w:t>21</w:t>
      </w:r>
      <w:r w:rsidR="00AE793A" w:rsidRPr="00363448">
        <w:t>,</w:t>
      </w:r>
      <w:r w:rsidRPr="00363448">
        <w:t xml:space="preserve"> 575</w:t>
      </w:r>
      <w:r w:rsidR="00AE793A">
        <w:t>–</w:t>
      </w:r>
      <w:r w:rsidRPr="00363448">
        <w:t>582 (2014).</w:t>
      </w:r>
    </w:p>
    <w:p w14:paraId="07AD234B" w14:textId="3624BECD" w:rsidR="00B140C6" w:rsidRPr="00363448" w:rsidRDefault="00B140C6" w:rsidP="00CD035B">
      <w:pPr>
        <w:pStyle w:val="EndNoteBibliography"/>
      </w:pPr>
      <w:r w:rsidRPr="00363448">
        <w:t>35</w:t>
      </w:r>
      <w:r w:rsidR="00770C15">
        <w:t>.</w:t>
      </w:r>
      <w:r w:rsidRPr="00363448">
        <w:tab/>
        <w:t>Perez-Guaita, D.</w:t>
      </w:r>
      <w:r w:rsidRPr="0083621C">
        <w:rPr>
          <w:iCs/>
        </w:rPr>
        <w:t xml:space="preserve"> et al.</w:t>
      </w:r>
      <w:r w:rsidRPr="00363448">
        <w:t xml:space="preserve"> Multispectral Atomic Force Microscopy-Infrared Nano-Imaging of Malaria Infected Red Blood Cells. </w:t>
      </w:r>
      <w:r w:rsidRPr="00363448">
        <w:rPr>
          <w:i/>
        </w:rPr>
        <w:t>Analytical Chemistry</w:t>
      </w:r>
      <w:r w:rsidRPr="0083621C">
        <w:rPr>
          <w:iCs/>
        </w:rPr>
        <w:t>.</w:t>
      </w:r>
      <w:r w:rsidRPr="00363448">
        <w:t xml:space="preserve"> </w:t>
      </w:r>
      <w:r w:rsidRPr="00363448">
        <w:rPr>
          <w:b/>
        </w:rPr>
        <w:t>90</w:t>
      </w:r>
      <w:r w:rsidRPr="00363448">
        <w:t xml:space="preserve"> (5), 3140</w:t>
      </w:r>
      <w:r w:rsidR="00AE793A">
        <w:t>–</w:t>
      </w:r>
      <w:r w:rsidRPr="00363448">
        <w:t>3148 (2018).</w:t>
      </w:r>
    </w:p>
    <w:p w14:paraId="626A41AB" w14:textId="4ACBCE10" w:rsidR="00C17BFF" w:rsidRPr="00207EE5" w:rsidRDefault="002E6A08" w:rsidP="00CD035B">
      <w:r w:rsidRPr="00363448">
        <w:fldChar w:fldCharType="end"/>
      </w:r>
    </w:p>
    <w:sectPr w:rsidR="00C17BFF" w:rsidRPr="00207EE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E5F8D0" w14:textId="77777777" w:rsidR="00B26125" w:rsidRDefault="00B26125" w:rsidP="00621C4E">
      <w:r>
        <w:separator/>
      </w:r>
    </w:p>
  </w:endnote>
  <w:endnote w:type="continuationSeparator" w:id="0">
    <w:p w14:paraId="35EB8163" w14:textId="77777777" w:rsidR="00B26125" w:rsidRDefault="00B2612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Microsoft Sans Serif"/>
    <w:charset w:val="00"/>
    <w:family w:val="swiss"/>
    <w:pitch w:val="variable"/>
    <w:sig w:usb0="00000000" w:usb1="5000A1FF" w:usb2="00000000" w:usb3="00000000" w:csb0="000001BF" w:csb1="00000000"/>
  </w:font>
  <w:font w:name="Arial,Calibri">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4FEB47BB" w:rsidR="0083621C" w:rsidRDefault="0083621C">
    <w:pPr>
      <w:pStyle w:val="Footer"/>
    </w:pPr>
  </w:p>
  <w:p w14:paraId="39947363" w14:textId="71AB2B06" w:rsidR="0083621C" w:rsidRPr="00494F77" w:rsidRDefault="0083621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517E71EA" w:rsidR="0083621C" w:rsidRDefault="0083621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138FD9" w14:textId="77777777" w:rsidR="00B26125" w:rsidRDefault="00B26125" w:rsidP="00621C4E">
      <w:r>
        <w:separator/>
      </w:r>
    </w:p>
  </w:footnote>
  <w:footnote w:type="continuationSeparator" w:id="0">
    <w:p w14:paraId="3CE5EC45" w14:textId="77777777" w:rsidR="00B26125" w:rsidRDefault="00B2612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50045FC" w:rsidR="0083621C" w:rsidRPr="006F06E4" w:rsidRDefault="0083621C"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DC9879E" w:rsidR="0083621C" w:rsidRPr="006F06E4" w:rsidRDefault="0083621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72F8E"/>
    <w:multiLevelType w:val="multilevel"/>
    <w:tmpl w:val="80E663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2"/>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29C5662"/>
    <w:multiLevelType w:val="multilevel"/>
    <w:tmpl w:val="069C0AC6"/>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b w:val="0"/>
        <w:bCs w:val="0"/>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7"/>
  </w:num>
  <w:num w:numId="28">
    <w:abstractNumId w:val="29"/>
  </w:num>
  <w:num w:numId="29">
    <w:abstractNumId w:val="22"/>
  </w:num>
  <w:num w:numId="3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d0taa0bxff9ie2epcps90w9vsf5dtax0td&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EE705F"/>
    <w:rsid w:val="00001169"/>
    <w:rsid w:val="00001806"/>
    <w:rsid w:val="00005235"/>
    <w:rsid w:val="00005815"/>
    <w:rsid w:val="00006E68"/>
    <w:rsid w:val="00007DBC"/>
    <w:rsid w:val="00007EA1"/>
    <w:rsid w:val="000100F0"/>
    <w:rsid w:val="000129B2"/>
    <w:rsid w:val="00012BC4"/>
    <w:rsid w:val="00012FF9"/>
    <w:rsid w:val="0001389C"/>
    <w:rsid w:val="00014314"/>
    <w:rsid w:val="00016132"/>
    <w:rsid w:val="00020186"/>
    <w:rsid w:val="000212AE"/>
    <w:rsid w:val="00021434"/>
    <w:rsid w:val="00021774"/>
    <w:rsid w:val="00021DF3"/>
    <w:rsid w:val="00023869"/>
    <w:rsid w:val="00024598"/>
    <w:rsid w:val="0002765E"/>
    <w:rsid w:val="00027948"/>
    <w:rsid w:val="000279B0"/>
    <w:rsid w:val="00032769"/>
    <w:rsid w:val="0003311E"/>
    <w:rsid w:val="000361A8"/>
    <w:rsid w:val="00036BF7"/>
    <w:rsid w:val="00037B58"/>
    <w:rsid w:val="00051B73"/>
    <w:rsid w:val="000575CF"/>
    <w:rsid w:val="00060ABE"/>
    <w:rsid w:val="00060E7E"/>
    <w:rsid w:val="00061A50"/>
    <w:rsid w:val="0006361B"/>
    <w:rsid w:val="00064104"/>
    <w:rsid w:val="00064F32"/>
    <w:rsid w:val="000652E3"/>
    <w:rsid w:val="00066025"/>
    <w:rsid w:val="00066BAF"/>
    <w:rsid w:val="00067A8F"/>
    <w:rsid w:val="000701D1"/>
    <w:rsid w:val="00080A20"/>
    <w:rsid w:val="00082796"/>
    <w:rsid w:val="00082D61"/>
    <w:rsid w:val="00082DF4"/>
    <w:rsid w:val="00086FF5"/>
    <w:rsid w:val="00087C0A"/>
    <w:rsid w:val="0009154C"/>
    <w:rsid w:val="00091788"/>
    <w:rsid w:val="00093BC4"/>
    <w:rsid w:val="000943E6"/>
    <w:rsid w:val="000947DF"/>
    <w:rsid w:val="00095887"/>
    <w:rsid w:val="00097929"/>
    <w:rsid w:val="000A0F2D"/>
    <w:rsid w:val="000A1E80"/>
    <w:rsid w:val="000A3B70"/>
    <w:rsid w:val="000A5153"/>
    <w:rsid w:val="000A7958"/>
    <w:rsid w:val="000B10AE"/>
    <w:rsid w:val="000B30BF"/>
    <w:rsid w:val="000B566B"/>
    <w:rsid w:val="000B595C"/>
    <w:rsid w:val="000B662E"/>
    <w:rsid w:val="000B7294"/>
    <w:rsid w:val="000B75D0"/>
    <w:rsid w:val="000C1CF8"/>
    <w:rsid w:val="000C4484"/>
    <w:rsid w:val="000C49CF"/>
    <w:rsid w:val="000C52E9"/>
    <w:rsid w:val="000C5B8B"/>
    <w:rsid w:val="000C5CDC"/>
    <w:rsid w:val="000C5F02"/>
    <w:rsid w:val="000C65DC"/>
    <w:rsid w:val="000C66F3"/>
    <w:rsid w:val="000C6900"/>
    <w:rsid w:val="000D0923"/>
    <w:rsid w:val="000D28BF"/>
    <w:rsid w:val="000D31E8"/>
    <w:rsid w:val="000D76E4"/>
    <w:rsid w:val="000E1662"/>
    <w:rsid w:val="000E17DD"/>
    <w:rsid w:val="000E3816"/>
    <w:rsid w:val="000E4F77"/>
    <w:rsid w:val="000F265C"/>
    <w:rsid w:val="000F3AFA"/>
    <w:rsid w:val="000F5712"/>
    <w:rsid w:val="000F6611"/>
    <w:rsid w:val="000F7B30"/>
    <w:rsid w:val="000F7E22"/>
    <w:rsid w:val="00107554"/>
    <w:rsid w:val="001075E9"/>
    <w:rsid w:val="001104E8"/>
    <w:rsid w:val="001104F3"/>
    <w:rsid w:val="00112EEB"/>
    <w:rsid w:val="00114171"/>
    <w:rsid w:val="001154BD"/>
    <w:rsid w:val="001173FF"/>
    <w:rsid w:val="00117F15"/>
    <w:rsid w:val="00120AC7"/>
    <w:rsid w:val="0012533B"/>
    <w:rsid w:val="0012563A"/>
    <w:rsid w:val="001264DE"/>
    <w:rsid w:val="00130C59"/>
    <w:rsid w:val="001313A7"/>
    <w:rsid w:val="00132311"/>
    <w:rsid w:val="0013276F"/>
    <w:rsid w:val="001342B5"/>
    <w:rsid w:val="0013621E"/>
    <w:rsid w:val="0013642E"/>
    <w:rsid w:val="00142EFE"/>
    <w:rsid w:val="00146E9C"/>
    <w:rsid w:val="001520CC"/>
    <w:rsid w:val="00152A23"/>
    <w:rsid w:val="00156B11"/>
    <w:rsid w:val="00161E33"/>
    <w:rsid w:val="00162CB7"/>
    <w:rsid w:val="001665C9"/>
    <w:rsid w:val="00166F32"/>
    <w:rsid w:val="001718C0"/>
    <w:rsid w:val="00171E5B"/>
    <w:rsid w:val="00171F94"/>
    <w:rsid w:val="00174570"/>
    <w:rsid w:val="00175D4E"/>
    <w:rsid w:val="0017668A"/>
    <w:rsid w:val="001766FE"/>
    <w:rsid w:val="001771E7"/>
    <w:rsid w:val="001843E9"/>
    <w:rsid w:val="00187EE0"/>
    <w:rsid w:val="001911FF"/>
    <w:rsid w:val="00192006"/>
    <w:rsid w:val="00193180"/>
    <w:rsid w:val="0019530C"/>
    <w:rsid w:val="00196792"/>
    <w:rsid w:val="001B1519"/>
    <w:rsid w:val="001B2E2D"/>
    <w:rsid w:val="001B5077"/>
    <w:rsid w:val="001B5580"/>
    <w:rsid w:val="001B5CD2"/>
    <w:rsid w:val="001C0BEE"/>
    <w:rsid w:val="001C1E49"/>
    <w:rsid w:val="001C27C1"/>
    <w:rsid w:val="001C2A98"/>
    <w:rsid w:val="001C3B86"/>
    <w:rsid w:val="001C4D95"/>
    <w:rsid w:val="001C5996"/>
    <w:rsid w:val="001D1305"/>
    <w:rsid w:val="001D3D7D"/>
    <w:rsid w:val="001D3FFF"/>
    <w:rsid w:val="001D4156"/>
    <w:rsid w:val="001D4997"/>
    <w:rsid w:val="001D625F"/>
    <w:rsid w:val="001D68A4"/>
    <w:rsid w:val="001D7576"/>
    <w:rsid w:val="001E0E3F"/>
    <w:rsid w:val="001E14A0"/>
    <w:rsid w:val="001E7376"/>
    <w:rsid w:val="001F1142"/>
    <w:rsid w:val="001F225C"/>
    <w:rsid w:val="001F25CF"/>
    <w:rsid w:val="001F7979"/>
    <w:rsid w:val="00200792"/>
    <w:rsid w:val="00201CFA"/>
    <w:rsid w:val="0020220D"/>
    <w:rsid w:val="00202448"/>
    <w:rsid w:val="00202D15"/>
    <w:rsid w:val="00205B3F"/>
    <w:rsid w:val="00207EE5"/>
    <w:rsid w:val="002105DF"/>
    <w:rsid w:val="00212EAE"/>
    <w:rsid w:val="00214BEE"/>
    <w:rsid w:val="002205B8"/>
    <w:rsid w:val="002247ED"/>
    <w:rsid w:val="00225720"/>
    <w:rsid w:val="002259E5"/>
    <w:rsid w:val="00226140"/>
    <w:rsid w:val="002274F3"/>
    <w:rsid w:val="0023094C"/>
    <w:rsid w:val="002309F0"/>
    <w:rsid w:val="00233484"/>
    <w:rsid w:val="00234303"/>
    <w:rsid w:val="00234BE3"/>
    <w:rsid w:val="00235A90"/>
    <w:rsid w:val="0023624F"/>
    <w:rsid w:val="00241E48"/>
    <w:rsid w:val="0024214E"/>
    <w:rsid w:val="00242623"/>
    <w:rsid w:val="0024752D"/>
    <w:rsid w:val="00250558"/>
    <w:rsid w:val="00252077"/>
    <w:rsid w:val="00252E5D"/>
    <w:rsid w:val="0025357C"/>
    <w:rsid w:val="002605D1"/>
    <w:rsid w:val="00260652"/>
    <w:rsid w:val="00261F25"/>
    <w:rsid w:val="002648A9"/>
    <w:rsid w:val="0026536F"/>
    <w:rsid w:val="0026553C"/>
    <w:rsid w:val="002661A0"/>
    <w:rsid w:val="00266AB7"/>
    <w:rsid w:val="0026790A"/>
    <w:rsid w:val="00267DD5"/>
    <w:rsid w:val="002708DF"/>
    <w:rsid w:val="00274A0A"/>
    <w:rsid w:val="00277593"/>
    <w:rsid w:val="002778A1"/>
    <w:rsid w:val="00280909"/>
    <w:rsid w:val="00280918"/>
    <w:rsid w:val="00282AF6"/>
    <w:rsid w:val="0028596A"/>
    <w:rsid w:val="00287085"/>
    <w:rsid w:val="002878B5"/>
    <w:rsid w:val="00287DC0"/>
    <w:rsid w:val="00290AF9"/>
    <w:rsid w:val="00291131"/>
    <w:rsid w:val="002967CF"/>
    <w:rsid w:val="00297788"/>
    <w:rsid w:val="002A3285"/>
    <w:rsid w:val="002A34F9"/>
    <w:rsid w:val="002A484B"/>
    <w:rsid w:val="002A64A6"/>
    <w:rsid w:val="002B04C8"/>
    <w:rsid w:val="002B1689"/>
    <w:rsid w:val="002B1FE3"/>
    <w:rsid w:val="002B2851"/>
    <w:rsid w:val="002B3301"/>
    <w:rsid w:val="002C1445"/>
    <w:rsid w:val="002C47D4"/>
    <w:rsid w:val="002D0F38"/>
    <w:rsid w:val="002D5451"/>
    <w:rsid w:val="002D77E3"/>
    <w:rsid w:val="002E5355"/>
    <w:rsid w:val="002E6A08"/>
    <w:rsid w:val="002F2859"/>
    <w:rsid w:val="002F326C"/>
    <w:rsid w:val="002F6E3C"/>
    <w:rsid w:val="002F7F00"/>
    <w:rsid w:val="0030117D"/>
    <w:rsid w:val="00301F30"/>
    <w:rsid w:val="003038FD"/>
    <w:rsid w:val="00303C87"/>
    <w:rsid w:val="003108E5"/>
    <w:rsid w:val="003115A8"/>
    <w:rsid w:val="00311707"/>
    <w:rsid w:val="003120CB"/>
    <w:rsid w:val="003176B9"/>
    <w:rsid w:val="00317B58"/>
    <w:rsid w:val="00320153"/>
    <w:rsid w:val="00320367"/>
    <w:rsid w:val="00322871"/>
    <w:rsid w:val="0032310D"/>
    <w:rsid w:val="00326DE7"/>
    <w:rsid w:val="00326FB3"/>
    <w:rsid w:val="003316D4"/>
    <w:rsid w:val="003321B2"/>
    <w:rsid w:val="00332BBE"/>
    <w:rsid w:val="00333822"/>
    <w:rsid w:val="00334D5C"/>
    <w:rsid w:val="00336715"/>
    <w:rsid w:val="003401EC"/>
    <w:rsid w:val="00340DFD"/>
    <w:rsid w:val="00344954"/>
    <w:rsid w:val="00345DE8"/>
    <w:rsid w:val="00350CD7"/>
    <w:rsid w:val="00360C17"/>
    <w:rsid w:val="003621C6"/>
    <w:rsid w:val="003622B8"/>
    <w:rsid w:val="00363448"/>
    <w:rsid w:val="00366B76"/>
    <w:rsid w:val="00366FCD"/>
    <w:rsid w:val="003707A5"/>
    <w:rsid w:val="00373051"/>
    <w:rsid w:val="00373B8F"/>
    <w:rsid w:val="00374AF4"/>
    <w:rsid w:val="00376D95"/>
    <w:rsid w:val="00377D41"/>
    <w:rsid w:val="00377FBB"/>
    <w:rsid w:val="00385140"/>
    <w:rsid w:val="00386326"/>
    <w:rsid w:val="00390042"/>
    <w:rsid w:val="00393CC7"/>
    <w:rsid w:val="00396302"/>
    <w:rsid w:val="003971F7"/>
    <w:rsid w:val="003A16FC"/>
    <w:rsid w:val="003A26B8"/>
    <w:rsid w:val="003A2C8A"/>
    <w:rsid w:val="003A4FCD"/>
    <w:rsid w:val="003A542A"/>
    <w:rsid w:val="003B0424"/>
    <w:rsid w:val="003B0944"/>
    <w:rsid w:val="003B1593"/>
    <w:rsid w:val="003B3845"/>
    <w:rsid w:val="003B4381"/>
    <w:rsid w:val="003C1043"/>
    <w:rsid w:val="003C1A30"/>
    <w:rsid w:val="003C5505"/>
    <w:rsid w:val="003C6779"/>
    <w:rsid w:val="003C71BE"/>
    <w:rsid w:val="003D033C"/>
    <w:rsid w:val="003D2998"/>
    <w:rsid w:val="003D2F0A"/>
    <w:rsid w:val="003D3891"/>
    <w:rsid w:val="003D3FE9"/>
    <w:rsid w:val="003D5D84"/>
    <w:rsid w:val="003D5DF2"/>
    <w:rsid w:val="003E0F4F"/>
    <w:rsid w:val="003E18AC"/>
    <w:rsid w:val="003E210B"/>
    <w:rsid w:val="003E2A12"/>
    <w:rsid w:val="003E3384"/>
    <w:rsid w:val="003E3CA4"/>
    <w:rsid w:val="003E548E"/>
    <w:rsid w:val="00407EC8"/>
    <w:rsid w:val="0041110A"/>
    <w:rsid w:val="00411624"/>
    <w:rsid w:val="004127B2"/>
    <w:rsid w:val="004148E1"/>
    <w:rsid w:val="00414CFA"/>
    <w:rsid w:val="00415EC0"/>
    <w:rsid w:val="00420BE9"/>
    <w:rsid w:val="00423AD8"/>
    <w:rsid w:val="00423FDD"/>
    <w:rsid w:val="00424C85"/>
    <w:rsid w:val="004260BD"/>
    <w:rsid w:val="004273FE"/>
    <w:rsid w:val="0043012F"/>
    <w:rsid w:val="00430D79"/>
    <w:rsid w:val="00430F1F"/>
    <w:rsid w:val="004326EA"/>
    <w:rsid w:val="00436FA7"/>
    <w:rsid w:val="0044184D"/>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86D67"/>
    <w:rsid w:val="00492473"/>
    <w:rsid w:val="00492EB5"/>
    <w:rsid w:val="00494F77"/>
    <w:rsid w:val="00497721"/>
    <w:rsid w:val="004A0229"/>
    <w:rsid w:val="004A09A9"/>
    <w:rsid w:val="004A35D2"/>
    <w:rsid w:val="004A5A4F"/>
    <w:rsid w:val="004A5D8E"/>
    <w:rsid w:val="004A71E4"/>
    <w:rsid w:val="004B1B96"/>
    <w:rsid w:val="004B2F00"/>
    <w:rsid w:val="004B667A"/>
    <w:rsid w:val="004B6E31"/>
    <w:rsid w:val="004C13F0"/>
    <w:rsid w:val="004C1D66"/>
    <w:rsid w:val="004C31D7"/>
    <w:rsid w:val="004C3A7E"/>
    <w:rsid w:val="004C4AD2"/>
    <w:rsid w:val="004C6981"/>
    <w:rsid w:val="004D1F21"/>
    <w:rsid w:val="004D268C"/>
    <w:rsid w:val="004D4114"/>
    <w:rsid w:val="004D59D8"/>
    <w:rsid w:val="004D5DA1"/>
    <w:rsid w:val="004D5FD0"/>
    <w:rsid w:val="004D7910"/>
    <w:rsid w:val="004E150F"/>
    <w:rsid w:val="004E1DCA"/>
    <w:rsid w:val="004E2159"/>
    <w:rsid w:val="004E23A1"/>
    <w:rsid w:val="004E3489"/>
    <w:rsid w:val="004E358A"/>
    <w:rsid w:val="004E3AFA"/>
    <w:rsid w:val="004E5315"/>
    <w:rsid w:val="004E552F"/>
    <w:rsid w:val="004E56D8"/>
    <w:rsid w:val="004E6588"/>
    <w:rsid w:val="004F11FE"/>
    <w:rsid w:val="004F1D8B"/>
    <w:rsid w:val="004F2742"/>
    <w:rsid w:val="004F37C8"/>
    <w:rsid w:val="004F53B4"/>
    <w:rsid w:val="00502A0A"/>
    <w:rsid w:val="00507C50"/>
    <w:rsid w:val="00514D40"/>
    <w:rsid w:val="00517C3A"/>
    <w:rsid w:val="005248E9"/>
    <w:rsid w:val="00527A3A"/>
    <w:rsid w:val="00527BF4"/>
    <w:rsid w:val="005324BE"/>
    <w:rsid w:val="00534F6C"/>
    <w:rsid w:val="00535994"/>
    <w:rsid w:val="0053646D"/>
    <w:rsid w:val="00536D67"/>
    <w:rsid w:val="00540AAD"/>
    <w:rsid w:val="00543EC1"/>
    <w:rsid w:val="00546458"/>
    <w:rsid w:val="0055087C"/>
    <w:rsid w:val="00551073"/>
    <w:rsid w:val="00553413"/>
    <w:rsid w:val="00555983"/>
    <w:rsid w:val="005569E3"/>
    <w:rsid w:val="00560E31"/>
    <w:rsid w:val="00561BDA"/>
    <w:rsid w:val="00564A01"/>
    <w:rsid w:val="00567DBF"/>
    <w:rsid w:val="00581B23"/>
    <w:rsid w:val="0058219C"/>
    <w:rsid w:val="005841F6"/>
    <w:rsid w:val="0058707F"/>
    <w:rsid w:val="00587BA2"/>
    <w:rsid w:val="00591DBD"/>
    <w:rsid w:val="005931FE"/>
    <w:rsid w:val="00596169"/>
    <w:rsid w:val="005A0028"/>
    <w:rsid w:val="005A0ACC"/>
    <w:rsid w:val="005A2F7A"/>
    <w:rsid w:val="005A34F7"/>
    <w:rsid w:val="005A37CB"/>
    <w:rsid w:val="005A7794"/>
    <w:rsid w:val="005B0072"/>
    <w:rsid w:val="005B0732"/>
    <w:rsid w:val="005B38A0"/>
    <w:rsid w:val="005B491C"/>
    <w:rsid w:val="005B4DBF"/>
    <w:rsid w:val="005B5DE2"/>
    <w:rsid w:val="005B674C"/>
    <w:rsid w:val="005C10BD"/>
    <w:rsid w:val="005C24F2"/>
    <w:rsid w:val="005C2D80"/>
    <w:rsid w:val="005C7561"/>
    <w:rsid w:val="005D1E57"/>
    <w:rsid w:val="005D2F57"/>
    <w:rsid w:val="005D34F6"/>
    <w:rsid w:val="005D4F1A"/>
    <w:rsid w:val="005E1884"/>
    <w:rsid w:val="005E2D11"/>
    <w:rsid w:val="005E6954"/>
    <w:rsid w:val="005F373A"/>
    <w:rsid w:val="005F4F87"/>
    <w:rsid w:val="005F6B0E"/>
    <w:rsid w:val="005F7225"/>
    <w:rsid w:val="005F760E"/>
    <w:rsid w:val="005F7B1D"/>
    <w:rsid w:val="00601663"/>
    <w:rsid w:val="0060222A"/>
    <w:rsid w:val="00605DE3"/>
    <w:rsid w:val="006070C4"/>
    <w:rsid w:val="00610C21"/>
    <w:rsid w:val="00610ED2"/>
    <w:rsid w:val="00611907"/>
    <w:rsid w:val="00613116"/>
    <w:rsid w:val="00616B06"/>
    <w:rsid w:val="006202A6"/>
    <w:rsid w:val="0062054B"/>
    <w:rsid w:val="00620926"/>
    <w:rsid w:val="00621372"/>
    <w:rsid w:val="00621C4E"/>
    <w:rsid w:val="00624EAE"/>
    <w:rsid w:val="006305D7"/>
    <w:rsid w:val="006320D2"/>
    <w:rsid w:val="00632F63"/>
    <w:rsid w:val="006333F3"/>
    <w:rsid w:val="00633A01"/>
    <w:rsid w:val="00633B97"/>
    <w:rsid w:val="006341F7"/>
    <w:rsid w:val="00634585"/>
    <w:rsid w:val="00635014"/>
    <w:rsid w:val="006369CE"/>
    <w:rsid w:val="006411CA"/>
    <w:rsid w:val="00643198"/>
    <w:rsid w:val="006450C9"/>
    <w:rsid w:val="0064605E"/>
    <w:rsid w:val="00650F37"/>
    <w:rsid w:val="00657BC4"/>
    <w:rsid w:val="006619C8"/>
    <w:rsid w:val="006670D0"/>
    <w:rsid w:val="00671710"/>
    <w:rsid w:val="00673414"/>
    <w:rsid w:val="00676079"/>
    <w:rsid w:val="00676ECD"/>
    <w:rsid w:val="00677D0A"/>
    <w:rsid w:val="0068185F"/>
    <w:rsid w:val="00684366"/>
    <w:rsid w:val="006855E5"/>
    <w:rsid w:val="006A01CF"/>
    <w:rsid w:val="006A5F3E"/>
    <w:rsid w:val="006A60DD"/>
    <w:rsid w:val="006B0679"/>
    <w:rsid w:val="006B074C"/>
    <w:rsid w:val="006B3B84"/>
    <w:rsid w:val="006B4E7C"/>
    <w:rsid w:val="006B5D8C"/>
    <w:rsid w:val="006B72D4"/>
    <w:rsid w:val="006C11CC"/>
    <w:rsid w:val="006C1AEB"/>
    <w:rsid w:val="006C57FE"/>
    <w:rsid w:val="006C6246"/>
    <w:rsid w:val="006C668E"/>
    <w:rsid w:val="006D3CA0"/>
    <w:rsid w:val="006E3142"/>
    <w:rsid w:val="006E4B63"/>
    <w:rsid w:val="006F06E4"/>
    <w:rsid w:val="006F7B41"/>
    <w:rsid w:val="00702B5D"/>
    <w:rsid w:val="00703ED2"/>
    <w:rsid w:val="007059B6"/>
    <w:rsid w:val="00706E68"/>
    <w:rsid w:val="00707B8D"/>
    <w:rsid w:val="00713636"/>
    <w:rsid w:val="00714B8C"/>
    <w:rsid w:val="0071675D"/>
    <w:rsid w:val="00717736"/>
    <w:rsid w:val="00721F5B"/>
    <w:rsid w:val="00723F92"/>
    <w:rsid w:val="00727301"/>
    <w:rsid w:val="00732B47"/>
    <w:rsid w:val="00735B81"/>
    <w:rsid w:val="00735CF5"/>
    <w:rsid w:val="0074063A"/>
    <w:rsid w:val="00742AA4"/>
    <w:rsid w:val="00743BA1"/>
    <w:rsid w:val="00745608"/>
    <w:rsid w:val="00745F1E"/>
    <w:rsid w:val="007515FE"/>
    <w:rsid w:val="007601D0"/>
    <w:rsid w:val="007603BB"/>
    <w:rsid w:val="0076109D"/>
    <w:rsid w:val="00767107"/>
    <w:rsid w:val="00770C15"/>
    <w:rsid w:val="00773617"/>
    <w:rsid w:val="00773BFD"/>
    <w:rsid w:val="007743B3"/>
    <w:rsid w:val="00774490"/>
    <w:rsid w:val="0077581E"/>
    <w:rsid w:val="007819FF"/>
    <w:rsid w:val="0078360C"/>
    <w:rsid w:val="00784A4C"/>
    <w:rsid w:val="00784BC6"/>
    <w:rsid w:val="0078523D"/>
    <w:rsid w:val="00790812"/>
    <w:rsid w:val="007931DF"/>
    <w:rsid w:val="007A0172"/>
    <w:rsid w:val="007A1231"/>
    <w:rsid w:val="007A1804"/>
    <w:rsid w:val="007A215A"/>
    <w:rsid w:val="007A2511"/>
    <w:rsid w:val="007A260E"/>
    <w:rsid w:val="007A2C9A"/>
    <w:rsid w:val="007A4D4C"/>
    <w:rsid w:val="007A4DD6"/>
    <w:rsid w:val="007A5CB9"/>
    <w:rsid w:val="007B20AE"/>
    <w:rsid w:val="007B528A"/>
    <w:rsid w:val="007B5646"/>
    <w:rsid w:val="007B6B07"/>
    <w:rsid w:val="007B6D43"/>
    <w:rsid w:val="007B749A"/>
    <w:rsid w:val="007B7C6E"/>
    <w:rsid w:val="007C0EEA"/>
    <w:rsid w:val="007C12F6"/>
    <w:rsid w:val="007D277F"/>
    <w:rsid w:val="007D44D7"/>
    <w:rsid w:val="007D621A"/>
    <w:rsid w:val="007D7E65"/>
    <w:rsid w:val="007E058A"/>
    <w:rsid w:val="007E2887"/>
    <w:rsid w:val="007E5278"/>
    <w:rsid w:val="007E749C"/>
    <w:rsid w:val="007F1B5C"/>
    <w:rsid w:val="007F2934"/>
    <w:rsid w:val="00801257"/>
    <w:rsid w:val="00803B0A"/>
    <w:rsid w:val="00804DED"/>
    <w:rsid w:val="00805B96"/>
    <w:rsid w:val="00806068"/>
    <w:rsid w:val="008105BE"/>
    <w:rsid w:val="008115A5"/>
    <w:rsid w:val="00811D46"/>
    <w:rsid w:val="0081415D"/>
    <w:rsid w:val="008167EA"/>
    <w:rsid w:val="0081704B"/>
    <w:rsid w:val="00820229"/>
    <w:rsid w:val="00820409"/>
    <w:rsid w:val="00822448"/>
    <w:rsid w:val="00822ABE"/>
    <w:rsid w:val="008244D1"/>
    <w:rsid w:val="00827F51"/>
    <w:rsid w:val="0083104E"/>
    <w:rsid w:val="008343BE"/>
    <w:rsid w:val="0083621C"/>
    <w:rsid w:val="00836535"/>
    <w:rsid w:val="00840FB4"/>
    <w:rsid w:val="008410B2"/>
    <w:rsid w:val="00841780"/>
    <w:rsid w:val="00841BE9"/>
    <w:rsid w:val="008500A0"/>
    <w:rsid w:val="008524E5"/>
    <w:rsid w:val="0085351C"/>
    <w:rsid w:val="0085383A"/>
    <w:rsid w:val="0085435A"/>
    <w:rsid w:val="008549CA"/>
    <w:rsid w:val="008556C3"/>
    <w:rsid w:val="0085687C"/>
    <w:rsid w:val="008575E0"/>
    <w:rsid w:val="008611C1"/>
    <w:rsid w:val="00863E6F"/>
    <w:rsid w:val="008706C5"/>
    <w:rsid w:val="00873707"/>
    <w:rsid w:val="00874B20"/>
    <w:rsid w:val="008757C6"/>
    <w:rsid w:val="008763E1"/>
    <w:rsid w:val="00877192"/>
    <w:rsid w:val="0087775C"/>
    <w:rsid w:val="00877EC8"/>
    <w:rsid w:val="00880F36"/>
    <w:rsid w:val="00885530"/>
    <w:rsid w:val="008910D1"/>
    <w:rsid w:val="0089296C"/>
    <w:rsid w:val="0089367C"/>
    <w:rsid w:val="00896ABD"/>
    <w:rsid w:val="00897AB6"/>
    <w:rsid w:val="00897DA8"/>
    <w:rsid w:val="008A3380"/>
    <w:rsid w:val="008A7A9C"/>
    <w:rsid w:val="008B0C3F"/>
    <w:rsid w:val="008B5218"/>
    <w:rsid w:val="008B7102"/>
    <w:rsid w:val="008C3B7D"/>
    <w:rsid w:val="008D0F90"/>
    <w:rsid w:val="008D3715"/>
    <w:rsid w:val="008D5465"/>
    <w:rsid w:val="008D57CC"/>
    <w:rsid w:val="008D5E61"/>
    <w:rsid w:val="008D7EB7"/>
    <w:rsid w:val="008D7EC5"/>
    <w:rsid w:val="008E242F"/>
    <w:rsid w:val="008E3684"/>
    <w:rsid w:val="008E57F5"/>
    <w:rsid w:val="008E7606"/>
    <w:rsid w:val="008F1DAA"/>
    <w:rsid w:val="008F3EBD"/>
    <w:rsid w:val="008F60B2"/>
    <w:rsid w:val="008F6EBB"/>
    <w:rsid w:val="008F7C41"/>
    <w:rsid w:val="00901C70"/>
    <w:rsid w:val="00902632"/>
    <w:rsid w:val="009031E2"/>
    <w:rsid w:val="0090468A"/>
    <w:rsid w:val="0091276C"/>
    <w:rsid w:val="009145BE"/>
    <w:rsid w:val="009165AC"/>
    <w:rsid w:val="00916FFC"/>
    <w:rsid w:val="0092053F"/>
    <w:rsid w:val="0092340A"/>
    <w:rsid w:val="00927B33"/>
    <w:rsid w:val="009313D9"/>
    <w:rsid w:val="00935B7F"/>
    <w:rsid w:val="00941293"/>
    <w:rsid w:val="00946372"/>
    <w:rsid w:val="0095032B"/>
    <w:rsid w:val="00950B13"/>
    <w:rsid w:val="00950C17"/>
    <w:rsid w:val="0095199D"/>
    <w:rsid w:val="00951FAF"/>
    <w:rsid w:val="009544E1"/>
    <w:rsid w:val="009545D7"/>
    <w:rsid w:val="00954740"/>
    <w:rsid w:val="009557BC"/>
    <w:rsid w:val="00955AE5"/>
    <w:rsid w:val="00956539"/>
    <w:rsid w:val="00962E71"/>
    <w:rsid w:val="0096371C"/>
    <w:rsid w:val="00963ABC"/>
    <w:rsid w:val="00965D21"/>
    <w:rsid w:val="00967764"/>
    <w:rsid w:val="00970B0E"/>
    <w:rsid w:val="00970BB9"/>
    <w:rsid w:val="009726EE"/>
    <w:rsid w:val="00972CDE"/>
    <w:rsid w:val="009733DD"/>
    <w:rsid w:val="00975573"/>
    <w:rsid w:val="00976D03"/>
    <w:rsid w:val="00977B30"/>
    <w:rsid w:val="00980DFD"/>
    <w:rsid w:val="00982F41"/>
    <w:rsid w:val="00983793"/>
    <w:rsid w:val="00985090"/>
    <w:rsid w:val="00987710"/>
    <w:rsid w:val="009904AB"/>
    <w:rsid w:val="00995688"/>
    <w:rsid w:val="009958A6"/>
    <w:rsid w:val="0099612B"/>
    <w:rsid w:val="00996456"/>
    <w:rsid w:val="009A04F5"/>
    <w:rsid w:val="009A0814"/>
    <w:rsid w:val="009A15EF"/>
    <w:rsid w:val="009A34FB"/>
    <w:rsid w:val="009A38A5"/>
    <w:rsid w:val="009A5B73"/>
    <w:rsid w:val="009B118B"/>
    <w:rsid w:val="009B1737"/>
    <w:rsid w:val="009B2784"/>
    <w:rsid w:val="009B3D4B"/>
    <w:rsid w:val="009B4E63"/>
    <w:rsid w:val="009B5B99"/>
    <w:rsid w:val="009B6E85"/>
    <w:rsid w:val="009B6EFC"/>
    <w:rsid w:val="009C1166"/>
    <w:rsid w:val="009C1FD0"/>
    <w:rsid w:val="009C2DF8"/>
    <w:rsid w:val="009C31BF"/>
    <w:rsid w:val="009C68B7"/>
    <w:rsid w:val="009D0560"/>
    <w:rsid w:val="009D0834"/>
    <w:rsid w:val="009D095A"/>
    <w:rsid w:val="009D0A1E"/>
    <w:rsid w:val="009D2AE3"/>
    <w:rsid w:val="009D2B9E"/>
    <w:rsid w:val="009D52BC"/>
    <w:rsid w:val="009D6000"/>
    <w:rsid w:val="009D7D0A"/>
    <w:rsid w:val="009E0832"/>
    <w:rsid w:val="009E09D9"/>
    <w:rsid w:val="009F01B1"/>
    <w:rsid w:val="009F0DBB"/>
    <w:rsid w:val="009F3887"/>
    <w:rsid w:val="009F40DC"/>
    <w:rsid w:val="009F659A"/>
    <w:rsid w:val="009F6A8D"/>
    <w:rsid w:val="009F732B"/>
    <w:rsid w:val="00A01FE0"/>
    <w:rsid w:val="00A04779"/>
    <w:rsid w:val="00A06945"/>
    <w:rsid w:val="00A10656"/>
    <w:rsid w:val="00A113C0"/>
    <w:rsid w:val="00A12FA6"/>
    <w:rsid w:val="00A1339B"/>
    <w:rsid w:val="00A14ABA"/>
    <w:rsid w:val="00A24CB6"/>
    <w:rsid w:val="00A25513"/>
    <w:rsid w:val="00A25865"/>
    <w:rsid w:val="00A26CD2"/>
    <w:rsid w:val="00A27667"/>
    <w:rsid w:val="00A27A65"/>
    <w:rsid w:val="00A32979"/>
    <w:rsid w:val="00A32C8A"/>
    <w:rsid w:val="00A34A67"/>
    <w:rsid w:val="00A3580C"/>
    <w:rsid w:val="00A37462"/>
    <w:rsid w:val="00A414C6"/>
    <w:rsid w:val="00A459E1"/>
    <w:rsid w:val="00A45E83"/>
    <w:rsid w:val="00A46AC4"/>
    <w:rsid w:val="00A478A5"/>
    <w:rsid w:val="00A52296"/>
    <w:rsid w:val="00A55661"/>
    <w:rsid w:val="00A61B70"/>
    <w:rsid w:val="00A61FA8"/>
    <w:rsid w:val="00A637F4"/>
    <w:rsid w:val="00A6429C"/>
    <w:rsid w:val="00A64DF2"/>
    <w:rsid w:val="00A65485"/>
    <w:rsid w:val="00A6677E"/>
    <w:rsid w:val="00A66E05"/>
    <w:rsid w:val="00A67655"/>
    <w:rsid w:val="00A70753"/>
    <w:rsid w:val="00A712D2"/>
    <w:rsid w:val="00A770CA"/>
    <w:rsid w:val="00A82C8A"/>
    <w:rsid w:val="00A8346B"/>
    <w:rsid w:val="00A852FF"/>
    <w:rsid w:val="00A87337"/>
    <w:rsid w:val="00A90C97"/>
    <w:rsid w:val="00A92DDC"/>
    <w:rsid w:val="00A96009"/>
    <w:rsid w:val="00A960C8"/>
    <w:rsid w:val="00A96604"/>
    <w:rsid w:val="00AA03DF"/>
    <w:rsid w:val="00AA12A4"/>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0792"/>
    <w:rsid w:val="00AE118B"/>
    <w:rsid w:val="00AE272B"/>
    <w:rsid w:val="00AE338A"/>
    <w:rsid w:val="00AE3E3A"/>
    <w:rsid w:val="00AE77B4"/>
    <w:rsid w:val="00AE793A"/>
    <w:rsid w:val="00AE7C1A"/>
    <w:rsid w:val="00AE7DF8"/>
    <w:rsid w:val="00AF0D9C"/>
    <w:rsid w:val="00AF13AB"/>
    <w:rsid w:val="00AF1D36"/>
    <w:rsid w:val="00AF280B"/>
    <w:rsid w:val="00AF3BF8"/>
    <w:rsid w:val="00AF4ED4"/>
    <w:rsid w:val="00AF5F75"/>
    <w:rsid w:val="00AF6001"/>
    <w:rsid w:val="00AF6E24"/>
    <w:rsid w:val="00B00D2F"/>
    <w:rsid w:val="00B01A16"/>
    <w:rsid w:val="00B06A3E"/>
    <w:rsid w:val="00B079FE"/>
    <w:rsid w:val="00B07F45"/>
    <w:rsid w:val="00B1021A"/>
    <w:rsid w:val="00B10271"/>
    <w:rsid w:val="00B12CE3"/>
    <w:rsid w:val="00B140C6"/>
    <w:rsid w:val="00B140D9"/>
    <w:rsid w:val="00B1481A"/>
    <w:rsid w:val="00B15A1F"/>
    <w:rsid w:val="00B15FE9"/>
    <w:rsid w:val="00B200DA"/>
    <w:rsid w:val="00B2148A"/>
    <w:rsid w:val="00B220C2"/>
    <w:rsid w:val="00B2276E"/>
    <w:rsid w:val="00B25307"/>
    <w:rsid w:val="00B25B32"/>
    <w:rsid w:val="00B26125"/>
    <w:rsid w:val="00B32616"/>
    <w:rsid w:val="00B36AF0"/>
    <w:rsid w:val="00B36C42"/>
    <w:rsid w:val="00B37AB8"/>
    <w:rsid w:val="00B41EBF"/>
    <w:rsid w:val="00B42EA7"/>
    <w:rsid w:val="00B4571E"/>
    <w:rsid w:val="00B4722D"/>
    <w:rsid w:val="00B51845"/>
    <w:rsid w:val="00B51923"/>
    <w:rsid w:val="00B5337C"/>
    <w:rsid w:val="00B538C3"/>
    <w:rsid w:val="00B53FDE"/>
    <w:rsid w:val="00B56397"/>
    <w:rsid w:val="00B56A16"/>
    <w:rsid w:val="00B56D2C"/>
    <w:rsid w:val="00B571DA"/>
    <w:rsid w:val="00B6027B"/>
    <w:rsid w:val="00B6070F"/>
    <w:rsid w:val="00B636C8"/>
    <w:rsid w:val="00B65EDB"/>
    <w:rsid w:val="00B66748"/>
    <w:rsid w:val="00B67AFF"/>
    <w:rsid w:val="00B67C41"/>
    <w:rsid w:val="00B70093"/>
    <w:rsid w:val="00B70B59"/>
    <w:rsid w:val="00B70E8E"/>
    <w:rsid w:val="00B73657"/>
    <w:rsid w:val="00B739B3"/>
    <w:rsid w:val="00B75BCD"/>
    <w:rsid w:val="00B81B15"/>
    <w:rsid w:val="00B915AE"/>
    <w:rsid w:val="00B91D09"/>
    <w:rsid w:val="00BA1735"/>
    <w:rsid w:val="00BA19FA"/>
    <w:rsid w:val="00BA4288"/>
    <w:rsid w:val="00BB0902"/>
    <w:rsid w:val="00BB1F9C"/>
    <w:rsid w:val="00BB48E5"/>
    <w:rsid w:val="00BB5607"/>
    <w:rsid w:val="00BB5ACA"/>
    <w:rsid w:val="00BB627F"/>
    <w:rsid w:val="00BB7552"/>
    <w:rsid w:val="00BC0C17"/>
    <w:rsid w:val="00BC3823"/>
    <w:rsid w:val="00BC5841"/>
    <w:rsid w:val="00BC5E38"/>
    <w:rsid w:val="00BD201A"/>
    <w:rsid w:val="00BD2DC4"/>
    <w:rsid w:val="00BD2EF0"/>
    <w:rsid w:val="00BD60B4"/>
    <w:rsid w:val="00BD796B"/>
    <w:rsid w:val="00BE40C0"/>
    <w:rsid w:val="00BE445C"/>
    <w:rsid w:val="00BE5EA2"/>
    <w:rsid w:val="00BE5F4A"/>
    <w:rsid w:val="00BE666F"/>
    <w:rsid w:val="00BE7AEF"/>
    <w:rsid w:val="00BF09B0"/>
    <w:rsid w:val="00BF1544"/>
    <w:rsid w:val="00BF1B53"/>
    <w:rsid w:val="00BF246D"/>
    <w:rsid w:val="00BF2682"/>
    <w:rsid w:val="00C06F06"/>
    <w:rsid w:val="00C16C9C"/>
    <w:rsid w:val="00C17BFF"/>
    <w:rsid w:val="00C20FAD"/>
    <w:rsid w:val="00C2375F"/>
    <w:rsid w:val="00C23C81"/>
    <w:rsid w:val="00C247CB"/>
    <w:rsid w:val="00C27867"/>
    <w:rsid w:val="00C27D88"/>
    <w:rsid w:val="00C32E66"/>
    <w:rsid w:val="00C3355F"/>
    <w:rsid w:val="00C33A04"/>
    <w:rsid w:val="00C3569A"/>
    <w:rsid w:val="00C43F48"/>
    <w:rsid w:val="00C448FF"/>
    <w:rsid w:val="00C45E57"/>
    <w:rsid w:val="00C51374"/>
    <w:rsid w:val="00C52F29"/>
    <w:rsid w:val="00C56CE6"/>
    <w:rsid w:val="00C5745F"/>
    <w:rsid w:val="00C575C7"/>
    <w:rsid w:val="00C60005"/>
    <w:rsid w:val="00C60BFF"/>
    <w:rsid w:val="00C61A98"/>
    <w:rsid w:val="00C63201"/>
    <w:rsid w:val="00C64E62"/>
    <w:rsid w:val="00C651D5"/>
    <w:rsid w:val="00C65CCC"/>
    <w:rsid w:val="00C65DA9"/>
    <w:rsid w:val="00C7618F"/>
    <w:rsid w:val="00C765A9"/>
    <w:rsid w:val="00C76DDD"/>
    <w:rsid w:val="00C81157"/>
    <w:rsid w:val="00C8162D"/>
    <w:rsid w:val="00C8209F"/>
    <w:rsid w:val="00C830BB"/>
    <w:rsid w:val="00C83A0B"/>
    <w:rsid w:val="00C83F4D"/>
    <w:rsid w:val="00C84290"/>
    <w:rsid w:val="00C842D0"/>
    <w:rsid w:val="00C843C9"/>
    <w:rsid w:val="00C84ED1"/>
    <w:rsid w:val="00C863CC"/>
    <w:rsid w:val="00C86AE2"/>
    <w:rsid w:val="00C86BCC"/>
    <w:rsid w:val="00C9038F"/>
    <w:rsid w:val="00C909AB"/>
    <w:rsid w:val="00C92AAB"/>
    <w:rsid w:val="00C95D4C"/>
    <w:rsid w:val="00C9637F"/>
    <w:rsid w:val="00C9708A"/>
    <w:rsid w:val="00CA094B"/>
    <w:rsid w:val="00CA2435"/>
    <w:rsid w:val="00CA3A7A"/>
    <w:rsid w:val="00CA4068"/>
    <w:rsid w:val="00CA4E58"/>
    <w:rsid w:val="00CA5AFA"/>
    <w:rsid w:val="00CA67F4"/>
    <w:rsid w:val="00CB2BC1"/>
    <w:rsid w:val="00CB37F8"/>
    <w:rsid w:val="00CB740D"/>
    <w:rsid w:val="00CB7DC3"/>
    <w:rsid w:val="00CC0F8B"/>
    <w:rsid w:val="00CC4741"/>
    <w:rsid w:val="00CC5BE1"/>
    <w:rsid w:val="00CC6880"/>
    <w:rsid w:val="00CC75A2"/>
    <w:rsid w:val="00CC7A18"/>
    <w:rsid w:val="00CD035B"/>
    <w:rsid w:val="00CD0E2F"/>
    <w:rsid w:val="00CD1D49"/>
    <w:rsid w:val="00CD2F20"/>
    <w:rsid w:val="00CD4CC9"/>
    <w:rsid w:val="00CD6B20"/>
    <w:rsid w:val="00CE0BFC"/>
    <w:rsid w:val="00CE1339"/>
    <w:rsid w:val="00CE43F6"/>
    <w:rsid w:val="00CE61CC"/>
    <w:rsid w:val="00CE6E42"/>
    <w:rsid w:val="00CF20B7"/>
    <w:rsid w:val="00CF220F"/>
    <w:rsid w:val="00CF283B"/>
    <w:rsid w:val="00CF3959"/>
    <w:rsid w:val="00CF4216"/>
    <w:rsid w:val="00CF6692"/>
    <w:rsid w:val="00CF7441"/>
    <w:rsid w:val="00D00D16"/>
    <w:rsid w:val="00D03C6C"/>
    <w:rsid w:val="00D04760"/>
    <w:rsid w:val="00D04A95"/>
    <w:rsid w:val="00D06288"/>
    <w:rsid w:val="00D068C7"/>
    <w:rsid w:val="00D07983"/>
    <w:rsid w:val="00D10FB9"/>
    <w:rsid w:val="00D1285E"/>
    <w:rsid w:val="00D128A4"/>
    <w:rsid w:val="00D147C8"/>
    <w:rsid w:val="00D15131"/>
    <w:rsid w:val="00D15C60"/>
    <w:rsid w:val="00D16FA2"/>
    <w:rsid w:val="00D20954"/>
    <w:rsid w:val="00D21C39"/>
    <w:rsid w:val="00D21FC6"/>
    <w:rsid w:val="00D2243A"/>
    <w:rsid w:val="00D33393"/>
    <w:rsid w:val="00D33D36"/>
    <w:rsid w:val="00D34524"/>
    <w:rsid w:val="00D34D94"/>
    <w:rsid w:val="00D40094"/>
    <w:rsid w:val="00D409E2"/>
    <w:rsid w:val="00D427D7"/>
    <w:rsid w:val="00D44B71"/>
    <w:rsid w:val="00D44E62"/>
    <w:rsid w:val="00D46C86"/>
    <w:rsid w:val="00D475DE"/>
    <w:rsid w:val="00D47C75"/>
    <w:rsid w:val="00D47E0D"/>
    <w:rsid w:val="00D51570"/>
    <w:rsid w:val="00D54332"/>
    <w:rsid w:val="00D556AD"/>
    <w:rsid w:val="00D60381"/>
    <w:rsid w:val="00D616DE"/>
    <w:rsid w:val="00D61754"/>
    <w:rsid w:val="00D62201"/>
    <w:rsid w:val="00D651D1"/>
    <w:rsid w:val="00D717BB"/>
    <w:rsid w:val="00D7226B"/>
    <w:rsid w:val="00D72707"/>
    <w:rsid w:val="00D75A9C"/>
    <w:rsid w:val="00D778BD"/>
    <w:rsid w:val="00D829C8"/>
    <w:rsid w:val="00D87917"/>
    <w:rsid w:val="00D90871"/>
    <w:rsid w:val="00D9155F"/>
    <w:rsid w:val="00D9403F"/>
    <w:rsid w:val="00D941D9"/>
    <w:rsid w:val="00D94BF5"/>
    <w:rsid w:val="00D94CA2"/>
    <w:rsid w:val="00D959B4"/>
    <w:rsid w:val="00D9648E"/>
    <w:rsid w:val="00D97DDF"/>
    <w:rsid w:val="00DA44DE"/>
    <w:rsid w:val="00DA750B"/>
    <w:rsid w:val="00DB620A"/>
    <w:rsid w:val="00DC0F8F"/>
    <w:rsid w:val="00DC1667"/>
    <w:rsid w:val="00DC3832"/>
    <w:rsid w:val="00DC59D8"/>
    <w:rsid w:val="00DC7A4D"/>
    <w:rsid w:val="00DC7A51"/>
    <w:rsid w:val="00DD19F0"/>
    <w:rsid w:val="00DD3B1E"/>
    <w:rsid w:val="00DD5E1A"/>
    <w:rsid w:val="00DE06B2"/>
    <w:rsid w:val="00DE5B5F"/>
    <w:rsid w:val="00DF2020"/>
    <w:rsid w:val="00DF3F24"/>
    <w:rsid w:val="00DF614E"/>
    <w:rsid w:val="00E00696"/>
    <w:rsid w:val="00E03651"/>
    <w:rsid w:val="00E03808"/>
    <w:rsid w:val="00E060C2"/>
    <w:rsid w:val="00E06324"/>
    <w:rsid w:val="00E0693A"/>
    <w:rsid w:val="00E07B81"/>
    <w:rsid w:val="00E10AFD"/>
    <w:rsid w:val="00E12B11"/>
    <w:rsid w:val="00E12FB0"/>
    <w:rsid w:val="00E14814"/>
    <w:rsid w:val="00E1591B"/>
    <w:rsid w:val="00E16A50"/>
    <w:rsid w:val="00E249D5"/>
    <w:rsid w:val="00E25017"/>
    <w:rsid w:val="00E26F73"/>
    <w:rsid w:val="00E30A34"/>
    <w:rsid w:val="00E30D2F"/>
    <w:rsid w:val="00E31C1A"/>
    <w:rsid w:val="00E33C63"/>
    <w:rsid w:val="00E33C68"/>
    <w:rsid w:val="00E34EEB"/>
    <w:rsid w:val="00E3687C"/>
    <w:rsid w:val="00E41993"/>
    <w:rsid w:val="00E4360C"/>
    <w:rsid w:val="00E44EB9"/>
    <w:rsid w:val="00E45BDC"/>
    <w:rsid w:val="00E460B7"/>
    <w:rsid w:val="00E46358"/>
    <w:rsid w:val="00E471DC"/>
    <w:rsid w:val="00E47600"/>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5103"/>
    <w:rsid w:val="00EA723B"/>
    <w:rsid w:val="00EB1758"/>
    <w:rsid w:val="00EB19E4"/>
    <w:rsid w:val="00EB6350"/>
    <w:rsid w:val="00EB687A"/>
    <w:rsid w:val="00EC2F62"/>
    <w:rsid w:val="00EC62EB"/>
    <w:rsid w:val="00EC6771"/>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824"/>
    <w:rsid w:val="00EF1462"/>
    <w:rsid w:val="00EF1C67"/>
    <w:rsid w:val="00EF33D0"/>
    <w:rsid w:val="00EF4B14"/>
    <w:rsid w:val="00EF54FD"/>
    <w:rsid w:val="00EF64FC"/>
    <w:rsid w:val="00EF71F9"/>
    <w:rsid w:val="00F07F0D"/>
    <w:rsid w:val="00F13112"/>
    <w:rsid w:val="00F16FE6"/>
    <w:rsid w:val="00F238BD"/>
    <w:rsid w:val="00F23C0F"/>
    <w:rsid w:val="00F24992"/>
    <w:rsid w:val="00F32F2F"/>
    <w:rsid w:val="00F33F3F"/>
    <w:rsid w:val="00F34F81"/>
    <w:rsid w:val="00F35BDD"/>
    <w:rsid w:val="00F35EF0"/>
    <w:rsid w:val="00F36A90"/>
    <w:rsid w:val="00F3781F"/>
    <w:rsid w:val="00F403FD"/>
    <w:rsid w:val="00F41E72"/>
    <w:rsid w:val="00F45BDF"/>
    <w:rsid w:val="00F50300"/>
    <w:rsid w:val="00F5414B"/>
    <w:rsid w:val="00F55D0D"/>
    <w:rsid w:val="00F56E39"/>
    <w:rsid w:val="00F623E9"/>
    <w:rsid w:val="00F63951"/>
    <w:rsid w:val="00F63C86"/>
    <w:rsid w:val="00F6490B"/>
    <w:rsid w:val="00F713C4"/>
    <w:rsid w:val="00F729F4"/>
    <w:rsid w:val="00F75DDC"/>
    <w:rsid w:val="00F766BE"/>
    <w:rsid w:val="00F76EC5"/>
    <w:rsid w:val="00F77EB9"/>
    <w:rsid w:val="00F80635"/>
    <w:rsid w:val="00F8115F"/>
    <w:rsid w:val="00F815D1"/>
    <w:rsid w:val="00F81E7E"/>
    <w:rsid w:val="00F81F0F"/>
    <w:rsid w:val="00F825F4"/>
    <w:rsid w:val="00F838DF"/>
    <w:rsid w:val="00F904B5"/>
    <w:rsid w:val="00F912BE"/>
    <w:rsid w:val="00F92AA1"/>
    <w:rsid w:val="00F932DE"/>
    <w:rsid w:val="00F963DD"/>
    <w:rsid w:val="00F9641A"/>
    <w:rsid w:val="00F97004"/>
    <w:rsid w:val="00FA067D"/>
    <w:rsid w:val="00FA2045"/>
    <w:rsid w:val="00FA3651"/>
    <w:rsid w:val="00FA583B"/>
    <w:rsid w:val="00FA6940"/>
    <w:rsid w:val="00FA7751"/>
    <w:rsid w:val="00FA7A66"/>
    <w:rsid w:val="00FB1AA9"/>
    <w:rsid w:val="00FB2D44"/>
    <w:rsid w:val="00FB4B5A"/>
    <w:rsid w:val="00FB5963"/>
    <w:rsid w:val="00FB5DAA"/>
    <w:rsid w:val="00FC04B9"/>
    <w:rsid w:val="00FC161A"/>
    <w:rsid w:val="00FC23D5"/>
    <w:rsid w:val="00FC4337"/>
    <w:rsid w:val="00FC4C1A"/>
    <w:rsid w:val="00FC628F"/>
    <w:rsid w:val="00FC6468"/>
    <w:rsid w:val="00FC6D49"/>
    <w:rsid w:val="00FD3A88"/>
    <w:rsid w:val="00FD4922"/>
    <w:rsid w:val="00FD6461"/>
    <w:rsid w:val="00FE0281"/>
    <w:rsid w:val="00FE2B28"/>
    <w:rsid w:val="00FE2FCC"/>
    <w:rsid w:val="00FE51EC"/>
    <w:rsid w:val="00FE6993"/>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E6A08"/>
    <w:pPr>
      <w:jc w:val="center"/>
    </w:pPr>
    <w:rPr>
      <w:noProof/>
    </w:rPr>
  </w:style>
  <w:style w:type="character" w:customStyle="1" w:styleId="EndNoteBibliographyTitleChar">
    <w:name w:val="EndNote Bibliography Title Char"/>
    <w:basedOn w:val="DefaultParagraphFont"/>
    <w:link w:val="EndNoteBibliographyTitle"/>
    <w:rsid w:val="002E6A08"/>
    <w:rPr>
      <w:rFonts w:ascii="Calibri" w:hAnsi="Calibri" w:cs="Calibri"/>
      <w:noProof/>
      <w:color w:val="000000"/>
      <w:sz w:val="24"/>
      <w:szCs w:val="24"/>
    </w:rPr>
  </w:style>
  <w:style w:type="paragraph" w:customStyle="1" w:styleId="EndNoteBibliography">
    <w:name w:val="EndNote Bibliography"/>
    <w:basedOn w:val="Normal"/>
    <w:link w:val="EndNoteBibliographyChar"/>
    <w:rsid w:val="002E6A08"/>
    <w:rPr>
      <w:noProof/>
    </w:rPr>
  </w:style>
  <w:style w:type="character" w:customStyle="1" w:styleId="EndNoteBibliographyChar">
    <w:name w:val="EndNote Bibliography Char"/>
    <w:basedOn w:val="DefaultParagraphFont"/>
    <w:link w:val="EndNoteBibliography"/>
    <w:rsid w:val="002E6A08"/>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78224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85631">
      <w:bodyDiv w:val="1"/>
      <w:marLeft w:val="0"/>
      <w:marRight w:val="0"/>
      <w:marTop w:val="0"/>
      <w:marBottom w:val="0"/>
      <w:divBdr>
        <w:top w:val="none" w:sz="0" w:space="0" w:color="auto"/>
        <w:left w:val="none" w:sz="0" w:space="0" w:color="auto"/>
        <w:bottom w:val="none" w:sz="0" w:space="0" w:color="auto"/>
        <w:right w:val="none" w:sz="0" w:space="0" w:color="auto"/>
      </w:divBdr>
      <w:divsChild>
        <w:div w:id="801264103">
          <w:marLeft w:val="0"/>
          <w:marRight w:val="0"/>
          <w:marTop w:val="0"/>
          <w:marBottom w:val="0"/>
          <w:divBdr>
            <w:top w:val="none" w:sz="0" w:space="0" w:color="auto"/>
            <w:left w:val="none" w:sz="0" w:space="0" w:color="auto"/>
            <w:bottom w:val="none" w:sz="0" w:space="0" w:color="auto"/>
            <w:right w:val="none" w:sz="0" w:space="0" w:color="auto"/>
          </w:divBdr>
          <w:divsChild>
            <w:div w:id="1533882799">
              <w:marLeft w:val="0"/>
              <w:marRight w:val="0"/>
              <w:marTop w:val="0"/>
              <w:marBottom w:val="0"/>
              <w:divBdr>
                <w:top w:val="none" w:sz="0" w:space="0" w:color="auto"/>
                <w:left w:val="none" w:sz="0" w:space="0" w:color="auto"/>
                <w:bottom w:val="none" w:sz="0" w:space="0" w:color="auto"/>
                <w:right w:val="none" w:sz="0" w:space="0" w:color="auto"/>
              </w:divBdr>
              <w:divsChild>
                <w:div w:id="113981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90526-AEF8-4D3F-A7A8-65C2F5F51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239</Words>
  <Characters>64068</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2T15:59:00Z</dcterms:created>
  <dcterms:modified xsi:type="dcterms:W3CDTF">2020-09-02T16:08:00Z</dcterms:modified>
</cp:coreProperties>
</file>